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AC65CB">
            <w:pPr>
              <w:pStyle w:val="Title"/>
              <w:jc w:val="left"/>
            </w:pPr>
            <w:r>
              <w:t>BỘ GIÁO DỤC VÀ ĐÀO TẠO</w:t>
            </w:r>
          </w:p>
        </w:tc>
        <w:tc>
          <w:tcPr>
            <w:tcW w:w="455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248B8603" w:rsidR="00993362" w:rsidRPr="00AE76B9" w:rsidRDefault="00993362" w:rsidP="00AE76B9">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AE76B9">
        <w:rPr>
          <w:sz w:val="36"/>
          <w:szCs w:val="36"/>
        </w:rPr>
        <w:t xml:space="preserve"> </w:t>
      </w:r>
      <w:r w:rsidR="001D6F33" w:rsidRPr="00AE76B9">
        <w:rPr>
          <w:sz w:val="36"/>
          <w:szCs w:val="36"/>
        </w:rPr>
        <w:t>ĐẾN DINH DƯỠNG</w:t>
      </w:r>
      <w:r w:rsidRPr="00AE76B9">
        <w:rPr>
          <w:sz w:val="36"/>
          <w:szCs w:val="36"/>
        </w:rPr>
        <w:t xml:space="preserve"> Ở BỆNH NHÂN LAO PHỔI</w:t>
      </w:r>
      <w:r w:rsidR="00AE76B9">
        <w:rPr>
          <w:sz w:val="36"/>
          <w:szCs w:val="36"/>
        </w:rPr>
        <w:t xml:space="preserve"> </w:t>
      </w:r>
      <w:r w:rsidRPr="00AE76B9">
        <w:rPr>
          <w:sz w:val="36"/>
          <w:szCs w:val="36"/>
        </w:rPr>
        <w:t>MỚI 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1C483857" w14:textId="77777777" w:rsidR="00E964FF" w:rsidRPr="00AE76B9" w:rsidRDefault="00E964FF" w:rsidP="00E964FF">
      <w:pPr>
        <w:pStyle w:val="Title"/>
        <w:ind w:firstLine="0"/>
        <w:rPr>
          <w:sz w:val="36"/>
          <w:szCs w:val="36"/>
        </w:rPr>
      </w:pPr>
      <w:r w:rsidRPr="00AE76B9">
        <w:rPr>
          <w:sz w:val="36"/>
          <w:szCs w:val="36"/>
        </w:rPr>
        <w:t>THỰC TRẠNG VÀ MỘT SỐ YẾU TỐ LIÊN QUAN</w:t>
      </w:r>
      <w:r>
        <w:rPr>
          <w:sz w:val="36"/>
          <w:szCs w:val="36"/>
        </w:rPr>
        <w:t xml:space="preserve"> </w:t>
      </w:r>
      <w:r w:rsidRPr="00AE76B9">
        <w:rPr>
          <w:sz w:val="36"/>
          <w:szCs w:val="36"/>
        </w:rPr>
        <w:t>ĐẾN DINH DƯỠNG Ở BỆNH NHÂN LAO PHỔI</w:t>
      </w:r>
      <w:r>
        <w:rPr>
          <w:sz w:val="36"/>
          <w:szCs w:val="36"/>
        </w:rPr>
        <w:t xml:space="preserve"> </w:t>
      </w:r>
      <w:r w:rsidRPr="00AE76B9">
        <w:rPr>
          <w:sz w:val="36"/>
          <w:szCs w:val="36"/>
        </w:rPr>
        <w:t>MỚI 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7059D73F" w14:textId="77777777" w:rsidR="00B06ADE" w:rsidRDefault="00993362" w:rsidP="00FB712B">
      <w:pPr>
        <w:pStyle w:val="Title"/>
      </w:pPr>
      <w:r>
        <w:tab/>
      </w:r>
      <w:r>
        <w:tab/>
      </w:r>
      <w:r>
        <w:tab/>
      </w:r>
    </w:p>
    <w:p w14:paraId="76BE6CD9" w14:textId="5874FC1C" w:rsidR="00993362" w:rsidRPr="00FB712B" w:rsidRDefault="00993362" w:rsidP="00B06ADE">
      <w:pPr>
        <w:pStyle w:val="Title"/>
        <w:jc w:val="right"/>
      </w:pPr>
      <w:r w:rsidRPr="00FB712B">
        <w:t>Người hướng dẫn: Ths.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1346C36E" w14:textId="0A184DAA"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43324C56" w:rsidR="004C3C72" w:rsidRDefault="00993362" w:rsidP="00372C8E">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3801185F" w:rsidR="00993362" w:rsidRPr="006B2671" w:rsidRDefault="00993362" w:rsidP="004C3C72">
      <w:r w:rsidRPr="006B2671">
        <w:t xml:space="preserve">Cuối cùng, xin gửi lời cảm ơn đến quý thầy cô, gia đình, bạn bè đã động viên </w:t>
      </w:r>
      <w:r w:rsidR="00553FDE">
        <w:t>và</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Pr="00DB32E2" w:rsidRDefault="00AB3F0D" w:rsidP="00DB32E2">
            <w:pPr>
              <w:jc w:val="center"/>
              <w:rPr>
                <w:szCs w:val="28"/>
              </w:rPr>
            </w:pPr>
          </w:p>
          <w:p w14:paraId="09C46C92" w14:textId="5C2A139A" w:rsidR="00DB32E2" w:rsidRPr="007A08C5" w:rsidRDefault="00DB32E2" w:rsidP="007A08C5">
            <w:pPr>
              <w:jc w:val="center"/>
              <w:rPr>
                <w:szCs w:val="28"/>
              </w:rPr>
            </w:pPr>
            <w:r w:rsidRPr="00DB32E2">
              <w:rPr>
                <w:szCs w:val="28"/>
              </w:rPr>
              <w:t>Nguyễn Long Nhậ</w:t>
            </w:r>
            <w:r w:rsidR="007A08C5">
              <w:rPr>
                <w:szCs w:val="28"/>
              </w:rPr>
              <w:t>t</w:t>
            </w:r>
          </w:p>
        </w:tc>
      </w:tr>
    </w:tbl>
    <w:p w14:paraId="2BE04F31" w14:textId="77777777" w:rsidR="00AB3F0D" w:rsidRDefault="00AB3F0D" w:rsidP="00C35F08">
      <w:pPr>
        <w:jc w:val="center"/>
        <w:rPr>
          <w:b/>
          <w:bCs/>
          <w:lang w:val="pt-BR"/>
        </w:rPr>
      </w:pPr>
    </w:p>
    <w:p w14:paraId="67DABC72" w14:textId="2AD1B3B8" w:rsidR="00993362" w:rsidRPr="00C35F08" w:rsidRDefault="00AB3F0D" w:rsidP="00AB3F0D">
      <w:pPr>
        <w:jc w:val="center"/>
        <w:rPr>
          <w:b/>
          <w:bCs/>
          <w:lang w:val="pt-BR"/>
        </w:rPr>
      </w:pPr>
      <w:r>
        <w:rPr>
          <w:b/>
          <w:bCs/>
          <w:lang w:val="pt-BR"/>
        </w:rPr>
        <w:br w:type="page"/>
      </w:r>
      <w:r w:rsidR="00993362" w:rsidRPr="00C35F08">
        <w:rPr>
          <w:b/>
          <w:bCs/>
          <w:lang w:val="pt-BR"/>
        </w:rPr>
        <w:lastRenderedPageBreak/>
        <w:t>LỜI CAM ĐOAN</w:t>
      </w:r>
      <w:bookmarkEnd w:id="4"/>
      <w:bookmarkEnd w:id="5"/>
      <w:bookmarkEnd w:id="6"/>
      <w:bookmarkEnd w:id="7"/>
      <w:bookmarkEnd w:id="8"/>
      <w:bookmarkEnd w:id="9"/>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550E2AF5" w:rsidR="00993362" w:rsidRPr="006B2671" w:rsidRDefault="00993362" w:rsidP="00C23165">
      <w:pPr>
        <w:rPr>
          <w:lang w:val="pt-BR"/>
        </w:rPr>
      </w:pPr>
      <w:r w:rsidRPr="006B2671">
        <w:rPr>
          <w:lang w:val="pt-BR"/>
        </w:rPr>
        <w:t xml:space="preserve">Đây là </w:t>
      </w:r>
      <w:r w:rsidR="00696E3D">
        <w:rPr>
          <w:lang w:val="pt-BR"/>
        </w:rPr>
        <w:t>khóa</w:t>
      </w:r>
      <w:r w:rsidRPr="006B2671">
        <w:rPr>
          <w:lang w:val="pt-BR"/>
        </w:rPr>
        <w:t xml:space="preserve"> luận do bản thân tôi trực tiếp thực hiện dưới sự hướng dẫn khoa học của Ths.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rPr>
                <w:lang w:val="pt-BR"/>
              </w:rPr>
            </w:pPr>
          </w:p>
        </w:tc>
        <w:tc>
          <w:tcPr>
            <w:tcW w:w="5606" w:type="dxa"/>
          </w:tcPr>
          <w:p w14:paraId="406DC053" w14:textId="77777777" w:rsidR="00E81B92" w:rsidRDefault="00E81B92" w:rsidP="007650FD">
            <w:pPr>
              <w:jc w:val="center"/>
              <w:rPr>
                <w:szCs w:val="28"/>
              </w:rPr>
            </w:pPr>
          </w:p>
          <w:p w14:paraId="42CC10C5" w14:textId="3CE74603" w:rsidR="00A67C9F" w:rsidRPr="00DB32E2" w:rsidRDefault="00A67C9F" w:rsidP="007650FD">
            <w:pPr>
              <w:jc w:val="center"/>
              <w:rPr>
                <w:szCs w:val="28"/>
              </w:rPr>
            </w:pPr>
            <w:r w:rsidRPr="00DB32E2">
              <w:rPr>
                <w:szCs w:val="28"/>
              </w:rPr>
              <w:t xml:space="preserve">Hải Phòng, ngày </w:t>
            </w:r>
            <w:r w:rsidR="00CA02AB">
              <w:rPr>
                <w:szCs w:val="28"/>
              </w:rPr>
              <w:t>12</w:t>
            </w:r>
            <w:r w:rsidRPr="00DB32E2">
              <w:rPr>
                <w:szCs w:val="28"/>
              </w:rPr>
              <w:t xml:space="preserve"> tháng 05 năm 2023</w:t>
            </w:r>
          </w:p>
          <w:p w14:paraId="29AC3002" w14:textId="77777777" w:rsidR="00A67C9F" w:rsidRPr="00DB32E2" w:rsidRDefault="00A67C9F" w:rsidP="007650FD">
            <w:pPr>
              <w:jc w:val="center"/>
              <w:rPr>
                <w:szCs w:val="28"/>
              </w:rPr>
            </w:pPr>
            <w:r w:rsidRPr="00DB32E2">
              <w:rPr>
                <w:szCs w:val="28"/>
              </w:rPr>
              <w:t>Sinh viên</w:t>
            </w:r>
          </w:p>
          <w:p w14:paraId="4DBA796B" w14:textId="77777777" w:rsidR="00A67C9F" w:rsidRPr="00DB32E2" w:rsidRDefault="00A67C9F" w:rsidP="007650FD">
            <w:pPr>
              <w:jc w:val="center"/>
              <w:rPr>
                <w:szCs w:val="28"/>
              </w:rPr>
            </w:pPr>
          </w:p>
          <w:p w14:paraId="05D0DCA9" w14:textId="77777777" w:rsidR="00A67C9F" w:rsidRPr="00DB32E2" w:rsidRDefault="00A67C9F" w:rsidP="007650FD">
            <w:pPr>
              <w:jc w:val="center"/>
              <w:rPr>
                <w:szCs w:val="28"/>
              </w:rPr>
            </w:pPr>
            <w:r w:rsidRPr="00DB32E2">
              <w:rPr>
                <w:szCs w:val="28"/>
              </w:rPr>
              <w:t>Nguyễn Long Nhật</w:t>
            </w:r>
          </w:p>
          <w:p w14:paraId="38ADEA41" w14:textId="77777777" w:rsidR="00A67C9F" w:rsidRDefault="00A67C9F" w:rsidP="007650FD">
            <w:pPr>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Pr="00543D6A" w:rsidRDefault="00000000" w:rsidP="00ED40D6">
      <w:pPr>
        <w:jc w:val="center"/>
        <w:rPr>
          <w:rFonts w:eastAsia="Calibri"/>
          <w:b/>
          <w:bCs/>
        </w:rPr>
      </w:pPr>
      <w:r w:rsidRPr="00543D6A">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ED40D6">
          <w:pPr>
            <w:pStyle w:val="TOCHeading"/>
            <w:numPr>
              <w:ilvl w:val="0"/>
              <w:numId w:val="0"/>
            </w:numPr>
            <w:jc w:val="both"/>
          </w:pPr>
        </w:p>
        <w:p w14:paraId="22A8D4EA" w14:textId="35074111" w:rsidR="00AA0857" w:rsidRDefault="00C17AD7">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4606382" w:history="1">
            <w:r w:rsidR="00AA0857" w:rsidRPr="007A54FE">
              <w:rPr>
                <w:rStyle w:val="Hyperlink"/>
              </w:rPr>
              <w:t>ĐẶT VẤN ĐỀ</w:t>
            </w:r>
            <w:r w:rsidR="00AA0857">
              <w:rPr>
                <w:webHidden/>
              </w:rPr>
              <w:tab/>
            </w:r>
            <w:r w:rsidR="00AA0857">
              <w:rPr>
                <w:webHidden/>
              </w:rPr>
              <w:fldChar w:fldCharType="begin"/>
            </w:r>
            <w:r w:rsidR="00AA0857">
              <w:rPr>
                <w:webHidden/>
              </w:rPr>
              <w:instrText xml:space="preserve"> PAGEREF _Toc134606382 \h </w:instrText>
            </w:r>
            <w:r w:rsidR="00AA0857">
              <w:rPr>
                <w:webHidden/>
              </w:rPr>
            </w:r>
            <w:r w:rsidR="00AA0857">
              <w:rPr>
                <w:webHidden/>
              </w:rPr>
              <w:fldChar w:fldCharType="separate"/>
            </w:r>
            <w:r w:rsidR="00AA0857">
              <w:rPr>
                <w:webHidden/>
              </w:rPr>
              <w:t>1</w:t>
            </w:r>
            <w:r w:rsidR="00AA0857">
              <w:rPr>
                <w:webHidden/>
              </w:rPr>
              <w:fldChar w:fldCharType="end"/>
            </w:r>
          </w:hyperlink>
        </w:p>
        <w:p w14:paraId="41FCE7A7" w14:textId="5E12DCC8"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83" w:history="1">
            <w:r w:rsidR="00AA0857" w:rsidRPr="007A54FE">
              <w:rPr>
                <w:rStyle w:val="Hyperlink"/>
              </w:rPr>
              <w:t>Chương 1 – TỔNG QUAN</w:t>
            </w:r>
            <w:r w:rsidR="00AA0857">
              <w:rPr>
                <w:webHidden/>
              </w:rPr>
              <w:tab/>
            </w:r>
            <w:r w:rsidR="00AA0857">
              <w:rPr>
                <w:webHidden/>
              </w:rPr>
              <w:fldChar w:fldCharType="begin"/>
            </w:r>
            <w:r w:rsidR="00AA0857">
              <w:rPr>
                <w:webHidden/>
              </w:rPr>
              <w:instrText xml:space="preserve"> PAGEREF _Toc134606383 \h </w:instrText>
            </w:r>
            <w:r w:rsidR="00AA0857">
              <w:rPr>
                <w:webHidden/>
              </w:rPr>
            </w:r>
            <w:r w:rsidR="00AA0857">
              <w:rPr>
                <w:webHidden/>
              </w:rPr>
              <w:fldChar w:fldCharType="separate"/>
            </w:r>
            <w:r w:rsidR="00AA0857">
              <w:rPr>
                <w:webHidden/>
              </w:rPr>
              <w:t>3</w:t>
            </w:r>
            <w:r w:rsidR="00AA0857">
              <w:rPr>
                <w:webHidden/>
              </w:rPr>
              <w:fldChar w:fldCharType="end"/>
            </w:r>
          </w:hyperlink>
        </w:p>
        <w:p w14:paraId="1E4FD8EC" w14:textId="632DD972"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4" w:history="1">
            <w:r w:rsidR="00AA0857" w:rsidRPr="007A54FE">
              <w:rPr>
                <w:rStyle w:val="Hyperlink"/>
              </w:rPr>
              <w:t>1.1. Tình hình mắc lao hiện nay</w:t>
            </w:r>
            <w:r w:rsidR="00AA0857">
              <w:rPr>
                <w:webHidden/>
              </w:rPr>
              <w:tab/>
            </w:r>
            <w:r w:rsidR="00AA0857">
              <w:rPr>
                <w:webHidden/>
              </w:rPr>
              <w:fldChar w:fldCharType="begin"/>
            </w:r>
            <w:r w:rsidR="00AA0857">
              <w:rPr>
                <w:webHidden/>
              </w:rPr>
              <w:instrText xml:space="preserve"> PAGEREF _Toc134606384 \h </w:instrText>
            </w:r>
            <w:r w:rsidR="00AA0857">
              <w:rPr>
                <w:webHidden/>
              </w:rPr>
            </w:r>
            <w:r w:rsidR="00AA0857">
              <w:rPr>
                <w:webHidden/>
              </w:rPr>
              <w:fldChar w:fldCharType="separate"/>
            </w:r>
            <w:r w:rsidR="00AA0857">
              <w:rPr>
                <w:webHidden/>
              </w:rPr>
              <w:t>3</w:t>
            </w:r>
            <w:r w:rsidR="00AA0857">
              <w:rPr>
                <w:webHidden/>
              </w:rPr>
              <w:fldChar w:fldCharType="end"/>
            </w:r>
          </w:hyperlink>
        </w:p>
        <w:p w14:paraId="784194BF" w14:textId="47B52352"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5" w:history="1">
            <w:r w:rsidR="00AA0857" w:rsidRPr="007A54FE">
              <w:rPr>
                <w:rStyle w:val="Hyperlink"/>
              </w:rPr>
              <w:t>1.2. Một số hiểu biết về bệnh lao phổi</w:t>
            </w:r>
            <w:r w:rsidR="00AA0857">
              <w:rPr>
                <w:webHidden/>
              </w:rPr>
              <w:tab/>
            </w:r>
            <w:r w:rsidR="00AA0857">
              <w:rPr>
                <w:webHidden/>
              </w:rPr>
              <w:fldChar w:fldCharType="begin"/>
            </w:r>
            <w:r w:rsidR="00AA0857">
              <w:rPr>
                <w:webHidden/>
              </w:rPr>
              <w:instrText xml:space="preserve"> PAGEREF _Toc134606385 \h </w:instrText>
            </w:r>
            <w:r w:rsidR="00AA0857">
              <w:rPr>
                <w:webHidden/>
              </w:rPr>
            </w:r>
            <w:r w:rsidR="00AA0857">
              <w:rPr>
                <w:webHidden/>
              </w:rPr>
              <w:fldChar w:fldCharType="separate"/>
            </w:r>
            <w:r w:rsidR="00AA0857">
              <w:rPr>
                <w:webHidden/>
              </w:rPr>
              <w:t>5</w:t>
            </w:r>
            <w:r w:rsidR="00AA0857">
              <w:rPr>
                <w:webHidden/>
              </w:rPr>
              <w:fldChar w:fldCharType="end"/>
            </w:r>
          </w:hyperlink>
        </w:p>
        <w:p w14:paraId="06F45A60" w14:textId="32FE1824"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6" w:history="1">
            <w:r w:rsidR="00AA0857" w:rsidRPr="007A54FE">
              <w:rPr>
                <w:rStyle w:val="Hyperlink"/>
              </w:rPr>
              <w:t>1.3. Dinh dưỡng bệnh nhân lao phổi</w:t>
            </w:r>
            <w:r w:rsidR="00AA0857">
              <w:rPr>
                <w:webHidden/>
              </w:rPr>
              <w:tab/>
            </w:r>
            <w:r w:rsidR="00AA0857">
              <w:rPr>
                <w:webHidden/>
              </w:rPr>
              <w:fldChar w:fldCharType="begin"/>
            </w:r>
            <w:r w:rsidR="00AA0857">
              <w:rPr>
                <w:webHidden/>
              </w:rPr>
              <w:instrText xml:space="preserve"> PAGEREF _Toc134606386 \h </w:instrText>
            </w:r>
            <w:r w:rsidR="00AA0857">
              <w:rPr>
                <w:webHidden/>
              </w:rPr>
            </w:r>
            <w:r w:rsidR="00AA0857">
              <w:rPr>
                <w:webHidden/>
              </w:rPr>
              <w:fldChar w:fldCharType="separate"/>
            </w:r>
            <w:r w:rsidR="00AA0857">
              <w:rPr>
                <w:webHidden/>
              </w:rPr>
              <w:t>14</w:t>
            </w:r>
            <w:r w:rsidR="00AA0857">
              <w:rPr>
                <w:webHidden/>
              </w:rPr>
              <w:fldChar w:fldCharType="end"/>
            </w:r>
          </w:hyperlink>
        </w:p>
        <w:p w14:paraId="673BD96F" w14:textId="5C6EB29F"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7" w:history="1">
            <w:r w:rsidR="00AA0857" w:rsidRPr="007A54FE">
              <w:rPr>
                <w:rStyle w:val="Hyperlink"/>
              </w:rPr>
              <w:t>1.4. Phương pháp đánh giá tình trạng dinh dưỡng của bệnh nhân</w:t>
            </w:r>
            <w:r w:rsidR="00AA0857">
              <w:rPr>
                <w:webHidden/>
              </w:rPr>
              <w:tab/>
            </w:r>
            <w:r w:rsidR="00AA0857">
              <w:rPr>
                <w:webHidden/>
              </w:rPr>
              <w:fldChar w:fldCharType="begin"/>
            </w:r>
            <w:r w:rsidR="00AA0857">
              <w:rPr>
                <w:webHidden/>
              </w:rPr>
              <w:instrText xml:space="preserve"> PAGEREF _Toc134606387 \h </w:instrText>
            </w:r>
            <w:r w:rsidR="00AA0857">
              <w:rPr>
                <w:webHidden/>
              </w:rPr>
            </w:r>
            <w:r w:rsidR="00AA0857">
              <w:rPr>
                <w:webHidden/>
              </w:rPr>
              <w:fldChar w:fldCharType="separate"/>
            </w:r>
            <w:r w:rsidR="00AA0857">
              <w:rPr>
                <w:webHidden/>
              </w:rPr>
              <w:t>15</w:t>
            </w:r>
            <w:r w:rsidR="00AA0857">
              <w:rPr>
                <w:webHidden/>
              </w:rPr>
              <w:fldChar w:fldCharType="end"/>
            </w:r>
          </w:hyperlink>
        </w:p>
        <w:p w14:paraId="7E1158E1" w14:textId="157EF2FF"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88" w:history="1">
            <w:r w:rsidR="00AA0857" w:rsidRPr="007A54FE">
              <w:rPr>
                <w:rStyle w:val="Hyperlink"/>
              </w:rPr>
              <w:t>Chương 2 - ĐỐI TƯỢNG VÀ PHƯƠNG PHÁP NGHIÊN CỨU</w:t>
            </w:r>
            <w:r w:rsidR="00AA0857">
              <w:rPr>
                <w:webHidden/>
              </w:rPr>
              <w:tab/>
            </w:r>
            <w:r w:rsidR="00AA0857">
              <w:rPr>
                <w:webHidden/>
              </w:rPr>
              <w:fldChar w:fldCharType="begin"/>
            </w:r>
            <w:r w:rsidR="00AA0857">
              <w:rPr>
                <w:webHidden/>
              </w:rPr>
              <w:instrText xml:space="preserve"> PAGEREF _Toc134606388 \h </w:instrText>
            </w:r>
            <w:r w:rsidR="00AA0857">
              <w:rPr>
                <w:webHidden/>
              </w:rPr>
            </w:r>
            <w:r w:rsidR="00AA0857">
              <w:rPr>
                <w:webHidden/>
              </w:rPr>
              <w:fldChar w:fldCharType="separate"/>
            </w:r>
            <w:r w:rsidR="00AA0857">
              <w:rPr>
                <w:webHidden/>
              </w:rPr>
              <w:t>20</w:t>
            </w:r>
            <w:r w:rsidR="00AA0857">
              <w:rPr>
                <w:webHidden/>
              </w:rPr>
              <w:fldChar w:fldCharType="end"/>
            </w:r>
          </w:hyperlink>
        </w:p>
        <w:p w14:paraId="7A8B9C9B" w14:textId="7515009D"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89" w:history="1">
            <w:r w:rsidR="00AA0857" w:rsidRPr="007A54FE">
              <w:rPr>
                <w:rStyle w:val="Hyperlink"/>
              </w:rPr>
              <w:t>2.1. Đối tượng, thời gian và địa điểm nghiên cứu</w:t>
            </w:r>
            <w:r w:rsidR="00AA0857">
              <w:rPr>
                <w:webHidden/>
              </w:rPr>
              <w:tab/>
            </w:r>
            <w:r w:rsidR="00AA0857">
              <w:rPr>
                <w:webHidden/>
              </w:rPr>
              <w:fldChar w:fldCharType="begin"/>
            </w:r>
            <w:r w:rsidR="00AA0857">
              <w:rPr>
                <w:webHidden/>
              </w:rPr>
              <w:instrText xml:space="preserve"> PAGEREF _Toc134606389 \h </w:instrText>
            </w:r>
            <w:r w:rsidR="00AA0857">
              <w:rPr>
                <w:webHidden/>
              </w:rPr>
            </w:r>
            <w:r w:rsidR="00AA0857">
              <w:rPr>
                <w:webHidden/>
              </w:rPr>
              <w:fldChar w:fldCharType="separate"/>
            </w:r>
            <w:r w:rsidR="00AA0857">
              <w:rPr>
                <w:webHidden/>
              </w:rPr>
              <w:t>20</w:t>
            </w:r>
            <w:r w:rsidR="00AA0857">
              <w:rPr>
                <w:webHidden/>
              </w:rPr>
              <w:fldChar w:fldCharType="end"/>
            </w:r>
          </w:hyperlink>
        </w:p>
        <w:p w14:paraId="5903E3AA" w14:textId="001E1F4E"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0" w:history="1">
            <w:r w:rsidR="00AA0857" w:rsidRPr="007A54FE">
              <w:rPr>
                <w:rStyle w:val="Hyperlink"/>
              </w:rPr>
              <w:t>2.2. Phương pháp nghiên cứu</w:t>
            </w:r>
            <w:r w:rsidR="00AA0857">
              <w:rPr>
                <w:webHidden/>
              </w:rPr>
              <w:tab/>
            </w:r>
            <w:r w:rsidR="00AA0857">
              <w:rPr>
                <w:webHidden/>
              </w:rPr>
              <w:fldChar w:fldCharType="begin"/>
            </w:r>
            <w:r w:rsidR="00AA0857">
              <w:rPr>
                <w:webHidden/>
              </w:rPr>
              <w:instrText xml:space="preserve"> PAGEREF _Toc134606390 \h </w:instrText>
            </w:r>
            <w:r w:rsidR="00AA0857">
              <w:rPr>
                <w:webHidden/>
              </w:rPr>
            </w:r>
            <w:r w:rsidR="00AA0857">
              <w:rPr>
                <w:webHidden/>
              </w:rPr>
              <w:fldChar w:fldCharType="separate"/>
            </w:r>
            <w:r w:rsidR="00AA0857">
              <w:rPr>
                <w:webHidden/>
              </w:rPr>
              <w:t>22</w:t>
            </w:r>
            <w:r w:rsidR="00AA0857">
              <w:rPr>
                <w:webHidden/>
              </w:rPr>
              <w:fldChar w:fldCharType="end"/>
            </w:r>
          </w:hyperlink>
        </w:p>
        <w:p w14:paraId="0541C641" w14:textId="2F861D8D"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1" w:history="1">
            <w:r w:rsidR="00AA0857" w:rsidRPr="007A54FE">
              <w:rPr>
                <w:rStyle w:val="Hyperlink"/>
              </w:rPr>
              <w:t>Chương 3 – KẾT QUẢ</w:t>
            </w:r>
            <w:r w:rsidR="00AA0857">
              <w:rPr>
                <w:webHidden/>
              </w:rPr>
              <w:tab/>
            </w:r>
            <w:r w:rsidR="00AA0857">
              <w:rPr>
                <w:webHidden/>
              </w:rPr>
              <w:fldChar w:fldCharType="begin"/>
            </w:r>
            <w:r w:rsidR="00AA0857">
              <w:rPr>
                <w:webHidden/>
              </w:rPr>
              <w:instrText xml:space="preserve"> PAGEREF _Toc134606391 \h </w:instrText>
            </w:r>
            <w:r w:rsidR="00AA0857">
              <w:rPr>
                <w:webHidden/>
              </w:rPr>
            </w:r>
            <w:r w:rsidR="00AA0857">
              <w:rPr>
                <w:webHidden/>
              </w:rPr>
              <w:fldChar w:fldCharType="separate"/>
            </w:r>
            <w:r w:rsidR="00AA0857">
              <w:rPr>
                <w:webHidden/>
              </w:rPr>
              <w:t>28</w:t>
            </w:r>
            <w:r w:rsidR="00AA0857">
              <w:rPr>
                <w:webHidden/>
              </w:rPr>
              <w:fldChar w:fldCharType="end"/>
            </w:r>
          </w:hyperlink>
        </w:p>
        <w:p w14:paraId="475F68C1" w14:textId="497BC438"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2" w:history="1">
            <w:r w:rsidR="00AA0857" w:rsidRPr="007A54FE">
              <w:rPr>
                <w:rStyle w:val="Hyperlink"/>
              </w:rPr>
              <w:t>3.1. Đặc điểm tình trạng dinh dưỡng của đối tượng nghiên cứu</w:t>
            </w:r>
            <w:r w:rsidR="00AA0857">
              <w:rPr>
                <w:webHidden/>
              </w:rPr>
              <w:tab/>
            </w:r>
            <w:r w:rsidR="00AA0857">
              <w:rPr>
                <w:webHidden/>
              </w:rPr>
              <w:fldChar w:fldCharType="begin"/>
            </w:r>
            <w:r w:rsidR="00AA0857">
              <w:rPr>
                <w:webHidden/>
              </w:rPr>
              <w:instrText xml:space="preserve"> PAGEREF _Toc134606392 \h </w:instrText>
            </w:r>
            <w:r w:rsidR="00AA0857">
              <w:rPr>
                <w:webHidden/>
              </w:rPr>
            </w:r>
            <w:r w:rsidR="00AA0857">
              <w:rPr>
                <w:webHidden/>
              </w:rPr>
              <w:fldChar w:fldCharType="separate"/>
            </w:r>
            <w:r w:rsidR="00AA0857">
              <w:rPr>
                <w:webHidden/>
              </w:rPr>
              <w:t>28</w:t>
            </w:r>
            <w:r w:rsidR="00AA0857">
              <w:rPr>
                <w:webHidden/>
              </w:rPr>
              <w:fldChar w:fldCharType="end"/>
            </w:r>
          </w:hyperlink>
        </w:p>
        <w:p w14:paraId="32429658" w14:textId="54BA7BB7"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3" w:history="1">
            <w:r w:rsidR="00AA0857" w:rsidRPr="007A54FE">
              <w:rPr>
                <w:rStyle w:val="Hyperlink"/>
              </w:rPr>
              <w:t>3.2. Tình trạng dinh dưỡng và các yếu tố liên quan của đối tượng nghiên cứu</w:t>
            </w:r>
            <w:r w:rsidR="00AA0857">
              <w:rPr>
                <w:webHidden/>
              </w:rPr>
              <w:tab/>
            </w:r>
            <w:r w:rsidR="00AA0857">
              <w:rPr>
                <w:webHidden/>
              </w:rPr>
              <w:fldChar w:fldCharType="begin"/>
            </w:r>
            <w:r w:rsidR="00AA0857">
              <w:rPr>
                <w:webHidden/>
              </w:rPr>
              <w:instrText xml:space="preserve"> PAGEREF _Toc134606393 \h </w:instrText>
            </w:r>
            <w:r w:rsidR="00AA0857">
              <w:rPr>
                <w:webHidden/>
              </w:rPr>
            </w:r>
            <w:r w:rsidR="00AA0857">
              <w:rPr>
                <w:webHidden/>
              </w:rPr>
              <w:fldChar w:fldCharType="separate"/>
            </w:r>
            <w:r w:rsidR="00AA0857">
              <w:rPr>
                <w:webHidden/>
              </w:rPr>
              <w:t>35</w:t>
            </w:r>
            <w:r w:rsidR="00AA0857">
              <w:rPr>
                <w:webHidden/>
              </w:rPr>
              <w:fldChar w:fldCharType="end"/>
            </w:r>
          </w:hyperlink>
        </w:p>
        <w:p w14:paraId="3F8E8CD4" w14:textId="38287FE6"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4" w:history="1">
            <w:r w:rsidR="00AA0857" w:rsidRPr="007A54FE">
              <w:rPr>
                <w:rStyle w:val="Hyperlink"/>
              </w:rPr>
              <w:t>Chương 4 – BÀN LUẬN</w:t>
            </w:r>
            <w:r w:rsidR="00AA0857">
              <w:rPr>
                <w:webHidden/>
              </w:rPr>
              <w:tab/>
            </w:r>
            <w:r w:rsidR="00AA0857">
              <w:rPr>
                <w:webHidden/>
              </w:rPr>
              <w:fldChar w:fldCharType="begin"/>
            </w:r>
            <w:r w:rsidR="00AA0857">
              <w:rPr>
                <w:webHidden/>
              </w:rPr>
              <w:instrText xml:space="preserve"> PAGEREF _Toc134606394 \h </w:instrText>
            </w:r>
            <w:r w:rsidR="00AA0857">
              <w:rPr>
                <w:webHidden/>
              </w:rPr>
            </w:r>
            <w:r w:rsidR="00AA0857">
              <w:rPr>
                <w:webHidden/>
              </w:rPr>
              <w:fldChar w:fldCharType="separate"/>
            </w:r>
            <w:r w:rsidR="00AA0857">
              <w:rPr>
                <w:webHidden/>
              </w:rPr>
              <w:t>46</w:t>
            </w:r>
            <w:r w:rsidR="00AA0857">
              <w:rPr>
                <w:webHidden/>
              </w:rPr>
              <w:fldChar w:fldCharType="end"/>
            </w:r>
          </w:hyperlink>
        </w:p>
        <w:p w14:paraId="5ABD7934" w14:textId="02BA321C"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5" w:history="1">
            <w:r w:rsidR="00AA0857" w:rsidRPr="007A54FE">
              <w:rPr>
                <w:rStyle w:val="Hyperlink"/>
              </w:rPr>
              <w:t>4.1. Đặc điểm về tình trạng dinh dưỡng của đối tượng nghiên cứu</w:t>
            </w:r>
            <w:r w:rsidR="00AA0857">
              <w:rPr>
                <w:webHidden/>
              </w:rPr>
              <w:tab/>
            </w:r>
            <w:r w:rsidR="00AA0857">
              <w:rPr>
                <w:webHidden/>
              </w:rPr>
              <w:fldChar w:fldCharType="begin"/>
            </w:r>
            <w:r w:rsidR="00AA0857">
              <w:rPr>
                <w:webHidden/>
              </w:rPr>
              <w:instrText xml:space="preserve"> PAGEREF _Toc134606395 \h </w:instrText>
            </w:r>
            <w:r w:rsidR="00AA0857">
              <w:rPr>
                <w:webHidden/>
              </w:rPr>
            </w:r>
            <w:r w:rsidR="00AA0857">
              <w:rPr>
                <w:webHidden/>
              </w:rPr>
              <w:fldChar w:fldCharType="separate"/>
            </w:r>
            <w:r w:rsidR="00AA0857">
              <w:rPr>
                <w:webHidden/>
              </w:rPr>
              <w:t>46</w:t>
            </w:r>
            <w:r w:rsidR="00AA0857">
              <w:rPr>
                <w:webHidden/>
              </w:rPr>
              <w:fldChar w:fldCharType="end"/>
            </w:r>
          </w:hyperlink>
        </w:p>
        <w:p w14:paraId="31DFB814" w14:textId="22A762D8"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6" w:history="1">
            <w:r w:rsidR="00AA0857" w:rsidRPr="007A54FE">
              <w:rPr>
                <w:rStyle w:val="Hyperlink"/>
              </w:rPr>
              <w:t>4.2. Tình trạng dinh dưỡng và các yếu tố liên quan của đối tượng nghiên cứu</w:t>
            </w:r>
            <w:r w:rsidR="00AA0857">
              <w:rPr>
                <w:webHidden/>
              </w:rPr>
              <w:tab/>
            </w:r>
            <w:r w:rsidR="00AA0857">
              <w:rPr>
                <w:webHidden/>
              </w:rPr>
              <w:fldChar w:fldCharType="begin"/>
            </w:r>
            <w:r w:rsidR="00AA0857">
              <w:rPr>
                <w:webHidden/>
              </w:rPr>
              <w:instrText xml:space="preserve"> PAGEREF _Toc134606396 \h </w:instrText>
            </w:r>
            <w:r w:rsidR="00AA0857">
              <w:rPr>
                <w:webHidden/>
              </w:rPr>
            </w:r>
            <w:r w:rsidR="00AA0857">
              <w:rPr>
                <w:webHidden/>
              </w:rPr>
              <w:fldChar w:fldCharType="separate"/>
            </w:r>
            <w:r w:rsidR="00AA0857">
              <w:rPr>
                <w:webHidden/>
              </w:rPr>
              <w:t>52</w:t>
            </w:r>
            <w:r w:rsidR="00AA0857">
              <w:rPr>
                <w:webHidden/>
              </w:rPr>
              <w:fldChar w:fldCharType="end"/>
            </w:r>
          </w:hyperlink>
        </w:p>
        <w:p w14:paraId="6EA5983A" w14:textId="688CB449"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397" w:history="1">
            <w:r w:rsidR="00AA0857" w:rsidRPr="007A54FE">
              <w:rPr>
                <w:rStyle w:val="Hyperlink"/>
              </w:rPr>
              <w:t>Chương 5 – KẾT LUẬN</w:t>
            </w:r>
            <w:r w:rsidR="00AA0857">
              <w:rPr>
                <w:webHidden/>
              </w:rPr>
              <w:tab/>
            </w:r>
            <w:r w:rsidR="00AA0857">
              <w:rPr>
                <w:webHidden/>
              </w:rPr>
              <w:fldChar w:fldCharType="begin"/>
            </w:r>
            <w:r w:rsidR="00AA0857">
              <w:rPr>
                <w:webHidden/>
              </w:rPr>
              <w:instrText xml:space="preserve"> PAGEREF _Toc134606397 \h </w:instrText>
            </w:r>
            <w:r w:rsidR="00AA0857">
              <w:rPr>
                <w:webHidden/>
              </w:rPr>
            </w:r>
            <w:r w:rsidR="00AA0857">
              <w:rPr>
                <w:webHidden/>
              </w:rPr>
              <w:fldChar w:fldCharType="separate"/>
            </w:r>
            <w:r w:rsidR="00AA0857">
              <w:rPr>
                <w:webHidden/>
              </w:rPr>
              <w:t>60</w:t>
            </w:r>
            <w:r w:rsidR="00AA0857">
              <w:rPr>
                <w:webHidden/>
              </w:rPr>
              <w:fldChar w:fldCharType="end"/>
            </w:r>
          </w:hyperlink>
        </w:p>
        <w:p w14:paraId="61CDD56A" w14:textId="7E4AD807"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8" w:history="1">
            <w:r w:rsidR="00AA0857" w:rsidRPr="007A54FE">
              <w:rPr>
                <w:rStyle w:val="Hyperlink"/>
              </w:rPr>
              <w:t>5.1. Thực trạng dinh dưỡng ở bệnh nhân lao phổi mới tại Bệnh viện Phổi Hải Phòng năm 2021 – 2022</w:t>
            </w:r>
            <w:r w:rsidR="00AA0857">
              <w:rPr>
                <w:webHidden/>
              </w:rPr>
              <w:tab/>
            </w:r>
            <w:r w:rsidR="00AA0857">
              <w:rPr>
                <w:webHidden/>
              </w:rPr>
              <w:fldChar w:fldCharType="begin"/>
            </w:r>
            <w:r w:rsidR="00AA0857">
              <w:rPr>
                <w:webHidden/>
              </w:rPr>
              <w:instrText xml:space="preserve"> PAGEREF _Toc134606398 \h </w:instrText>
            </w:r>
            <w:r w:rsidR="00AA0857">
              <w:rPr>
                <w:webHidden/>
              </w:rPr>
            </w:r>
            <w:r w:rsidR="00AA0857">
              <w:rPr>
                <w:webHidden/>
              </w:rPr>
              <w:fldChar w:fldCharType="separate"/>
            </w:r>
            <w:r w:rsidR="00AA0857">
              <w:rPr>
                <w:webHidden/>
              </w:rPr>
              <w:t>60</w:t>
            </w:r>
            <w:r w:rsidR="00AA0857">
              <w:rPr>
                <w:webHidden/>
              </w:rPr>
              <w:fldChar w:fldCharType="end"/>
            </w:r>
          </w:hyperlink>
        </w:p>
        <w:p w14:paraId="30813686" w14:textId="4AEC290E"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399" w:history="1">
            <w:r w:rsidR="00AA0857" w:rsidRPr="007A54FE">
              <w:rPr>
                <w:rStyle w:val="Hyperlink"/>
              </w:rPr>
              <w:t>5.2. Các yếu tố liên quan đến tình trạng dinh dưỡng ở bệnh nhân lao phổi mới tại Bệnh viện Phổi Hải Phòng năm 2021 – 2022</w:t>
            </w:r>
            <w:r w:rsidR="00AA0857">
              <w:rPr>
                <w:webHidden/>
              </w:rPr>
              <w:tab/>
            </w:r>
            <w:r w:rsidR="00AA0857">
              <w:rPr>
                <w:webHidden/>
              </w:rPr>
              <w:fldChar w:fldCharType="begin"/>
            </w:r>
            <w:r w:rsidR="00AA0857">
              <w:rPr>
                <w:webHidden/>
              </w:rPr>
              <w:instrText xml:space="preserve"> PAGEREF _Toc134606399 \h </w:instrText>
            </w:r>
            <w:r w:rsidR="00AA0857">
              <w:rPr>
                <w:webHidden/>
              </w:rPr>
            </w:r>
            <w:r w:rsidR="00AA0857">
              <w:rPr>
                <w:webHidden/>
              </w:rPr>
              <w:fldChar w:fldCharType="separate"/>
            </w:r>
            <w:r w:rsidR="00AA0857">
              <w:rPr>
                <w:webHidden/>
              </w:rPr>
              <w:t>60</w:t>
            </w:r>
            <w:r w:rsidR="00AA0857">
              <w:rPr>
                <w:webHidden/>
              </w:rPr>
              <w:fldChar w:fldCharType="end"/>
            </w:r>
          </w:hyperlink>
        </w:p>
        <w:p w14:paraId="6815858C" w14:textId="6889E75D" w:rsidR="00AA0857" w:rsidRDefault="00000000">
          <w:pPr>
            <w:pStyle w:val="TOC2"/>
            <w:rPr>
              <w:rFonts w:asciiTheme="minorHAnsi" w:eastAsiaTheme="minorEastAsia" w:hAnsiTheme="minorHAnsi" w:cstheme="minorBidi"/>
              <w:color w:val="auto"/>
              <w:kern w:val="2"/>
              <w:sz w:val="22"/>
              <w:szCs w:val="22"/>
              <w:lang w:val="vi-VN" w:eastAsia="vi-VN"/>
              <w14:ligatures w14:val="standardContextual"/>
            </w:rPr>
          </w:pPr>
          <w:hyperlink w:anchor="_Toc134606400" w:history="1">
            <w:r w:rsidR="00AA0857" w:rsidRPr="007A54FE">
              <w:rPr>
                <w:rStyle w:val="Hyperlink"/>
              </w:rPr>
              <w:t>5.3. Hạn chế nghiên cứu</w:t>
            </w:r>
            <w:r w:rsidR="00AA0857">
              <w:rPr>
                <w:webHidden/>
              </w:rPr>
              <w:tab/>
            </w:r>
            <w:r w:rsidR="00AA0857">
              <w:rPr>
                <w:webHidden/>
              </w:rPr>
              <w:fldChar w:fldCharType="begin"/>
            </w:r>
            <w:r w:rsidR="00AA0857">
              <w:rPr>
                <w:webHidden/>
              </w:rPr>
              <w:instrText xml:space="preserve"> PAGEREF _Toc134606400 \h </w:instrText>
            </w:r>
            <w:r w:rsidR="00AA0857">
              <w:rPr>
                <w:webHidden/>
              </w:rPr>
            </w:r>
            <w:r w:rsidR="00AA0857">
              <w:rPr>
                <w:webHidden/>
              </w:rPr>
              <w:fldChar w:fldCharType="separate"/>
            </w:r>
            <w:r w:rsidR="00AA0857">
              <w:rPr>
                <w:webHidden/>
              </w:rPr>
              <w:t>61</w:t>
            </w:r>
            <w:r w:rsidR="00AA0857">
              <w:rPr>
                <w:webHidden/>
              </w:rPr>
              <w:fldChar w:fldCharType="end"/>
            </w:r>
          </w:hyperlink>
        </w:p>
        <w:p w14:paraId="1CB14805" w14:textId="16AD0564"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1" w:history="1">
            <w:r w:rsidR="00AA0857" w:rsidRPr="007A54FE">
              <w:rPr>
                <w:rStyle w:val="Hyperlink"/>
              </w:rPr>
              <w:t>Chương 6 – KHUYẾN NGHỊ</w:t>
            </w:r>
            <w:r w:rsidR="00AA0857">
              <w:rPr>
                <w:webHidden/>
              </w:rPr>
              <w:tab/>
            </w:r>
            <w:r w:rsidR="00AA0857">
              <w:rPr>
                <w:webHidden/>
              </w:rPr>
              <w:fldChar w:fldCharType="begin"/>
            </w:r>
            <w:r w:rsidR="00AA0857">
              <w:rPr>
                <w:webHidden/>
              </w:rPr>
              <w:instrText xml:space="preserve"> PAGEREF _Toc134606401 \h </w:instrText>
            </w:r>
            <w:r w:rsidR="00AA0857">
              <w:rPr>
                <w:webHidden/>
              </w:rPr>
            </w:r>
            <w:r w:rsidR="00AA0857">
              <w:rPr>
                <w:webHidden/>
              </w:rPr>
              <w:fldChar w:fldCharType="separate"/>
            </w:r>
            <w:r w:rsidR="00AA0857">
              <w:rPr>
                <w:webHidden/>
              </w:rPr>
              <w:t>62</w:t>
            </w:r>
            <w:r w:rsidR="00AA0857">
              <w:rPr>
                <w:webHidden/>
              </w:rPr>
              <w:fldChar w:fldCharType="end"/>
            </w:r>
          </w:hyperlink>
        </w:p>
        <w:p w14:paraId="58249A77" w14:textId="6653F1F3"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2" w:history="1">
            <w:r w:rsidR="00AA0857" w:rsidRPr="007A54FE">
              <w:rPr>
                <w:rStyle w:val="Hyperlink"/>
              </w:rPr>
              <w:t>TÀI LIỆU THAM KHẢO</w:t>
            </w:r>
            <w:r w:rsidR="00AA0857">
              <w:rPr>
                <w:webHidden/>
              </w:rPr>
              <w:tab/>
            </w:r>
            <w:r w:rsidR="00AA0857">
              <w:rPr>
                <w:webHidden/>
              </w:rPr>
              <w:fldChar w:fldCharType="begin"/>
            </w:r>
            <w:r w:rsidR="00AA0857">
              <w:rPr>
                <w:webHidden/>
              </w:rPr>
              <w:instrText xml:space="preserve"> PAGEREF _Toc134606402 \h </w:instrText>
            </w:r>
            <w:r w:rsidR="00AA0857">
              <w:rPr>
                <w:webHidden/>
              </w:rPr>
            </w:r>
            <w:r w:rsidR="00AA0857">
              <w:rPr>
                <w:webHidden/>
              </w:rPr>
              <w:fldChar w:fldCharType="separate"/>
            </w:r>
            <w:r w:rsidR="00AA0857">
              <w:rPr>
                <w:webHidden/>
              </w:rPr>
              <w:t>63</w:t>
            </w:r>
            <w:r w:rsidR="00AA0857">
              <w:rPr>
                <w:webHidden/>
              </w:rPr>
              <w:fldChar w:fldCharType="end"/>
            </w:r>
          </w:hyperlink>
        </w:p>
        <w:p w14:paraId="0F46BF58" w14:textId="6E91E108" w:rsidR="00AA0857" w:rsidRDefault="00000000">
          <w:pPr>
            <w:pStyle w:val="TOC1"/>
            <w:rPr>
              <w:rFonts w:asciiTheme="minorHAnsi" w:eastAsiaTheme="minorEastAsia" w:hAnsiTheme="minorHAnsi" w:cstheme="minorBidi"/>
              <w:color w:val="auto"/>
              <w:kern w:val="2"/>
              <w:sz w:val="22"/>
              <w:szCs w:val="22"/>
              <w:lang w:val="vi-VN" w:eastAsia="vi-VN"/>
              <w14:ligatures w14:val="standardContextual"/>
            </w:rPr>
          </w:pPr>
          <w:hyperlink w:anchor="_Toc134606403" w:history="1">
            <w:r w:rsidR="00AA0857" w:rsidRPr="007A54FE">
              <w:rPr>
                <w:rStyle w:val="Hyperlink"/>
              </w:rPr>
              <w:t>PHỤ LỤC</w:t>
            </w:r>
            <w:r w:rsidR="00AA0857">
              <w:rPr>
                <w:webHidden/>
              </w:rPr>
              <w:tab/>
            </w:r>
            <w:r w:rsidR="00AA0857">
              <w:rPr>
                <w:webHidden/>
              </w:rPr>
              <w:fldChar w:fldCharType="begin"/>
            </w:r>
            <w:r w:rsidR="00AA0857">
              <w:rPr>
                <w:webHidden/>
              </w:rPr>
              <w:instrText xml:space="preserve"> PAGEREF _Toc134606403 \h </w:instrText>
            </w:r>
            <w:r w:rsidR="00AA0857">
              <w:rPr>
                <w:webHidden/>
              </w:rPr>
            </w:r>
            <w:r w:rsidR="00AA0857">
              <w:rPr>
                <w:webHidden/>
              </w:rPr>
              <w:fldChar w:fldCharType="separate"/>
            </w:r>
            <w:r w:rsidR="00AA0857">
              <w:rPr>
                <w:webHidden/>
              </w:rPr>
              <w:t>68</w:t>
            </w:r>
            <w:r w:rsidR="00AA0857">
              <w:rPr>
                <w:webHidden/>
              </w:rPr>
              <w:fldChar w:fldCharType="end"/>
            </w:r>
          </w:hyperlink>
        </w:p>
        <w:p w14:paraId="18D2E423" w14:textId="28274CF7" w:rsidR="001E5937" w:rsidRDefault="00C17AD7">
          <w:r>
            <w:fldChar w:fldCharType="end"/>
          </w:r>
        </w:p>
      </w:sdtContent>
    </w:sdt>
    <w:p w14:paraId="743680A8" w14:textId="2FCDDAE6" w:rsidR="00A46960" w:rsidRPr="00DA7DCB" w:rsidRDefault="00660DA7" w:rsidP="00A46960">
      <w:pPr>
        <w:jc w:val="center"/>
        <w:rPr>
          <w:b/>
          <w:bCs/>
        </w:rPr>
      </w:pPr>
      <w:bookmarkStart w:id="10" w:name="_Toc126527698"/>
      <w:r>
        <w:br w:type="page"/>
      </w:r>
      <w:r w:rsidR="00A46960" w:rsidRPr="00DA7DCB">
        <w:rPr>
          <w:b/>
          <w:bCs/>
        </w:rPr>
        <w:lastRenderedPageBreak/>
        <w:t xml:space="preserve">DANH MỤC </w:t>
      </w:r>
      <w:r w:rsidR="00A46960">
        <w:rPr>
          <w:b/>
          <w:bCs/>
        </w:rPr>
        <w:t>TỪ</w:t>
      </w:r>
      <w:r w:rsidR="00A46960" w:rsidRPr="00DA7DCB">
        <w:rPr>
          <w:b/>
          <w:bCs/>
        </w:rPr>
        <w:t xml:space="preserve"> VIẾT TẮT</w:t>
      </w:r>
      <w:r w:rsidR="00A46960">
        <w:rPr>
          <w:b/>
          <w:bCs/>
        </w:rPr>
        <w:t xml:space="preserve"> VÀ KÝ HIỆU</w:t>
      </w:r>
    </w:p>
    <w:tbl>
      <w:tblPr>
        <w:tblStyle w:val="Style1"/>
        <w:tblW w:w="911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A46960" w14:paraId="2862B22C" w14:textId="77777777" w:rsidTr="00A46960">
        <w:tc>
          <w:tcPr>
            <w:tcW w:w="2155" w:type="dxa"/>
          </w:tcPr>
          <w:p w14:paraId="1CBBF641" w14:textId="77777777" w:rsidR="00A46960" w:rsidRPr="00B65C82" w:rsidRDefault="00A46960" w:rsidP="00C037E3">
            <w:pPr>
              <w:ind w:hanging="30"/>
            </w:pPr>
            <w:r w:rsidRPr="00B65C82">
              <w:t>AND</w:t>
            </w:r>
          </w:p>
        </w:tc>
        <w:tc>
          <w:tcPr>
            <w:tcW w:w="6956" w:type="dxa"/>
          </w:tcPr>
          <w:p w14:paraId="71E2E471" w14:textId="77777777" w:rsidR="00A46960" w:rsidRPr="00B65C82" w:rsidRDefault="00A46960" w:rsidP="00C037E3">
            <w:r w:rsidRPr="00B65C82">
              <w:t>Acid deoxyribonucleic</w:t>
            </w:r>
          </w:p>
        </w:tc>
      </w:tr>
      <w:tr w:rsidR="00A46960" w14:paraId="4187CFAE" w14:textId="77777777" w:rsidTr="00A46960">
        <w:tc>
          <w:tcPr>
            <w:tcW w:w="2155" w:type="dxa"/>
          </w:tcPr>
          <w:p w14:paraId="6D5A03D8" w14:textId="77777777" w:rsidR="00A46960" w:rsidRPr="00B65C82" w:rsidRDefault="00A46960" w:rsidP="00C037E3">
            <w:pPr>
              <w:ind w:hanging="30"/>
            </w:pPr>
            <w:r w:rsidRPr="00B65C82">
              <w:t>AFB</w:t>
            </w:r>
          </w:p>
        </w:tc>
        <w:tc>
          <w:tcPr>
            <w:tcW w:w="6956" w:type="dxa"/>
          </w:tcPr>
          <w:p w14:paraId="315268B6" w14:textId="77777777" w:rsidR="00A46960" w:rsidRPr="00B65C82" w:rsidRDefault="00A46960" w:rsidP="00C037E3">
            <w:r w:rsidRPr="00B65C82">
              <w:t>Acid Fast Bacillus (Vi khuẩn kháng toan cồn)</w:t>
            </w:r>
          </w:p>
        </w:tc>
      </w:tr>
      <w:tr w:rsidR="00A46960" w14:paraId="4965A9B0" w14:textId="77777777" w:rsidTr="00A46960">
        <w:tc>
          <w:tcPr>
            <w:tcW w:w="2155" w:type="dxa"/>
          </w:tcPr>
          <w:p w14:paraId="12371D95" w14:textId="77777777" w:rsidR="00A46960" w:rsidRPr="00B65C82" w:rsidRDefault="00A46960" w:rsidP="00C037E3">
            <w:pPr>
              <w:ind w:hanging="30"/>
            </w:pPr>
            <w:r w:rsidRPr="00B65C82">
              <w:t>AIDS</w:t>
            </w:r>
          </w:p>
        </w:tc>
        <w:tc>
          <w:tcPr>
            <w:tcW w:w="6956" w:type="dxa"/>
          </w:tcPr>
          <w:p w14:paraId="677688A9" w14:textId="0041E116" w:rsidR="00A46960" w:rsidRPr="00B65C82" w:rsidRDefault="00A46960" w:rsidP="00C037E3">
            <w:r w:rsidRPr="00B65C82">
              <w:t xml:space="preserve">Acquired </w:t>
            </w:r>
            <w:r w:rsidR="00B60604">
              <w:t xml:space="preserve">Immunodeficiency </w:t>
            </w:r>
            <w:r w:rsidRPr="00B65C82">
              <w:t>Syndrom</w:t>
            </w:r>
            <w:r w:rsidR="00EF5AE6">
              <w:t>e</w:t>
            </w:r>
            <w:r w:rsidRPr="00B65C82">
              <w:t xml:space="preserve"> (Hội chứng suy giảm miễn dịch mắc phải)</w:t>
            </w:r>
          </w:p>
        </w:tc>
      </w:tr>
      <w:tr w:rsidR="00A46960" w14:paraId="76958D20" w14:textId="77777777" w:rsidTr="00A46960">
        <w:tc>
          <w:tcPr>
            <w:tcW w:w="2155" w:type="dxa"/>
          </w:tcPr>
          <w:p w14:paraId="5C2BAD29" w14:textId="77777777" w:rsidR="00A46960" w:rsidRPr="00B65C82" w:rsidRDefault="00A46960" w:rsidP="00C037E3">
            <w:pPr>
              <w:ind w:hanging="30"/>
            </w:pPr>
            <w:r w:rsidRPr="00B65C82">
              <w:t>BMI</w:t>
            </w:r>
          </w:p>
        </w:tc>
        <w:tc>
          <w:tcPr>
            <w:tcW w:w="6956" w:type="dxa"/>
          </w:tcPr>
          <w:p w14:paraId="129EF123" w14:textId="77777777" w:rsidR="00A46960" w:rsidRPr="00B65C82" w:rsidRDefault="00A46960" w:rsidP="00C037E3">
            <w:r w:rsidRPr="00B65C82">
              <w:t>Body Mass Index (Chỉ số khối cơ thể)</w:t>
            </w:r>
          </w:p>
        </w:tc>
      </w:tr>
      <w:tr w:rsidR="00A46960" w14:paraId="794C4545" w14:textId="77777777" w:rsidTr="00A46960">
        <w:tc>
          <w:tcPr>
            <w:tcW w:w="2155" w:type="dxa"/>
          </w:tcPr>
          <w:p w14:paraId="6253F46B" w14:textId="77777777" w:rsidR="00A46960" w:rsidRPr="00B65C82" w:rsidRDefault="00A46960" w:rsidP="00C037E3">
            <w:pPr>
              <w:ind w:hanging="30"/>
            </w:pPr>
            <w:r w:rsidRPr="00B65C82">
              <w:t>CTCLQG</w:t>
            </w:r>
          </w:p>
        </w:tc>
        <w:tc>
          <w:tcPr>
            <w:tcW w:w="6956" w:type="dxa"/>
          </w:tcPr>
          <w:p w14:paraId="49D48702" w14:textId="77777777" w:rsidR="00A46960" w:rsidRPr="00B65C82" w:rsidRDefault="00A46960" w:rsidP="00C037E3">
            <w:r w:rsidRPr="00B65C82">
              <w:t>Chương trình chống lao Quốc gia</w:t>
            </w:r>
          </w:p>
        </w:tc>
      </w:tr>
      <w:tr w:rsidR="00A46960" w14:paraId="454FC0B5" w14:textId="77777777" w:rsidTr="00A46960">
        <w:tc>
          <w:tcPr>
            <w:tcW w:w="2155" w:type="dxa"/>
          </w:tcPr>
          <w:p w14:paraId="7E0A5755" w14:textId="77777777" w:rsidR="00A46960" w:rsidRPr="00B65C82" w:rsidRDefault="00A46960" w:rsidP="00C037E3">
            <w:pPr>
              <w:ind w:hanging="30"/>
            </w:pPr>
            <w:r w:rsidRPr="00B65C82">
              <w:t>EMB, E</w:t>
            </w:r>
          </w:p>
        </w:tc>
        <w:tc>
          <w:tcPr>
            <w:tcW w:w="6956" w:type="dxa"/>
          </w:tcPr>
          <w:p w14:paraId="6DC54E0A" w14:textId="7936CC42" w:rsidR="00A46960" w:rsidRPr="00B65C82" w:rsidRDefault="00A46960" w:rsidP="00C037E3">
            <w:r w:rsidRPr="00B65C82">
              <w:t>Etha</w:t>
            </w:r>
            <w:r w:rsidR="005B3E88">
              <w:t>m</w:t>
            </w:r>
            <w:r w:rsidRPr="00B65C82">
              <w:t>butol</w:t>
            </w:r>
          </w:p>
        </w:tc>
      </w:tr>
      <w:tr w:rsidR="00A46960" w14:paraId="2363A97E" w14:textId="77777777" w:rsidTr="00A46960">
        <w:tc>
          <w:tcPr>
            <w:tcW w:w="2155" w:type="dxa"/>
          </w:tcPr>
          <w:p w14:paraId="1FA0A8F6" w14:textId="77777777" w:rsidR="00A46960" w:rsidRPr="00B65C82" w:rsidRDefault="00A46960" w:rsidP="00C037E3">
            <w:pPr>
              <w:ind w:hanging="30"/>
            </w:pPr>
            <w:r w:rsidRPr="00B65C82">
              <w:t>HIV</w:t>
            </w:r>
          </w:p>
        </w:tc>
        <w:tc>
          <w:tcPr>
            <w:tcW w:w="6956" w:type="dxa"/>
          </w:tcPr>
          <w:p w14:paraId="717EAA99" w14:textId="7BF8D422" w:rsidR="00A46960" w:rsidRPr="00B65C82" w:rsidRDefault="00A46960" w:rsidP="00C037E3">
            <w:r w:rsidRPr="00B65C82">
              <w:t xml:space="preserve">Human </w:t>
            </w:r>
            <w:r w:rsidR="004354FB">
              <w:t xml:space="preserve">Immunodeficiency </w:t>
            </w:r>
            <w:r w:rsidRPr="00B65C82">
              <w:t>Virus (Vi rút gây suy giảm miễn dịch)</w:t>
            </w:r>
          </w:p>
        </w:tc>
      </w:tr>
      <w:tr w:rsidR="00A46960" w14:paraId="105BCB63" w14:textId="77777777" w:rsidTr="00A46960">
        <w:tc>
          <w:tcPr>
            <w:tcW w:w="2155" w:type="dxa"/>
          </w:tcPr>
          <w:p w14:paraId="416A0EA1" w14:textId="77777777" w:rsidR="00A46960" w:rsidRPr="00B65C82" w:rsidRDefault="00A46960" w:rsidP="00C037E3">
            <w:pPr>
              <w:ind w:hanging="30"/>
            </w:pPr>
            <w:r w:rsidRPr="00B65C82">
              <w:t>INH, H</w:t>
            </w:r>
          </w:p>
        </w:tc>
        <w:tc>
          <w:tcPr>
            <w:tcW w:w="6956" w:type="dxa"/>
          </w:tcPr>
          <w:p w14:paraId="1CC017BF" w14:textId="77777777" w:rsidR="00A46960" w:rsidRPr="00B65C82" w:rsidRDefault="00A46960" w:rsidP="00C037E3">
            <w:r w:rsidRPr="00B65C82">
              <w:t>Isoniazid</w:t>
            </w:r>
          </w:p>
        </w:tc>
      </w:tr>
      <w:tr w:rsidR="00A46960" w14:paraId="0466B8CF" w14:textId="77777777" w:rsidTr="00A46960">
        <w:tc>
          <w:tcPr>
            <w:tcW w:w="2155" w:type="dxa"/>
          </w:tcPr>
          <w:p w14:paraId="2C965601" w14:textId="77777777" w:rsidR="00A46960" w:rsidRPr="00B65C82" w:rsidRDefault="00A46960" w:rsidP="00C037E3">
            <w:pPr>
              <w:ind w:hanging="30"/>
            </w:pPr>
            <w:r w:rsidRPr="00B65C82">
              <w:t>MGIT</w:t>
            </w:r>
          </w:p>
        </w:tc>
        <w:tc>
          <w:tcPr>
            <w:tcW w:w="6956" w:type="dxa"/>
          </w:tcPr>
          <w:p w14:paraId="1E6E3151" w14:textId="77777777" w:rsidR="00A46960" w:rsidRPr="00B65C82" w:rsidRDefault="00A46960" w:rsidP="00C037E3">
            <w:r w:rsidRPr="00B65C82">
              <w:t>Mycobacteria Growth Indicator Tube (Nuôi cấy vi khuẩn lao trong ống chỉ thị)</w:t>
            </w:r>
          </w:p>
        </w:tc>
      </w:tr>
      <w:tr w:rsidR="00A46960" w14:paraId="1FCB4FB0" w14:textId="77777777" w:rsidTr="00A46960">
        <w:tc>
          <w:tcPr>
            <w:tcW w:w="2155" w:type="dxa"/>
          </w:tcPr>
          <w:p w14:paraId="73CCA281" w14:textId="77777777" w:rsidR="00A46960" w:rsidRPr="00B65C82" w:rsidRDefault="00A46960" w:rsidP="00C037E3">
            <w:pPr>
              <w:ind w:hanging="30"/>
            </w:pPr>
            <w:r w:rsidRPr="00B65C82">
              <w:t>MTB</w:t>
            </w:r>
          </w:p>
        </w:tc>
        <w:tc>
          <w:tcPr>
            <w:tcW w:w="6956" w:type="dxa"/>
          </w:tcPr>
          <w:p w14:paraId="0C832FBE" w14:textId="77777777" w:rsidR="00A46960" w:rsidRPr="00B65C82" w:rsidRDefault="00A46960" w:rsidP="00C037E3">
            <w:r w:rsidRPr="00B65C82">
              <w:t>Mycobacterium tuberculosis</w:t>
            </w:r>
          </w:p>
        </w:tc>
      </w:tr>
      <w:tr w:rsidR="00A46960" w14:paraId="5DA524E5" w14:textId="77777777" w:rsidTr="00A46960">
        <w:tc>
          <w:tcPr>
            <w:tcW w:w="2155" w:type="dxa"/>
          </w:tcPr>
          <w:p w14:paraId="55BCC73D" w14:textId="77777777" w:rsidR="00A46960" w:rsidRPr="00B65C82" w:rsidRDefault="00A46960" w:rsidP="00C037E3">
            <w:pPr>
              <w:ind w:hanging="30"/>
            </w:pPr>
            <w:r w:rsidRPr="00B65C82">
              <w:t>PCR</w:t>
            </w:r>
          </w:p>
        </w:tc>
        <w:tc>
          <w:tcPr>
            <w:tcW w:w="6956" w:type="dxa"/>
          </w:tcPr>
          <w:p w14:paraId="463440C2" w14:textId="77777777" w:rsidR="00A46960" w:rsidRPr="00B65C82" w:rsidRDefault="00A46960" w:rsidP="00C037E3">
            <w:r w:rsidRPr="00B65C82">
              <w:t>Polymerase-Chain-Reaction</w:t>
            </w:r>
          </w:p>
        </w:tc>
      </w:tr>
      <w:tr w:rsidR="00A46960" w14:paraId="41465D1C" w14:textId="77777777" w:rsidTr="00A46960">
        <w:tc>
          <w:tcPr>
            <w:tcW w:w="2155" w:type="dxa"/>
          </w:tcPr>
          <w:p w14:paraId="23855DE7" w14:textId="77777777" w:rsidR="00A46960" w:rsidRPr="00B65C82" w:rsidRDefault="00A46960" w:rsidP="00C037E3">
            <w:pPr>
              <w:ind w:hanging="30"/>
            </w:pPr>
            <w:r w:rsidRPr="00B65C82">
              <w:t>PZA, Z</w:t>
            </w:r>
          </w:p>
        </w:tc>
        <w:tc>
          <w:tcPr>
            <w:tcW w:w="6956" w:type="dxa"/>
          </w:tcPr>
          <w:p w14:paraId="4E70324C" w14:textId="77777777" w:rsidR="00A46960" w:rsidRPr="00B65C82" w:rsidRDefault="00A46960" w:rsidP="00C037E3">
            <w:r w:rsidRPr="00B65C82">
              <w:t>Pyzarinamid</w:t>
            </w:r>
          </w:p>
        </w:tc>
      </w:tr>
      <w:tr w:rsidR="00A46960" w14:paraId="7E04DCDC" w14:textId="77777777" w:rsidTr="00A46960">
        <w:tc>
          <w:tcPr>
            <w:tcW w:w="2155" w:type="dxa"/>
          </w:tcPr>
          <w:p w14:paraId="436ECA4C" w14:textId="77777777" w:rsidR="00A46960" w:rsidRPr="00B65C82" w:rsidRDefault="00A46960" w:rsidP="00C037E3">
            <w:pPr>
              <w:ind w:hanging="30"/>
            </w:pPr>
            <w:r w:rsidRPr="00B65C82">
              <w:t>RMP, R</w:t>
            </w:r>
          </w:p>
        </w:tc>
        <w:tc>
          <w:tcPr>
            <w:tcW w:w="6956" w:type="dxa"/>
          </w:tcPr>
          <w:p w14:paraId="0C539842" w14:textId="77777777" w:rsidR="00A46960" w:rsidRPr="00B65C82" w:rsidRDefault="00A46960" w:rsidP="00C037E3">
            <w:r w:rsidRPr="00B65C82">
              <w:t>Rifampicin</w:t>
            </w:r>
          </w:p>
        </w:tc>
      </w:tr>
      <w:tr w:rsidR="00A46960" w14:paraId="4952DD08" w14:textId="77777777" w:rsidTr="00A46960">
        <w:tc>
          <w:tcPr>
            <w:tcW w:w="2155" w:type="dxa"/>
          </w:tcPr>
          <w:p w14:paraId="1B99EFAA" w14:textId="77777777" w:rsidR="00A46960" w:rsidRPr="00B65C82" w:rsidRDefault="00A46960" w:rsidP="00C037E3">
            <w:pPr>
              <w:ind w:hanging="30"/>
            </w:pPr>
            <w:r w:rsidRPr="00B65C82">
              <w:t>SM, S</w:t>
            </w:r>
          </w:p>
        </w:tc>
        <w:tc>
          <w:tcPr>
            <w:tcW w:w="6956" w:type="dxa"/>
          </w:tcPr>
          <w:p w14:paraId="7B8C1D74" w14:textId="77777777" w:rsidR="00A46960" w:rsidRPr="00B65C82" w:rsidRDefault="00A46960" w:rsidP="00C037E3">
            <w:r w:rsidRPr="00B65C82">
              <w:t>Streptomycin</w:t>
            </w:r>
          </w:p>
        </w:tc>
      </w:tr>
      <w:tr w:rsidR="00A46960" w14:paraId="3040BD97" w14:textId="77777777" w:rsidTr="00A46960">
        <w:tc>
          <w:tcPr>
            <w:tcW w:w="2155" w:type="dxa"/>
          </w:tcPr>
          <w:p w14:paraId="0AF65958" w14:textId="77777777" w:rsidR="00A46960" w:rsidRPr="00B65C82" w:rsidRDefault="00A46960" w:rsidP="00C037E3">
            <w:pPr>
              <w:ind w:hanging="30"/>
            </w:pPr>
            <w:r w:rsidRPr="00B65C82">
              <w:t>SDD</w:t>
            </w:r>
          </w:p>
        </w:tc>
        <w:tc>
          <w:tcPr>
            <w:tcW w:w="6956" w:type="dxa"/>
          </w:tcPr>
          <w:p w14:paraId="27CE4BDA" w14:textId="77777777" w:rsidR="00A46960" w:rsidRPr="00B65C82" w:rsidRDefault="00A46960" w:rsidP="00C037E3">
            <w:r w:rsidRPr="00B65C82">
              <w:t>Suy dinh dưỡng</w:t>
            </w:r>
          </w:p>
        </w:tc>
      </w:tr>
      <w:tr w:rsidR="00A46960" w14:paraId="44602657" w14:textId="77777777" w:rsidTr="00A46960">
        <w:tc>
          <w:tcPr>
            <w:tcW w:w="2155" w:type="dxa"/>
          </w:tcPr>
          <w:p w14:paraId="3EB62A10" w14:textId="77777777" w:rsidR="00A46960" w:rsidRPr="00B65C82" w:rsidRDefault="00A46960" w:rsidP="00C037E3">
            <w:pPr>
              <w:ind w:hanging="30"/>
            </w:pPr>
            <w:r w:rsidRPr="00B65C82">
              <w:t>SGA</w:t>
            </w:r>
          </w:p>
        </w:tc>
        <w:tc>
          <w:tcPr>
            <w:tcW w:w="6956" w:type="dxa"/>
          </w:tcPr>
          <w:p w14:paraId="6D788A57" w14:textId="77777777" w:rsidR="00A46960" w:rsidRPr="00B65C82" w:rsidRDefault="00A46960" w:rsidP="00C037E3">
            <w:r w:rsidRPr="00B65C82">
              <w:t>Subjective Global Assessment of nutritional status (Phương pháp đánh giá tổng thể chủ quan)</w:t>
            </w:r>
          </w:p>
        </w:tc>
      </w:tr>
      <w:tr w:rsidR="00A46960" w14:paraId="09AEC3A0" w14:textId="77777777" w:rsidTr="00A46960">
        <w:tc>
          <w:tcPr>
            <w:tcW w:w="2155" w:type="dxa"/>
          </w:tcPr>
          <w:p w14:paraId="37AB9F76" w14:textId="77777777" w:rsidR="00A46960" w:rsidRPr="00B65C82" w:rsidRDefault="00A46960" w:rsidP="00C037E3">
            <w:pPr>
              <w:ind w:hanging="30"/>
            </w:pPr>
            <w:r w:rsidRPr="00B65C82">
              <w:t>TTDD</w:t>
            </w:r>
          </w:p>
        </w:tc>
        <w:tc>
          <w:tcPr>
            <w:tcW w:w="6956" w:type="dxa"/>
          </w:tcPr>
          <w:p w14:paraId="4E115320" w14:textId="77777777" w:rsidR="00A46960" w:rsidRPr="00B65C82" w:rsidRDefault="00A46960" w:rsidP="00C037E3">
            <w:r w:rsidRPr="00B65C82">
              <w:t>Tình trạng dinh dưỡng</w:t>
            </w:r>
          </w:p>
        </w:tc>
      </w:tr>
      <w:tr w:rsidR="00A46960" w14:paraId="2B3C3A00" w14:textId="77777777" w:rsidTr="00A46960">
        <w:tc>
          <w:tcPr>
            <w:tcW w:w="2155" w:type="dxa"/>
          </w:tcPr>
          <w:p w14:paraId="1093922A" w14:textId="77777777" w:rsidR="00A46960" w:rsidRPr="00B65C82" w:rsidRDefault="00A46960" w:rsidP="00C037E3">
            <w:pPr>
              <w:ind w:hanging="30"/>
            </w:pPr>
            <w:r w:rsidRPr="00B65C82">
              <w:t>WHO</w:t>
            </w:r>
          </w:p>
        </w:tc>
        <w:tc>
          <w:tcPr>
            <w:tcW w:w="6956" w:type="dxa"/>
          </w:tcPr>
          <w:p w14:paraId="085B2237" w14:textId="77777777" w:rsidR="00A46960" w:rsidRPr="00B65C82" w:rsidRDefault="00A46960" w:rsidP="00C037E3">
            <w:r w:rsidRPr="00B65C82">
              <w:t>World Health Organization (Tổ chức Y tế thế giới)</w:t>
            </w:r>
          </w:p>
        </w:tc>
      </w:tr>
      <w:tr w:rsidR="00A46960" w14:paraId="76481DA3" w14:textId="77777777" w:rsidTr="00A46960">
        <w:tc>
          <w:tcPr>
            <w:tcW w:w="2155" w:type="dxa"/>
          </w:tcPr>
          <w:p w14:paraId="4089D74F" w14:textId="77777777" w:rsidR="00A46960" w:rsidRPr="00B65C82" w:rsidRDefault="00A46960" w:rsidP="00C037E3">
            <w:pPr>
              <w:ind w:hanging="30"/>
            </w:pPr>
            <w:r w:rsidRPr="00B65C82">
              <w:t>(+)</w:t>
            </w:r>
          </w:p>
        </w:tc>
        <w:tc>
          <w:tcPr>
            <w:tcW w:w="6956" w:type="dxa"/>
          </w:tcPr>
          <w:p w14:paraId="0315CC37" w14:textId="77777777" w:rsidR="00A46960" w:rsidRPr="00B65C82" w:rsidRDefault="00A46960" w:rsidP="00C037E3">
            <w:r w:rsidRPr="00B65C82">
              <w:t>Dương tính</w:t>
            </w:r>
          </w:p>
        </w:tc>
      </w:tr>
      <w:tr w:rsidR="00A46960" w14:paraId="4F60EADA" w14:textId="77777777" w:rsidTr="00A46960">
        <w:tc>
          <w:tcPr>
            <w:tcW w:w="2155" w:type="dxa"/>
          </w:tcPr>
          <w:p w14:paraId="47A5F73E" w14:textId="77777777" w:rsidR="00A46960" w:rsidRPr="00B65C82" w:rsidRDefault="00A46960" w:rsidP="00C037E3">
            <w:pPr>
              <w:ind w:hanging="30"/>
            </w:pPr>
            <w:r w:rsidRPr="00B65C82">
              <w:t>(-)</w:t>
            </w:r>
          </w:p>
        </w:tc>
        <w:tc>
          <w:tcPr>
            <w:tcW w:w="6956" w:type="dxa"/>
          </w:tcPr>
          <w:p w14:paraId="450AEE33" w14:textId="77777777" w:rsidR="00A46960" w:rsidRPr="00B65C82" w:rsidRDefault="00A46960" w:rsidP="00C037E3">
            <w:r w:rsidRPr="00B65C82">
              <w:t>Âm tính</w:t>
            </w:r>
          </w:p>
        </w:tc>
      </w:tr>
    </w:tbl>
    <w:p w14:paraId="52D27D7E" w14:textId="77777777" w:rsidR="008F2B47" w:rsidRDefault="008F2B47" w:rsidP="008F2B47">
      <w:pPr>
        <w:ind w:firstLine="0"/>
      </w:pPr>
      <w:r>
        <w:br w:type="page"/>
      </w:r>
    </w:p>
    <w:p w14:paraId="2A6305AD" w14:textId="77777777" w:rsidR="00A46960" w:rsidRDefault="00A46960"/>
    <w:p w14:paraId="6291F120" w14:textId="77777777" w:rsidR="00AA0857" w:rsidRDefault="006C7598" w:rsidP="003E4607">
      <w:pPr>
        <w:jc w:val="center"/>
      </w:pPr>
      <w:r w:rsidRPr="00864C8C">
        <w:rPr>
          <w:b/>
          <w:bCs/>
        </w:rPr>
        <w:t>DANH MỤC BẢNG</w:t>
      </w:r>
      <w:r w:rsidR="003E4607">
        <w:rPr>
          <w:b/>
          <w:bCs/>
        </w:rPr>
        <w:fldChar w:fldCharType="begin"/>
      </w:r>
      <w:r w:rsidR="003E4607">
        <w:rPr>
          <w:b/>
          <w:bCs/>
        </w:rPr>
        <w:instrText xml:space="preserve"> TOC \n \h \z \c "Bảng" </w:instrText>
      </w:r>
      <w:r w:rsidR="003E4607">
        <w:rPr>
          <w:b/>
          <w:bCs/>
        </w:rPr>
        <w:fldChar w:fldCharType="separate"/>
      </w:r>
    </w:p>
    <w:p w14:paraId="13DC560F" w14:textId="00E146B8"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4" w:history="1">
        <w:r w:rsidR="00AA0857" w:rsidRPr="00BA0CF0">
          <w:rPr>
            <w:rStyle w:val="Hyperlink"/>
          </w:rPr>
          <w:t xml:space="preserve">Bảng 1.1. </w:t>
        </w:r>
        <w:r w:rsidR="00AA0857" w:rsidRPr="00BA0CF0">
          <w:rPr>
            <w:rStyle w:val="Hyperlink"/>
            <w:bCs/>
          </w:rPr>
          <w:t>Ước tính gánh nặng bệnh lao tại Việt Nam năm 2021</w:t>
        </w:r>
      </w:hyperlink>
    </w:p>
    <w:p w14:paraId="06DE337A" w14:textId="2C77A8E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5" w:history="1">
        <w:r w:rsidR="00AA0857" w:rsidRPr="00BA0CF0">
          <w:rPr>
            <w:rStyle w:val="Hyperlink"/>
          </w:rPr>
          <w:t xml:space="preserve">Bảng 1.2. </w:t>
        </w:r>
        <w:r w:rsidR="00AA0857" w:rsidRPr="00BA0CF0">
          <w:rPr>
            <w:rStyle w:val="Hyperlink"/>
            <w:bCs/>
          </w:rPr>
          <w:t>Ước tính tỷ lệ mắc lao với MDR/RR-TB năm 2021</w:t>
        </w:r>
      </w:hyperlink>
    </w:p>
    <w:p w14:paraId="15698160" w14:textId="77367D81"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6" w:history="1">
        <w:r w:rsidR="00AA0857" w:rsidRPr="00BA0CF0">
          <w:rPr>
            <w:rStyle w:val="Hyperlink"/>
          </w:rPr>
          <w:t>Bảng 1.3. Thông báo ca bệnh năm 2021</w:t>
        </w:r>
      </w:hyperlink>
    </w:p>
    <w:p w14:paraId="0B95003E" w14:textId="57A8D8E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7" w:history="1">
        <w:r w:rsidR="00AA0857" w:rsidRPr="00BA0CF0">
          <w:rPr>
            <w:rStyle w:val="Hyperlink"/>
          </w:rPr>
          <w:t>Bảng 1.4. Chăm sóc lao/HIV ở bệnh nhân lao mới và tái phát 2021</w:t>
        </w:r>
      </w:hyperlink>
    </w:p>
    <w:p w14:paraId="6E36FF1F" w14:textId="4F773458"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8" w:history="1">
        <w:r w:rsidR="00AA0857" w:rsidRPr="00BA0CF0">
          <w:rPr>
            <w:rStyle w:val="Hyperlink"/>
          </w:rPr>
          <w:t>Bảng 3.1</w:t>
        </w:r>
        <w:r w:rsidR="00AA0857" w:rsidRPr="00BA0CF0">
          <w:rPr>
            <w:rStyle w:val="Hyperlink"/>
            <w:bCs/>
          </w:rPr>
          <w:t>. Tình trạng dinh dưỡng theo BMI</w:t>
        </w:r>
      </w:hyperlink>
    </w:p>
    <w:p w14:paraId="4EE635BB" w14:textId="052C164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09" w:history="1">
        <w:r w:rsidR="00AA0857" w:rsidRPr="00BA0CF0">
          <w:rPr>
            <w:rStyle w:val="Hyperlink"/>
          </w:rPr>
          <w:t>Bảng 3.2</w:t>
        </w:r>
        <w:r w:rsidR="00AA0857" w:rsidRPr="00BA0CF0">
          <w:rPr>
            <w:rStyle w:val="Hyperlink"/>
            <w:bCs/>
          </w:rPr>
          <w:t>. Tình trạng dinh dưỡng theo SGA</w:t>
        </w:r>
      </w:hyperlink>
    </w:p>
    <w:p w14:paraId="70A82F4E" w14:textId="6239A0CA"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0" w:history="1">
        <w:r w:rsidR="00AA0857" w:rsidRPr="00BA0CF0">
          <w:rPr>
            <w:rStyle w:val="Hyperlink"/>
          </w:rPr>
          <w:t>Bảng 3.3</w:t>
        </w:r>
        <w:r w:rsidR="00AA0857" w:rsidRPr="00BA0CF0">
          <w:rPr>
            <w:rStyle w:val="Hyperlink"/>
            <w:bCs/>
          </w:rPr>
          <w:t>. Đặc điểm SDD theo nhóm tuổi</w:t>
        </w:r>
      </w:hyperlink>
    </w:p>
    <w:p w14:paraId="7F2BC482" w14:textId="6D58E11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1" w:history="1">
        <w:r w:rsidR="00AA0857" w:rsidRPr="00BA0CF0">
          <w:rPr>
            <w:rStyle w:val="Hyperlink"/>
          </w:rPr>
          <w:t>Bảng 3.4</w:t>
        </w:r>
        <w:r w:rsidR="00AA0857" w:rsidRPr="00BA0CF0">
          <w:rPr>
            <w:rStyle w:val="Hyperlink"/>
            <w:bCs/>
          </w:rPr>
          <w:t>. Đặc điểm SDD theo giới</w:t>
        </w:r>
      </w:hyperlink>
    </w:p>
    <w:p w14:paraId="4D1EB51F" w14:textId="5A914F3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2" w:history="1">
        <w:r w:rsidR="00AA0857" w:rsidRPr="00BA0CF0">
          <w:rPr>
            <w:rStyle w:val="Hyperlink"/>
          </w:rPr>
          <w:t>Bảng 3.5</w:t>
        </w:r>
        <w:r w:rsidR="00AA0857" w:rsidRPr="00BA0CF0">
          <w:rPr>
            <w:rStyle w:val="Hyperlink"/>
            <w:bCs/>
          </w:rPr>
          <w:t>. Đặc điểm SDD theo nghề nghiệp</w:t>
        </w:r>
      </w:hyperlink>
    </w:p>
    <w:p w14:paraId="2E1756E1" w14:textId="0653EAC7"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3" w:history="1">
        <w:r w:rsidR="00AA0857" w:rsidRPr="00BA0CF0">
          <w:rPr>
            <w:rStyle w:val="Hyperlink"/>
          </w:rPr>
          <w:t>Bảng 3.6</w:t>
        </w:r>
        <w:r w:rsidR="00AA0857" w:rsidRPr="00BA0CF0">
          <w:rPr>
            <w:rStyle w:val="Hyperlink"/>
            <w:bCs/>
          </w:rPr>
          <w:t>. Đặc điểm SDD theo khu vực địa lý</w:t>
        </w:r>
      </w:hyperlink>
    </w:p>
    <w:p w14:paraId="506CCFCD" w14:textId="48CEDB7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4" w:history="1">
        <w:r w:rsidR="00AA0857" w:rsidRPr="00BA0CF0">
          <w:rPr>
            <w:rStyle w:val="Hyperlink"/>
          </w:rPr>
          <w:t>Bảng 3.7</w:t>
        </w:r>
        <w:r w:rsidR="00AA0857" w:rsidRPr="00BA0CF0">
          <w:rPr>
            <w:rStyle w:val="Hyperlink"/>
            <w:bCs/>
          </w:rPr>
          <w:t>. Đặc điểm SDD theo tiền sử bệnh lý mạn tính</w:t>
        </w:r>
      </w:hyperlink>
    </w:p>
    <w:p w14:paraId="796CD20C" w14:textId="3E69B2E9"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5" w:history="1">
        <w:r w:rsidR="00AA0857" w:rsidRPr="00BA0CF0">
          <w:rPr>
            <w:rStyle w:val="Hyperlink"/>
          </w:rPr>
          <w:t>Bảng 3.8</w:t>
        </w:r>
        <w:r w:rsidR="00AA0857" w:rsidRPr="00BA0CF0">
          <w:rPr>
            <w:rStyle w:val="Hyperlink"/>
            <w:bCs/>
          </w:rPr>
          <w:t>. Đặc điểm SDD theo thời gian chẩn đoán bệnh</w:t>
        </w:r>
      </w:hyperlink>
    </w:p>
    <w:p w14:paraId="5EC309BF" w14:textId="67495BA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6" w:history="1">
        <w:r w:rsidR="00AA0857" w:rsidRPr="00BA0CF0">
          <w:rPr>
            <w:rStyle w:val="Hyperlink"/>
          </w:rPr>
          <w:t>Bảng 3.9</w:t>
        </w:r>
        <w:r w:rsidR="00AA0857" w:rsidRPr="00BA0CF0">
          <w:rPr>
            <w:rStyle w:val="Hyperlink"/>
            <w:bCs/>
          </w:rPr>
          <w:t>. Mối liên quan giữa nhóm tuổi và tình trạng dinh dưỡng</w:t>
        </w:r>
      </w:hyperlink>
    </w:p>
    <w:p w14:paraId="7B59DA19" w14:textId="187D436F"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7" w:history="1">
        <w:r w:rsidR="00AA0857" w:rsidRPr="00BA0CF0">
          <w:rPr>
            <w:rStyle w:val="Hyperlink"/>
          </w:rPr>
          <w:t>Bảng 3.10. Mối liên quan giữa giới và tình trạng dinh dưỡng</w:t>
        </w:r>
      </w:hyperlink>
    </w:p>
    <w:p w14:paraId="4110D8A2" w14:textId="03EE275E"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8" w:history="1">
        <w:r w:rsidR="00AA0857" w:rsidRPr="00BA0CF0">
          <w:rPr>
            <w:rStyle w:val="Hyperlink"/>
          </w:rPr>
          <w:t xml:space="preserve">Bảng 3.11. </w:t>
        </w:r>
        <w:r w:rsidR="00AA0857" w:rsidRPr="00BA0CF0">
          <w:rPr>
            <w:rStyle w:val="Hyperlink"/>
            <w:bCs/>
          </w:rPr>
          <w:t>Mối liên quan giữa nghề nghiệp và tình trạng dinh dưỡng</w:t>
        </w:r>
      </w:hyperlink>
    </w:p>
    <w:p w14:paraId="3E5399E4" w14:textId="71EA53D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19" w:history="1">
        <w:r w:rsidR="00AA0857" w:rsidRPr="00BA0CF0">
          <w:rPr>
            <w:rStyle w:val="Hyperlink"/>
          </w:rPr>
          <w:t xml:space="preserve">Bảng 3.12. </w:t>
        </w:r>
        <w:r w:rsidR="00AA0857" w:rsidRPr="00BA0CF0">
          <w:rPr>
            <w:rStyle w:val="Hyperlink"/>
            <w:bCs/>
          </w:rPr>
          <w:t>Mối liên quan giữa khu vực địa lý và tình trạng dinh dưỡng</w:t>
        </w:r>
      </w:hyperlink>
    </w:p>
    <w:p w14:paraId="28438DE8" w14:textId="299AAE99"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0" w:history="1">
        <w:r w:rsidR="00AA0857" w:rsidRPr="00BA0CF0">
          <w:rPr>
            <w:rStyle w:val="Hyperlink"/>
          </w:rPr>
          <w:t>Bảng 3.13</w:t>
        </w:r>
        <w:r w:rsidR="00AA0857" w:rsidRPr="00BA0CF0">
          <w:rPr>
            <w:rStyle w:val="Hyperlink"/>
            <w:bCs/>
          </w:rPr>
          <w:t>. Mối liên quan giữa thời gian chẩn đoán và TTDD</w:t>
        </w:r>
      </w:hyperlink>
    </w:p>
    <w:p w14:paraId="42A7BB19" w14:textId="757ACACF"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1" w:history="1">
        <w:r w:rsidR="00AA0857" w:rsidRPr="00BA0CF0">
          <w:rPr>
            <w:rStyle w:val="Hyperlink"/>
          </w:rPr>
          <w:t>Bảng 3.14. Mối liên quan giữa tiền sử bệnh lý mạn tính và TTDD</w:t>
        </w:r>
      </w:hyperlink>
    </w:p>
    <w:p w14:paraId="37C1824D" w14:textId="1BE45D71"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2" w:history="1">
        <w:r w:rsidR="00AA0857" w:rsidRPr="00BA0CF0">
          <w:rPr>
            <w:rStyle w:val="Hyperlink"/>
          </w:rPr>
          <w:t xml:space="preserve">Bảng 3.15. </w:t>
        </w:r>
        <w:r w:rsidR="00AA0857" w:rsidRPr="00BA0CF0">
          <w:rPr>
            <w:rStyle w:val="Hyperlink"/>
            <w:bCs/>
          </w:rPr>
          <w:t>Mối liên quan giữa triệu chứng sốt và TTDD</w:t>
        </w:r>
      </w:hyperlink>
    </w:p>
    <w:p w14:paraId="15B0A41C" w14:textId="4092F86E"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3" w:history="1">
        <w:r w:rsidR="00AA0857" w:rsidRPr="00BA0CF0">
          <w:rPr>
            <w:rStyle w:val="Hyperlink"/>
          </w:rPr>
          <w:t xml:space="preserve">Bảng 3.16. </w:t>
        </w:r>
        <w:r w:rsidR="00AA0857" w:rsidRPr="00BA0CF0">
          <w:rPr>
            <w:rStyle w:val="Hyperlink"/>
            <w:bCs/>
          </w:rPr>
          <w:t>Mối liên quan giữa triệu chứng ran và TTDD</w:t>
        </w:r>
      </w:hyperlink>
    </w:p>
    <w:p w14:paraId="34947B5F" w14:textId="09C63BFB"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4" w:history="1">
        <w:r w:rsidR="00AA0857" w:rsidRPr="00BA0CF0">
          <w:rPr>
            <w:rStyle w:val="Hyperlink"/>
          </w:rPr>
          <w:t xml:space="preserve">Bảng 3.17. </w:t>
        </w:r>
        <w:r w:rsidR="00AA0857" w:rsidRPr="00BA0CF0">
          <w:rPr>
            <w:rStyle w:val="Hyperlink"/>
            <w:bCs/>
          </w:rPr>
          <w:t>Mối liên quan giữa mức độ tổn thương trên phim X-quang phổi và TTDD</w:t>
        </w:r>
      </w:hyperlink>
    </w:p>
    <w:p w14:paraId="3F4DC401" w14:textId="7D4761AB"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5" w:history="1">
        <w:r w:rsidR="00AA0857" w:rsidRPr="00BA0CF0">
          <w:rPr>
            <w:rStyle w:val="Hyperlink"/>
          </w:rPr>
          <w:t xml:space="preserve">Bảng 3.18. </w:t>
        </w:r>
        <w:r w:rsidR="00AA0857" w:rsidRPr="00BA0CF0">
          <w:rPr>
            <w:rStyle w:val="Hyperlink"/>
            <w:bCs/>
          </w:rPr>
          <w:t>Mối liên quan giữa tổn thương trên phim X-quang phổi có hang và TTDD</w:t>
        </w:r>
      </w:hyperlink>
    </w:p>
    <w:p w14:paraId="256521B2" w14:textId="2404F9D5"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6" w:history="1">
        <w:r w:rsidR="00AA0857" w:rsidRPr="00BA0CF0">
          <w:rPr>
            <w:rStyle w:val="Hyperlink"/>
          </w:rPr>
          <w:t xml:space="preserve">Bảng 3.19. </w:t>
        </w:r>
        <w:r w:rsidR="00AA0857" w:rsidRPr="00BA0CF0">
          <w:rPr>
            <w:rStyle w:val="Hyperlink"/>
            <w:bCs/>
          </w:rPr>
          <w:t>Mối liên quan giữa tình trạng thiếu máu và TTDD</w:t>
        </w:r>
      </w:hyperlink>
    </w:p>
    <w:p w14:paraId="33CA8082" w14:textId="54852AE0"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7" w:history="1">
        <w:r w:rsidR="00AA0857" w:rsidRPr="00BA0CF0">
          <w:rPr>
            <w:rStyle w:val="Hyperlink"/>
          </w:rPr>
          <w:t xml:space="preserve">Bảng 3.20. </w:t>
        </w:r>
        <w:r w:rsidR="00AA0857" w:rsidRPr="00BA0CF0">
          <w:rPr>
            <w:rStyle w:val="Hyperlink"/>
            <w:bCs/>
          </w:rPr>
          <w:t>Mối liên quan giữa số lượng bạch cầu và TTDD</w:t>
        </w:r>
      </w:hyperlink>
    </w:p>
    <w:p w14:paraId="7AB0C2B4" w14:textId="646C05BC"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28" w:history="1">
        <w:r w:rsidR="00AA0857" w:rsidRPr="00BA0CF0">
          <w:rPr>
            <w:rStyle w:val="Hyperlink"/>
          </w:rPr>
          <w:t xml:space="preserve">Bảng 3.21. </w:t>
        </w:r>
        <w:r w:rsidR="00AA0857" w:rsidRPr="00BA0CF0">
          <w:rPr>
            <w:rStyle w:val="Hyperlink"/>
            <w:bCs/>
          </w:rPr>
          <w:t>Mối liên quan giữa kháng thuốc điều trị lao và TTDD</w:t>
        </w:r>
      </w:hyperlink>
    </w:p>
    <w:p w14:paraId="0EF03653" w14:textId="6F4E3ECC" w:rsidR="006C7598" w:rsidRDefault="003E4607" w:rsidP="003E4607">
      <w:pPr>
        <w:jc w:val="center"/>
      </w:pPr>
      <w:r>
        <w:rPr>
          <w:b/>
          <w:bCs/>
        </w:rPr>
        <w:fldChar w:fldCharType="end"/>
      </w:r>
    </w:p>
    <w:p w14:paraId="2091113D" w14:textId="77777777" w:rsidR="00C333DD" w:rsidRPr="009D49D9" w:rsidRDefault="00883749" w:rsidP="009D49D9">
      <w:pPr>
        <w:jc w:val="center"/>
        <w:rPr>
          <w:b/>
          <w:bCs/>
        </w:rPr>
      </w:pPr>
      <w:r w:rsidRPr="009D49D9">
        <w:rPr>
          <w:b/>
          <w:bCs/>
        </w:rPr>
        <w:t>DANH MỤC HÌNH</w:t>
      </w:r>
    </w:p>
    <w:p w14:paraId="07F3202C" w14:textId="77777777" w:rsidR="00883749" w:rsidRDefault="00883749"/>
    <w:p w14:paraId="3D9ED0C0" w14:textId="4DD2B1B6" w:rsidR="00AA0857"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606429" w:history="1">
        <w:r w:rsidR="00AA0857" w:rsidRPr="007F156F">
          <w:rPr>
            <w:rStyle w:val="Hyperlink"/>
          </w:rPr>
          <w:t>Hình 3.1. Tỷ lệ tình trạng dinh dưỡng theo BMI</w:t>
        </w:r>
      </w:hyperlink>
    </w:p>
    <w:p w14:paraId="10BB2268" w14:textId="25952C5D" w:rsidR="00AA0857"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606430" w:history="1">
        <w:r w:rsidR="00AA0857" w:rsidRPr="007F156F">
          <w:rPr>
            <w:rStyle w:val="Hyperlink"/>
          </w:rPr>
          <w:t>Hình 3.2. Tỷ lệ tình trạng dinh dưỡng theo SGA</w:t>
        </w:r>
      </w:hyperlink>
    </w:p>
    <w:p w14:paraId="3FB14F02" w14:textId="76239C49"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42FE0D4D" w:rsidR="001B303A" w:rsidRPr="00835C44" w:rsidRDefault="001B303A" w:rsidP="00835C44">
      <w:pPr>
        <w:pStyle w:val="TOC"/>
      </w:pPr>
      <w:bookmarkStart w:id="11" w:name="_Toc134606382"/>
      <w:r w:rsidRPr="00835C44">
        <w:lastRenderedPageBreak/>
        <w:t>ĐẶT VẤN ĐỀ</w:t>
      </w:r>
      <w:bookmarkEnd w:id="10"/>
      <w:bookmarkEnd w:id="11"/>
    </w:p>
    <w:p w14:paraId="1438CEE1" w14:textId="3FD54938" w:rsidR="001B303A" w:rsidRPr="00C23165" w:rsidRDefault="00C23165" w:rsidP="00C23165">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5A8E9B25" w14:textId="02A0F869"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206489">
        <w:t xml:space="preserve"> </w:t>
      </w:r>
      <w:r w:rsidR="001C44AB">
        <w:t>tỷ</w:t>
      </w:r>
      <w:r w:rsidR="00206489" w:rsidRPr="006A680F">
        <w:t xml:space="preserve">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4266A9">
        <w:t>Nghiên cứu của</w:t>
      </w:r>
      <w:r w:rsidR="00D477BA" w:rsidRPr="002C128A">
        <w:t xml:space="preserve"> Berhanu Elfu Feleke (2019), tỷ lệ bệnh nhân SDD theo BMI là 50% [3].</w:t>
      </w:r>
      <w:r w:rsidR="00D477BA">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w:t>
      </w:r>
      <w:r w:rsidR="00BD2EB1">
        <w:t xml:space="preserve"> </w:t>
      </w:r>
      <w:r w:rsidR="00727912">
        <w:t>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0B8C86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8422A0">
        <w:fldChar w:fldCharType="separate"/>
      </w:r>
      <w:r w:rsidR="00F762DF">
        <w:t>[1, 12]</w:t>
      </w:r>
      <w:r w:rsidR="008422A0">
        <w:fldChar w:fldCharType="end"/>
      </w:r>
      <w:r>
        <w:t xml:space="preserve">. </w:t>
      </w:r>
      <w:r w:rsidR="00357C59">
        <w:t xml:space="preserve">Đánh giá TTDD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515A7BDE" w:rsidR="001B303A" w:rsidRDefault="001B303A" w:rsidP="00376CAB">
      <w:r>
        <w:t xml:space="preserve">Số ca bệnh được chẩn đoán lao phổi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F762DF">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F762DF">
        <w:t>[13]</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02CDFC48"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w:t>
      </w:r>
      <w:r w:rsidR="00E17BEC">
        <w:rPr>
          <w:i/>
          <w:iCs/>
        </w:rPr>
        <w:t xml:space="preserve"> và</w:t>
      </w:r>
      <w:r w:rsidR="0050429E" w:rsidRPr="009F19AE">
        <w:rPr>
          <w:i/>
          <w:iCs/>
        </w:rPr>
        <w:t xml:space="preserve"> phương pháp</w:t>
      </w:r>
      <w:r w:rsidR="00E17BEC">
        <w:rPr>
          <w:i/>
          <w:iCs/>
        </w:rPr>
        <w:t xml:space="preserve"> </w:t>
      </w:r>
      <w:r w:rsidR="00884831">
        <w:rPr>
          <w:i/>
          <w:iCs/>
        </w:rPr>
        <w:t xml:space="preserve">đánh giá dinh dưỡng </w:t>
      </w:r>
      <w:r w:rsidR="00E17BEC">
        <w:rPr>
          <w:i/>
          <w:iCs/>
        </w:rPr>
        <w:t>chủ quan</w:t>
      </w:r>
      <w:r w:rsidR="0050429E" w:rsidRPr="009F19AE">
        <w:rPr>
          <w:i/>
          <w:iCs/>
        </w:rPr>
        <w:t xml:space="preserve">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2" w:name="_Toc126527699"/>
      <w:bookmarkStart w:id="13" w:name="_Toc134606383"/>
      <w:r w:rsidRPr="004E54B7">
        <w:lastRenderedPageBreak/>
        <w:t>– TỔNG QUAN</w:t>
      </w:r>
      <w:bookmarkEnd w:id="12"/>
      <w:bookmarkEnd w:id="13"/>
    </w:p>
    <w:p w14:paraId="3CF8C5EE" w14:textId="16E6CB54" w:rsidR="00FA688E" w:rsidRDefault="00FA688E" w:rsidP="007C7003">
      <w:pPr>
        <w:pStyle w:val="Heading2"/>
      </w:pPr>
      <w:bookmarkStart w:id="14" w:name="_Toc126527700"/>
      <w:bookmarkStart w:id="15" w:name="_Toc134606384"/>
      <w:r>
        <w:t>1.1. Tình hình mắc lao hiện nay</w:t>
      </w:r>
      <w:bookmarkEnd w:id="14"/>
      <w:bookmarkEnd w:id="15"/>
    </w:p>
    <w:p w14:paraId="2ECE01AC" w14:textId="5D94A1E4" w:rsidR="00FA688E" w:rsidRDefault="00FA688E" w:rsidP="007C7003">
      <w:pPr>
        <w:pStyle w:val="Heading3"/>
      </w:pPr>
      <w:bookmarkStart w:id="16" w:name="_Toc126527701"/>
      <w:r>
        <w:t>1.1.1. Tình hình mắc lao trên thế giới</w:t>
      </w:r>
      <w:bookmarkEnd w:id="16"/>
    </w:p>
    <w:p w14:paraId="3022DE87" w14:textId="4C844F76" w:rsidR="00FA688E" w:rsidRDefault="00FA688E" w:rsidP="00FA688E">
      <w:r>
        <w:t xml:space="preserve">Theo </w:t>
      </w:r>
      <w:r w:rsidR="00E90817">
        <w:t>WHO</w:t>
      </w:r>
      <w:r w:rsidR="00CD3E32">
        <w:t xml:space="preserve"> (2022)</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33ADD61"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F762DF">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F762DF">
        <w:t>[14]</w:t>
      </w:r>
      <w:r w:rsidR="008B4D50">
        <w:fldChar w:fldCharType="end"/>
      </w:r>
      <w:r w:rsidR="003630E0">
        <w:t>.</w:t>
      </w:r>
      <w:r w:rsidR="00AC56A8" w:rsidRPr="00AC56A8">
        <w:t xml:space="preserve"> WHO</w:t>
      </w:r>
      <w:r w:rsidR="00662B13">
        <w:t xml:space="preserve"> cũng</w:t>
      </w:r>
      <w:r w:rsidR="00AC56A8" w:rsidRPr="00AC56A8">
        <w:t xml:space="preserve"> dự </w:t>
      </w:r>
      <w:r w:rsidR="00AC56A8" w:rsidRPr="00AC56A8">
        <w:lastRenderedPageBreak/>
        <w:t xml:space="preserve">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7" w:name="_Toc126527702"/>
      <w:r>
        <w:t>1.1.2. Tình hình mắc lao ở Việt Nam</w:t>
      </w:r>
      <w:bookmarkEnd w:id="17"/>
    </w:p>
    <w:p w14:paraId="00A942E3" w14:textId="2D4B4A68"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E208083" w:rsidR="00FA688E" w:rsidRPr="00ED40D6" w:rsidRDefault="00715990" w:rsidP="00715990">
      <w:pPr>
        <w:pStyle w:val="Caption"/>
        <w:rPr>
          <w:bCs/>
        </w:rPr>
      </w:pPr>
      <w:bookmarkStart w:id="18" w:name="_Toc123983011"/>
      <w:bookmarkStart w:id="19" w:name="_Toc134606404"/>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w:t>
      </w:r>
      <w:r w:rsidR="00CF667C">
        <w:fldChar w:fldCharType="end"/>
      </w:r>
      <w:r>
        <w:t>.</w:t>
      </w:r>
      <w:r w:rsidR="00ED40D6">
        <w:t xml:space="preserve"> </w:t>
      </w:r>
      <w:r w:rsidR="00FA688E" w:rsidRPr="00ED40D6">
        <w:rPr>
          <w:bCs/>
        </w:rPr>
        <w:t>Ước tính gánh nặng bệnh lao tại Việt Nam năm 2021</w:t>
      </w:r>
      <w:bookmarkEnd w:id="18"/>
      <w:bookmarkEnd w:id="19"/>
    </w:p>
    <w:tbl>
      <w:tblPr>
        <w:tblStyle w:val="TableGrid"/>
        <w:tblW w:w="5000" w:type="pct"/>
        <w:tblInd w:w="0" w:type="dxa"/>
        <w:tblLook w:val="04A0" w:firstRow="1" w:lastRow="0" w:firstColumn="1" w:lastColumn="0" w:noHBand="0" w:noVBand="1"/>
      </w:tblPr>
      <w:tblGrid>
        <w:gridCol w:w="5215"/>
        <w:gridCol w:w="1948"/>
        <w:gridCol w:w="1948"/>
      </w:tblGrid>
      <w:tr w:rsidR="00FA688E" w14:paraId="00224BC6" w14:textId="77777777" w:rsidTr="00945AD9">
        <w:tc>
          <w:tcPr>
            <w:tcW w:w="2862" w:type="pct"/>
          </w:tcPr>
          <w:p w14:paraId="2506044D" w14:textId="77777777" w:rsidR="00FA688E" w:rsidRPr="00945AD9" w:rsidRDefault="00FA688E" w:rsidP="00945AD9">
            <w:pPr>
              <w:jc w:val="center"/>
              <w:rPr>
                <w:b/>
                <w:bCs/>
              </w:rPr>
            </w:pPr>
          </w:p>
        </w:tc>
        <w:tc>
          <w:tcPr>
            <w:tcW w:w="1069" w:type="pct"/>
          </w:tcPr>
          <w:p w14:paraId="72DFC17B" w14:textId="77777777" w:rsidR="00FA688E" w:rsidRPr="00945AD9" w:rsidRDefault="00FA688E" w:rsidP="00945AD9">
            <w:pPr>
              <w:jc w:val="center"/>
              <w:rPr>
                <w:b/>
                <w:bCs/>
              </w:rPr>
            </w:pPr>
            <w:r w:rsidRPr="00945AD9">
              <w:rPr>
                <w:b/>
                <w:bCs/>
              </w:rPr>
              <w:t>Số lượng</w:t>
            </w:r>
          </w:p>
        </w:tc>
        <w:tc>
          <w:tcPr>
            <w:tcW w:w="1069" w:type="pct"/>
          </w:tcPr>
          <w:p w14:paraId="0D0E7EC7" w14:textId="77777777" w:rsidR="00FA688E" w:rsidRPr="00945AD9" w:rsidRDefault="00FA688E" w:rsidP="00945AD9">
            <w:pPr>
              <w:jc w:val="center"/>
              <w:rPr>
                <w:b/>
                <w:bCs/>
              </w:rPr>
            </w:pPr>
            <w:r w:rsidRPr="00945AD9">
              <w:rPr>
                <w:b/>
                <w:bCs/>
              </w:rPr>
              <w:t>Tỷ lệ (trên 100 000 dân)</w:t>
            </w:r>
          </w:p>
        </w:tc>
      </w:tr>
      <w:tr w:rsidR="00FA688E" w14:paraId="5E1854B3" w14:textId="77777777" w:rsidTr="00945AD9">
        <w:tc>
          <w:tcPr>
            <w:tcW w:w="2862" w:type="pct"/>
          </w:tcPr>
          <w:p w14:paraId="3EC1963D" w14:textId="77777777" w:rsidR="00FA688E" w:rsidRPr="00121F5D" w:rsidRDefault="00FA688E" w:rsidP="00945AD9">
            <w:r w:rsidRPr="00121F5D">
              <w:t>Tổng số mắc lao</w:t>
            </w:r>
          </w:p>
        </w:tc>
        <w:tc>
          <w:tcPr>
            <w:tcW w:w="1069" w:type="pct"/>
          </w:tcPr>
          <w:p w14:paraId="23AD7B8E" w14:textId="77777777" w:rsidR="00FA688E" w:rsidRPr="00121F5D" w:rsidRDefault="00FA688E" w:rsidP="00945AD9">
            <w:pPr>
              <w:jc w:val="center"/>
            </w:pPr>
            <w:r w:rsidRPr="00121F5D">
              <w:t>169 000 (109 000-241 000)</w:t>
            </w:r>
          </w:p>
        </w:tc>
        <w:tc>
          <w:tcPr>
            <w:tcW w:w="1069" w:type="pct"/>
          </w:tcPr>
          <w:p w14:paraId="5169ACD5" w14:textId="77777777" w:rsidR="00FA688E" w:rsidRPr="00121F5D" w:rsidRDefault="00FA688E" w:rsidP="00945AD9">
            <w:pPr>
              <w:jc w:val="center"/>
            </w:pPr>
            <w:r w:rsidRPr="0069207B">
              <w:t>173 (112-247)</w:t>
            </w:r>
          </w:p>
        </w:tc>
      </w:tr>
      <w:tr w:rsidR="00FA688E" w14:paraId="72B9D15A" w14:textId="77777777" w:rsidTr="00945AD9">
        <w:tc>
          <w:tcPr>
            <w:tcW w:w="2862" w:type="pct"/>
          </w:tcPr>
          <w:p w14:paraId="66763164" w14:textId="77777777" w:rsidR="00FA688E" w:rsidRPr="00121F5D" w:rsidRDefault="00FA688E" w:rsidP="00945AD9">
            <w:r w:rsidRPr="00121F5D">
              <w:t>Tỷ lệ nhiễm lao dương tính với HIV</w:t>
            </w:r>
          </w:p>
        </w:tc>
        <w:tc>
          <w:tcPr>
            <w:tcW w:w="1069" w:type="pct"/>
          </w:tcPr>
          <w:p w14:paraId="5F51A56A" w14:textId="5D507A32" w:rsidR="00FA688E" w:rsidRPr="00121F5D" w:rsidRDefault="00FA688E" w:rsidP="00945AD9">
            <w:pPr>
              <w:jc w:val="center"/>
            </w:pPr>
            <w:r w:rsidRPr="0069207B">
              <w:t>5 100 (3 300-7 400)</w:t>
            </w:r>
          </w:p>
        </w:tc>
        <w:tc>
          <w:tcPr>
            <w:tcW w:w="1069" w:type="pct"/>
          </w:tcPr>
          <w:p w14:paraId="5A43B669" w14:textId="77777777" w:rsidR="00FA688E" w:rsidRPr="00121F5D" w:rsidRDefault="00FA688E" w:rsidP="00945AD9">
            <w:pPr>
              <w:jc w:val="center"/>
            </w:pPr>
            <w:r w:rsidRPr="0069207B">
              <w:t>5.3 (3.4-7.5)</w:t>
            </w:r>
          </w:p>
        </w:tc>
      </w:tr>
      <w:tr w:rsidR="00FA688E" w14:paraId="21B13FDD" w14:textId="77777777" w:rsidTr="00945AD9">
        <w:tc>
          <w:tcPr>
            <w:tcW w:w="2862" w:type="pct"/>
          </w:tcPr>
          <w:p w14:paraId="5DA16986" w14:textId="77777777" w:rsidR="00FA688E" w:rsidRPr="00121F5D" w:rsidRDefault="00FA688E" w:rsidP="00945AD9">
            <w:r w:rsidRPr="00121F5D">
              <w:t xml:space="preserve">Tỷ lệ lao kháng </w:t>
            </w:r>
            <w:r w:rsidRPr="00EE14CC">
              <w:t>MDR/RR</w:t>
            </w:r>
          </w:p>
        </w:tc>
        <w:tc>
          <w:tcPr>
            <w:tcW w:w="1069" w:type="pct"/>
          </w:tcPr>
          <w:p w14:paraId="145A0F07" w14:textId="77777777" w:rsidR="00FA688E" w:rsidRPr="00121F5D" w:rsidRDefault="00FA688E" w:rsidP="00945AD9">
            <w:pPr>
              <w:jc w:val="center"/>
            </w:pPr>
            <w:r w:rsidRPr="0069207B">
              <w:t>8 900 (5 400-12 000)</w:t>
            </w:r>
          </w:p>
        </w:tc>
        <w:tc>
          <w:tcPr>
            <w:tcW w:w="1069" w:type="pct"/>
          </w:tcPr>
          <w:p w14:paraId="5DFF2EBF" w14:textId="77777777" w:rsidR="00FA688E" w:rsidRPr="00121F5D" w:rsidRDefault="00FA688E" w:rsidP="00945AD9">
            <w:pPr>
              <w:jc w:val="center"/>
            </w:pPr>
            <w:r w:rsidRPr="0069207B">
              <w:t>9.1 (5.5-13)</w:t>
            </w:r>
          </w:p>
        </w:tc>
      </w:tr>
      <w:tr w:rsidR="00FA688E" w14:paraId="1FB6F6F8" w14:textId="77777777" w:rsidTr="00945AD9">
        <w:tc>
          <w:tcPr>
            <w:tcW w:w="2862" w:type="pct"/>
          </w:tcPr>
          <w:p w14:paraId="27EBB909" w14:textId="77777777" w:rsidR="00FA688E" w:rsidRPr="00121F5D" w:rsidRDefault="00FA688E" w:rsidP="00945AD9">
            <w:r w:rsidRPr="00121F5D">
              <w:t>Tỷ lệ tử vong do lao âm tính với HIV</w:t>
            </w:r>
          </w:p>
        </w:tc>
        <w:tc>
          <w:tcPr>
            <w:tcW w:w="1069" w:type="pct"/>
          </w:tcPr>
          <w:p w14:paraId="19264725" w14:textId="736CBC48" w:rsidR="00FA688E" w:rsidRPr="00121F5D" w:rsidRDefault="00FA688E" w:rsidP="00945AD9">
            <w:pPr>
              <w:jc w:val="center"/>
            </w:pPr>
            <w:r w:rsidRPr="0069207B">
              <w:t>12 000 (8 700-16 000)</w:t>
            </w:r>
          </w:p>
        </w:tc>
        <w:tc>
          <w:tcPr>
            <w:tcW w:w="1069" w:type="pct"/>
          </w:tcPr>
          <w:p w14:paraId="6C8404BF" w14:textId="77777777" w:rsidR="00FA688E" w:rsidRPr="00121F5D" w:rsidRDefault="00FA688E" w:rsidP="00945AD9">
            <w:pPr>
              <w:jc w:val="center"/>
            </w:pPr>
            <w:r w:rsidRPr="0069207B">
              <w:t>12 (8.9-17)</w:t>
            </w:r>
          </w:p>
        </w:tc>
      </w:tr>
      <w:tr w:rsidR="00FA688E" w14:paraId="3357FF39" w14:textId="77777777" w:rsidTr="00945AD9">
        <w:tc>
          <w:tcPr>
            <w:tcW w:w="2862" w:type="pct"/>
          </w:tcPr>
          <w:p w14:paraId="492D4B01" w14:textId="77777777" w:rsidR="00FA688E" w:rsidRPr="00121F5D" w:rsidRDefault="00FA688E" w:rsidP="00945AD9">
            <w:r w:rsidRPr="00121F5D">
              <w:t>Tỷ lệ tử vong do lao dương tính với HIV</w:t>
            </w:r>
          </w:p>
        </w:tc>
        <w:tc>
          <w:tcPr>
            <w:tcW w:w="1069" w:type="pct"/>
          </w:tcPr>
          <w:p w14:paraId="69A34711" w14:textId="2D801A7B" w:rsidR="00FA688E" w:rsidRPr="00121F5D" w:rsidRDefault="00FA688E" w:rsidP="00945AD9">
            <w:pPr>
              <w:jc w:val="center"/>
            </w:pPr>
            <w:r w:rsidRPr="0069207B">
              <w:t>2 200 (1 600-2 900)</w:t>
            </w:r>
          </w:p>
        </w:tc>
        <w:tc>
          <w:tcPr>
            <w:tcW w:w="1069" w:type="pct"/>
          </w:tcPr>
          <w:p w14:paraId="37EA51FC" w14:textId="77777777" w:rsidR="00FA688E" w:rsidRPr="00121F5D" w:rsidRDefault="00FA688E" w:rsidP="00945AD9">
            <w:pPr>
              <w:jc w:val="center"/>
            </w:pPr>
            <w:r w:rsidRPr="0069207B">
              <w:t>2.2 (1.6-3)</w:t>
            </w:r>
          </w:p>
        </w:tc>
      </w:tr>
    </w:tbl>
    <w:p w14:paraId="51E6FCE8" w14:textId="2E30C7F9" w:rsidR="00FA688E" w:rsidRPr="00534DF3" w:rsidRDefault="00AF5F47" w:rsidP="00AF5F47">
      <w:pPr>
        <w:pStyle w:val="Caption"/>
        <w:rPr>
          <w:b w:val="0"/>
          <w:bCs/>
        </w:rPr>
      </w:pPr>
      <w:bookmarkStart w:id="20" w:name="_Toc134606405"/>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t xml:space="preserve">. </w:t>
      </w:r>
      <w:r w:rsidR="00FA688E" w:rsidRPr="00534DF3">
        <w:rPr>
          <w:bCs/>
        </w:rPr>
        <w:t>Ước tính tỷ lệ mắc lao với MDR/RR-TB năm 2021</w:t>
      </w:r>
      <w:bookmarkEnd w:id="20"/>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EE7600">
        <w:tc>
          <w:tcPr>
            <w:tcW w:w="4555" w:type="dxa"/>
          </w:tcPr>
          <w:p w14:paraId="258129E6" w14:textId="77777777" w:rsidR="00FA688E" w:rsidRPr="00B550D7" w:rsidRDefault="00FA688E" w:rsidP="00243B2C">
            <w:pPr>
              <w:rPr>
                <w:szCs w:val="28"/>
              </w:rPr>
            </w:pPr>
            <w:r w:rsidRPr="00B550D7">
              <w:rPr>
                <w:szCs w:val="28"/>
              </w:rPr>
              <w:t>Các trường hợp mới</w:t>
            </w:r>
          </w:p>
        </w:tc>
        <w:tc>
          <w:tcPr>
            <w:tcW w:w="4556" w:type="dxa"/>
          </w:tcPr>
          <w:p w14:paraId="67311952" w14:textId="77777777" w:rsidR="00FA688E" w:rsidRPr="00B550D7" w:rsidRDefault="00FA688E" w:rsidP="00243B2C">
            <w:pPr>
              <w:jc w:val="center"/>
              <w:rPr>
                <w:szCs w:val="28"/>
              </w:rPr>
            </w:pPr>
            <w:r w:rsidRPr="00B550D7">
              <w:rPr>
                <w:szCs w:val="28"/>
              </w:rPr>
              <w:t>4,3% (4,1-4,5)</w:t>
            </w:r>
          </w:p>
        </w:tc>
      </w:tr>
      <w:tr w:rsidR="00FA688E" w14:paraId="17BDEEFD" w14:textId="77777777" w:rsidTr="00EE7600">
        <w:tc>
          <w:tcPr>
            <w:tcW w:w="4555" w:type="dxa"/>
          </w:tcPr>
          <w:p w14:paraId="1C43559A" w14:textId="77777777" w:rsidR="00FA688E" w:rsidRPr="00B550D7" w:rsidRDefault="00FA688E" w:rsidP="00243B2C">
            <w:pPr>
              <w:rPr>
                <w:szCs w:val="28"/>
              </w:rPr>
            </w:pPr>
            <w:r w:rsidRPr="00B550D7">
              <w:rPr>
                <w:szCs w:val="28"/>
              </w:rPr>
              <w:t>Các trường hợp đã điều trị trước đây</w:t>
            </w:r>
          </w:p>
        </w:tc>
        <w:tc>
          <w:tcPr>
            <w:tcW w:w="4556" w:type="dxa"/>
          </w:tcPr>
          <w:p w14:paraId="5E37A4E6" w14:textId="77777777" w:rsidR="00FA688E" w:rsidRPr="00B550D7" w:rsidRDefault="00FA688E" w:rsidP="00243B2C">
            <w:pPr>
              <w:jc w:val="center"/>
              <w:rPr>
                <w:szCs w:val="28"/>
              </w:rPr>
            </w:pPr>
            <w:r w:rsidRPr="00B550D7">
              <w:rPr>
                <w:szCs w:val="28"/>
              </w:rPr>
              <w:t>15% (14-16)</w:t>
            </w:r>
          </w:p>
        </w:tc>
      </w:tr>
    </w:tbl>
    <w:p w14:paraId="6C8614CF" w14:textId="62AA83D2" w:rsidR="00FA688E" w:rsidRDefault="00AF5F47" w:rsidP="00AF5F47">
      <w:pPr>
        <w:pStyle w:val="Caption"/>
      </w:pPr>
      <w:bookmarkStart w:id="21" w:name="_Toc134606406"/>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t xml:space="preserve">. </w:t>
      </w:r>
      <w:r w:rsidR="00FA688E">
        <w:t>Thông báo ca bệnh năm 2021</w:t>
      </w:r>
      <w:bookmarkEnd w:id="21"/>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EE7600">
        <w:tc>
          <w:tcPr>
            <w:tcW w:w="4555" w:type="dxa"/>
          </w:tcPr>
          <w:p w14:paraId="6ED92C2D" w14:textId="77777777" w:rsidR="00FA688E" w:rsidRPr="00A75668" w:rsidRDefault="00FA688E" w:rsidP="00243B2C">
            <w:pPr>
              <w:rPr>
                <w:szCs w:val="28"/>
              </w:rPr>
            </w:pPr>
            <w:r w:rsidRPr="00A75668">
              <w:rPr>
                <w:szCs w:val="28"/>
              </w:rPr>
              <w:t>Tổng số mới và tái phát</w:t>
            </w:r>
          </w:p>
        </w:tc>
        <w:tc>
          <w:tcPr>
            <w:tcW w:w="4556" w:type="dxa"/>
          </w:tcPr>
          <w:p w14:paraId="1C80B89B" w14:textId="77777777" w:rsidR="00FA688E" w:rsidRPr="00A75668" w:rsidRDefault="00FA688E" w:rsidP="00243B2C">
            <w:pPr>
              <w:jc w:val="center"/>
              <w:rPr>
                <w:szCs w:val="28"/>
              </w:rPr>
            </w:pPr>
            <w:r w:rsidRPr="00A75668">
              <w:rPr>
                <w:szCs w:val="28"/>
              </w:rPr>
              <w:t>77 657</w:t>
            </w:r>
          </w:p>
        </w:tc>
      </w:tr>
      <w:tr w:rsidR="00FA688E" w14:paraId="5791C77E" w14:textId="77777777" w:rsidTr="00EE7600">
        <w:tc>
          <w:tcPr>
            <w:tcW w:w="4555" w:type="dxa"/>
          </w:tcPr>
          <w:p w14:paraId="7DB03D4A" w14:textId="77777777" w:rsidR="00FA688E" w:rsidRPr="00A75668" w:rsidRDefault="00FA688E" w:rsidP="00243B2C">
            <w:pPr>
              <w:rPr>
                <w:szCs w:val="28"/>
              </w:rPr>
            </w:pPr>
            <w:r w:rsidRPr="00A75668">
              <w:rPr>
                <w:szCs w:val="28"/>
              </w:rPr>
              <w:t>- % xét nghiệm với chẩn đoán nhanh tại thời điểm chẩn đoán</w:t>
            </w:r>
          </w:p>
        </w:tc>
        <w:tc>
          <w:tcPr>
            <w:tcW w:w="4556" w:type="dxa"/>
          </w:tcPr>
          <w:p w14:paraId="6D2C4CF8" w14:textId="77777777" w:rsidR="00FA688E" w:rsidRPr="00A75668" w:rsidRDefault="00FA688E" w:rsidP="00243B2C">
            <w:pPr>
              <w:jc w:val="center"/>
              <w:rPr>
                <w:szCs w:val="28"/>
              </w:rPr>
            </w:pPr>
            <w:r w:rsidRPr="00A75668">
              <w:rPr>
                <w:szCs w:val="28"/>
              </w:rPr>
              <w:t>96%</w:t>
            </w:r>
          </w:p>
        </w:tc>
      </w:tr>
      <w:tr w:rsidR="00FA688E" w14:paraId="12A0E839" w14:textId="77777777" w:rsidTr="00EE7600">
        <w:tc>
          <w:tcPr>
            <w:tcW w:w="4555" w:type="dxa"/>
          </w:tcPr>
          <w:p w14:paraId="0E9F214A" w14:textId="77777777" w:rsidR="00FA688E" w:rsidRPr="00A75668" w:rsidRDefault="00FA688E" w:rsidP="00243B2C">
            <w:pPr>
              <w:rPr>
                <w:szCs w:val="28"/>
              </w:rPr>
            </w:pPr>
            <w:r w:rsidRPr="00A75668">
              <w:rPr>
                <w:szCs w:val="28"/>
              </w:rPr>
              <w:lastRenderedPageBreak/>
              <w:t>- % đã biết tình trạng nhiễm HIV</w:t>
            </w:r>
          </w:p>
        </w:tc>
        <w:tc>
          <w:tcPr>
            <w:tcW w:w="4556" w:type="dxa"/>
          </w:tcPr>
          <w:p w14:paraId="09CCD8AC" w14:textId="77777777" w:rsidR="00FA688E" w:rsidRPr="00A75668" w:rsidRDefault="00FA688E" w:rsidP="00243B2C">
            <w:pPr>
              <w:jc w:val="center"/>
              <w:rPr>
                <w:szCs w:val="28"/>
              </w:rPr>
            </w:pPr>
            <w:r w:rsidRPr="00A75668">
              <w:rPr>
                <w:szCs w:val="28"/>
              </w:rPr>
              <w:t>82%</w:t>
            </w:r>
          </w:p>
        </w:tc>
      </w:tr>
      <w:tr w:rsidR="00FA688E" w14:paraId="395B6B0C" w14:textId="77777777" w:rsidTr="00EE7600">
        <w:tc>
          <w:tcPr>
            <w:tcW w:w="4555" w:type="dxa"/>
          </w:tcPr>
          <w:p w14:paraId="41F98CDA" w14:textId="77777777" w:rsidR="00FA688E" w:rsidRPr="00A75668" w:rsidRDefault="00FA688E" w:rsidP="00243B2C">
            <w:pPr>
              <w:rPr>
                <w:szCs w:val="28"/>
              </w:rPr>
            </w:pPr>
            <w:r w:rsidRPr="00A75668">
              <w:rPr>
                <w:szCs w:val="28"/>
              </w:rPr>
              <w:t>- % phổi</w:t>
            </w:r>
          </w:p>
        </w:tc>
        <w:tc>
          <w:tcPr>
            <w:tcW w:w="4556" w:type="dxa"/>
          </w:tcPr>
          <w:p w14:paraId="1D9D5F3D" w14:textId="77777777" w:rsidR="00FA688E" w:rsidRPr="00A75668" w:rsidRDefault="00FA688E" w:rsidP="00243B2C">
            <w:pPr>
              <w:jc w:val="center"/>
              <w:rPr>
                <w:szCs w:val="28"/>
              </w:rPr>
            </w:pPr>
            <w:r w:rsidRPr="00A75668">
              <w:rPr>
                <w:szCs w:val="28"/>
              </w:rPr>
              <w:t>79%</w:t>
            </w:r>
          </w:p>
        </w:tc>
      </w:tr>
      <w:tr w:rsidR="00FA688E" w14:paraId="7E66F530" w14:textId="77777777" w:rsidTr="00EE7600">
        <w:tc>
          <w:tcPr>
            <w:tcW w:w="4555" w:type="dxa"/>
          </w:tcPr>
          <w:p w14:paraId="03267491" w14:textId="3E54757F" w:rsidR="00FA688E" w:rsidRPr="00A75668" w:rsidRDefault="00FA688E" w:rsidP="00243B2C">
            <w:pPr>
              <w:rPr>
                <w:szCs w:val="28"/>
              </w:rPr>
            </w:pPr>
            <w:r w:rsidRPr="00A75668">
              <w:rPr>
                <w:szCs w:val="28"/>
              </w:rPr>
              <w:t>-</w:t>
            </w:r>
            <w:r w:rsidR="00A860E3">
              <w:rPr>
                <w:szCs w:val="28"/>
              </w:rPr>
              <w:t xml:space="preserve"> </w:t>
            </w:r>
            <w:r w:rsidRPr="00A75668">
              <w:rPr>
                <w:szCs w:val="28"/>
              </w:rPr>
              <w:t>% xác nhận vi khuẩn</w:t>
            </w:r>
          </w:p>
        </w:tc>
        <w:tc>
          <w:tcPr>
            <w:tcW w:w="4556" w:type="dxa"/>
          </w:tcPr>
          <w:p w14:paraId="7552A3E8" w14:textId="77777777" w:rsidR="00FA688E" w:rsidRPr="00A75668" w:rsidRDefault="00FA688E" w:rsidP="00243B2C">
            <w:pPr>
              <w:jc w:val="center"/>
              <w:rPr>
                <w:szCs w:val="28"/>
              </w:rPr>
            </w:pPr>
            <w:r w:rsidRPr="00A75668">
              <w:rPr>
                <w:szCs w:val="28"/>
              </w:rPr>
              <w:t>77%</w:t>
            </w:r>
          </w:p>
        </w:tc>
      </w:tr>
      <w:tr w:rsidR="00FA688E" w14:paraId="0346904C" w14:textId="77777777" w:rsidTr="00EE7600">
        <w:tc>
          <w:tcPr>
            <w:tcW w:w="4555" w:type="dxa"/>
          </w:tcPr>
          <w:p w14:paraId="4ED93796" w14:textId="77777777" w:rsidR="00FA688E" w:rsidRPr="00A75668" w:rsidRDefault="00FA688E" w:rsidP="00243B2C">
            <w:pPr>
              <w:rPr>
                <w:szCs w:val="28"/>
              </w:rPr>
            </w:pPr>
            <w:r w:rsidRPr="00A75668">
              <w:rPr>
                <w:szCs w:val="28"/>
              </w:rPr>
              <w:t>- % trẻ em từ 0-14 tuổi</w:t>
            </w:r>
          </w:p>
        </w:tc>
        <w:tc>
          <w:tcPr>
            <w:tcW w:w="4556" w:type="dxa"/>
          </w:tcPr>
          <w:p w14:paraId="7E3646C9" w14:textId="77777777" w:rsidR="00FA688E" w:rsidRPr="00A75668" w:rsidRDefault="00FA688E" w:rsidP="00243B2C">
            <w:pPr>
              <w:jc w:val="center"/>
              <w:rPr>
                <w:szCs w:val="28"/>
              </w:rPr>
            </w:pPr>
            <w:r w:rsidRPr="00A75668">
              <w:rPr>
                <w:szCs w:val="28"/>
              </w:rPr>
              <w:t>1%</w:t>
            </w:r>
          </w:p>
        </w:tc>
      </w:tr>
      <w:tr w:rsidR="00FA688E" w14:paraId="1E167508" w14:textId="77777777" w:rsidTr="00EE7600">
        <w:tc>
          <w:tcPr>
            <w:tcW w:w="4555" w:type="dxa"/>
          </w:tcPr>
          <w:p w14:paraId="451A7014" w14:textId="77777777" w:rsidR="00FA688E" w:rsidRPr="00A75668" w:rsidRDefault="00FA688E" w:rsidP="00243B2C">
            <w:pPr>
              <w:rPr>
                <w:szCs w:val="28"/>
              </w:rPr>
            </w:pPr>
            <w:r w:rsidRPr="00A75668">
              <w:rPr>
                <w:szCs w:val="28"/>
              </w:rPr>
              <w:t>- % nữ (tuổi ≥15)</w:t>
            </w:r>
          </w:p>
        </w:tc>
        <w:tc>
          <w:tcPr>
            <w:tcW w:w="4556" w:type="dxa"/>
          </w:tcPr>
          <w:p w14:paraId="224A7926" w14:textId="77777777" w:rsidR="00FA688E" w:rsidRPr="00A75668" w:rsidRDefault="00FA688E" w:rsidP="00243B2C">
            <w:pPr>
              <w:jc w:val="center"/>
              <w:rPr>
                <w:szCs w:val="28"/>
              </w:rPr>
            </w:pPr>
            <w:r w:rsidRPr="00A75668">
              <w:rPr>
                <w:szCs w:val="28"/>
              </w:rPr>
              <w:t>29%</w:t>
            </w:r>
          </w:p>
        </w:tc>
      </w:tr>
      <w:tr w:rsidR="00FA688E" w14:paraId="45E91765" w14:textId="77777777" w:rsidTr="00EE7600">
        <w:tc>
          <w:tcPr>
            <w:tcW w:w="4555" w:type="dxa"/>
          </w:tcPr>
          <w:p w14:paraId="5E947FA8" w14:textId="77777777" w:rsidR="00FA688E" w:rsidRPr="00A75668" w:rsidRDefault="00FA688E" w:rsidP="00243B2C">
            <w:pPr>
              <w:rPr>
                <w:szCs w:val="28"/>
              </w:rPr>
            </w:pPr>
            <w:r w:rsidRPr="00A75668">
              <w:rPr>
                <w:szCs w:val="28"/>
              </w:rPr>
              <w:t>- % nam giới (tuổi ≥15)</w:t>
            </w:r>
          </w:p>
        </w:tc>
        <w:tc>
          <w:tcPr>
            <w:tcW w:w="4556" w:type="dxa"/>
          </w:tcPr>
          <w:p w14:paraId="01F24260" w14:textId="77777777" w:rsidR="00FA688E" w:rsidRPr="00A75668" w:rsidRDefault="00FA688E" w:rsidP="00243B2C">
            <w:pPr>
              <w:jc w:val="center"/>
              <w:rPr>
                <w:szCs w:val="28"/>
              </w:rPr>
            </w:pPr>
            <w:r w:rsidRPr="00A75668">
              <w:rPr>
                <w:szCs w:val="28"/>
              </w:rPr>
              <w:t>70%</w:t>
            </w:r>
          </w:p>
        </w:tc>
      </w:tr>
      <w:tr w:rsidR="00FA688E" w14:paraId="3426C8B7" w14:textId="77777777" w:rsidTr="00EE7600">
        <w:tc>
          <w:tcPr>
            <w:tcW w:w="4555" w:type="dxa"/>
          </w:tcPr>
          <w:p w14:paraId="1A335237" w14:textId="77777777" w:rsidR="00FA688E" w:rsidRPr="00A75668" w:rsidRDefault="00FA688E" w:rsidP="00243B2C">
            <w:pPr>
              <w:rPr>
                <w:szCs w:val="28"/>
              </w:rPr>
            </w:pPr>
            <w:r w:rsidRPr="00A75668">
              <w:rPr>
                <w:szCs w:val="28"/>
              </w:rPr>
              <w:t>Tổng số trường hợp được thông báo</w:t>
            </w:r>
          </w:p>
        </w:tc>
        <w:tc>
          <w:tcPr>
            <w:tcW w:w="4556" w:type="dxa"/>
          </w:tcPr>
          <w:p w14:paraId="3DE5CE43" w14:textId="77777777" w:rsidR="00FA688E" w:rsidRPr="00A75668" w:rsidRDefault="00FA688E" w:rsidP="00243B2C">
            <w:pPr>
              <w:jc w:val="center"/>
              <w:rPr>
                <w:szCs w:val="28"/>
              </w:rPr>
            </w:pPr>
            <w:r w:rsidRPr="00A75668">
              <w:rPr>
                <w:szCs w:val="28"/>
              </w:rPr>
              <w:t>78 935</w:t>
            </w:r>
          </w:p>
        </w:tc>
      </w:tr>
    </w:tbl>
    <w:p w14:paraId="4EEEEF4B" w14:textId="14F18860" w:rsidR="00FA688E" w:rsidRDefault="00AF5F47" w:rsidP="00AF5F47">
      <w:pPr>
        <w:pStyle w:val="Caption"/>
      </w:pPr>
      <w:bookmarkStart w:id="22" w:name="_Toc134606407"/>
      <w:r>
        <w:t xml:space="preserve">Bảng </w:t>
      </w:r>
      <w:r w:rsidR="00CF667C">
        <w:fldChar w:fldCharType="begin"/>
      </w:r>
      <w:r w:rsidR="00CF667C">
        <w:instrText xml:space="preserve"> STYLEREF 1 \s </w:instrText>
      </w:r>
      <w:r w:rsidR="00CF667C">
        <w:fldChar w:fldCharType="separate"/>
      </w:r>
      <w:r w:rsidR="003038B7">
        <w:t>1</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t xml:space="preserve">. </w:t>
      </w:r>
      <w:r w:rsidR="00FA688E" w:rsidRPr="00D819F8">
        <w:t xml:space="preserve">Chăm sóc lao/HIV ở </w:t>
      </w:r>
      <w:r w:rsidR="00B57463">
        <w:t>bệnh nhân</w:t>
      </w:r>
      <w:r w:rsidR="00FA688E" w:rsidRPr="00D819F8">
        <w:t xml:space="preserve"> lao mới và tái phát 2021</w:t>
      </w:r>
      <w:bookmarkEnd w:id="22"/>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EE7600">
        <w:tc>
          <w:tcPr>
            <w:tcW w:w="5444" w:type="dxa"/>
          </w:tcPr>
          <w:p w14:paraId="3F5EEFC8" w14:textId="77777777" w:rsidR="00FA688E" w:rsidRPr="00F53D70" w:rsidRDefault="00FA688E" w:rsidP="00243B2C">
            <w:pPr>
              <w:rPr>
                <w:szCs w:val="28"/>
              </w:rPr>
            </w:pPr>
          </w:p>
        </w:tc>
        <w:tc>
          <w:tcPr>
            <w:tcW w:w="2021" w:type="dxa"/>
          </w:tcPr>
          <w:p w14:paraId="382195D6" w14:textId="77777777" w:rsidR="00FA688E" w:rsidRPr="00F53D70" w:rsidRDefault="00FA688E" w:rsidP="00243B2C">
            <w:pPr>
              <w:jc w:val="center"/>
              <w:rPr>
                <w:b/>
                <w:bCs/>
                <w:szCs w:val="28"/>
              </w:rPr>
            </w:pPr>
            <w:r w:rsidRPr="00F53D70">
              <w:rPr>
                <w:b/>
                <w:bCs/>
                <w:szCs w:val="28"/>
              </w:rPr>
              <w:t>Số lượng</w:t>
            </w:r>
          </w:p>
        </w:tc>
        <w:tc>
          <w:tcPr>
            <w:tcW w:w="1646" w:type="dxa"/>
          </w:tcPr>
          <w:p w14:paraId="7B7E05D6" w14:textId="77777777" w:rsidR="00FA688E" w:rsidRPr="00F53D70" w:rsidRDefault="00FA688E" w:rsidP="00243B2C">
            <w:pPr>
              <w:jc w:val="center"/>
              <w:rPr>
                <w:b/>
                <w:bCs/>
                <w:szCs w:val="28"/>
              </w:rPr>
            </w:pPr>
            <w:r w:rsidRPr="00F53D70">
              <w:rPr>
                <w:b/>
                <w:bCs/>
                <w:szCs w:val="28"/>
              </w:rPr>
              <w:t>(%)</w:t>
            </w:r>
          </w:p>
        </w:tc>
      </w:tr>
      <w:tr w:rsidR="00FA688E" w14:paraId="309D8171" w14:textId="77777777" w:rsidTr="00EE7600">
        <w:tc>
          <w:tcPr>
            <w:tcW w:w="5444" w:type="dxa"/>
          </w:tcPr>
          <w:p w14:paraId="628034B3" w14:textId="77777777" w:rsidR="00FA688E" w:rsidRPr="00F53D70" w:rsidRDefault="00FA688E" w:rsidP="00243B2C">
            <w:pPr>
              <w:rPr>
                <w:szCs w:val="28"/>
              </w:rPr>
            </w:pPr>
            <w:r w:rsidRPr="00F53D70">
              <w:rPr>
                <w:szCs w:val="28"/>
              </w:rPr>
              <w:t>Bệnh nhân đã biết tình trạng HIV dương tính với HIV</w:t>
            </w:r>
          </w:p>
        </w:tc>
        <w:tc>
          <w:tcPr>
            <w:tcW w:w="2021" w:type="dxa"/>
          </w:tcPr>
          <w:p w14:paraId="6B72B042" w14:textId="77777777" w:rsidR="00FA688E" w:rsidRPr="00F53D70" w:rsidRDefault="00FA688E" w:rsidP="00243B2C">
            <w:pPr>
              <w:jc w:val="center"/>
              <w:rPr>
                <w:szCs w:val="28"/>
              </w:rPr>
            </w:pPr>
            <w:r w:rsidRPr="00F53D70">
              <w:rPr>
                <w:szCs w:val="28"/>
              </w:rPr>
              <w:t>1 945</w:t>
            </w:r>
          </w:p>
        </w:tc>
        <w:tc>
          <w:tcPr>
            <w:tcW w:w="1646" w:type="dxa"/>
          </w:tcPr>
          <w:p w14:paraId="29E0D022" w14:textId="77777777" w:rsidR="00FA688E" w:rsidRPr="00F53D70" w:rsidRDefault="00FA688E" w:rsidP="00243B2C">
            <w:pPr>
              <w:jc w:val="center"/>
              <w:rPr>
                <w:szCs w:val="28"/>
              </w:rPr>
            </w:pPr>
            <w:r w:rsidRPr="00F53D70">
              <w:rPr>
                <w:szCs w:val="28"/>
              </w:rPr>
              <w:t>3%</w:t>
            </w:r>
          </w:p>
        </w:tc>
      </w:tr>
      <w:tr w:rsidR="00FA688E" w14:paraId="64A4E603" w14:textId="77777777" w:rsidTr="00EE7600">
        <w:tc>
          <w:tcPr>
            <w:tcW w:w="5444" w:type="dxa"/>
          </w:tcPr>
          <w:p w14:paraId="257BA4C5" w14:textId="77777777" w:rsidR="00FA688E" w:rsidRPr="00F53D70" w:rsidRDefault="00FA688E" w:rsidP="00243B2C">
            <w:pPr>
              <w:rPr>
                <w:szCs w:val="28"/>
              </w:rPr>
            </w:pPr>
            <w:r w:rsidRPr="00F53D70">
              <w:rPr>
                <w:szCs w:val="28"/>
              </w:rPr>
              <w:t>- đang điều trị bằng thuốc kháng vi-rút</w:t>
            </w:r>
          </w:p>
        </w:tc>
        <w:tc>
          <w:tcPr>
            <w:tcW w:w="2021" w:type="dxa"/>
          </w:tcPr>
          <w:p w14:paraId="136CCF71" w14:textId="77777777" w:rsidR="00FA688E" w:rsidRPr="00F53D70" w:rsidRDefault="00FA688E" w:rsidP="00243B2C">
            <w:pPr>
              <w:jc w:val="center"/>
              <w:rPr>
                <w:szCs w:val="28"/>
              </w:rPr>
            </w:pPr>
            <w:r w:rsidRPr="00F53D70">
              <w:rPr>
                <w:szCs w:val="28"/>
              </w:rPr>
              <w:t>1 521</w:t>
            </w:r>
          </w:p>
        </w:tc>
        <w:tc>
          <w:tcPr>
            <w:tcW w:w="1646" w:type="dxa"/>
          </w:tcPr>
          <w:p w14:paraId="505EEC87" w14:textId="77777777" w:rsidR="00FA688E" w:rsidRPr="00F53D70" w:rsidRDefault="00FA688E" w:rsidP="00243B2C">
            <w:pPr>
              <w:jc w:val="center"/>
              <w:rPr>
                <w:szCs w:val="28"/>
              </w:rPr>
            </w:pPr>
            <w:r w:rsidRPr="00F53D70">
              <w:rPr>
                <w:szCs w:val="28"/>
              </w:rPr>
              <w:t>78%</w:t>
            </w:r>
          </w:p>
        </w:tc>
      </w:tr>
    </w:tbl>
    <w:p w14:paraId="607C58C6" w14:textId="43203DD1" w:rsidR="001B303A" w:rsidRDefault="001B303A" w:rsidP="00C23165">
      <w:pPr>
        <w:pStyle w:val="Heading2"/>
      </w:pPr>
      <w:bookmarkStart w:id="23" w:name="_Toc126527703"/>
      <w:bookmarkStart w:id="24" w:name="_Toc134606385"/>
      <w:r>
        <w:t>1.</w:t>
      </w:r>
      <w:r w:rsidR="00ED67AA">
        <w:t>2</w:t>
      </w:r>
      <w:r>
        <w:t>. Một số hiểu biết về bệnh lao</w:t>
      </w:r>
      <w:r w:rsidR="006162C7">
        <w:t xml:space="preserve"> phổi</w:t>
      </w:r>
      <w:bookmarkEnd w:id="23"/>
      <w:bookmarkEnd w:id="24"/>
    </w:p>
    <w:p w14:paraId="1D668557" w14:textId="2146D9A3" w:rsidR="001B303A" w:rsidRDefault="001B303A" w:rsidP="00C23165">
      <w:pPr>
        <w:pStyle w:val="Heading3"/>
      </w:pPr>
      <w:bookmarkStart w:id="25" w:name="_Toc126527704"/>
      <w:r>
        <w:t>1.</w:t>
      </w:r>
      <w:r w:rsidR="00ED67AA">
        <w:t>2</w:t>
      </w:r>
      <w:r>
        <w:t xml:space="preserve">.1. </w:t>
      </w:r>
      <w:r w:rsidR="00FA03C3">
        <w:t>Khái niệm cơ bản về b</w:t>
      </w:r>
      <w:r w:rsidR="0090148A">
        <w:t>ệnh lao phổi</w:t>
      </w:r>
      <w:bookmarkEnd w:id="25"/>
    </w:p>
    <w:p w14:paraId="2DEA3CEE" w14:textId="4E735F8C"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F762DF">
        <w:t>[12]</w:t>
      </w:r>
      <w:r w:rsidR="00692904">
        <w:fldChar w:fldCharType="end"/>
      </w:r>
      <w:r>
        <w:t>.</w:t>
      </w:r>
    </w:p>
    <w:p w14:paraId="690CDB9C" w14:textId="34D5D658"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F762DF">
        <w:instrText xml:space="preserve"> ADDIN EN.CITE.DATA </w:instrText>
      </w:r>
      <w:r w:rsidR="00F762DF">
        <w:fldChar w:fldCharType="end"/>
      </w:r>
      <w:r w:rsidR="00705B8C">
        <w:fldChar w:fldCharType="separate"/>
      </w:r>
      <w:r w:rsidR="00F762DF">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6" w:name="_Toc126527705"/>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6D63FC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F762DF">
        <w:t>[12]</w:t>
      </w:r>
      <w:r w:rsidR="003F40A4">
        <w:fldChar w:fldCharType="end"/>
      </w:r>
      <w:r w:rsidR="00687318">
        <w:t>.</w:t>
      </w:r>
    </w:p>
    <w:p w14:paraId="4EFAB730" w14:textId="1C42933E"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 </w:instrText>
      </w:r>
      <w:r w:rsidR="00F762DF">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F762DF">
        <w:instrText xml:space="preserve"> ADDIN EN.CITE.DATA </w:instrText>
      </w:r>
      <w:r w:rsidR="00F762DF">
        <w:fldChar w:fldCharType="end"/>
      </w:r>
      <w:r w:rsidR="00250260">
        <w:fldChar w:fldCharType="separate"/>
      </w:r>
      <w:r w:rsidR="00F762DF">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972068">
        <w:fldChar w:fldCharType="separate"/>
      </w:r>
      <w:r w:rsidR="00F762DF">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 </w:instrText>
      </w:r>
      <w:r w:rsidR="00F762DF">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F762DF">
        <w:instrText xml:space="preserve"> ADDIN EN.CITE.DATA </w:instrText>
      </w:r>
      <w:r w:rsidR="00F762DF">
        <w:fldChar w:fldCharType="end"/>
      </w:r>
      <w:r w:rsidR="005874A1">
        <w:fldChar w:fldCharType="separate"/>
      </w:r>
      <w:r w:rsidR="00F762DF">
        <w:t>[17]</w:t>
      </w:r>
      <w:r w:rsidR="005874A1">
        <w:fldChar w:fldCharType="end"/>
      </w:r>
      <w:r w:rsidR="00D04918">
        <w:t>.</w:t>
      </w:r>
      <w:r w:rsidR="008A2D9A">
        <w:t xml:space="preserve"> Theo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suy dinh dưỡng ở bệnh nhân lao phổi theo phương pháp SG</w:t>
      </w:r>
      <w:r w:rsidR="008A2D9A">
        <w:t>A</w:t>
      </w:r>
      <w:r w:rsidR="008A2D9A" w:rsidRPr="006A680F">
        <w:t xml:space="preserve"> </w:t>
      </w:r>
      <w:r w:rsidR="008A2D9A">
        <w:t xml:space="preserve">và theo BMI lần lượt </w:t>
      </w:r>
      <w:r w:rsidR="008A2D9A" w:rsidRPr="006A680F">
        <w:t>là 66,6% (64/96)</w:t>
      </w:r>
      <w:r w:rsidR="008A2D9A">
        <w:t xml:space="preserve"> và </w:t>
      </w:r>
      <w:r w:rsidR="008A2D9A" w:rsidRPr="004B11C7">
        <w:t>55,2% (54/96)</w:t>
      </w:r>
      <w:r w:rsidR="008A2D9A">
        <w:t xml:space="preserve"> </w:t>
      </w:r>
      <w:r w:rsidR="008A2D9A">
        <w:fldChar w:fldCharType="begin"/>
      </w:r>
      <w:r w:rsidR="008A2D9A">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8A2D9A">
        <w:t>[8]</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r w:rsidR="008A2D9A">
        <w:t xml:space="preserve"> </w:t>
      </w:r>
      <w:r w:rsidR="00A76D12">
        <w:t xml:space="preserve">Theo </w:t>
      </w:r>
      <w:r w:rsidR="00502A7E" w:rsidRPr="00502A7E">
        <w:t xml:space="preserve">Berhanu Elfu Feleke </w:t>
      </w:r>
      <w:r w:rsidR="000F3726">
        <w:t>(2019), tỷ lệ bệnh nhân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9320E6" w:rsidRPr="009320E6">
        <w:t>Bedru Hussien</w:t>
      </w:r>
      <w:r w:rsidR="009320E6">
        <w:t xml:space="preserve"> (2019), tỷ lệ bệnh nhân SDD theo BMI là </w:t>
      </w:r>
      <w:r w:rsidR="003F22D4">
        <w:t xml:space="preserve">63% </w:t>
      </w:r>
      <w:r w:rsidR="002E7E36">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 </w:instrText>
      </w:r>
      <w:r w:rsidR="00F762D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F762DF">
        <w:instrText xml:space="preserve"> ADDIN EN.CITE.DATA </w:instrText>
      </w:r>
      <w:r w:rsidR="00F762DF">
        <w:fldChar w:fldCharType="end"/>
      </w:r>
      <w:r w:rsidR="002E7E36">
        <w:fldChar w:fldCharType="separate"/>
      </w:r>
      <w:r w:rsidR="00F762DF">
        <w:t>[18]</w:t>
      </w:r>
      <w:r w:rsidR="002E7E36">
        <w:fldChar w:fldCharType="end"/>
      </w:r>
      <w:r w:rsidR="002E7E36">
        <w:t>.</w:t>
      </w:r>
      <w:r w:rsidR="00A7038E">
        <w:t xml:space="preserve"> </w:t>
      </w:r>
      <w:r w:rsidR="00A7038E" w:rsidRPr="00A7038E">
        <w:t>Trong nghiên cứu của Lal M. Gurung (2018), có hơn 1/3 bệnh nhân lao mắc SDD theo BMI [11].</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580305B9"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F762DF">
        <w:t>[12]</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7A4330">
        <w:fldChar w:fldCharType="separate"/>
      </w:r>
      <w:r w:rsidR="002E7E36">
        <w:t>[19]</w:t>
      </w:r>
      <w:r w:rsidR="007A4330">
        <w:fldChar w:fldCharType="end"/>
      </w:r>
      <w:r w:rsidR="00D03833">
        <w:t xml:space="preserve">. </w:t>
      </w:r>
      <w:r w:rsidR="009447B8">
        <w:t xml:space="preserve">Nghiên cứu </w:t>
      </w:r>
      <w:r w:rsidR="000D5E66">
        <w:t xml:space="preserve">của </w:t>
      </w:r>
      <w:r w:rsidR="001F034B">
        <w:t>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 </w:instrText>
      </w:r>
      <w:r w:rsidR="002E7E36">
        <w:fldChar w:fldCharType="begin">
          <w:fldData xml:space="preserve">PEVuZE5vdGU+PENpdGU+PEF1dGhvcj5SYWhpbWk8L0F1dGhvcj48WWVhcj4yMDIwPC9ZZWFyPjxS
ZWNOdW0+MTk8L1JlY051bT48RGlzcGxheVRleHQ+WzIw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2E7E36">
        <w:instrText xml:space="preserve"> ADDIN EN.CITE.DATA </w:instrText>
      </w:r>
      <w:r w:rsidR="002E7E36">
        <w:fldChar w:fldCharType="end"/>
      </w:r>
      <w:r w:rsidR="00596A67">
        <w:fldChar w:fldCharType="separate"/>
      </w:r>
      <w:r w:rsidR="002E7E36">
        <w:t>[20]</w:t>
      </w:r>
      <w:r w:rsidR="00596A67">
        <w:fldChar w:fldCharType="end"/>
      </w:r>
      <w:r w:rsidR="001F034B">
        <w:t>.</w:t>
      </w:r>
    </w:p>
    <w:p w14:paraId="13F160FF" w14:textId="0448D53F" w:rsidR="00F66052" w:rsidRDefault="00F66052" w:rsidP="00C826C0">
      <w:r>
        <w:lastRenderedPageBreak/>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F762DF">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2E7E36">
        <w:instrText xml:space="preserve"> ADDIN EN.CITE &lt;EndNote&gt;&lt;Cite&gt;&lt;Author&gt;Kaur&lt;/Author&gt;&lt;Year&gt;2022&lt;/Year&gt;&lt;RecNum&gt;20&lt;/RecNum&gt;&lt;DisplayText&gt;[21]&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2E7E36">
        <w:t>[21]</w:t>
      </w:r>
      <w:r w:rsidR="00165CC2">
        <w:fldChar w:fldCharType="end"/>
      </w:r>
      <w:r w:rsidR="00D03833">
        <w:t>.</w:t>
      </w:r>
    </w:p>
    <w:p w14:paraId="5D7949DC" w14:textId="65BB617D" w:rsidR="00F66052" w:rsidRDefault="00F66052" w:rsidP="00C826C0">
      <w:r>
        <w:t>Đau ngực</w:t>
      </w:r>
      <w:r w:rsidR="006C3C7A">
        <w:t xml:space="preserve"> thường ở một vị trí cố định</w:t>
      </w:r>
      <w:r w:rsidR="008A72D5">
        <w:t xml:space="preserve"> </w:t>
      </w:r>
      <w:r w:rsidR="00F73263">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62DF">
        <w:t>[12]</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 </w:instrText>
      </w:r>
      <w:r w:rsidR="00F56234">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F56234">
        <w:instrText xml:space="preserve"> ADDIN EN.CITE.DATA </w:instrText>
      </w:r>
      <w:r w:rsidR="00F56234">
        <w:fldChar w:fldCharType="end"/>
      </w:r>
      <w:r w:rsidR="00F56234">
        <w:fldChar w:fldCharType="separate"/>
      </w:r>
      <w:r w:rsidR="00F56234">
        <w:t>[22]</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 </w:instrText>
      </w:r>
      <w:r w:rsidR="00F762DF">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F762DF">
        <w:instrText xml:space="preserve"> ADDIN EN.CITE.DATA </w:instrText>
      </w:r>
      <w:r w:rsidR="00F762DF">
        <w:fldChar w:fldCharType="end"/>
      </w:r>
      <w:r w:rsidR="00E47C0B">
        <w:fldChar w:fldCharType="separate"/>
      </w:r>
      <w:r w:rsidR="00F762DF">
        <w:t>[16]</w:t>
      </w:r>
      <w:r w:rsidR="00E47C0B">
        <w:fldChar w:fldCharType="end"/>
      </w:r>
      <w:r w:rsidR="00F56234">
        <w:t>.</w:t>
      </w:r>
    </w:p>
    <w:p w14:paraId="22DF68CF" w14:textId="1C25ACA8"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 </w:instrText>
      </w:r>
      <w:r w:rsidR="00EF19F5">
        <w:fldChar w:fldCharType="begin">
          <w:fldData xml:space="preserve">PEVuZE5vdGU+PENpdGU+PEF1dGhvcj5Bbmg8L0F1dGhvcj48WWVhcj4yMDIxPC9ZZWFyPjxSZWNO
dW0+MjE8L1JlY051bT48RGlzcGxheVRleHQ+WzIy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EF19F5">
        <w:instrText xml:space="preserve"> ADDIN EN.CITE.DATA </w:instrText>
      </w:r>
      <w:r w:rsidR="00EF19F5">
        <w:fldChar w:fldCharType="end"/>
      </w:r>
      <w:r w:rsidR="00EF19F5">
        <w:fldChar w:fldCharType="separate"/>
      </w:r>
      <w:r w:rsidR="00EF19F5">
        <w:t>[22]</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3F5118">
        <w:fldChar w:fldCharType="separate"/>
      </w:r>
      <w:r w:rsidR="002E7E36">
        <w:t>[19]</w:t>
      </w:r>
      <w:r w:rsidR="003F5118">
        <w:fldChar w:fldCharType="end"/>
      </w:r>
      <w:r w:rsidR="00EF19F5">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8166F5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F762DF">
        <w:t>[12]</w:t>
      </w:r>
      <w:r w:rsidR="00B554AD">
        <w:fldChar w:fldCharType="end"/>
      </w:r>
      <w:r w:rsidR="00435311">
        <w:t>.</w:t>
      </w:r>
    </w:p>
    <w:p w14:paraId="57C14296" w14:textId="1E89ECCF"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QaMaw4bujbmc8L0F1dGhvcj48WWVhcj4yMDE3PC9ZZWFy
PjxSZWNOdW0+MjI8L1JlY051bT48RGlzcGxheVRleHQ+WzIz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2E7E36">
        <w:instrText xml:space="preserve"> ADDIN EN.CITE.DATA </w:instrText>
      </w:r>
      <w:r w:rsidR="002E7E36">
        <w:fldChar w:fldCharType="end"/>
      </w:r>
      <w:r w:rsidR="00EB4FD9">
        <w:fldChar w:fldCharType="separate"/>
      </w:r>
      <w:r w:rsidR="002E7E36">
        <w:t>[23]</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 </w:instrText>
      </w:r>
      <w:r w:rsidR="002E7E36">
        <w:fldChar w:fldCharType="begin">
          <w:fldData xml:space="preserve">PEVuZE5vdGU+PENpdGU+PEF1dGhvcj5UaOG6oWNoPC9BdXRob3I+PFllYXI+MjAxNjwvWWVhcj48
UmVjTnVtPjE4PC9SZWNOdW0+PERpc3BsYXlUZXh0PlsxO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2E7E36">
        <w:instrText xml:space="preserve"> ADDIN EN.CITE.DATA </w:instrText>
      </w:r>
      <w:r w:rsidR="002E7E36">
        <w:fldChar w:fldCharType="end"/>
      </w:r>
      <w:r w:rsidR="00F07002">
        <w:fldChar w:fldCharType="separate"/>
      </w:r>
      <w:r w:rsidR="002E7E36">
        <w:t>[19]</w:t>
      </w:r>
      <w:r w:rsidR="00F07002">
        <w:fldChar w:fldCharType="end"/>
      </w:r>
      <w:r>
        <w:t>.</w:t>
      </w:r>
    </w:p>
    <w:p w14:paraId="6A27D578" w14:textId="228A696A" w:rsidR="001B303A" w:rsidRDefault="00E01B8D" w:rsidP="00FF5436">
      <w:pPr>
        <w:pStyle w:val="Heading3"/>
      </w:pPr>
      <w:bookmarkStart w:id="30"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p>
    <w:p w14:paraId="34AA91F3" w14:textId="602EFCCF" w:rsidR="002316C0" w:rsidRDefault="002316C0" w:rsidP="009E225B">
      <w:pPr>
        <w:pStyle w:val="Heading4"/>
      </w:pPr>
      <w:bookmarkStart w:id="31" w:name="_Toc126527710"/>
      <w:r>
        <w:t>1.</w:t>
      </w:r>
      <w:r w:rsidR="008C0E05">
        <w:t>2</w:t>
      </w:r>
      <w:r>
        <w:t>.</w:t>
      </w:r>
      <w:r w:rsidR="008C0E05">
        <w:t>3</w:t>
      </w:r>
      <w:r>
        <w:t xml:space="preserve">.1. </w:t>
      </w:r>
      <w:r w:rsidR="00050484">
        <w:t>Nhuộm s</w:t>
      </w:r>
      <w:r w:rsidR="001B303A">
        <w:t>oi trực tiếp tìm AFB</w:t>
      </w:r>
      <w:bookmarkEnd w:id="31"/>
    </w:p>
    <w:p w14:paraId="7F86D781" w14:textId="64B93058"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I0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F762DF">
        <w:instrText xml:space="preserve"> ADDIN EN.CITE.DATA </w:instrText>
      </w:r>
      <w:r w:rsidR="00F762DF">
        <w:fldChar w:fldCharType="end"/>
      </w:r>
      <w:r w:rsidR="009B1FC0">
        <w:fldChar w:fldCharType="separate"/>
      </w:r>
      <w:r w:rsidR="00F762DF">
        <w:t>[12, 24]</w:t>
      </w:r>
      <w:r w:rsidR="009B1FC0">
        <w:fldChar w:fldCharType="end"/>
      </w:r>
      <w:r w:rsidR="0047073F">
        <w:t>.</w:t>
      </w:r>
    </w:p>
    <w:p w14:paraId="28103E82" w14:textId="2BD836DC" w:rsidR="00F9376C" w:rsidRDefault="00521914" w:rsidP="008E25DA">
      <w:pPr>
        <w:pStyle w:val="Heading4"/>
      </w:pPr>
      <w:bookmarkStart w:id="32" w:name="_Toc126527711"/>
      <w:r>
        <w:lastRenderedPageBreak/>
        <w:t>1.</w:t>
      </w:r>
      <w:r w:rsidR="008C0E05">
        <w:t>2</w:t>
      </w:r>
      <w:r>
        <w:t>.</w:t>
      </w:r>
      <w:r w:rsidR="008C0E05">
        <w:t>3</w:t>
      </w:r>
      <w:r>
        <w:t xml:space="preserve">.2. </w:t>
      </w:r>
      <w:r w:rsidR="001827C4">
        <w:t xml:space="preserve">Nuôi cấy tìm </w:t>
      </w:r>
      <w:r w:rsidR="00CD430D">
        <w:t>trực khuẩn lao</w:t>
      </w:r>
      <w:bookmarkEnd w:id="32"/>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4A690AB6"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U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2E7E36">
        <w:instrText xml:space="preserve"> ADDIN EN.CITE.DATA </w:instrText>
      </w:r>
      <w:r w:rsidR="002E7E36">
        <w:fldChar w:fldCharType="end"/>
      </w:r>
      <w:r w:rsidR="00B13DED">
        <w:fldChar w:fldCharType="separate"/>
      </w:r>
      <w:r w:rsidR="002E7E36">
        <w:t>[25, 26]</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p>
    <w:p w14:paraId="0688D752" w14:textId="20C26BE3" w:rsidR="001D6683" w:rsidRDefault="001E0885" w:rsidP="00171107">
      <w:pPr>
        <w:spacing w:before="240"/>
      </w:pPr>
      <w:r>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 </w:instrText>
      </w:r>
      <w:r w:rsidR="002E7E36">
        <w:fldChar w:fldCharType="begin">
          <w:fldData xml:space="preserve">PEVuZE5vdGU+PENpdGU+PEF1dGhvcj5OaHVuZzwvQXV0aG9yPjxZZWFyPjIwMjI8L1llYXI+PFJl
Y051bT4zMzwvUmVjTnVtPjxEaXNwbGF5VGV4dD5bMjQsIDI1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2E7E36">
        <w:instrText xml:space="preserve"> ADDIN EN.CITE.DATA </w:instrText>
      </w:r>
      <w:r w:rsidR="002E7E36">
        <w:fldChar w:fldCharType="end"/>
      </w:r>
      <w:r w:rsidR="00B13DED">
        <w:fldChar w:fldCharType="separate"/>
      </w:r>
      <w:r w:rsidR="002E7E36">
        <w:t>[24, 25]</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698E7F45" w14:textId="032265E0" w:rsidR="001B303A" w:rsidRDefault="00097BB0" w:rsidP="00E47958">
      <w:pPr>
        <w:pStyle w:val="Heading4"/>
      </w:pPr>
      <w:bookmarkStart w:id="33"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3"/>
    </w:p>
    <w:p w14:paraId="217FF7C2" w14:textId="05380FD2"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 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2E7E36">
        <w:instrText xml:space="preserve"> ADDIN EN.CITE &lt;EndNote&gt;&lt;Cite&gt;&lt;Author&gt;gia&lt;/Author&gt;&lt;Year&gt;2016&lt;/Year&gt;&lt;RecNum&gt;28&lt;/RecNum&gt;&lt;DisplayText&gt;[26]&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2E7E36">
        <w:t>[26]</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2E7E36">
        <w:instrText xml:space="preserve"> ADDIN EN.CITE &lt;EndNote&gt;&lt;Cite&gt;&lt;Author&gt;gia&lt;/Author&gt;&lt;Year&gt;2014&lt;/Year&gt;&lt;RecNum&gt;31&lt;/RecNum&gt;&lt;DisplayText&gt;[27]&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2E7E36">
        <w:t>[27]</w:t>
      </w:r>
      <w:r w:rsidR="005F3B6D">
        <w:fldChar w:fldCharType="end"/>
      </w:r>
      <w:r w:rsidR="00A341E6">
        <w:t xml:space="preserve">. </w:t>
      </w:r>
      <w:r w:rsidR="007948FA">
        <w:t xml:space="preserve">Xét 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129F4FA4" w:rsidR="00FF4910" w:rsidRPr="00F134C7" w:rsidRDefault="004E3D3F" w:rsidP="00F134C7">
      <w:pPr>
        <w:rPr>
          <w:color w:val="auto"/>
        </w:rPr>
      </w:pPr>
      <w:r>
        <w:lastRenderedPageBreak/>
        <w:t>Nguyễn Kim Cương</w:t>
      </w:r>
      <w:r w:rsidR="00EF176C">
        <w:t xml:space="preserve"> (2021) thấy rằng</w:t>
      </w:r>
      <w:r>
        <w:t xml:space="preserve"> gen 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 </w:instrText>
      </w:r>
      <w:r w:rsidR="002E7E36">
        <w:fldChar w:fldCharType="begin">
          <w:fldData xml:space="preserve">PEVuZE5vdGU+PENpdGU+PEF1dGhvcj5DxrDGoW5nPC9BdXRob3I+PFllYXI+MjAyMTwvWWVhcj48
UmVjTnVtPjMyPC9SZWNOdW0+PERpc3BsYXlUZXh0PlsyO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2E7E36">
        <w:instrText xml:space="preserve"> ADDIN EN.CITE.DATA </w:instrText>
      </w:r>
      <w:r w:rsidR="002E7E36">
        <w:fldChar w:fldCharType="end"/>
      </w:r>
      <w:r w:rsidR="00B159AB">
        <w:fldChar w:fldCharType="separate"/>
      </w:r>
      <w:r w:rsidR="002E7E36">
        <w:t>[28]</w:t>
      </w:r>
      <w:r w:rsidR="00B159AB">
        <w:fldChar w:fldCharType="end"/>
      </w:r>
      <w:r>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 </w:instrText>
      </w:r>
      <w:r w:rsidR="002E7E36">
        <w:fldChar w:fldCharType="begin">
          <w:fldData xml:space="preserve">PEVuZE5vdGU+PENpdGU+PEF1dGhvcj5MYW1hPC9BdXRob3I+PFllYXI+MjAyMjwvWWVhcj48UmVj
TnVtPjc1PC9SZWNOdW0+PERpc3BsYXlUZXh0PlsyO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2E7E36">
        <w:instrText xml:space="preserve"> ADDIN EN.CITE.DATA </w:instrText>
      </w:r>
      <w:r w:rsidR="002E7E36">
        <w:fldChar w:fldCharType="end"/>
      </w:r>
      <w:r w:rsidR="00AE7B14">
        <w:fldChar w:fldCharType="separate"/>
      </w:r>
      <w:r w:rsidR="002E7E36">
        <w:t>[29]</w:t>
      </w:r>
      <w:r w:rsidR="00AE7B14">
        <w:fldChar w:fldCharType="end"/>
      </w:r>
      <w:r w:rsidR="009A1A5B">
        <w:t>.</w:t>
      </w:r>
    </w:p>
    <w:p w14:paraId="1AB57613" w14:textId="0846700E" w:rsidR="001B303A" w:rsidRDefault="00097BB0" w:rsidP="00E47958">
      <w:pPr>
        <w:pStyle w:val="Heading4"/>
      </w:pPr>
      <w:bookmarkStart w:id="34"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4"/>
    </w:p>
    <w:p w14:paraId="45844F83" w14:textId="184B964A"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E92508">
        <w:fldChar w:fldCharType="separate"/>
      </w:r>
      <w:r w:rsidR="00F762DF">
        <w:t>[12, 30, 31]</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9CA4535"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2E7E36">
        <w:t>[30]</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65EFC2CD"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2E7E36">
        <w:t>[30]</w:t>
      </w:r>
      <w:r w:rsidR="00F533E1">
        <w:fldChar w:fldCharType="end"/>
      </w:r>
      <w:r w:rsidR="008039E8">
        <w:t>.</w:t>
      </w:r>
    </w:p>
    <w:p w14:paraId="2778AE2E" w14:textId="26DCA9C5"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 </w:instrText>
      </w:r>
      <w:r w:rsidR="002E7E36">
        <w:fldChar w:fldCharType="begin">
          <w:fldData xml:space="preserve">PEVuZE5vdGU+PENpdGU+PEF1dGhvcj5WaeG7h3Q8L0F1dGhvcj48WWVhcj4yMDE3PC9ZZWFyPjxS
ZWNOdW0+Mzg8L1JlY051bT48RGlzcGxheVRleHQ+WzMy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2E7E36">
        <w:instrText xml:space="preserve"> ADDIN EN.CITE.DATA </w:instrText>
      </w:r>
      <w:r w:rsidR="002E7E36">
        <w:fldChar w:fldCharType="end"/>
      </w:r>
      <w:r w:rsidR="008B067D">
        <w:fldChar w:fldCharType="separate"/>
      </w:r>
      <w:r w:rsidR="002E7E36">
        <w:t>[32]</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 </w:instrText>
      </w:r>
      <w:r w:rsidR="002E7E36">
        <w:fldChar w:fldCharType="begin">
          <w:fldData xml:space="preserve">PEVuZE5vdGU+PENpdGU+PEF1dGhvcj5UYXZheml2YTwvQXV0aG9yPjxZZWFyPjIwMjI8L1llYXI+
PFJlY051bT4zOTwvUmVjTnVtPjxEaXNwbGF5VGV4dD5bMzN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2E7E36">
        <w:instrText xml:space="preserve"> ADDIN EN.CITE.DATA </w:instrText>
      </w:r>
      <w:r w:rsidR="002E7E36">
        <w:fldChar w:fldCharType="end"/>
      </w:r>
      <w:r w:rsidR="00962FB3">
        <w:fldChar w:fldCharType="separate"/>
      </w:r>
      <w:r w:rsidR="002E7E36">
        <w:t>[33]</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2522BEDD"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2E7E36">
        <w:rPr>
          <w:rFonts w:ascii="TimesNewRomanPSMT" w:hAnsi="TimesNewRomanPSMT"/>
        </w:rPr>
        <w:instrText xml:space="preserve"> ADDIN EN.CITE &lt;EndNote&gt;&lt;Cite&gt;&lt;Author&gt;Mukherjee&lt;/Author&gt;&lt;Year&gt;2019&lt;/Year&gt;&lt;RecNum&gt;78&lt;/RecNum&gt;&lt;DisplayText&gt;[35]&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2E7E36">
        <w:rPr>
          <w:rFonts w:ascii="TimesNewRomanPSMT" w:hAnsi="TimesNewRomanPSMT"/>
        </w:rPr>
        <w:t>[35]</w:t>
      </w:r>
      <w:r w:rsidR="003F4C1F">
        <w:rPr>
          <w:rFonts w:ascii="TimesNewRomanPSMT" w:hAnsi="TimesNewRomanPSMT"/>
        </w:rPr>
        <w:fldChar w:fldCharType="end"/>
      </w:r>
      <w:r w:rsidR="006907CE">
        <w:rPr>
          <w:rFonts w:ascii="TimesNewRomanPSMT" w:hAnsi="TimesNewRomanPSMT"/>
        </w:rPr>
        <w:t>.</w:t>
      </w:r>
    </w:p>
    <w:p w14:paraId="1671D37D" w14:textId="486A5DBE"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F762DF">
        <w:rPr>
          <w:rFonts w:ascii="TimesNewRomanPSMT" w:hAnsi="TimesNewRomanPSMT"/>
        </w:rPr>
        <w:instrText xml:space="preserve"> ADDIN EN.CITE &lt;EndNote&gt;&lt;Cite&gt;&lt;Author&gt;S</w:instrText>
      </w:r>
      <w:r w:rsidR="00F762DF">
        <w:rPr>
          <w:rFonts w:ascii="TimesNewRomanPSMT" w:hAnsi="TimesNewRomanPSMT" w:hint="eastAsia"/>
        </w:rPr>
        <w:instrText>á</w:instrText>
      </w:r>
      <w:r w:rsidR="00F762DF">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F762DF">
        <w:rPr>
          <w:rFonts w:ascii="TimesNewRomanPSMT" w:hAnsi="TimesNewRomanPSMT" w:hint="eastAsia"/>
        </w:rPr>
        <w:instrText>ă</w:instrText>
      </w:r>
      <w:r w:rsidR="00F762DF">
        <w:rPr>
          <w:rFonts w:ascii="TimesNewRomanPSMT" w:hAnsi="TimesNewRomanPSMT"/>
        </w:rPr>
        <w:instrText>n S&lt;/style&gt;&lt;style face="normal" font="default" size="100%"&gt;</w:instrText>
      </w:r>
      <w:r w:rsidR="00F762DF">
        <w:rPr>
          <w:rFonts w:ascii="TimesNewRomanPSMT" w:hAnsi="TimesNewRomanPSMT" w:hint="eastAsia"/>
        </w:rPr>
        <w:instrText>á</w:instrText>
      </w:r>
      <w:r w:rsidR="00F762DF">
        <w:rPr>
          <w:rFonts w:ascii="TimesNewRomanPSMT" w:hAnsi="TimesNewRomanPSMT"/>
        </w:rPr>
        <w:instrText>ng&lt;/style&gt;&lt;/author&gt;&lt;author&gt;&lt;style face="normal" font="default" size="100%"&gt;L</w:instrText>
      </w:r>
      <w:r w:rsidR="00F762DF">
        <w:rPr>
          <w:rFonts w:ascii="TimesNewRomanPSMT" w:hAnsi="TimesNewRomanPSMT" w:hint="eastAsia"/>
        </w:rPr>
        <w:instrText>ê</w:instrText>
      </w:r>
      <w:r w:rsidR="00F762DF">
        <w:rPr>
          <w:rFonts w:ascii="TimesNewRomanPSMT" w:hAnsi="TimesNewRomanPSMT"/>
        </w:rPr>
        <w:instrText xml:space="preserve"> Ng&lt;/style&gt;&lt;style face="normal" font="default" charset="163" size="100%"&gt;ọc H&lt;/style&gt;&lt;style face="normal" font="default" charset="238" size="100%"&gt;</w:instrText>
      </w:r>
      <w:r w:rsidR="00F762DF">
        <w:rPr>
          <w:rFonts w:ascii="TimesNewRomanPSMT" w:hAnsi="TimesNewRomanPSMT" w:hint="eastAsia"/>
        </w:rPr>
        <w:instrText>ư</w:instrText>
      </w:r>
      <w:r w:rsidR="00F762DF">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F762DF">
        <w:rPr>
          <w:rFonts w:ascii="TimesNewRomanPSMT" w:hAnsi="TimesNewRomanPSMT" w:hint="eastAsia"/>
        </w:rPr>
        <w:instrText>à</w:instrText>
      </w:r>
      <w:r w:rsidR="00F762DF">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F762DF">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 </w:instrText>
      </w:r>
      <w:r w:rsidR="002E7E36">
        <w:rPr>
          <w:rFonts w:ascii="TimesNewRomanPSMT" w:hAnsi="TimesNewRomanPSMT"/>
        </w:rPr>
        <w:fldChar w:fldCharType="begin">
          <w:fldData xml:space="preserve">PEVuZE5vdGU+PENpdGU+PEF1dGhvcj5UaMOgbmg8L0F1dGhvcj48WWVhcj4yMDE5PC9ZZWFyPjxS
ZWNOdW0+Nzc8L1JlY051bT48RGlzcGxheVRleHQ+WzM0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2E7E36">
        <w:rPr>
          <w:rFonts w:ascii="TimesNewRomanPSMT" w:hAnsi="TimesNewRomanPSMT"/>
        </w:rPr>
        <w:instrText xml:space="preserve"> ADDIN EN.CITE.DATA </w:instrText>
      </w:r>
      <w:r w:rsidR="002E7E36">
        <w:rPr>
          <w:rFonts w:ascii="TimesNewRomanPSMT" w:hAnsi="TimesNewRomanPSMT"/>
        </w:rPr>
      </w:r>
      <w:r w:rsidR="002E7E36">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2E7E36">
        <w:rPr>
          <w:rFonts w:ascii="TimesNewRomanPSMT" w:hAnsi="TimesNewRomanPSMT"/>
        </w:rPr>
        <w:t>[34]</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5" w:name="_Toc126527716"/>
      <w:r>
        <w:t>1.</w:t>
      </w:r>
      <w:r w:rsidR="008C0E05">
        <w:t>2</w:t>
      </w:r>
      <w:r>
        <w:t>.</w:t>
      </w:r>
      <w:r w:rsidR="008C0E05">
        <w:t>4</w:t>
      </w:r>
      <w:r>
        <w:t xml:space="preserve">. </w:t>
      </w:r>
      <w:r w:rsidR="001B303A">
        <w:t>Chẩn đoán xác định</w:t>
      </w:r>
      <w:r w:rsidR="00083BE5">
        <w:t xml:space="preserve"> lao phổi</w:t>
      </w:r>
      <w:bookmarkEnd w:id="35"/>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6" w:name="_Toc126527717"/>
      <w:r>
        <w:lastRenderedPageBreak/>
        <w:t>1.</w:t>
      </w:r>
      <w:r w:rsidR="008C0E05">
        <w:t>2</w:t>
      </w:r>
      <w:r>
        <w:t>.</w:t>
      </w:r>
      <w:r w:rsidR="008C0E05">
        <w:t>5</w:t>
      </w:r>
      <w:r>
        <w:t>. Phân loại chẩn đoán dựa theo xét nghiệm soi đờm trực tiếp tìm AFB</w:t>
      </w:r>
      <w:bookmarkEnd w:id="36"/>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37" w:name="_Toc126527718"/>
      <w:r>
        <w:t>1.</w:t>
      </w:r>
      <w:r w:rsidR="008C0E05">
        <w:t>2</w:t>
      </w:r>
      <w:r>
        <w:t>.</w:t>
      </w:r>
      <w:r w:rsidR="008C0E05">
        <w:t>6</w:t>
      </w:r>
      <w:r>
        <w:t>. Lao phổi kháng thuốc</w:t>
      </w:r>
      <w:bookmarkEnd w:id="37"/>
    </w:p>
    <w:p w14:paraId="35F32E10" w14:textId="54C45ED5" w:rsidR="008B4C32" w:rsidRDefault="008B4C32" w:rsidP="006479D7">
      <w:pPr>
        <w:pStyle w:val="Heading4"/>
      </w:pPr>
      <w:bookmarkStart w:id="38" w:name="_Toc126527719"/>
      <w:r>
        <w:t>1.</w:t>
      </w:r>
      <w:r w:rsidR="008C0E05">
        <w:t>2</w:t>
      </w:r>
      <w:r>
        <w:t>.</w:t>
      </w:r>
      <w:r w:rsidR="008C0E05">
        <w:t>6</w:t>
      </w:r>
      <w:r>
        <w:t>.1. Định nghĩa lao</w:t>
      </w:r>
      <w:r w:rsidR="00741298">
        <w:t xml:space="preserve"> phổi</w:t>
      </w:r>
      <w:r>
        <w:t xml:space="preserve"> kháng thuốc</w:t>
      </w:r>
      <w:bookmarkEnd w:id="38"/>
    </w:p>
    <w:p w14:paraId="5C0BD4A6" w14:textId="519BF3CA"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 </w:instrText>
      </w:r>
      <w:r w:rsidR="002E7E36">
        <w:fldChar w:fldCharType="begin">
          <w:fldData xml:space="preserve">PEVuZE5vdGU+PENpdGU+PEF1dGhvcj5naWE8L0F1dGhvcj48WWVhcj4yMDA5PC9ZZWFyPjxSZWNO
dW0+NDA8L1JlY051bT48RGlzcGxheVRleHQ+WzM2LCAzN1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2E7E36">
        <w:instrText xml:space="preserve"> ADDIN EN.CITE.DATA </w:instrText>
      </w:r>
      <w:r w:rsidR="002E7E36">
        <w:fldChar w:fldCharType="end"/>
      </w:r>
      <w:r w:rsidR="005158C5">
        <w:fldChar w:fldCharType="separate"/>
      </w:r>
      <w:r w:rsidR="002E7E36">
        <w:t>[36, 37]</w:t>
      </w:r>
      <w:r w:rsidR="005158C5">
        <w:fldChar w:fldCharType="end"/>
      </w:r>
      <w:r w:rsidR="007B5F33" w:rsidRPr="005D14CF">
        <w:t>.</w:t>
      </w:r>
    </w:p>
    <w:p w14:paraId="4CCA0BF1" w14:textId="3588C787" w:rsidR="00122A11" w:rsidRDefault="00F77CB9" w:rsidP="006479D7">
      <w:pPr>
        <w:pStyle w:val="Heading4"/>
      </w:pPr>
      <w:bookmarkStart w:id="39"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39"/>
    </w:p>
    <w:p w14:paraId="63C8E97B" w14:textId="5C6123A5"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 </w:instrText>
      </w:r>
      <w:r w:rsidR="00F762DF">
        <w:fldChar w:fldCharType="begin">
          <w:fldData xml:space="preserve">PEVuZE5vdGU+PENpdGU+PEF1dGhvcj5Pcmdhbml6YXRpb248L0F1dGhvcj48WWVhcj4yMDExPC9Z
ZWFyPjxSZWNOdW0+NDI8L1JlY051bT48RGlzcGxheVRleHQ+WzEsIDEyLCAzO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F762DF">
        <w:instrText xml:space="preserve"> ADDIN EN.CITE.DATA </w:instrText>
      </w:r>
      <w:r w:rsidR="00F762DF">
        <w:fldChar w:fldCharType="end"/>
      </w:r>
      <w:r w:rsidR="00D62517">
        <w:fldChar w:fldCharType="separate"/>
      </w:r>
      <w:r w:rsidR="00F762DF">
        <w:t>[1, 12, 38]</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0"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0"/>
    </w:p>
    <w:p w14:paraId="364FFAF3" w14:textId="37FBD3FE"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F762DF">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F762DF">
        <w:t>[12]</w:t>
      </w:r>
      <w:r w:rsidR="00E50A55">
        <w:fldChar w:fldCharType="end"/>
      </w:r>
      <w:r>
        <w:t>:</w:t>
      </w:r>
    </w:p>
    <w:p w14:paraId="0C8618F2" w14:textId="05A97084" w:rsidR="009A6798" w:rsidRDefault="006D622B" w:rsidP="00E33518">
      <w:r>
        <w:t xml:space="preserve">- </w:t>
      </w:r>
      <w:r w:rsidR="005F0526">
        <w:t>Người</w:t>
      </w:r>
      <w:r>
        <w:t xml:space="preserve">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1" w:name="_Toc126527722"/>
      <w:bookmarkStart w:id="42" w:name="_Toc134606386"/>
      <w:r>
        <w:t>1.</w:t>
      </w:r>
      <w:r w:rsidR="00A742A2">
        <w:t>3</w:t>
      </w:r>
      <w:r>
        <w:t xml:space="preserve">. Dinh dưỡng </w:t>
      </w:r>
      <w:r w:rsidR="007B115B">
        <w:t>bệnh nhân</w:t>
      </w:r>
      <w:r>
        <w:t xml:space="preserve"> lao phổi</w:t>
      </w:r>
      <w:bookmarkEnd w:id="41"/>
      <w:bookmarkEnd w:id="42"/>
    </w:p>
    <w:p w14:paraId="4CB451CB" w14:textId="7A771A03" w:rsidR="001B303A" w:rsidRDefault="001B303A" w:rsidP="00C23165">
      <w:pPr>
        <w:pStyle w:val="Heading3"/>
      </w:pPr>
      <w:bookmarkStart w:id="43" w:name="_Toc126527723"/>
      <w:r>
        <w:t>1.</w:t>
      </w:r>
      <w:r w:rsidR="00A742A2">
        <w:t>3</w:t>
      </w:r>
      <w:r>
        <w:t>.1. Khái niệm</w:t>
      </w:r>
      <w:r w:rsidR="008136D9">
        <w:t xml:space="preserve"> cơ bản về dinh dưỡng</w:t>
      </w:r>
      <w:bookmarkEnd w:id="43"/>
    </w:p>
    <w:p w14:paraId="3CB2B668" w14:textId="652BFD03"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2E7E36">
        <w:instrText xml:space="preserve"> ADDIN EN.CITE &lt;EndNote&gt;&lt;Cite&gt;&lt;Author&gt;Elia&lt;/Author&gt;&lt;Year&gt;2017&lt;/Year&gt;&lt;RecNum&gt;43&lt;/RecNum&gt;&lt;DisplayText&gt;[39]&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2E7E36">
        <w:t>[39]</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4"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4"/>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45" w:name="_Toc126527725"/>
      <w:bookmarkStart w:id="46" w:name="_Toc134606387"/>
      <w:r>
        <w:t>1.</w:t>
      </w:r>
      <w:r w:rsidR="005B5CB5">
        <w:t>4</w:t>
      </w:r>
      <w:r>
        <w:t xml:space="preserve">. </w:t>
      </w:r>
      <w:r w:rsidR="009E67D7">
        <w:t>P</w:t>
      </w:r>
      <w:r>
        <w:t>hương pháp đánh giá tình trạng dinh dưỡng của bệnh nhâ</w:t>
      </w:r>
      <w:r w:rsidR="00F655A3">
        <w:t>n</w:t>
      </w:r>
      <w:bookmarkEnd w:id="45"/>
      <w:bookmarkEnd w:id="46"/>
    </w:p>
    <w:p w14:paraId="463882B0" w14:textId="47AA73F9" w:rsidR="001B303A" w:rsidRDefault="00F95C56" w:rsidP="00D74ECF">
      <w:pPr>
        <w:pStyle w:val="Heading3"/>
      </w:pPr>
      <w:bookmarkStart w:id="47" w:name="_Toc126527726"/>
      <w:r>
        <w:t>1.</w:t>
      </w:r>
      <w:r w:rsidR="005B5CB5">
        <w:t>4</w:t>
      </w:r>
      <w:r>
        <w:t xml:space="preserve">.1. </w:t>
      </w:r>
      <w:r w:rsidR="001B303A">
        <w:t>Chỉ số khối cơ thể</w:t>
      </w:r>
      <w:bookmarkEnd w:id="47"/>
    </w:p>
    <w:p w14:paraId="072196F1" w14:textId="2E38A440"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2E7E36">
        <w:instrText xml:space="preserve"> ADDIN EN.CITE &lt;EndNote&gt;&lt;Cite&gt;&lt;Author&gt;Zierle-Ghosh&lt;/Author&gt;&lt;Year&gt;2022&lt;/Year&gt;&lt;RecNum&gt;53&lt;/RecNum&gt;&lt;DisplayText&gt;[40]&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2E7E36">
        <w:t>[40]</w:t>
      </w:r>
      <w:r w:rsidR="00A04469">
        <w:fldChar w:fldCharType="end"/>
      </w:r>
      <w:r w:rsidR="00A04469">
        <w:t>.</w:t>
      </w:r>
    </w:p>
    <w:p w14:paraId="4FC9AD4B" w14:textId="5920E31C"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749B3661"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2E7E36">
        <w:t>[41]</w:t>
      </w:r>
      <w:r w:rsidR="007B0FED">
        <w:fldChar w:fldCharType="end"/>
      </w:r>
      <w:r w:rsidR="00A974D1">
        <w:t>:</w:t>
      </w:r>
    </w:p>
    <w:p w14:paraId="1B0AB69C" w14:textId="71ED3C8F" w:rsidR="009829E7" w:rsidRDefault="009A69EB" w:rsidP="009829E7">
      <w:bookmarkStart w:id="48" w:name="_Toc126527727"/>
      <w:r>
        <w:t>-</w:t>
      </w:r>
      <w:r w:rsidR="009829E7">
        <w:t xml:space="preserve"> SDD độ III: BMI &lt;16</w:t>
      </w:r>
    </w:p>
    <w:p w14:paraId="050C3406" w14:textId="5FCE606F" w:rsidR="009829E7" w:rsidRDefault="009A69EB" w:rsidP="009829E7">
      <w:r>
        <w:t>-</w:t>
      </w:r>
      <w:r w:rsidR="009829E7">
        <w:t xml:space="preserve"> SDD độ II: BMI 16 – 16</w:t>
      </w:r>
      <w:r w:rsidR="009502E9">
        <w:t>,</w:t>
      </w:r>
      <w:r w:rsidR="009829E7">
        <w:t>99</w:t>
      </w:r>
    </w:p>
    <w:p w14:paraId="40348A3E" w14:textId="07AF450E" w:rsidR="009829E7" w:rsidRDefault="009A69EB" w:rsidP="009829E7">
      <w:r>
        <w:lastRenderedPageBreak/>
        <w:t>-</w:t>
      </w:r>
      <w:r w:rsidR="009829E7">
        <w:t xml:space="preserve"> SDD độ I: BMI 17 – 18,49</w:t>
      </w:r>
    </w:p>
    <w:p w14:paraId="3AA851FA" w14:textId="0F8FB597" w:rsidR="009829E7" w:rsidRDefault="009A69EB" w:rsidP="009829E7">
      <w:r>
        <w:t>-</w:t>
      </w:r>
      <w:r w:rsidR="009829E7">
        <w:t xml:space="preserve"> Bình thường: BMI 18,5 – 24</w:t>
      </w:r>
      <w:r w:rsidR="009502E9">
        <w:t>,</w:t>
      </w:r>
      <w:r w:rsidR="009829E7">
        <w:t>99</w:t>
      </w:r>
    </w:p>
    <w:p w14:paraId="665DBB69" w14:textId="453A8AD7" w:rsidR="009829E7" w:rsidRPr="00FE3A7D" w:rsidRDefault="009A69EB" w:rsidP="009829E7">
      <w:r>
        <w:t>-</w:t>
      </w:r>
      <w:r w:rsidR="009829E7">
        <w:t xml:space="preserve"> Thừa cân – Béo phì: BMI ≥25</w:t>
      </w:r>
    </w:p>
    <w:p w14:paraId="6C09ABD0" w14:textId="10C249CB" w:rsidR="005164E0" w:rsidRPr="00B2198E" w:rsidRDefault="00214456" w:rsidP="00D74ECF">
      <w:pPr>
        <w:pStyle w:val="Heading3"/>
      </w:pPr>
      <w:r>
        <w:t>1.</w:t>
      </w:r>
      <w:r w:rsidR="005B5CB5">
        <w:t>4</w:t>
      </w:r>
      <w:r>
        <w:t xml:space="preserve">.2. </w:t>
      </w:r>
      <w:r w:rsidR="005164E0">
        <w:t xml:space="preserve">Phương pháp </w:t>
      </w:r>
      <w:bookmarkEnd w:id="48"/>
      <w:r w:rsidR="002C7C9D">
        <w:t>đánh giá dinh dưỡng chủ quan SGA</w:t>
      </w:r>
    </w:p>
    <w:p w14:paraId="2EF638EE" w14:textId="520734C9"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2E7E36">
        <w:t>[42]</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05B357C2"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2E7E36">
        <w:t>[42]</w:t>
      </w:r>
      <w:r w:rsidR="00D44E7D">
        <w:fldChar w:fldCharType="end"/>
      </w:r>
      <w:r w:rsidR="00E32F43">
        <w:t>:</w:t>
      </w:r>
    </w:p>
    <w:p w14:paraId="4B39D58A" w14:textId="78BD5B49" w:rsidR="00402859" w:rsidRDefault="00773844" w:rsidP="00935674">
      <w:r>
        <w:t xml:space="preserve">- </w:t>
      </w:r>
      <w:r w:rsidR="00D44E7D">
        <w:t xml:space="preserve">SGA </w:t>
      </w:r>
      <w:r w:rsidR="00402859">
        <w:t>A</w:t>
      </w:r>
      <w:r w:rsidR="00524BD2">
        <w:t>:</w:t>
      </w:r>
      <w:r w:rsidR="00402859">
        <w:t xml:space="preserve"> Giảm lượng thức ăn</w:t>
      </w:r>
      <w:r w:rsidR="00726817">
        <w:t>/L</w:t>
      </w:r>
      <w:r w:rsidR="00AF5278">
        <w:t>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7E700CB6"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w:t>
      </w:r>
      <w:r w:rsidR="00726817">
        <w:t>/L</w:t>
      </w:r>
      <w:r w:rsidR="003B1E8F">
        <w:t>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19EBD36"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lượng thức ăn</w:t>
      </w:r>
      <w:r w:rsidR="00726817">
        <w:t>/L</w:t>
      </w:r>
      <w:r w:rsidR="00CD6F7F">
        <w:t xml:space="preserve">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w:t>
      </w:r>
      <w:r w:rsidR="00726817">
        <w:t>/L</w:t>
      </w:r>
      <w:r w:rsidR="003E7293">
        <w:t>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r w:rsidRPr="00A3707E">
        <w:t>1.4.3. Phương pháp hóa sinh</w:t>
      </w:r>
    </w:p>
    <w:p w14:paraId="156F0097" w14:textId="77832AB9"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2E7E36">
        <w:instrText xml:space="preserve"> ADDIN EN.CITE &lt;EndNote&gt;&lt;Cite&gt;&lt;Author&gt;HK&lt;/Author&gt;&lt;Year&gt;1990&lt;/Year&gt;&lt;RecNum&gt;79&lt;/RecNum&gt;&lt;DisplayText&gt;[43]&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2E7E36">
        <w:t>[43]</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BE727D">
        <w:t>.</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18EE241E" w:rsidR="003F72C2" w:rsidRDefault="00AF2290" w:rsidP="00A3707E">
      <w:r>
        <w:t xml:space="preserve">Xét </w:t>
      </w:r>
      <w:r w:rsidR="002A5163">
        <w:t>nghiệm</w:t>
      </w:r>
      <w:r>
        <w:t xml:space="preserve">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 </w:instrText>
      </w:r>
      <w:r w:rsidR="002E7E36">
        <w:fldChar w:fldCharType="begin">
          <w:fldData xml:space="preserve">PEVuZE5vdGU+PENpdGU+PEF1dGhvcj5FdmFuczwvQXV0aG9yPjxZZWFyPjIwMjE8L1llYXI+PFJl
Y051bT44MDwvUmVjTnVtPjxEaXNwbGF5VGV4dD5bNDR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2E7E36">
        <w:instrText xml:space="preserve"> ADDIN EN.CITE.DATA </w:instrText>
      </w:r>
      <w:r w:rsidR="002E7E36">
        <w:fldChar w:fldCharType="end"/>
      </w:r>
      <w:r w:rsidR="00DA0BCA">
        <w:fldChar w:fldCharType="separate"/>
      </w:r>
      <w:r w:rsidR="002E7E36">
        <w:t>[44]</w:t>
      </w:r>
      <w:r w:rsidR="00DA0BCA">
        <w:fldChar w:fldCharType="end"/>
      </w:r>
      <w:r w:rsidR="006A7C4B">
        <w:t>.</w:t>
      </w:r>
      <w:r w:rsidR="006441D9">
        <w:t xml:space="preserve"> </w:t>
      </w:r>
      <w:r w:rsidR="00A1696D">
        <w:t>Theo</w:t>
      </w:r>
      <w:r w:rsidR="00646822">
        <w:t xml:space="preserve">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49" w:name="_Toc126527728"/>
      <w:bookmarkStart w:id="50" w:name="_Toc134606388"/>
      <w:r>
        <w:lastRenderedPageBreak/>
        <w:t xml:space="preserve">- </w:t>
      </w:r>
      <w:r w:rsidRPr="00C73DBF">
        <w:t>ĐỐI TƯỢNG VÀ PHƯƠNG PHÁP NGHIÊN CỨU</w:t>
      </w:r>
      <w:bookmarkEnd w:id="49"/>
      <w:bookmarkEnd w:id="50"/>
    </w:p>
    <w:p w14:paraId="17B1AD52" w14:textId="1B34E2F5" w:rsidR="00C73DBF" w:rsidRPr="00C73DBF" w:rsidRDefault="00C73DBF" w:rsidP="00C23165">
      <w:pPr>
        <w:pStyle w:val="Heading2"/>
      </w:pPr>
      <w:bookmarkStart w:id="51" w:name="_Toc126527729"/>
      <w:bookmarkStart w:id="52" w:name="_Toc134606389"/>
      <w:r>
        <w:t>2.</w:t>
      </w:r>
      <w:r w:rsidRPr="00C73DBF">
        <w:t>1. Đối tượng</w:t>
      </w:r>
      <w:r w:rsidR="00D22FB3">
        <w:t>, thời gian và địa điểm</w:t>
      </w:r>
      <w:r w:rsidR="003C2417">
        <w:t xml:space="preserve"> nghiên cứu</w:t>
      </w:r>
      <w:bookmarkEnd w:id="51"/>
      <w:bookmarkEnd w:id="52"/>
    </w:p>
    <w:p w14:paraId="5B699654" w14:textId="7469966F" w:rsidR="00A178C3" w:rsidRDefault="00A178C3" w:rsidP="00FC32EF">
      <w:pPr>
        <w:pStyle w:val="Heading3"/>
      </w:pPr>
      <w:bookmarkStart w:id="53" w:name="_Toc126527730"/>
      <w:r>
        <w:t>2.1.1. Đối tượng nghiên cứu</w:t>
      </w:r>
      <w:bookmarkEnd w:id="53"/>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469AEFB0" w14:textId="3AD0F725" w:rsidR="002E7606" w:rsidRDefault="002359A2" w:rsidP="002E7606">
      <w:r>
        <w:t xml:space="preserve">- </w:t>
      </w:r>
      <w:r w:rsidR="002E7606">
        <w:t>Chẩn đoán xác định lao phổi khi có tổn thương trên X</w:t>
      </w:r>
      <w:r w:rsidR="00BD00DB">
        <w:t>-</w:t>
      </w:r>
      <w:r w:rsidR="002E7606">
        <w:t xml:space="preserve">quang phổi nghi lao và một trong </w:t>
      </w:r>
      <w:r w:rsidR="003441A7">
        <w:t>hai</w:t>
      </w:r>
      <w:r w:rsidR="002E7606">
        <w:t xml:space="preserve">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0B5631AF" w14:textId="35BC013A" w:rsidR="00FD6785" w:rsidRDefault="00FD6785" w:rsidP="00FD6785">
      <w:r>
        <w:t xml:space="preserve">- </w:t>
      </w:r>
      <w:r w:rsidR="00CC17CF">
        <w:t>Phân loại</w:t>
      </w:r>
      <w:r>
        <w:t xml:space="preserve"> </w:t>
      </w:r>
      <w:r w:rsidR="00CC17CF">
        <w:t xml:space="preserve">TTDD </w:t>
      </w:r>
      <w:r w:rsidR="007047B7">
        <w:t>ở</w:t>
      </w:r>
      <w:r>
        <w:t xml:space="preserve"> người trưởng thành </w:t>
      </w:r>
      <w:r w:rsidR="00936657">
        <w:t>theo</w:t>
      </w:r>
      <w:r>
        <w:t xml:space="preserve"> BMI của WHO</w:t>
      </w:r>
      <w:r w:rsidR="009C00FB">
        <w:t xml:space="preserve"> (1995)</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04BCD088" w14:textId="5AD70305" w:rsidR="00FD6785" w:rsidRDefault="00472A9C" w:rsidP="00FD6785">
      <w:r>
        <w:t>+</w:t>
      </w:r>
      <w:r w:rsidR="00FD6785">
        <w:t xml:space="preserve"> SDD độ III: BMI &lt;16</w:t>
      </w:r>
    </w:p>
    <w:p w14:paraId="5A98AF98" w14:textId="3C9C11B1" w:rsidR="00FD6785" w:rsidRDefault="00472A9C" w:rsidP="00FD6785">
      <w:r>
        <w:lastRenderedPageBreak/>
        <w:t>+</w:t>
      </w:r>
      <w:r w:rsidR="00FD6785">
        <w:t xml:space="preserve"> SDD độ II: BMI 16 – 16</w:t>
      </w:r>
      <w:r w:rsidR="00B678CD">
        <w:t>,</w:t>
      </w:r>
      <w:r w:rsidR="00FD6785">
        <w:t>99</w:t>
      </w:r>
    </w:p>
    <w:p w14:paraId="2E955148" w14:textId="5E7AABA7" w:rsidR="00FD6785" w:rsidRDefault="00472A9C" w:rsidP="00FD6785">
      <w:r>
        <w:t>+</w:t>
      </w:r>
      <w:r w:rsidR="00FD6785">
        <w:t xml:space="preserve"> SDD độ I: BMI 17 – 18,49</w:t>
      </w:r>
    </w:p>
    <w:p w14:paraId="315C02AF" w14:textId="4D941CD0" w:rsidR="00FD6785" w:rsidRDefault="00472A9C" w:rsidP="00FD6785">
      <w:r>
        <w:t>+</w:t>
      </w:r>
      <w:r w:rsidR="00FD6785">
        <w:t xml:space="preserve"> Bình thường: BMI 18,5 – 24</w:t>
      </w:r>
      <w:r w:rsidR="00B678CD">
        <w:t>,</w:t>
      </w:r>
      <w:r w:rsidR="00FD6785">
        <w:t>99</w:t>
      </w:r>
    </w:p>
    <w:p w14:paraId="31DFD103" w14:textId="2C56A8A9" w:rsidR="00FD6785" w:rsidRDefault="00472A9C" w:rsidP="00FD6785">
      <w:r>
        <w:t xml:space="preserve">+ </w:t>
      </w:r>
      <w:r w:rsidR="00FD6785">
        <w:t>Thừa cân – Béo phì: BMI ≥25</w:t>
      </w:r>
    </w:p>
    <w:p w14:paraId="27E562FA" w14:textId="4834DFA6" w:rsidR="00936657" w:rsidRDefault="00936657" w:rsidP="00936657">
      <w:r>
        <w:t xml:space="preserve">- Đánh giá </w:t>
      </w:r>
      <w:r w:rsidR="00CC17CF">
        <w:t>TTDD theo p</w:t>
      </w:r>
      <w:r w:rsidR="00CC17CF" w:rsidRPr="00CC17CF">
        <w:t>hương pháp đánh giá dinh dưỡng chủ quan SGA</w:t>
      </w:r>
      <w:r w:rsidRPr="004C7996">
        <w:t xml:space="preserve"> phân loại </w:t>
      </w:r>
      <w:r>
        <w:t>thành 3 nhóm</w:t>
      </w:r>
      <w:r w:rsidRPr="004C7996">
        <w:t xml:space="preserve"> </w:t>
      </w:r>
      <w:r>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fldChar w:fldCharType="separate"/>
      </w:r>
      <w:r w:rsidR="002E7E36">
        <w:t>[42]</w:t>
      </w:r>
      <w:r>
        <w:fldChar w:fldCharType="end"/>
      </w:r>
      <w:r>
        <w:t>:</w:t>
      </w:r>
    </w:p>
    <w:p w14:paraId="2612EB56" w14:textId="210F4475" w:rsidR="00936657" w:rsidRDefault="00936657" w:rsidP="00936657">
      <w:r>
        <w:t>+ SGA A: Giảm lượng thức ăn</w:t>
      </w:r>
      <w:r w:rsidR="00726817">
        <w:t>/L</w:t>
      </w:r>
      <w:r>
        <w:t>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3EDB05E7" w14:textId="6D2DC7A8" w:rsidR="00936657" w:rsidRDefault="00936657" w:rsidP="00936657">
      <w:r>
        <w:t xml:space="preserve">+ SGB </w:t>
      </w:r>
      <w:r w:rsidR="00A208BD">
        <w:t>B</w:t>
      </w:r>
      <w:r>
        <w:t>: SDD nhẹ/trung bình giảm lượng thức ăn</w:t>
      </w:r>
      <w:r w:rsidR="00726817">
        <w:t>/L</w:t>
      </w:r>
      <w:r>
        <w:t>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29AF75D9" w14:textId="53C57A2A" w:rsidR="00FD6785" w:rsidRDefault="00936657" w:rsidP="00936657">
      <w:r>
        <w:t>+ SG</w:t>
      </w:r>
      <w:r w:rsidR="00A208BD">
        <w:t>A C</w:t>
      </w:r>
      <w:r>
        <w:t>: SDD nặng thiếu hụt lượng thức ăn</w:t>
      </w:r>
      <w:r w:rsidR="00726817">
        <w:t>/L</w:t>
      </w:r>
      <w:r>
        <w:t>ượng dinh dưỡng đưa vào nghiêm trọng; đang giảm &gt;10% cân nặng; các triệu chứng ảnh hưởng đáng kể đến lượng thức ăn</w:t>
      </w:r>
      <w:r w:rsidR="00726817">
        <w:t>/L</w:t>
      </w:r>
      <w:r>
        <w:t xml:space="preserve">ượng dinh dưỡng đưa vào; suy giảm chức năng vận động nghiêm </w:t>
      </w:r>
      <w:r>
        <w:lastRenderedPageBreak/>
        <w:t>trọng HOẶC gần đây suy giảm đáng kể; dấu hiệu giảm mỡ và/hoặc giảm cơ rõ ràng</w:t>
      </w:r>
      <w:r w:rsidR="00FA731B">
        <w:t>.</w:t>
      </w:r>
    </w:p>
    <w:p w14:paraId="527F2331" w14:textId="5CF7CAB8" w:rsidR="00C73DBF" w:rsidRPr="00A50DDD" w:rsidRDefault="00C73DBF" w:rsidP="0007145D">
      <w:pPr>
        <w:rPr>
          <w:i/>
          <w:iCs/>
        </w:rPr>
      </w:pPr>
      <w:r w:rsidRPr="00A50DDD">
        <w:rPr>
          <w:i/>
          <w:iCs/>
        </w:rPr>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54" w:name="_Toc126527731"/>
      <w:r>
        <w:t>2</w:t>
      </w:r>
      <w:r w:rsidR="00FC32EF">
        <w:t>.1</w:t>
      </w:r>
      <w:r w:rsidRPr="00C73DBF">
        <w:t>.</w:t>
      </w:r>
      <w:r>
        <w:t>2</w:t>
      </w:r>
      <w:r w:rsidRPr="00C73DBF">
        <w:t>. Địa điểm và thời gian nghiên cứu</w:t>
      </w:r>
      <w:bookmarkEnd w:id="54"/>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55" w:name="_Toc126527732"/>
      <w:bookmarkStart w:id="56" w:name="_Toc134606390"/>
      <w:r>
        <w:t>2</w:t>
      </w:r>
      <w:r w:rsidRPr="00C73DBF">
        <w:t>.</w:t>
      </w:r>
      <w:r w:rsidR="00852C5F">
        <w:t>2</w:t>
      </w:r>
      <w:r w:rsidRPr="00C73DBF">
        <w:t>. Phương pháp nghiên cứu</w:t>
      </w:r>
      <w:bookmarkEnd w:id="55"/>
      <w:bookmarkEnd w:id="56"/>
    </w:p>
    <w:p w14:paraId="65E6C258" w14:textId="59BE1557" w:rsidR="00C73DBF" w:rsidRPr="00C73DBF" w:rsidRDefault="00733CD6" w:rsidP="00C23165">
      <w:pPr>
        <w:pStyle w:val="Heading3"/>
      </w:pPr>
      <w:bookmarkStart w:id="57" w:name="_Toc126527733"/>
      <w:r>
        <w:t>2.</w:t>
      </w:r>
      <w:r w:rsidR="00C3458A">
        <w:t>2</w:t>
      </w:r>
      <w:r>
        <w:t>.1.</w:t>
      </w:r>
      <w:r w:rsidR="00C73DBF" w:rsidRPr="00C73DBF">
        <w:t xml:space="preserve"> Thiết k</w:t>
      </w:r>
      <w:r>
        <w:t>ế</w:t>
      </w:r>
      <w:r w:rsidR="00C73DBF" w:rsidRPr="00C73DBF">
        <w:t xml:space="preserve"> nghiên cứu</w:t>
      </w:r>
      <w:bookmarkEnd w:id="57"/>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58" w:name="_Toc126527734"/>
      <w:r>
        <w:t>2</w:t>
      </w:r>
      <w:r w:rsidR="00C73DBF" w:rsidRPr="00C73DBF">
        <w:t>.</w:t>
      </w:r>
      <w:r w:rsidR="003775AB">
        <w:t>2</w:t>
      </w:r>
      <w:r w:rsidR="00C73DBF" w:rsidRPr="00C73DBF">
        <w:t>.2. Cỡ mẫu và phương pháp ch</w:t>
      </w:r>
      <w:r w:rsidR="00ED1263">
        <w:t>ọ</w:t>
      </w:r>
      <w:r w:rsidR="00C73DBF" w:rsidRPr="00C73DBF">
        <w:t>n mẫu</w:t>
      </w:r>
      <w:bookmarkEnd w:id="58"/>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59" w:name="_Toc126527735"/>
      <w:r>
        <w:t>2</w:t>
      </w:r>
      <w:r w:rsidRPr="00525EFF">
        <w:t>.</w:t>
      </w:r>
      <w:r w:rsidR="005E3027">
        <w:t>2</w:t>
      </w:r>
      <w:r w:rsidRPr="00525EFF">
        <w:t>.</w:t>
      </w:r>
      <w:r>
        <w:t>3</w:t>
      </w:r>
      <w:r w:rsidRPr="00525EFF">
        <w:t xml:space="preserve">. </w:t>
      </w:r>
      <w:r>
        <w:t>Biến số - chỉ số nghiên cứu</w:t>
      </w:r>
      <w:bookmarkEnd w:id="59"/>
    </w:p>
    <w:p w14:paraId="7DD39CC4" w14:textId="6F93F1CB" w:rsidR="001B00D6" w:rsidRDefault="001B00D6" w:rsidP="00A73146">
      <w:pPr>
        <w:pStyle w:val="Heading4"/>
      </w:pPr>
      <w:bookmarkStart w:id="60" w:name="_Toc126527737"/>
      <w:r>
        <w:t>2.2.3.</w:t>
      </w:r>
      <w:r w:rsidR="008859D5">
        <w:t>1</w:t>
      </w:r>
      <w:r>
        <w:t xml:space="preserve">. </w:t>
      </w:r>
      <w:bookmarkEnd w:id="60"/>
      <w:r w:rsidR="007C5CF3">
        <w:t>Đặc điểm tình trạng dinh dưỡng của đối tượng nghiên cứu</w:t>
      </w:r>
    </w:p>
    <w:p w14:paraId="69EBAAF2" w14:textId="63F3704E" w:rsidR="006D4D07" w:rsidRDefault="00CF344B" w:rsidP="00CF344B">
      <w:r>
        <w:t>Phân loại TTDD theo BMI</w:t>
      </w:r>
      <w:r w:rsidR="005D0509">
        <w:t xml:space="preserve"> của WHO</w:t>
      </w:r>
      <w:r>
        <w:t xml:space="preserve"> </w:t>
      </w:r>
      <w:r>
        <w:fldChar w:fldCharType="begin"/>
      </w:r>
      <w:r w:rsidR="002E7E36">
        <w:instrText xml:space="preserve"> ADDIN EN.CITE &lt;EndNote&gt;&lt;Cite&gt;&lt;Author&gt;Organization&lt;/Author&gt;&lt;Year&gt;1995&lt;/Year&gt;&lt;RecNum&gt;71&lt;/RecNum&gt;&lt;DisplayText&gt;[41]&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fldChar w:fldCharType="separate"/>
      </w:r>
      <w:r w:rsidR="002E7E36">
        <w:t>[41]</w:t>
      </w:r>
      <w:r>
        <w:fldChar w:fldCharType="end"/>
      </w:r>
      <w:r>
        <w:t>:</w:t>
      </w:r>
    </w:p>
    <w:p w14:paraId="721AA8A3" w14:textId="34F2747D" w:rsidR="006D4D07" w:rsidRDefault="006D4D07" w:rsidP="00CF344B">
      <w:r>
        <w:t xml:space="preserve">- </w:t>
      </w:r>
      <w:r w:rsidR="00CF344B">
        <w:t>SDD độ III BMI &lt;16</w:t>
      </w:r>
      <w:r>
        <w:t>.</w:t>
      </w:r>
    </w:p>
    <w:p w14:paraId="526C32E2" w14:textId="0F7879F6" w:rsidR="006D4D07" w:rsidRDefault="006D4D07" w:rsidP="00CF344B">
      <w:r>
        <w:t xml:space="preserve">- </w:t>
      </w:r>
      <w:r w:rsidR="00CF344B">
        <w:t>SDD độ II BMI 16 đến 16</w:t>
      </w:r>
      <w:r w:rsidR="003B411A">
        <w:t>,</w:t>
      </w:r>
      <w:r w:rsidR="00CF344B">
        <w:t>99</w:t>
      </w:r>
      <w:r>
        <w:t>.</w:t>
      </w:r>
    </w:p>
    <w:p w14:paraId="4256186F" w14:textId="77777777" w:rsidR="006D4D07" w:rsidRDefault="006D4D07" w:rsidP="00CF344B">
      <w:r>
        <w:t>-</w:t>
      </w:r>
      <w:r w:rsidR="00CF344B">
        <w:t xml:space="preserve"> SDD độ I BMI 17 đến 18,49</w:t>
      </w:r>
      <w:r>
        <w:t>.</w:t>
      </w:r>
    </w:p>
    <w:p w14:paraId="4990504C" w14:textId="3504A672" w:rsidR="00221927" w:rsidRDefault="006D4D07" w:rsidP="00CF344B">
      <w:r>
        <w:t>-</w:t>
      </w:r>
      <w:r w:rsidR="00CF344B">
        <w:t xml:space="preserve"> </w:t>
      </w:r>
      <w:r>
        <w:t>B</w:t>
      </w:r>
      <w:r w:rsidR="00CF344B">
        <w:t>ình thường BMI 18,5 đến 24</w:t>
      </w:r>
      <w:r w:rsidR="003B411A">
        <w:t>,</w:t>
      </w:r>
      <w:r w:rsidR="00CF344B">
        <w:t>99</w:t>
      </w:r>
      <w:r w:rsidR="00221927">
        <w:t>.</w:t>
      </w:r>
    </w:p>
    <w:p w14:paraId="4EF2D9A2" w14:textId="74859C59" w:rsidR="00CF344B" w:rsidRDefault="00221927" w:rsidP="00CF344B">
      <w:r>
        <w:t>-</w:t>
      </w:r>
      <w:r w:rsidR="00CF344B">
        <w:t xml:space="preserve"> </w:t>
      </w:r>
      <w:r>
        <w:t>T</w:t>
      </w:r>
      <w:r w:rsidR="00CF344B">
        <w:t xml:space="preserve">hừa cân – </w:t>
      </w:r>
      <w:r w:rsidR="00F82991">
        <w:t>B</w:t>
      </w:r>
      <w:r w:rsidR="00CF344B">
        <w:t>éo phì BMI ≥25.</w:t>
      </w:r>
    </w:p>
    <w:p w14:paraId="48C97450" w14:textId="1506E79E" w:rsidR="00323881" w:rsidRDefault="00CF344B" w:rsidP="00323881">
      <w:r>
        <w:lastRenderedPageBreak/>
        <w:t xml:space="preserve">Phân loại TTDD theo </w:t>
      </w:r>
      <w:r w:rsidRPr="004C7996">
        <w:t>SGA</w:t>
      </w:r>
      <w:r w:rsidR="00B641A9">
        <w:t xml:space="preserve"> </w:t>
      </w:r>
      <w:r w:rsidR="00B641A9">
        <w:fldChar w:fldCharType="begin"/>
      </w:r>
      <w:r w:rsidR="002E7E36">
        <w:instrText xml:space="preserve"> ADDIN EN.CITE &lt;EndNote&gt;&lt;Cite&gt;&lt;Author&gt;Duerksen&lt;/Author&gt;&lt;Year&gt;2021&lt;/Year&gt;&lt;RecNum&gt;74&lt;/RecNum&gt;&lt;DisplayText&gt;[42]&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2E7E36">
        <w:t>[42]</w:t>
      </w:r>
      <w:r w:rsidR="00B641A9">
        <w:fldChar w:fldCharType="end"/>
      </w:r>
      <w:r w:rsidR="00724348">
        <w:t>:</w:t>
      </w:r>
    </w:p>
    <w:p w14:paraId="71EF3189" w14:textId="58016696" w:rsidR="00323881" w:rsidRDefault="00323881" w:rsidP="00323881">
      <w:r>
        <w:t>- SGA A: Giảm lượng thức ăn/Lượng dinh dưỡng đưa vào tốt; &lt;5% giảm cân; không có/các triệu chứng không ảnh hưởng đến lượng thức ăn đưa vào; không có hạn chế chức năng vận động; không bị thiếu hụt khối lượng mỡ hoặc cơ HOẶC đáp ứng một số tiêu chí của SGA B hoặc C nhưng gần đây đã ăn uống đầy đủ; tăng cân; cải thiện đáng kể các triệu chứng cho phép ăn uống đầy đủ; cải thiện đáng kể chức năng vận động; và thiếu hụt mãn tính về khối lượng mỡ và cơ nhưng gần đây cải thiện lâm sàng.</w:t>
      </w:r>
    </w:p>
    <w:p w14:paraId="004C4BAF" w14:textId="77777777" w:rsidR="00323881" w:rsidRDefault="00323881" w:rsidP="00323881">
      <w:r>
        <w:t>- SGB B: SDD nhẹ/trung bình giảm lượng thức ăn/Lượng dinh dưỡng đưa vào; giảm 5% - 10% cân nặng; một số triệu chứng ảnh hưởng đến lượng thức ăn đưa vào; hạn chế chức năng vừa phải hoặc suy giảm gần đây; giảm nhẹ/trung bình lượng mỡ và/hoặc khối lượng cơ HOẶC đáp ứng một số tiêu chí của SGA C nhưng cải thiện (nhưng không đầy đủ) lượng ăn vào, gần đây cân nặng ổn định, giảm các triệu chứng ảnh hưởng đến tiêu hóa, ổn định chức năng vận động.</w:t>
      </w:r>
    </w:p>
    <w:p w14:paraId="0A00363E" w14:textId="77777777" w:rsidR="00323881" w:rsidRDefault="00323881" w:rsidP="00323881">
      <w:r>
        <w:t>- 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mỡ và/hoặc giảm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A343760" w:rsidR="00BF74E2" w:rsidRDefault="001956DC" w:rsidP="00ED18C0">
      <w:r>
        <w:t>- N</w:t>
      </w:r>
      <w:r w:rsidR="003944E3">
        <w:t>hóm tuổi</w:t>
      </w:r>
      <w:r w:rsidR="00ED18C0">
        <w:t>: chia thành các nhóm &lt;20, 20-29, 30-39, 40-49, 50-59 và ≥60 tuổi.</w:t>
      </w:r>
    </w:p>
    <w:p w14:paraId="200AB8FB" w14:textId="010F00AD" w:rsidR="00F61A73" w:rsidRDefault="00A01024" w:rsidP="00ED18C0">
      <w:r>
        <w:t>- G</w:t>
      </w:r>
      <w:r w:rsidR="00F61A73">
        <w:t>iới: nam, nữ.</w:t>
      </w:r>
    </w:p>
    <w:p w14:paraId="31A8773D" w14:textId="6C518212" w:rsidR="007F11D4" w:rsidRDefault="002B4F63" w:rsidP="00607709">
      <w:r>
        <w:lastRenderedPageBreak/>
        <w:t>- N</w:t>
      </w:r>
      <w:r w:rsidR="007F11D4">
        <w:t>ghề nghiệp:</w:t>
      </w:r>
      <w:r w:rsidR="00607709">
        <w:t xml:space="preserve"> chia </w:t>
      </w:r>
      <w:r w:rsidR="00C5675E">
        <w:t xml:space="preserve">thành </w:t>
      </w:r>
      <w:r w:rsidR="00607709">
        <w:t>7 nhóm nghề (nông dân, công nhân, lao động tự do, hưu trí, cán bộ công chức, học sinh - sinh viên, nội trợ).</w:t>
      </w:r>
    </w:p>
    <w:p w14:paraId="79973DF3" w14:textId="04F5D3FC" w:rsidR="007F11D4" w:rsidRDefault="003F6C0F" w:rsidP="00ED18C0">
      <w:r>
        <w:t>- K</w:t>
      </w:r>
      <w:r w:rsidR="007F11D4">
        <w:t>hu vực</w:t>
      </w:r>
      <w:r w:rsidR="00CB34D4">
        <w:t xml:space="preserve"> địa lý</w:t>
      </w:r>
      <w:r w:rsidR="007F11D4">
        <w:t>:</w:t>
      </w:r>
      <w:r w:rsidR="00CB34D4">
        <w:t xml:space="preserve"> thành thị, nông thôn, hải đảo.</w:t>
      </w:r>
    </w:p>
    <w:p w14:paraId="593C25AD" w14:textId="47A5B4A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p>
    <w:p w14:paraId="7657744E" w14:textId="45DC6DC3" w:rsidR="007F11D4" w:rsidRDefault="00412581" w:rsidP="002835BF">
      <w:r>
        <w:t>- T</w:t>
      </w:r>
      <w:r w:rsidR="007F11D4">
        <w:t>hời gian chẩn đoán:</w:t>
      </w:r>
      <w:r w:rsidR="002835BF">
        <w:t xml:space="preserve"> thời gian từ khi có triệu chứng đến khi được chẩn đoán bệnh được chia thành trước 2 tháng, từ 2 đến 6 tháng và trên 6 tháng.</w:t>
      </w:r>
    </w:p>
    <w:p w14:paraId="18C38CA8" w14:textId="4D2DA20A" w:rsidR="00CF536B" w:rsidRDefault="00CF536B" w:rsidP="00A73146">
      <w:pPr>
        <w:pStyle w:val="Heading4"/>
      </w:pPr>
      <w:bookmarkStart w:id="61" w:name="_Toc126527738"/>
      <w:r>
        <w:t>2.2.3.</w:t>
      </w:r>
      <w:r w:rsidR="003A6152">
        <w:t>2</w:t>
      </w:r>
      <w:r>
        <w:t xml:space="preserve">. </w:t>
      </w:r>
      <w:bookmarkEnd w:id="61"/>
      <w:r w:rsidR="001815A6">
        <w:t>Mối liên quan giữa tình trạng dinh dưỡng và một số yếu tố liên quan</w:t>
      </w:r>
    </w:p>
    <w:p w14:paraId="35FE3797" w14:textId="515C0B6F" w:rsidR="00614F28" w:rsidRDefault="00614F28" w:rsidP="00C55503">
      <w:r>
        <w:t>Mối liên quan giữa tình trạng dinh dưỡng và các yếu tố:</w:t>
      </w:r>
    </w:p>
    <w:p w14:paraId="7385791A" w14:textId="38F4A014" w:rsidR="00C55503" w:rsidRDefault="00CD6069" w:rsidP="00C55503">
      <w:r>
        <w:t>- S</w:t>
      </w:r>
      <w:r w:rsidR="00C55503">
        <w:t xml:space="preserve">ốt: </w:t>
      </w:r>
      <w:r w:rsidR="00115FA5">
        <w:t>K</w:t>
      </w:r>
      <w:r w:rsidR="00C55503">
        <w:t xml:space="preserve">hông sốt ≤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2E7E36">
        <w:instrText xml:space="preserve"> ADDIN EN.CITE &lt;EndNote&gt;&lt;Cite&gt;&lt;Author&gt;Lanh&lt;/Author&gt;&lt;Year&gt;2012&lt;/Year&gt;&lt;RecNum&gt;57&lt;/RecNum&gt;&lt;DisplayText&gt;[45]&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2E7E36">
        <w:t>[45]</w:t>
      </w:r>
      <w:r w:rsidR="00C55503">
        <w:fldChar w:fldCharType="end"/>
      </w:r>
      <w:r w:rsidR="00C55503">
        <w:t>.</w:t>
      </w:r>
    </w:p>
    <w:p w14:paraId="1C2F2F97" w14:textId="03A91299" w:rsidR="00245909" w:rsidRDefault="00F041E9" w:rsidP="00A81B5B">
      <w:r>
        <w:t xml:space="preserve">- </w:t>
      </w:r>
      <w:r w:rsidR="00D1797E">
        <w:t>Các tiếng phổi bệnh lý</w:t>
      </w:r>
      <w:r>
        <w:t xml:space="preserve">: </w:t>
      </w:r>
      <w:r w:rsidR="00D1797E">
        <w:t>ran ẩm, ran nổ, ran rít, ran ngáy</w:t>
      </w:r>
      <w:r w:rsidR="00844D23">
        <w:t>.</w:t>
      </w:r>
    </w:p>
    <w:p w14:paraId="659FA73D" w14:textId="014E36D8" w:rsidR="002562B3" w:rsidRDefault="009B67DB" w:rsidP="002562B3">
      <w:r>
        <w:t xml:space="preserve">- </w:t>
      </w:r>
      <w:r w:rsidR="002562B3">
        <w:t xml:space="preserve">Phân mức độ lan rộng của tổn thương trên X-quang phổi thường quy </w:t>
      </w:r>
      <w:r w:rsidR="002562B3">
        <w:fldChar w:fldCharType="begin"/>
      </w:r>
      <w:r w:rsidR="002E7E36">
        <w:instrText xml:space="preserve"> ADDIN EN.CITE &lt;EndNote&gt;&lt;Cite&gt;&lt;Author&gt;Hiển&lt;/Author&gt;&lt;Year&gt;1999&lt;/Year&gt;&lt;RecNum&gt;34&lt;/RecNum&gt;&lt;DisplayText&gt;[30]&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2562B3">
        <w:fldChar w:fldCharType="separate"/>
      </w:r>
      <w:r w:rsidR="002E7E36">
        <w:t>[30]</w:t>
      </w:r>
      <w:r w:rsidR="002562B3">
        <w:fldChar w:fldCharType="end"/>
      </w:r>
      <w:r w:rsidR="002562B3">
        <w:t>:</w:t>
      </w:r>
    </w:p>
    <w:p w14:paraId="38DFC77F" w14:textId="506833F3" w:rsidR="002562B3" w:rsidRDefault="00D446FC" w:rsidP="002562B3">
      <w:r>
        <w:t xml:space="preserve">+ </w:t>
      </w:r>
      <w:r w:rsidR="002562B3">
        <w:t>Độ I: tổn thương tối thiểu không hang, độ lan rộng của tổn thương không vượt quá khối lượng tổ chức phổi nằm trên khớp ức sườn thứ hai và gai sống lưng thứ tư.</w:t>
      </w:r>
    </w:p>
    <w:p w14:paraId="7BF52208" w14:textId="07D80607" w:rsidR="002562B3" w:rsidRDefault="00D446FC" w:rsidP="002562B3">
      <w:r>
        <w:t xml:space="preserve">+ </w:t>
      </w:r>
      <w:r w:rsidR="002562B3">
        <w:t>Độ II: tổn thương vừa phải, tổn thương gián đoạn rải rác, không vượt quá khối lượng một phổi hoặc đậm độ đồng nhất không vượt quá 1/3 khối lượng 1 phổi, tổng đường kính các hang &lt;4 cm.</w:t>
      </w:r>
    </w:p>
    <w:p w14:paraId="06279761" w14:textId="552F0DD8" w:rsidR="002562B3" w:rsidRDefault="00D9579D" w:rsidP="002562B3">
      <w:r>
        <w:t xml:space="preserve">+ </w:t>
      </w:r>
      <w:r w:rsidR="002562B3">
        <w:t>Độ III: tổn thương rất quan trọng, rộng hơn độ II, tổng đường kính hang &gt;4 cm.</w:t>
      </w:r>
    </w:p>
    <w:p w14:paraId="37143174" w14:textId="7282EB67" w:rsidR="00A40A75" w:rsidRDefault="006201F1" w:rsidP="00A40A75">
      <w:r>
        <w:t xml:space="preserve">- </w:t>
      </w:r>
      <w:r w:rsidR="00A40A75">
        <w:t xml:space="preserve">Phân loại tổn thương trên X-quang phổi thường quy hay gặp </w:t>
      </w:r>
      <w:bookmarkStart w:id="62" w:name="_Hlk134287456"/>
      <w:r w:rsidR="00A40A75">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 </w:instrText>
      </w:r>
      <w:r w:rsidR="00F762DF">
        <w:fldChar w:fldCharType="begin">
          <w:fldData xml:space="preserve">PEVuZE5vdGU+PENpdGU+PEF1dGhvcj5Tw6FuZzwvQXV0aG9yPjxZZWFyPjIwMTQ8L1llYXI+PFJl
Y051bT4xMDwvUmVjTnVtPjxEaXNwbGF5VGV4dD5bMTIsIDMwLCAzMV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F762DF">
        <w:instrText xml:space="preserve"> ADDIN EN.CITE.DATA </w:instrText>
      </w:r>
      <w:r w:rsidR="00F762DF">
        <w:fldChar w:fldCharType="end"/>
      </w:r>
      <w:r w:rsidR="00A40A75">
        <w:fldChar w:fldCharType="separate"/>
      </w:r>
      <w:r w:rsidR="00F762DF">
        <w:t>[12, 30, 31]</w:t>
      </w:r>
      <w:r w:rsidR="00A40A75">
        <w:fldChar w:fldCharType="end"/>
      </w:r>
      <w:bookmarkEnd w:id="62"/>
      <w:r w:rsidR="00A40A75">
        <w:t>:</w:t>
      </w:r>
    </w:p>
    <w:p w14:paraId="1CBA0516" w14:textId="1975F44E" w:rsidR="00A40A75" w:rsidRDefault="00BC2CD3" w:rsidP="00A40A75">
      <w:r>
        <w:lastRenderedPageBreak/>
        <w:t xml:space="preserve">+ </w:t>
      </w:r>
      <w:r w:rsidR="00A40A75">
        <w:t xml:space="preserve">Nốt: </w:t>
      </w:r>
      <w:r w:rsidR="00A40A75" w:rsidRPr="0087620D">
        <w:rPr>
          <w:rFonts w:ascii="TimesNewRomanPSMT" w:hAnsi="TimesNewRomanPSMT"/>
        </w:rPr>
        <w:t>có đậm độ khác nhau, đường kính ≤10 mm</w:t>
      </w:r>
      <w:r w:rsidR="00A40A75">
        <w:t>.</w:t>
      </w:r>
    </w:p>
    <w:p w14:paraId="2761DD95" w14:textId="073FE6D1" w:rsidR="00A40A75" w:rsidRPr="00E86D6D" w:rsidRDefault="00BC2CD3" w:rsidP="00A40A75">
      <w:pPr>
        <w:rPr>
          <w:rFonts w:ascii="TimesNewRomanPSMT" w:hAnsi="TimesNewRomanPSMT"/>
          <w:noProof w:val="0"/>
        </w:rPr>
      </w:pPr>
      <w:r>
        <w:t xml:space="preserve">+ </w:t>
      </w:r>
      <w:r w:rsidR="00A40A75">
        <w:t xml:space="preserve">Thâm nhiễm: </w:t>
      </w:r>
      <w:r w:rsidR="00A40A75" w:rsidRPr="00A27476">
        <w:rPr>
          <w:rFonts w:ascii="TimesNewRomanPSMT" w:hAnsi="TimesNewRomanPSMT"/>
        </w:rPr>
        <w:t>đám mờ đồng đều</w:t>
      </w:r>
      <w:r w:rsidR="00A40A75">
        <w:rPr>
          <w:rFonts w:ascii="TimesNewRomanPSMT" w:hAnsi="TimesNewRomanPSMT"/>
        </w:rPr>
        <w:t>,</w:t>
      </w:r>
      <w:r w:rsidR="00A40A75" w:rsidRPr="00A27476">
        <w:rPr>
          <w:rFonts w:ascii="TimesNewRomanPSMT" w:hAnsi="TimesNewRomanPSMT"/>
        </w:rPr>
        <w:t xml:space="preserve"> </w:t>
      </w:r>
      <w:r w:rsidR="00A40A75">
        <w:t>đường kính &gt;10 mm.</w:t>
      </w:r>
    </w:p>
    <w:p w14:paraId="707E66A2" w14:textId="5D35548E" w:rsidR="00A40A75" w:rsidRDefault="00BC2CD3" w:rsidP="00A40A75">
      <w:bookmarkStart w:id="63" w:name="_Hlk134287437"/>
      <w:r>
        <w:t xml:space="preserve">+ </w:t>
      </w:r>
      <w:r w:rsidR="00A40A75">
        <w:t>Hang: một hình sáng bờ khép kín kích thước to nhỏ khác nhau. Phân loại hang lao dựa trên kích thước, hang nhỏ &lt;2 cm, hang trung bình từ 2 cm đến &lt;4 cm, hang lớn từ 4 cm đến &lt;6 cm, hang khổng lồ ≥6 cm.</w:t>
      </w:r>
    </w:p>
    <w:bookmarkEnd w:id="63"/>
    <w:p w14:paraId="3C3435F6" w14:textId="4E73F714" w:rsidR="00A40A75" w:rsidRDefault="00BC2CD3" w:rsidP="00A40A75">
      <w:pPr>
        <w:rPr>
          <w:rFonts w:ascii="TimesNewRomanPSMT" w:hAnsi="TimesNewRomanPSMT"/>
        </w:rPr>
      </w:pPr>
      <w:r>
        <w:t xml:space="preserve">+ </w:t>
      </w:r>
      <w:r w:rsidR="00A40A75">
        <w:rPr>
          <w:rFonts w:ascii="TimesNewRomanPSMT" w:hAnsi="TimesNewRomanPSMT"/>
        </w:rPr>
        <w:t>X</w:t>
      </w:r>
      <w:r w:rsidR="00A40A75" w:rsidRPr="0044545B">
        <w:rPr>
          <w:rFonts w:ascii="TimesNewRomanPSMT" w:hAnsi="TimesNewRomanPSMT"/>
        </w:rPr>
        <w:t>ơ: là những đường mờ</w:t>
      </w:r>
      <w:r w:rsidR="00A40A75">
        <w:rPr>
          <w:rFonts w:ascii="TimesNewRomanPSMT" w:hAnsi="TimesNewRomanPSMT"/>
        </w:rPr>
        <w:t xml:space="preserve"> </w:t>
      </w:r>
      <w:r w:rsidR="00A40A75" w:rsidRPr="0044545B">
        <w:rPr>
          <w:rFonts w:ascii="TimesNewRomanPSMT" w:hAnsi="TimesNewRomanPSMT"/>
        </w:rPr>
        <w:t>có thể gây co kéo rốn phổi và các tổ chức xung quanh, rộng từ 0,5</w:t>
      </w:r>
      <w:r w:rsidR="00A40A75">
        <w:rPr>
          <w:rFonts w:ascii="TimesNewRomanPSMT" w:hAnsi="TimesNewRomanPSMT"/>
        </w:rPr>
        <w:t xml:space="preserve"> đến </w:t>
      </w:r>
      <w:r w:rsidR="00A40A75" w:rsidRPr="0044545B">
        <w:rPr>
          <w:rFonts w:ascii="TimesNewRomanPSMT" w:hAnsi="TimesNewRomanPSMT"/>
        </w:rPr>
        <w:t>1</w:t>
      </w:r>
      <w:r w:rsidR="00A40A75">
        <w:rPr>
          <w:rFonts w:ascii="TimesNewRomanPSMT" w:hAnsi="TimesNewRomanPSMT"/>
        </w:rPr>
        <w:t xml:space="preserve"> </w:t>
      </w:r>
      <w:r w:rsidR="00A40A75" w:rsidRPr="0044545B">
        <w:rPr>
          <w:rFonts w:ascii="TimesNewRomanPSMT" w:hAnsi="TimesNewRomanPSMT"/>
        </w:rPr>
        <w:t>mm thẳng hoặc cong</w:t>
      </w:r>
      <w:r w:rsidR="00A40A75">
        <w:rPr>
          <w:rFonts w:ascii="TimesNewRomanPSMT" w:hAnsi="TimesNewRomanPSMT"/>
        </w:rPr>
        <w:t>.</w:t>
      </w:r>
    </w:p>
    <w:p w14:paraId="4B876436" w14:textId="7226CE0B" w:rsidR="006201F1" w:rsidRPr="00A40A75" w:rsidRDefault="00BC2CD3" w:rsidP="00A40A75">
      <w:pPr>
        <w:rPr>
          <w:rFonts w:ascii="TimesNewRomanPSMT" w:hAnsi="TimesNewRomanPSMT"/>
        </w:rPr>
      </w:pPr>
      <w:r>
        <w:rPr>
          <w:rFonts w:ascii="TimesNewRomanPSMT" w:hAnsi="TimesNewRomanPSMT"/>
        </w:rPr>
        <w:t xml:space="preserve">+ </w:t>
      </w:r>
      <w:r w:rsidR="00A40A75" w:rsidRPr="00CB5911">
        <w:rPr>
          <w:rFonts w:ascii="TimesNewRomanPSMT" w:hAnsi="TimesNewRomanPSMT"/>
        </w:rPr>
        <w:t>Vôi hoá: là những nốt có đậm độ cao như xương</w:t>
      </w:r>
      <w:r w:rsidR="00A40A75">
        <w:rPr>
          <w:rFonts w:ascii="TimesNewRomanPSMT" w:hAnsi="TimesNewRomanPSMT"/>
        </w:rPr>
        <w:t>.</w:t>
      </w:r>
    </w:p>
    <w:p w14:paraId="149C684C" w14:textId="1803A1E1" w:rsidR="00B911CA" w:rsidRDefault="003669BB" w:rsidP="00C81695">
      <w:r>
        <w:t xml:space="preserve">- </w:t>
      </w:r>
      <w:r w:rsidR="00186BFD">
        <w:t>Phân loại m</w:t>
      </w:r>
      <w:r w:rsidR="00B911CA">
        <w:t>ức độ thiếu máu theo nồng độ huyết sắc tố</w:t>
      </w:r>
      <w:r w:rsidR="00E10716">
        <w:t xml:space="preserve"> Hemoglobin</w:t>
      </w:r>
      <w:r w:rsidR="00C81695">
        <w:t xml:space="preserve"> (Hb)</w:t>
      </w:r>
      <w:r w:rsidR="00B911CA">
        <w:t xml:space="preserve"> </w:t>
      </w:r>
      <w:r w:rsidR="00213BAA">
        <w:fldChar w:fldCharType="begin"/>
      </w:r>
      <w:r w:rsidR="002E7E36">
        <w:instrText xml:space="preserve"> ADDIN EN.CITE &lt;EndNote&gt;&lt;Cite&gt;&lt;Author&gt;tế&lt;/Author&gt;&lt;Year&gt;2022&lt;/Year&gt;&lt;RecNum&gt;60&lt;/RecNum&gt;&lt;DisplayText&gt;[46]&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2E7E36">
        <w:t>[46]</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7A2AFC21" w:rsidR="008F4FAD" w:rsidRDefault="003669BB" w:rsidP="00C81695">
      <w:r>
        <w:t xml:space="preserve">- </w:t>
      </w:r>
      <w:r w:rsidR="0067786E">
        <w:t>Phân loại m</w:t>
      </w:r>
      <w:r w:rsidR="00B911CA">
        <w:t>ức độ nhiễm trùng theo số lượng bạch cầu</w:t>
      </w:r>
      <w:r w:rsidR="002F1030">
        <w:t xml:space="preserve"> </w:t>
      </w:r>
      <w:r w:rsidR="00F603AE">
        <w:fldChar w:fldCharType="begin"/>
      </w:r>
      <w:r w:rsidR="002E7E36">
        <w:instrText xml:space="preserve"> ADDIN EN.CITE &lt;EndNote&gt;&lt;Cite&gt;&lt;Author&gt;Chakraborty&lt;/Author&gt;&lt;Year&gt;2023&lt;/Year&gt;&lt;RecNum&gt;93&lt;/RecNum&gt;&lt;DisplayText&gt;[47]&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2E7E36">
        <w:t>[47]</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693DBD5D" w:rsidR="0021161E" w:rsidRDefault="00720ED1" w:rsidP="00D17D29">
      <w:r>
        <w:t xml:space="preserve">- </w:t>
      </w:r>
      <w:r w:rsidR="00C21042">
        <w:t xml:space="preserve">Hóa sinh máu: </w:t>
      </w:r>
      <w:r w:rsidR="004A26C7">
        <w:t>đ</w:t>
      </w:r>
      <w:r w:rsidR="002546B3">
        <w:t>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A9536E">
        <w:t>e</w:t>
      </w:r>
      <w:r w:rsidR="00B94808">
        <w:t>)</w:t>
      </w:r>
      <w:r w:rsidR="0021161E">
        <w:t>.</w:t>
      </w:r>
    </w:p>
    <w:p w14:paraId="35A6F4E4" w14:textId="3367B952" w:rsidR="00B75088" w:rsidRDefault="00B9405E" w:rsidP="00C23165">
      <w:pPr>
        <w:pStyle w:val="Heading3"/>
      </w:pPr>
      <w:bookmarkStart w:id="64" w:name="_Toc126527739"/>
      <w:r>
        <w:t>2.</w:t>
      </w:r>
      <w:r w:rsidR="003775AB">
        <w:t>2</w:t>
      </w:r>
      <w:r w:rsidR="00B75088" w:rsidRPr="00B75088">
        <w:t>.</w:t>
      </w:r>
      <w:r w:rsidR="002A0BD0">
        <w:t>4</w:t>
      </w:r>
      <w:r w:rsidR="00B75088" w:rsidRPr="00B75088">
        <w:t xml:space="preserve">. Phương pháp thu thập </w:t>
      </w:r>
      <w:r w:rsidR="00413016">
        <w:t>thông tin</w:t>
      </w:r>
      <w:bookmarkEnd w:id="64"/>
    </w:p>
    <w:p w14:paraId="2D3D44D9" w14:textId="5068CE34"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w:t>
      </w:r>
      <w:r w:rsidR="001C44AB">
        <w:rPr>
          <w:lang w:val="vi-VN"/>
        </w:rPr>
        <w:t>t</w:t>
      </w:r>
      <w:r w:rsidR="0098097D">
        <w:t>ỷ</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65" w:name="_Toc126527740"/>
      <w:r w:rsidRPr="00525EFF">
        <w:lastRenderedPageBreak/>
        <w:t>2.</w:t>
      </w:r>
      <w:r w:rsidR="00097AB9">
        <w:t>2</w:t>
      </w:r>
      <w:r w:rsidR="00555C79">
        <w:t>.</w:t>
      </w:r>
      <w:r w:rsidRPr="00525EFF">
        <w:t xml:space="preserve">5. Sai số </w:t>
      </w:r>
      <w:r w:rsidR="0049153A">
        <w:t>và khống chế sai số</w:t>
      </w:r>
      <w:bookmarkEnd w:id="65"/>
    </w:p>
    <w:p w14:paraId="0305B7A5" w14:textId="2A4784DB" w:rsidR="00097AB9" w:rsidRDefault="00DC04AC" w:rsidP="00E3091F">
      <w:pPr>
        <w:pStyle w:val="Heading4"/>
      </w:pPr>
      <w:bookmarkStart w:id="66" w:name="_Toc126527741"/>
      <w:r>
        <w:t>2.2.5.1. Sai số</w:t>
      </w:r>
      <w:r w:rsidR="002C6CDF">
        <w:t xml:space="preserve"> trong nghiên cứu</w:t>
      </w:r>
      <w:bookmarkEnd w:id="66"/>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67" w:name="_Toc126527742"/>
      <w:r>
        <w:t>2.2.5.2. Biện pháp khống chế sai số</w:t>
      </w:r>
      <w:bookmarkEnd w:id="67"/>
    </w:p>
    <w:p w14:paraId="52C879F6" w14:textId="3B482BAF" w:rsidR="00A57497" w:rsidRDefault="00A57497" w:rsidP="00A57497">
      <w:r>
        <w:t xml:space="preserve">Biện pháp khắc phục sai số ngẫu nhiên: </w:t>
      </w:r>
      <w:r w:rsidR="002446AE">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68" w:name="_Toc126527743"/>
      <w:r>
        <w:t>2</w:t>
      </w:r>
      <w:r w:rsidR="00525EFF" w:rsidRPr="00525EFF">
        <w:t>.</w:t>
      </w:r>
      <w:r w:rsidR="00097AB9">
        <w:t>2</w:t>
      </w:r>
      <w:r>
        <w:t>.</w:t>
      </w:r>
      <w:r w:rsidR="00525EFF" w:rsidRPr="00525EFF">
        <w:t xml:space="preserve">6. </w:t>
      </w:r>
      <w:r w:rsidR="004D5B63">
        <w:t>Phương pháp xử lý, phân tích số liệu</w:t>
      </w:r>
      <w:bookmarkEnd w:id="68"/>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31492C41"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69" w:name="_Toc126527744"/>
      <w:r>
        <w:t>2.</w:t>
      </w:r>
      <w:r w:rsidR="00097AB9">
        <w:t>2</w:t>
      </w:r>
      <w:r w:rsidR="00525EFF" w:rsidRPr="00525EFF">
        <w:t>.7. Đạo đức nghiên cứu</w:t>
      </w:r>
      <w:bookmarkEnd w:id="69"/>
    </w:p>
    <w:p w14:paraId="7584CBF3" w14:textId="3FF0704A"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0" w:name="_Toc126527745"/>
      <w:bookmarkStart w:id="71" w:name="_Toc134606391"/>
      <w:r>
        <w:lastRenderedPageBreak/>
        <w:t xml:space="preserve">– </w:t>
      </w:r>
      <w:bookmarkStart w:id="72" w:name="_Hlk133567599"/>
      <w:r>
        <w:t>KẾT QUẢ</w:t>
      </w:r>
      <w:bookmarkEnd w:id="70"/>
      <w:bookmarkEnd w:id="71"/>
    </w:p>
    <w:p w14:paraId="15A431AB" w14:textId="23166562" w:rsidR="005D70BA" w:rsidRDefault="00490F67" w:rsidP="00C23165">
      <w:pPr>
        <w:pStyle w:val="Heading2"/>
      </w:pPr>
      <w:bookmarkStart w:id="73" w:name="_Toc126527746"/>
      <w:bookmarkStart w:id="74" w:name="_Toc134606392"/>
      <w:r>
        <w:t>3.</w:t>
      </w:r>
      <w:r w:rsidR="00423E43">
        <w:t>1</w:t>
      </w:r>
      <w:r>
        <w:t xml:space="preserve">. </w:t>
      </w:r>
      <w:r w:rsidR="00535813">
        <w:t>Đặc điểm t</w:t>
      </w:r>
      <w:r w:rsidR="008E3E72">
        <w:t xml:space="preserve">ình trạng dinh dưỡng </w:t>
      </w:r>
      <w:r w:rsidR="005D70BA">
        <w:t>của đối tượng nghiên cứu</w:t>
      </w:r>
      <w:bookmarkEnd w:id="73"/>
      <w:bookmarkEnd w:id="74"/>
    </w:p>
    <w:p w14:paraId="35172466" w14:textId="3A528666" w:rsidR="00CE5406" w:rsidRPr="00CE5406" w:rsidRDefault="00CE5406" w:rsidP="00BE48CA">
      <w:pPr>
        <w:pStyle w:val="Heading3"/>
      </w:pPr>
      <w:r>
        <w:t>3.</w:t>
      </w:r>
      <w:r w:rsidR="00423E43">
        <w:t>1</w:t>
      </w:r>
      <w:r>
        <w:t xml:space="preserve">.1. </w:t>
      </w:r>
      <w:r w:rsidR="003944E3">
        <w:t xml:space="preserve">Đặc điểm tình trạng </w:t>
      </w:r>
      <w:r w:rsidR="009B4549">
        <w:t>SDD</w:t>
      </w:r>
      <w:r>
        <w:t xml:space="preserve"> theo BMI</w:t>
      </w:r>
    </w:p>
    <w:p w14:paraId="2AB1BB5D" w14:textId="77777777" w:rsidR="008B2F15" w:rsidRDefault="008B2F15" w:rsidP="008B2F15">
      <w:r>
        <w:drawing>
          <wp:inline distT="0" distB="0" distL="0" distR="0" wp14:anchorId="2B7F4FC5" wp14:editId="4E23FFD3">
            <wp:extent cx="5486400" cy="32004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D27CD3E" w:rsidR="00E61F7A" w:rsidRDefault="00E61F7A" w:rsidP="00E61F7A">
      <w:pPr>
        <w:pStyle w:val="Caption"/>
      </w:pPr>
      <w:bookmarkStart w:id="75" w:name="_Toc134606429"/>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1</w:t>
      </w:r>
      <w:r>
        <w:fldChar w:fldCharType="end"/>
      </w:r>
      <w:r>
        <w:t>. Tỷ lệ tình trạng dinh dưỡng theo BMI</w:t>
      </w:r>
      <w:bookmarkEnd w:id="75"/>
    </w:p>
    <w:p w14:paraId="7F6D9F25" w14:textId="684659F8" w:rsidR="008B2F15" w:rsidRPr="0029228C" w:rsidRDefault="008B2F15" w:rsidP="008B2F15">
      <w:r>
        <w:t xml:space="preserve">Nhận xét: </w:t>
      </w:r>
      <w:r w:rsidR="0037693D">
        <w:t xml:space="preserve">theo BMI, </w:t>
      </w:r>
      <w:r>
        <w:t>tỷ lệ</w:t>
      </w:r>
      <w:r w:rsidR="007357D9">
        <w:t xml:space="preserve"> </w:t>
      </w:r>
      <w:r w:rsidR="00DD3926">
        <w:t>bệnh nhân mắc SDD là 34,4%</w:t>
      </w:r>
      <w:r w:rsidR="00567D25">
        <w:t xml:space="preserve"> và </w:t>
      </w:r>
      <w:r w:rsidR="007357D9">
        <w:t>bệnh nhân</w:t>
      </w:r>
      <w:r>
        <w:t xml:space="preserve"> </w:t>
      </w:r>
      <w:r w:rsidR="00B55D89">
        <w:t xml:space="preserve">không SDD </w:t>
      </w:r>
      <w:r>
        <w:t>là 65,6%</w:t>
      </w:r>
      <w:r w:rsidR="00DF1C95">
        <w:t xml:space="preserve">, </w:t>
      </w:r>
    </w:p>
    <w:p w14:paraId="2098EDA3" w14:textId="47878768" w:rsidR="00A80220" w:rsidRPr="00707BC9" w:rsidRDefault="00CF667C" w:rsidP="00AA3D78">
      <w:pPr>
        <w:pStyle w:val="Caption"/>
        <w:rPr>
          <w:b w:val="0"/>
          <w:bCs/>
        </w:rPr>
      </w:pPr>
      <w:bookmarkStart w:id="76" w:name="_Toc134606408"/>
      <w:r>
        <w:t xml:space="preserve">Bảng </w:t>
      </w:r>
      <w:r>
        <w:fldChar w:fldCharType="begin"/>
      </w:r>
      <w:r>
        <w:instrText xml:space="preserve"> STYLEREF 1 \s </w:instrText>
      </w:r>
      <w:r>
        <w:fldChar w:fldCharType="separate"/>
      </w:r>
      <w:r w:rsidR="003038B7">
        <w:t>3</w:t>
      </w:r>
      <w:r>
        <w:fldChar w:fldCharType="end"/>
      </w:r>
      <w:r>
        <w:t>.</w:t>
      </w:r>
      <w:r>
        <w:fldChar w:fldCharType="begin"/>
      </w:r>
      <w:r>
        <w:instrText xml:space="preserve"> SEQ Bảng \* ARABIC \s 1 </w:instrText>
      </w:r>
      <w:r>
        <w:fldChar w:fldCharType="separate"/>
      </w:r>
      <w:r w:rsidR="003038B7">
        <w:t>1</w:t>
      </w:r>
      <w:r>
        <w:fldChar w:fldCharType="end"/>
      </w:r>
      <w:r w:rsidR="00F63E39" w:rsidRPr="00707BC9">
        <w:rPr>
          <w:bCs/>
        </w:rPr>
        <w:t xml:space="preserve">. </w:t>
      </w:r>
      <w:r w:rsidR="00A80220" w:rsidRPr="00707BC9">
        <w:rPr>
          <w:bCs/>
        </w:rPr>
        <w:t xml:space="preserve">Tình trạng </w:t>
      </w:r>
      <w:r w:rsidR="00262A2F">
        <w:rPr>
          <w:bCs/>
        </w:rPr>
        <w:t>SDD</w:t>
      </w:r>
      <w:r w:rsidR="00A80220" w:rsidRPr="00707BC9">
        <w:rPr>
          <w:bCs/>
        </w:rPr>
        <w:t xml:space="preserve"> theo BMI</w:t>
      </w:r>
      <w:bookmarkEnd w:id="7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314C57" w:rsidRDefault="00FC30FB" w:rsidP="00314C57">
            <w:pPr>
              <w:jc w:val="right"/>
              <w:rPr>
                <w:b/>
                <w:bCs/>
              </w:rPr>
            </w:pPr>
            <w:r>
              <w:rPr>
                <w:b/>
                <w:bCs/>
              </w:rPr>
              <w:t>B</w:t>
            </w:r>
            <w:r w:rsidR="002B05BF">
              <w:rPr>
                <w:b/>
                <w:bCs/>
              </w:rPr>
              <w:t>ệnh nhân</w:t>
            </w:r>
          </w:p>
          <w:p w14:paraId="4E5D76BA" w14:textId="77777777" w:rsidR="00A80220" w:rsidRPr="00314C57" w:rsidRDefault="00A80220" w:rsidP="00314C57">
            <w:pPr>
              <w:rPr>
                <w:rFonts w:eastAsia=".VnTime"/>
                <w:b/>
                <w:bCs/>
              </w:rPr>
            </w:pPr>
            <w:r w:rsidRPr="00314C57">
              <w:rPr>
                <w:b/>
                <w:bCs/>
              </w:rPr>
              <w:t>BMI</w:t>
            </w:r>
          </w:p>
        </w:tc>
        <w:tc>
          <w:tcPr>
            <w:tcW w:w="1333" w:type="pct"/>
            <w:hideMark/>
          </w:tcPr>
          <w:p w14:paraId="72A0AB0A" w14:textId="77777777" w:rsidR="00A80220" w:rsidRPr="00314C57" w:rsidRDefault="00A80220" w:rsidP="001B667A">
            <w:pPr>
              <w:jc w:val="center"/>
              <w:rPr>
                <w:rFonts w:eastAsia=".VnTime"/>
                <w:b/>
                <w:bCs/>
                <w:lang w:val="vi-VN"/>
              </w:rPr>
            </w:pPr>
            <w:r w:rsidRPr="00314C57">
              <w:rPr>
                <w:rFonts w:eastAsia=".VnTime"/>
                <w:b/>
                <w:bCs/>
                <w:lang w:val="vi-VN"/>
              </w:rPr>
              <w:t>n</w:t>
            </w:r>
          </w:p>
        </w:tc>
        <w:tc>
          <w:tcPr>
            <w:tcW w:w="1200" w:type="pct"/>
            <w:hideMark/>
          </w:tcPr>
          <w:p w14:paraId="18CE86F0" w14:textId="77777777" w:rsidR="00A80220" w:rsidRPr="00314C57" w:rsidRDefault="00A80220" w:rsidP="001B667A">
            <w:pPr>
              <w:jc w:val="center"/>
              <w:rPr>
                <w:rFonts w:eastAsia=".VnTime"/>
                <w:b/>
                <w:bCs/>
                <w:lang w:val="vi-VN"/>
              </w:rPr>
            </w:pPr>
            <w:r w:rsidRPr="00314C57">
              <w:rPr>
                <w:rFonts w:eastAsia=".VnTime"/>
                <w:b/>
                <w:bCs/>
                <w:lang w:val="vi-VN"/>
              </w:rPr>
              <w:t>%</w:t>
            </w:r>
          </w:p>
        </w:tc>
      </w:tr>
      <w:tr w:rsidR="00D77979" w:rsidRPr="000E5388" w14:paraId="55D8E477" w14:textId="77777777" w:rsidTr="00090BE1">
        <w:trPr>
          <w:trHeight w:val="437"/>
        </w:trPr>
        <w:tc>
          <w:tcPr>
            <w:tcW w:w="2467" w:type="pct"/>
          </w:tcPr>
          <w:p w14:paraId="1A3BA9A7" w14:textId="7763792C" w:rsidR="00D77979" w:rsidRPr="0065033E" w:rsidRDefault="00D77979" w:rsidP="00D77979">
            <w:r>
              <w:t>SDD độ I</w:t>
            </w:r>
          </w:p>
        </w:tc>
        <w:tc>
          <w:tcPr>
            <w:tcW w:w="1333" w:type="pct"/>
            <w:vAlign w:val="top"/>
          </w:tcPr>
          <w:p w14:paraId="7DE83611" w14:textId="02355FC0" w:rsidR="00D77979" w:rsidRPr="00CA79D3" w:rsidRDefault="00D77979" w:rsidP="00D77979">
            <w:pPr>
              <w:jc w:val="center"/>
              <w:rPr>
                <w:lang w:val="vi-VN"/>
              </w:rPr>
            </w:pPr>
            <w:r w:rsidRPr="0017726A">
              <w:t>43</w:t>
            </w:r>
          </w:p>
        </w:tc>
        <w:tc>
          <w:tcPr>
            <w:tcW w:w="1200" w:type="pct"/>
            <w:vAlign w:val="top"/>
          </w:tcPr>
          <w:p w14:paraId="506F388A" w14:textId="6FB4FC2A" w:rsidR="00D77979" w:rsidRPr="001264CA" w:rsidRDefault="001264CA" w:rsidP="00D77979">
            <w:pPr>
              <w:jc w:val="center"/>
            </w:pPr>
            <w:r>
              <w:t>50</w:t>
            </w:r>
            <w:r w:rsidR="00262EAF">
              <w:t>,0</w:t>
            </w:r>
          </w:p>
        </w:tc>
      </w:tr>
      <w:tr w:rsidR="00B84623" w:rsidRPr="000E5388" w14:paraId="3C16D4A0" w14:textId="77777777" w:rsidTr="00090BE1">
        <w:trPr>
          <w:trHeight w:val="437"/>
        </w:trPr>
        <w:tc>
          <w:tcPr>
            <w:tcW w:w="2467" w:type="pct"/>
          </w:tcPr>
          <w:p w14:paraId="10408E07" w14:textId="0D1D1438" w:rsidR="00B84623" w:rsidRDefault="00B84623" w:rsidP="00B84623">
            <w:r>
              <w:t>SDD độ II</w:t>
            </w:r>
          </w:p>
        </w:tc>
        <w:tc>
          <w:tcPr>
            <w:tcW w:w="1333" w:type="pct"/>
            <w:vAlign w:val="top"/>
          </w:tcPr>
          <w:p w14:paraId="17954E9B" w14:textId="2F9D724D" w:rsidR="00B84623" w:rsidRPr="0017726A" w:rsidRDefault="00B84623" w:rsidP="00B84623">
            <w:pPr>
              <w:jc w:val="center"/>
            </w:pPr>
            <w:r w:rsidRPr="0017726A">
              <w:t>22</w:t>
            </w:r>
          </w:p>
        </w:tc>
        <w:tc>
          <w:tcPr>
            <w:tcW w:w="1200" w:type="pct"/>
            <w:vAlign w:val="top"/>
          </w:tcPr>
          <w:p w14:paraId="55F53C4A" w14:textId="4636B22A" w:rsidR="00B84623" w:rsidRDefault="00B84623" w:rsidP="00B84623">
            <w:pPr>
              <w:jc w:val="center"/>
            </w:pPr>
            <w:r>
              <w:t>25,6</w:t>
            </w:r>
          </w:p>
        </w:tc>
      </w:tr>
      <w:tr w:rsidR="00B84623" w:rsidRPr="000E5388" w14:paraId="3065F086" w14:textId="77777777" w:rsidTr="00090BE1">
        <w:trPr>
          <w:trHeight w:val="437"/>
        </w:trPr>
        <w:tc>
          <w:tcPr>
            <w:tcW w:w="2467" w:type="pct"/>
          </w:tcPr>
          <w:p w14:paraId="39B551BF" w14:textId="3792242D" w:rsidR="00B84623" w:rsidRDefault="00B84623" w:rsidP="00B84623">
            <w:r>
              <w:t>SDD độ III</w:t>
            </w:r>
          </w:p>
        </w:tc>
        <w:tc>
          <w:tcPr>
            <w:tcW w:w="1333" w:type="pct"/>
            <w:vAlign w:val="top"/>
          </w:tcPr>
          <w:p w14:paraId="7C0DD045" w14:textId="7C829A0D" w:rsidR="00B84623" w:rsidRPr="0017726A" w:rsidRDefault="00B84623" w:rsidP="00B84623">
            <w:pPr>
              <w:jc w:val="center"/>
            </w:pPr>
            <w:r w:rsidRPr="0017726A">
              <w:t>21</w:t>
            </w:r>
          </w:p>
        </w:tc>
        <w:tc>
          <w:tcPr>
            <w:tcW w:w="1200" w:type="pct"/>
            <w:vAlign w:val="top"/>
          </w:tcPr>
          <w:p w14:paraId="38FBD6A3" w14:textId="395CDE68" w:rsidR="00B84623" w:rsidRDefault="00B84623" w:rsidP="00B84623">
            <w:pPr>
              <w:jc w:val="center"/>
            </w:pPr>
            <w:r>
              <w:t>24,4</w:t>
            </w:r>
          </w:p>
        </w:tc>
      </w:tr>
      <w:tr w:rsidR="00B84623" w:rsidRPr="000E5388" w14:paraId="1138F57F" w14:textId="77777777" w:rsidTr="00090BE1">
        <w:trPr>
          <w:trHeight w:val="437"/>
        </w:trPr>
        <w:tc>
          <w:tcPr>
            <w:tcW w:w="2467" w:type="pct"/>
          </w:tcPr>
          <w:p w14:paraId="289809B8" w14:textId="77777777" w:rsidR="00B84623" w:rsidRDefault="00B84623" w:rsidP="00B84623">
            <w:r>
              <w:t>Tổng</w:t>
            </w:r>
          </w:p>
        </w:tc>
        <w:tc>
          <w:tcPr>
            <w:tcW w:w="1333" w:type="pct"/>
            <w:vAlign w:val="top"/>
          </w:tcPr>
          <w:p w14:paraId="6BB9ACBC" w14:textId="21814558" w:rsidR="00B84623" w:rsidRPr="00B73F9A" w:rsidRDefault="00B84623" w:rsidP="00B84623">
            <w:pPr>
              <w:jc w:val="center"/>
            </w:pPr>
            <w:r>
              <w:t>86</w:t>
            </w:r>
          </w:p>
        </w:tc>
        <w:tc>
          <w:tcPr>
            <w:tcW w:w="1200" w:type="pct"/>
            <w:vAlign w:val="top"/>
          </w:tcPr>
          <w:p w14:paraId="4D24A0C8" w14:textId="1EDD4D25" w:rsidR="00B84623" w:rsidRPr="00CA79D3" w:rsidRDefault="00B84623" w:rsidP="00B84623">
            <w:pPr>
              <w:jc w:val="center"/>
              <w:rPr>
                <w:lang w:val="vi-VN"/>
              </w:rPr>
            </w:pPr>
            <w:r w:rsidRPr="0017726A">
              <w:t>100</w:t>
            </w:r>
          </w:p>
        </w:tc>
      </w:tr>
    </w:tbl>
    <w:p w14:paraId="512EBEA3" w14:textId="149F7439" w:rsidR="00A80220" w:rsidRDefault="00A80220" w:rsidP="00A80220">
      <w:pPr>
        <w:spacing w:before="160"/>
      </w:pPr>
      <w:r>
        <w:lastRenderedPageBreak/>
        <w:t>Nhận xét:</w:t>
      </w:r>
      <w:r w:rsidR="00E2464B">
        <w:t xml:space="preserve"> </w:t>
      </w:r>
      <w:r w:rsidR="00582D33">
        <w:t>đ</w:t>
      </w:r>
      <w:r w:rsidR="00E2464B">
        <w:t xml:space="preserve">ánh giá </w:t>
      </w:r>
      <w:r w:rsidR="002545E9">
        <w:t xml:space="preserve">SDD </w:t>
      </w:r>
      <w:r w:rsidR="00E2464B">
        <w:t>theo BMI,</w:t>
      </w:r>
      <w:r w:rsidR="00C15AF5">
        <w:t xml:space="preserve"> có 86 bệnh nhân mắc SDD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0</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6B2EF8A2" w:rsidR="00BE48CA" w:rsidRDefault="00BE48CA" w:rsidP="00BE48CA">
      <w:pPr>
        <w:pStyle w:val="Heading3"/>
      </w:pPr>
      <w:r>
        <w:t>3.</w:t>
      </w:r>
      <w:r w:rsidR="00423E43">
        <w:t>1</w:t>
      </w:r>
      <w:r>
        <w:t>.</w:t>
      </w:r>
      <w:r w:rsidR="00603957">
        <w:t>2</w:t>
      </w:r>
      <w:r>
        <w:t xml:space="preserve">. </w:t>
      </w:r>
      <w:r w:rsidR="003944E3">
        <w:t xml:space="preserve">Đặc điểm tình trạng </w:t>
      </w:r>
      <w:r w:rsidR="003861A9">
        <w:t>SDD</w:t>
      </w:r>
      <w:r>
        <w:t xml:space="preserve"> theo SGA</w:t>
      </w:r>
    </w:p>
    <w:p w14:paraId="54595FAB" w14:textId="77777777" w:rsidR="005E2897" w:rsidRDefault="005E2897" w:rsidP="005E2897">
      <w:r>
        <w:drawing>
          <wp:inline distT="0" distB="0" distL="0" distR="0" wp14:anchorId="466FE405" wp14:editId="4D8B688F">
            <wp:extent cx="5486400" cy="3200400"/>
            <wp:effectExtent l="0" t="0" r="0" b="0"/>
            <wp:docPr id="471369291" name="Chart 47136929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06AF30E" w:rsidR="00453CFB" w:rsidRDefault="00453CFB" w:rsidP="00C765A6">
      <w:pPr>
        <w:pStyle w:val="Caption"/>
      </w:pPr>
      <w:bookmarkStart w:id="77" w:name="_Toc134606430"/>
      <w:r>
        <w:t xml:space="preserve">Hình </w:t>
      </w:r>
      <w:r>
        <w:fldChar w:fldCharType="begin"/>
      </w:r>
      <w:r>
        <w:instrText xml:space="preserve"> STYLEREF 1 \s </w:instrText>
      </w:r>
      <w:r>
        <w:fldChar w:fldCharType="separate"/>
      </w:r>
      <w:r>
        <w:t>3</w:t>
      </w:r>
      <w:r>
        <w:fldChar w:fldCharType="end"/>
      </w:r>
      <w:r>
        <w:t>.</w:t>
      </w:r>
      <w:r>
        <w:fldChar w:fldCharType="begin"/>
      </w:r>
      <w:r>
        <w:instrText xml:space="preserve"> SEQ Hình \* ARABIC \s 1 </w:instrText>
      </w:r>
      <w:r>
        <w:fldChar w:fldCharType="separate"/>
      </w:r>
      <w:r>
        <w:t>2</w:t>
      </w:r>
      <w:r>
        <w:fldChar w:fldCharType="end"/>
      </w:r>
      <w:r>
        <w:t>. Tỷ lệ tình trạng dinh dưỡng theo SGA</w:t>
      </w:r>
      <w:bookmarkEnd w:id="77"/>
    </w:p>
    <w:p w14:paraId="03B80A4D" w14:textId="458EC7C5" w:rsidR="005E2897" w:rsidRPr="00183A75" w:rsidRDefault="005E2897" w:rsidP="005E2897">
      <w:r>
        <w:t xml:space="preserve">Nhận xét: </w:t>
      </w:r>
      <w:r w:rsidR="000758A8">
        <w:t xml:space="preserve">theo SGA, </w:t>
      </w:r>
      <w:r>
        <w:t xml:space="preserve">tỷ lệ </w:t>
      </w:r>
      <w:r w:rsidR="00F91DB4">
        <w:t xml:space="preserve">bệnh nhân </w:t>
      </w:r>
      <w:r>
        <w:t>mắc SDD là 37,2%</w:t>
      </w:r>
      <w:r w:rsidR="00F91DB4">
        <w:t xml:space="preserve">, tỷ lệ bệnh nhân </w:t>
      </w:r>
      <w:r w:rsidR="00F91DB4">
        <w:t>không SDD là 62,8%</w:t>
      </w:r>
      <w:r w:rsidR="008369C7">
        <w:t>.</w:t>
      </w:r>
    </w:p>
    <w:p w14:paraId="0FF3E830" w14:textId="632D0C23" w:rsidR="00F724BC" w:rsidRPr="00707BC9" w:rsidRDefault="00F724BC" w:rsidP="00F724BC">
      <w:pPr>
        <w:pStyle w:val="Caption"/>
        <w:rPr>
          <w:b w:val="0"/>
          <w:bCs/>
        </w:rPr>
      </w:pPr>
      <w:bookmarkStart w:id="78" w:name="_Toc13460640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w:t>
      </w:r>
      <w:r w:rsidR="00CF667C">
        <w:fldChar w:fldCharType="end"/>
      </w:r>
      <w:r w:rsidRPr="00707BC9">
        <w:rPr>
          <w:bCs/>
        </w:rPr>
        <w:t xml:space="preserve">. </w:t>
      </w:r>
      <w:r w:rsidR="00F51D67">
        <w:rPr>
          <w:bCs/>
        </w:rPr>
        <w:t>T</w:t>
      </w:r>
      <w:r w:rsidRPr="00707BC9">
        <w:rPr>
          <w:bCs/>
        </w:rPr>
        <w:t xml:space="preserve">ình trạng </w:t>
      </w:r>
      <w:r w:rsidR="009F74D7">
        <w:rPr>
          <w:bCs/>
        </w:rPr>
        <w:t>SDD</w:t>
      </w:r>
      <w:r w:rsidRPr="00707BC9">
        <w:rPr>
          <w:bCs/>
        </w:rPr>
        <w:t xml:space="preserve"> theo </w:t>
      </w:r>
      <w:r>
        <w:rPr>
          <w:bCs/>
        </w:rPr>
        <w:t>SGA</w:t>
      </w:r>
      <w:bookmarkEnd w:id="7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CA0A57">
        <w:trPr>
          <w:trHeight w:val="589"/>
        </w:trPr>
        <w:tc>
          <w:tcPr>
            <w:tcW w:w="2782" w:type="pct"/>
            <w:tcBorders>
              <w:tl2br w:val="single" w:sz="4" w:space="0" w:color="auto"/>
            </w:tcBorders>
            <w:hideMark/>
          </w:tcPr>
          <w:p w14:paraId="21125847" w14:textId="77777777" w:rsidR="002D6DDE" w:rsidRPr="00314C57" w:rsidRDefault="002D6DDE" w:rsidP="002D6DDE">
            <w:pPr>
              <w:jc w:val="right"/>
              <w:rPr>
                <w:b/>
                <w:bCs/>
              </w:rPr>
            </w:pPr>
            <w:r>
              <w:rPr>
                <w:b/>
                <w:bCs/>
              </w:rPr>
              <w:t>Bệnh nhân</w:t>
            </w:r>
          </w:p>
          <w:p w14:paraId="19E50825" w14:textId="396DC01F" w:rsidR="00A80220" w:rsidRPr="00612BEA" w:rsidRDefault="00FF5F23" w:rsidP="00C767F1">
            <w:pPr>
              <w:tabs>
                <w:tab w:val="left" w:pos="284"/>
              </w:tabs>
              <w:spacing w:after="0"/>
              <w:rPr>
                <w:rFonts w:eastAsia=".VnTime"/>
                <w:b/>
                <w:bCs/>
              </w:rPr>
            </w:pPr>
            <w:r>
              <w:rPr>
                <w:b/>
                <w:bCs/>
              </w:rPr>
              <w:t>TTDD</w:t>
            </w:r>
          </w:p>
        </w:tc>
        <w:tc>
          <w:tcPr>
            <w:tcW w:w="1084" w:type="pct"/>
            <w:hideMark/>
          </w:tcPr>
          <w:p w14:paraId="02762CD8" w14:textId="77777777" w:rsidR="00A80220" w:rsidRPr="00D25C00" w:rsidRDefault="00A80220" w:rsidP="00C767F1">
            <w:pPr>
              <w:tabs>
                <w:tab w:val="left" w:pos="284"/>
              </w:tabs>
              <w:spacing w:after="0"/>
              <w:jc w:val="center"/>
              <w:rPr>
                <w:rFonts w:eastAsia=".VnTime"/>
                <w:b/>
                <w:bCs/>
                <w:lang w:val="vi-VN"/>
              </w:rPr>
            </w:pPr>
            <w:r w:rsidRPr="000E5388">
              <w:rPr>
                <w:rFonts w:eastAsia=".VnTime"/>
                <w:b/>
                <w:bCs/>
                <w:lang w:val="vi-VN"/>
              </w:rPr>
              <w:t>n</w:t>
            </w:r>
          </w:p>
        </w:tc>
        <w:tc>
          <w:tcPr>
            <w:tcW w:w="1134" w:type="pct"/>
            <w:hideMark/>
          </w:tcPr>
          <w:p w14:paraId="0AA2FB33" w14:textId="77777777" w:rsidR="00A80220" w:rsidRPr="00D25C00" w:rsidRDefault="00A80220" w:rsidP="00C767F1">
            <w:pPr>
              <w:tabs>
                <w:tab w:val="left" w:pos="284"/>
              </w:tabs>
              <w:spacing w:after="0"/>
              <w:jc w:val="center"/>
              <w:rPr>
                <w:rFonts w:eastAsia=".VnTime"/>
                <w:b/>
                <w:bCs/>
                <w:lang w:val="vi-VN"/>
              </w:rPr>
            </w:pPr>
            <w:r w:rsidRPr="00D25C00">
              <w:rPr>
                <w:rFonts w:eastAsia=".VnTime"/>
                <w:b/>
                <w:bCs/>
                <w:lang w:val="vi-VN"/>
              </w:rPr>
              <w:t>%</w:t>
            </w:r>
          </w:p>
        </w:tc>
      </w:tr>
      <w:tr w:rsidR="00871A91" w:rsidRPr="000E5388" w14:paraId="5182AEC7" w14:textId="77777777" w:rsidTr="006410DA">
        <w:trPr>
          <w:trHeight w:val="437"/>
        </w:trPr>
        <w:tc>
          <w:tcPr>
            <w:tcW w:w="2782" w:type="pct"/>
          </w:tcPr>
          <w:p w14:paraId="386CAF6F" w14:textId="4A2BB123" w:rsidR="00871A91" w:rsidRPr="00C4380D" w:rsidRDefault="00871A91" w:rsidP="00871A91">
            <w:r>
              <w:t>SGA B</w:t>
            </w:r>
          </w:p>
        </w:tc>
        <w:tc>
          <w:tcPr>
            <w:tcW w:w="1084" w:type="pct"/>
            <w:vAlign w:val="top"/>
          </w:tcPr>
          <w:p w14:paraId="3C92F949" w14:textId="6E88DF7E" w:rsidR="00871A91" w:rsidRPr="00CA79D3" w:rsidRDefault="00871A91" w:rsidP="00871A91">
            <w:pPr>
              <w:tabs>
                <w:tab w:val="left" w:pos="284"/>
              </w:tabs>
              <w:spacing w:after="0"/>
              <w:jc w:val="center"/>
              <w:rPr>
                <w:lang w:val="vi-VN"/>
              </w:rPr>
            </w:pPr>
            <w:r w:rsidRPr="00F71708">
              <w:t>80</w:t>
            </w:r>
          </w:p>
        </w:tc>
        <w:tc>
          <w:tcPr>
            <w:tcW w:w="1134" w:type="pct"/>
            <w:vAlign w:val="top"/>
          </w:tcPr>
          <w:p w14:paraId="6D7235B1" w14:textId="048974EF" w:rsidR="00871A91" w:rsidRPr="00063E85" w:rsidRDefault="00063E85" w:rsidP="00871A91">
            <w:pPr>
              <w:tabs>
                <w:tab w:val="left" w:pos="284"/>
              </w:tabs>
              <w:spacing w:after="0"/>
              <w:jc w:val="center"/>
            </w:pPr>
            <w:r>
              <w:t>86</w:t>
            </w:r>
            <w:r w:rsidR="009335A0">
              <w:t>,0</w:t>
            </w:r>
          </w:p>
        </w:tc>
      </w:tr>
      <w:tr w:rsidR="00871A91" w:rsidRPr="000E5388" w14:paraId="0AF4C674" w14:textId="77777777" w:rsidTr="006410DA">
        <w:trPr>
          <w:trHeight w:val="437"/>
        </w:trPr>
        <w:tc>
          <w:tcPr>
            <w:tcW w:w="2782" w:type="pct"/>
          </w:tcPr>
          <w:p w14:paraId="1D77DC4A" w14:textId="22EAACC5" w:rsidR="00871A91" w:rsidRDefault="00871A91" w:rsidP="00871A91">
            <w:r>
              <w:t>SGA C</w:t>
            </w:r>
          </w:p>
        </w:tc>
        <w:tc>
          <w:tcPr>
            <w:tcW w:w="1084" w:type="pct"/>
            <w:vAlign w:val="top"/>
          </w:tcPr>
          <w:p w14:paraId="1A4ACE1D" w14:textId="6419CCAD" w:rsidR="00871A91" w:rsidRPr="00CA79D3" w:rsidRDefault="00871A91" w:rsidP="00871A91">
            <w:pPr>
              <w:tabs>
                <w:tab w:val="left" w:pos="284"/>
              </w:tabs>
              <w:spacing w:after="0"/>
              <w:jc w:val="center"/>
              <w:rPr>
                <w:lang w:val="vi-VN"/>
              </w:rPr>
            </w:pPr>
            <w:r w:rsidRPr="00F71708">
              <w:t>13</w:t>
            </w:r>
          </w:p>
        </w:tc>
        <w:tc>
          <w:tcPr>
            <w:tcW w:w="1134" w:type="pct"/>
            <w:vAlign w:val="top"/>
          </w:tcPr>
          <w:p w14:paraId="42D1F019" w14:textId="45C684CF" w:rsidR="00871A91" w:rsidRPr="00EC39DD" w:rsidRDefault="00EC39DD" w:rsidP="00871A91">
            <w:pPr>
              <w:tabs>
                <w:tab w:val="left" w:pos="284"/>
              </w:tabs>
              <w:spacing w:after="0"/>
              <w:jc w:val="center"/>
            </w:pPr>
            <w:r>
              <w:t>14</w:t>
            </w:r>
            <w:r w:rsidR="009335A0">
              <w:t>,0</w:t>
            </w:r>
          </w:p>
        </w:tc>
      </w:tr>
      <w:tr w:rsidR="00871A91" w:rsidRPr="000E5388" w14:paraId="67C78844" w14:textId="77777777" w:rsidTr="006410DA">
        <w:trPr>
          <w:trHeight w:val="437"/>
        </w:trPr>
        <w:tc>
          <w:tcPr>
            <w:tcW w:w="2782" w:type="pct"/>
          </w:tcPr>
          <w:p w14:paraId="6B6DFBAC" w14:textId="77777777" w:rsidR="00871A91" w:rsidRDefault="00871A91" w:rsidP="00871A91">
            <w:r>
              <w:t>Tổng</w:t>
            </w:r>
          </w:p>
        </w:tc>
        <w:tc>
          <w:tcPr>
            <w:tcW w:w="1084" w:type="pct"/>
            <w:vAlign w:val="top"/>
          </w:tcPr>
          <w:p w14:paraId="755CE3C7" w14:textId="3903937E" w:rsidR="00871A91" w:rsidRPr="00CA79D3" w:rsidRDefault="00C26426" w:rsidP="00871A91">
            <w:pPr>
              <w:tabs>
                <w:tab w:val="left" w:pos="284"/>
              </w:tabs>
              <w:spacing w:after="0"/>
              <w:jc w:val="center"/>
              <w:rPr>
                <w:lang w:val="vi-VN"/>
              </w:rPr>
            </w:pPr>
            <w:r>
              <w:t>93</w:t>
            </w:r>
          </w:p>
        </w:tc>
        <w:tc>
          <w:tcPr>
            <w:tcW w:w="1134" w:type="pct"/>
            <w:vAlign w:val="top"/>
          </w:tcPr>
          <w:p w14:paraId="079B3186" w14:textId="019F77BC" w:rsidR="00871A91" w:rsidRPr="00CA79D3" w:rsidRDefault="00871A91" w:rsidP="00871A91">
            <w:pPr>
              <w:tabs>
                <w:tab w:val="left" w:pos="284"/>
              </w:tabs>
              <w:spacing w:after="0"/>
              <w:jc w:val="center"/>
              <w:rPr>
                <w:lang w:val="vi-VN"/>
              </w:rPr>
            </w:pPr>
            <w:r w:rsidRPr="00F71708">
              <w:t>100</w:t>
            </w:r>
          </w:p>
        </w:tc>
      </w:tr>
    </w:tbl>
    <w:p w14:paraId="6CC38772" w14:textId="30146E1C" w:rsidR="00A80220" w:rsidRDefault="00A80220" w:rsidP="0034545A">
      <w:pPr>
        <w:spacing w:before="160"/>
      </w:pPr>
      <w:r>
        <w:lastRenderedPageBreak/>
        <w:t>Nhận xét:</w:t>
      </w:r>
      <w:r w:rsidR="00635C3B">
        <w:t xml:space="preserve"> </w:t>
      </w:r>
      <w:r w:rsidR="006B48D9">
        <w:t>đ</w:t>
      </w:r>
      <w:r w:rsidR="00635C3B">
        <w:t xml:space="preserve">ánh giá </w:t>
      </w:r>
      <w:r w:rsidR="0063001D">
        <w:t>SDD</w:t>
      </w:r>
      <w:r w:rsidR="00635C3B">
        <w:t xml:space="preserve"> theo SGA,</w:t>
      </w:r>
      <w:r w:rsidR="00295AA1">
        <w:t xml:space="preserve"> có 93 bệnh nhân mắc SDD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955ADB">
        <w:t>,0</w:t>
      </w:r>
      <w:r w:rsidR="003430D6">
        <w:t>%</w:t>
      </w:r>
      <w:r w:rsidR="009B2FD2">
        <w:t xml:space="preserve"> và </w:t>
      </w:r>
      <w:r w:rsidR="0062055B">
        <w:t>SGA C</w:t>
      </w:r>
      <w:r w:rsidR="003430D6">
        <w:t xml:space="preserve"> chiếm 14</w:t>
      </w:r>
      <w:r w:rsidR="00955ADB">
        <w:t>,0</w:t>
      </w:r>
      <w:r w:rsidR="003430D6">
        <w:t>%</w:t>
      </w:r>
      <w:r w:rsidR="00BE3F34">
        <w:t>.</w:t>
      </w:r>
    </w:p>
    <w:p w14:paraId="6B3D1046" w14:textId="4222CADE" w:rsidR="005F1977" w:rsidRDefault="005F1977" w:rsidP="005F1977">
      <w:pPr>
        <w:pStyle w:val="Heading3"/>
      </w:pPr>
      <w:r>
        <w:t xml:space="preserve">3.1.3. </w:t>
      </w:r>
      <w:r w:rsidR="003944E3">
        <w:t xml:space="preserve">Đặc điểm </w:t>
      </w:r>
      <w:r w:rsidR="009134DB">
        <w:t>suy dinh dưỡng</w:t>
      </w:r>
      <w:r>
        <w:t xml:space="preserve"> theo </w:t>
      </w:r>
      <w:r w:rsidR="00B12481">
        <w:t>nhóm</w:t>
      </w:r>
      <w:r w:rsidR="008633E4">
        <w:t xml:space="preserve"> tuổi</w:t>
      </w:r>
    </w:p>
    <w:p w14:paraId="165FB12E" w14:textId="69BFE67D" w:rsidR="005F1977" w:rsidRPr="00175D73" w:rsidRDefault="00175D73" w:rsidP="00175D73">
      <w:pPr>
        <w:pStyle w:val="Caption"/>
        <w:rPr>
          <w:b w:val="0"/>
          <w:bCs/>
        </w:rPr>
      </w:pPr>
      <w:r>
        <w:tab/>
      </w:r>
      <w:bookmarkStart w:id="79" w:name="_Toc13460641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3</w:t>
      </w:r>
      <w:r w:rsidR="00CF667C">
        <w:fldChar w:fldCharType="end"/>
      </w:r>
      <w:r w:rsidRPr="00707BC9">
        <w:rPr>
          <w:bCs/>
        </w:rPr>
        <w:t xml:space="preserve">. </w:t>
      </w:r>
      <w:r w:rsidR="004F78B4">
        <w:rPr>
          <w:bCs/>
        </w:rPr>
        <w:t>Đặc điểm</w:t>
      </w:r>
      <w:r w:rsidRPr="00707BC9">
        <w:rPr>
          <w:bCs/>
        </w:rPr>
        <w:t xml:space="preserve"> </w:t>
      </w:r>
      <w:r>
        <w:rPr>
          <w:bCs/>
        </w:rPr>
        <w:t>SDD</w:t>
      </w:r>
      <w:r w:rsidRPr="00707BC9">
        <w:rPr>
          <w:bCs/>
        </w:rPr>
        <w:t xml:space="preserve"> theo </w:t>
      </w:r>
      <w:r w:rsidR="00B12481">
        <w:rPr>
          <w:bCs/>
        </w:rPr>
        <w:t>nhóm</w:t>
      </w:r>
      <w:r>
        <w:rPr>
          <w:bCs/>
        </w:rPr>
        <w:t xml:space="preserve"> tuổi</w:t>
      </w:r>
      <w:bookmarkEnd w:id="7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CB522E">
        <w:tc>
          <w:tcPr>
            <w:tcW w:w="5000" w:type="pct"/>
            <w:gridSpan w:val="7"/>
            <w:tcBorders>
              <w:tl2br w:val="nil"/>
            </w:tcBorders>
          </w:tcPr>
          <w:p w14:paraId="77B11A02" w14:textId="77777777" w:rsidR="005F1977" w:rsidRPr="002A15EF" w:rsidRDefault="005F1977" w:rsidP="009169DE">
            <w:pPr>
              <w:jc w:val="center"/>
              <w:rPr>
                <w:b/>
                <w:bCs/>
              </w:rPr>
            </w:pPr>
            <w:r>
              <w:rPr>
                <w:b/>
                <w:bCs/>
                <w:szCs w:val="28"/>
              </w:rPr>
              <w:t>BMI</w:t>
            </w:r>
          </w:p>
        </w:tc>
      </w:tr>
      <w:tr w:rsidR="008E3FD0" w14:paraId="33DC39EE" w14:textId="77777777" w:rsidTr="00FF1A80">
        <w:trPr>
          <w:trHeight w:val="759"/>
        </w:trPr>
        <w:tc>
          <w:tcPr>
            <w:tcW w:w="1577" w:type="pct"/>
            <w:tcBorders>
              <w:tl2br w:val="single" w:sz="4" w:space="0" w:color="auto"/>
            </w:tcBorders>
          </w:tcPr>
          <w:p w14:paraId="09CE73BA" w14:textId="77777777" w:rsidR="008E3FD0" w:rsidRPr="002A15EF" w:rsidRDefault="008E3FD0" w:rsidP="009169DE">
            <w:pPr>
              <w:jc w:val="right"/>
              <w:rPr>
                <w:b/>
                <w:bCs/>
                <w:szCs w:val="28"/>
              </w:rPr>
            </w:pPr>
            <w:r>
              <w:rPr>
                <w:b/>
                <w:bCs/>
                <w:szCs w:val="28"/>
              </w:rPr>
              <w:t>TTDD</w:t>
            </w:r>
          </w:p>
          <w:p w14:paraId="503A5F5E" w14:textId="77777777" w:rsidR="008E3FD0" w:rsidRPr="002A15EF" w:rsidRDefault="008E3FD0" w:rsidP="009169DE">
            <w:pPr>
              <w:rPr>
                <w:b/>
                <w:bCs/>
                <w:szCs w:val="28"/>
              </w:rPr>
            </w:pPr>
            <w:r>
              <w:rPr>
                <w:b/>
                <w:bCs/>
                <w:szCs w:val="28"/>
              </w:rPr>
              <w:t>Tuổi</w:t>
            </w:r>
          </w:p>
        </w:tc>
        <w:tc>
          <w:tcPr>
            <w:tcW w:w="856" w:type="pct"/>
          </w:tcPr>
          <w:p w14:paraId="5D2A9C9A" w14:textId="7CE2C272" w:rsidR="008E3FD0" w:rsidRPr="003C2462" w:rsidRDefault="008E3FD0" w:rsidP="009169DE">
            <w:pPr>
              <w:jc w:val="center"/>
            </w:pPr>
            <w:r>
              <w:rPr>
                <w:b/>
                <w:bCs/>
                <w:szCs w:val="28"/>
              </w:rPr>
              <w:t>SDD độ I (n, %)</w:t>
            </w:r>
          </w:p>
        </w:tc>
        <w:tc>
          <w:tcPr>
            <w:tcW w:w="856" w:type="pct"/>
            <w:gridSpan w:val="2"/>
          </w:tcPr>
          <w:p w14:paraId="3E1D96B2" w14:textId="6C9FE3C0" w:rsidR="008E3FD0" w:rsidRPr="003C2462" w:rsidRDefault="000D27C3" w:rsidP="009169DE">
            <w:pPr>
              <w:jc w:val="center"/>
            </w:pPr>
            <w:r>
              <w:rPr>
                <w:b/>
                <w:bCs/>
                <w:szCs w:val="28"/>
              </w:rPr>
              <w:t>SDD độ II (n, %)</w:t>
            </w:r>
          </w:p>
        </w:tc>
        <w:tc>
          <w:tcPr>
            <w:tcW w:w="856" w:type="pct"/>
            <w:gridSpan w:val="2"/>
          </w:tcPr>
          <w:p w14:paraId="689B7A88" w14:textId="4BF04892" w:rsidR="008E3FD0" w:rsidRPr="002A15EF" w:rsidRDefault="000D27C3" w:rsidP="009169DE">
            <w:pPr>
              <w:jc w:val="center"/>
              <w:rPr>
                <w:b/>
                <w:bCs/>
              </w:rPr>
            </w:pPr>
            <w:r>
              <w:rPr>
                <w:b/>
                <w:bCs/>
                <w:szCs w:val="28"/>
              </w:rPr>
              <w:t>SDD độ III (n, %)</w:t>
            </w:r>
          </w:p>
        </w:tc>
        <w:tc>
          <w:tcPr>
            <w:tcW w:w="855" w:type="pct"/>
          </w:tcPr>
          <w:p w14:paraId="2FB89C3B" w14:textId="29FDAEBB" w:rsidR="008E3FD0" w:rsidRPr="002A15EF" w:rsidRDefault="005613C5" w:rsidP="009169DE">
            <w:pPr>
              <w:jc w:val="center"/>
              <w:rPr>
                <w:b/>
                <w:bCs/>
                <w:szCs w:val="28"/>
              </w:rPr>
            </w:pPr>
            <w:r>
              <w:rPr>
                <w:b/>
                <w:bCs/>
                <w:szCs w:val="28"/>
              </w:rPr>
              <w:t>Tổng</w:t>
            </w:r>
            <w:r w:rsidR="008E3FD0">
              <w:rPr>
                <w:b/>
                <w:bCs/>
                <w:szCs w:val="28"/>
              </w:rPr>
              <w:t xml:space="preserve"> (</w:t>
            </w:r>
            <w:r w:rsidR="008E3FD0" w:rsidRPr="002A15EF">
              <w:rPr>
                <w:b/>
                <w:bCs/>
                <w:szCs w:val="28"/>
              </w:rPr>
              <w:t>n</w:t>
            </w:r>
            <w:r w:rsidR="008E3FD0">
              <w:rPr>
                <w:b/>
                <w:bCs/>
                <w:szCs w:val="28"/>
              </w:rPr>
              <w:t xml:space="preserve">, </w:t>
            </w:r>
            <w:r w:rsidR="008E3FD0" w:rsidRPr="002A15EF">
              <w:rPr>
                <w:b/>
                <w:bCs/>
                <w:szCs w:val="28"/>
              </w:rPr>
              <w:t>%</w:t>
            </w:r>
            <w:r w:rsidR="008E3FD0">
              <w:rPr>
                <w:b/>
                <w:bCs/>
                <w:szCs w:val="28"/>
              </w:rPr>
              <w:t>)</w:t>
            </w:r>
          </w:p>
        </w:tc>
      </w:tr>
      <w:tr w:rsidR="008E3FD0" w14:paraId="6BBC41A6" w14:textId="77777777" w:rsidTr="00FF1A80">
        <w:trPr>
          <w:trHeight w:val="354"/>
        </w:trPr>
        <w:tc>
          <w:tcPr>
            <w:tcW w:w="1577" w:type="pct"/>
          </w:tcPr>
          <w:p w14:paraId="22A7419E" w14:textId="73FFFD91" w:rsidR="008E3FD0" w:rsidRPr="003C2462" w:rsidRDefault="008E3FD0" w:rsidP="009169DE">
            <w:pPr>
              <w:rPr>
                <w:szCs w:val="28"/>
              </w:rPr>
            </w:pPr>
            <w:r>
              <w:rPr>
                <w:szCs w:val="28"/>
              </w:rPr>
              <w:t>&lt;20 tuổi</w:t>
            </w:r>
          </w:p>
        </w:tc>
        <w:tc>
          <w:tcPr>
            <w:tcW w:w="856" w:type="pct"/>
            <w:vAlign w:val="top"/>
          </w:tcPr>
          <w:p w14:paraId="7B237965" w14:textId="5E9C9AEE" w:rsidR="008E3FD0" w:rsidRPr="003C2462" w:rsidRDefault="00D125FA" w:rsidP="009169DE">
            <w:pPr>
              <w:jc w:val="center"/>
            </w:pPr>
            <w:r>
              <w:t>3 (</w:t>
            </w:r>
            <w:r w:rsidR="00360CCC">
              <w:t>3</w:t>
            </w:r>
            <w:r>
              <w:t>7,</w:t>
            </w:r>
            <w:r w:rsidR="00360CCC">
              <w:t>5</w:t>
            </w:r>
            <w:r>
              <w:t>%)</w:t>
            </w:r>
          </w:p>
        </w:tc>
        <w:tc>
          <w:tcPr>
            <w:tcW w:w="856" w:type="pct"/>
            <w:gridSpan w:val="2"/>
          </w:tcPr>
          <w:p w14:paraId="1AF50B75" w14:textId="1B8BF61A" w:rsidR="008E3FD0" w:rsidRPr="003C2462" w:rsidRDefault="00D125FA" w:rsidP="009169DE">
            <w:pPr>
              <w:jc w:val="center"/>
            </w:pPr>
            <w:r>
              <w:t>2</w:t>
            </w:r>
            <w:r w:rsidR="003D492D">
              <w:t xml:space="preserve"> (</w:t>
            </w:r>
            <w:r w:rsidR="00360CCC">
              <w:t>25,0</w:t>
            </w:r>
            <w:r w:rsidR="003D492D">
              <w:t>%)</w:t>
            </w:r>
          </w:p>
        </w:tc>
        <w:tc>
          <w:tcPr>
            <w:tcW w:w="856" w:type="pct"/>
            <w:gridSpan w:val="2"/>
          </w:tcPr>
          <w:p w14:paraId="058D224B" w14:textId="05588041" w:rsidR="008E3FD0" w:rsidRPr="003C2462" w:rsidRDefault="00D125FA" w:rsidP="009169DE">
            <w:pPr>
              <w:jc w:val="center"/>
              <w:rPr>
                <w:szCs w:val="28"/>
              </w:rPr>
            </w:pPr>
            <w:r>
              <w:rPr>
                <w:szCs w:val="28"/>
              </w:rPr>
              <w:t>3</w:t>
            </w:r>
            <w:r w:rsidR="00150318">
              <w:rPr>
                <w:szCs w:val="28"/>
              </w:rPr>
              <w:t xml:space="preserve"> (</w:t>
            </w:r>
            <w:r w:rsidR="00360CCC">
              <w:rPr>
                <w:szCs w:val="28"/>
              </w:rPr>
              <w:t>37</w:t>
            </w:r>
            <w:r w:rsidR="00150318">
              <w:rPr>
                <w:szCs w:val="28"/>
              </w:rPr>
              <w:t>,</w:t>
            </w:r>
            <w:r w:rsidR="00360CCC">
              <w:rPr>
                <w:szCs w:val="28"/>
              </w:rPr>
              <w:t>5</w:t>
            </w:r>
            <w:r w:rsidR="00150318">
              <w:rPr>
                <w:szCs w:val="28"/>
              </w:rPr>
              <w:t>%)</w:t>
            </w:r>
          </w:p>
        </w:tc>
        <w:tc>
          <w:tcPr>
            <w:tcW w:w="855" w:type="pct"/>
            <w:vAlign w:val="top"/>
          </w:tcPr>
          <w:p w14:paraId="12694D33" w14:textId="0B430CD3" w:rsidR="008E3FD0" w:rsidRPr="003C2462" w:rsidRDefault="008E3FD0" w:rsidP="009169DE">
            <w:pPr>
              <w:jc w:val="center"/>
              <w:rPr>
                <w:szCs w:val="28"/>
              </w:rPr>
            </w:pPr>
            <w:r>
              <w:rPr>
                <w:szCs w:val="28"/>
              </w:rPr>
              <w:t>8 (9,3%)</w:t>
            </w:r>
          </w:p>
        </w:tc>
      </w:tr>
      <w:tr w:rsidR="008E3FD0" w14:paraId="23438B06" w14:textId="77777777" w:rsidTr="00FF1A80">
        <w:trPr>
          <w:trHeight w:val="354"/>
        </w:trPr>
        <w:tc>
          <w:tcPr>
            <w:tcW w:w="1577" w:type="pct"/>
          </w:tcPr>
          <w:p w14:paraId="26E87885" w14:textId="154A74F5" w:rsidR="008E3FD0" w:rsidRDefault="008E3FD0" w:rsidP="009169DE">
            <w:r>
              <w:t>20 – 29 tuổi</w:t>
            </w:r>
          </w:p>
        </w:tc>
        <w:tc>
          <w:tcPr>
            <w:tcW w:w="856" w:type="pct"/>
            <w:vAlign w:val="top"/>
          </w:tcPr>
          <w:p w14:paraId="73C27FD0" w14:textId="10DDCDA6" w:rsidR="008E3FD0" w:rsidRDefault="00D125FA" w:rsidP="009169DE">
            <w:pPr>
              <w:jc w:val="center"/>
            </w:pPr>
            <w:r>
              <w:t>2 (</w:t>
            </w:r>
            <w:r w:rsidR="00080073">
              <w:t>20,0</w:t>
            </w:r>
            <w:r>
              <w:t>%)</w:t>
            </w:r>
          </w:p>
        </w:tc>
        <w:tc>
          <w:tcPr>
            <w:tcW w:w="856" w:type="pct"/>
            <w:gridSpan w:val="2"/>
          </w:tcPr>
          <w:p w14:paraId="07AE3F42" w14:textId="0E7CB52F" w:rsidR="008E3FD0" w:rsidRDefault="00D125FA" w:rsidP="009169DE">
            <w:pPr>
              <w:jc w:val="center"/>
            </w:pPr>
            <w:r>
              <w:t>4</w:t>
            </w:r>
            <w:r w:rsidR="003D492D">
              <w:t xml:space="preserve"> (</w:t>
            </w:r>
            <w:r w:rsidR="00080073">
              <w:t>40,0</w:t>
            </w:r>
            <w:r w:rsidR="003D492D">
              <w:t>%)</w:t>
            </w:r>
          </w:p>
        </w:tc>
        <w:tc>
          <w:tcPr>
            <w:tcW w:w="856" w:type="pct"/>
            <w:gridSpan w:val="2"/>
          </w:tcPr>
          <w:p w14:paraId="3F645092" w14:textId="14EDBCDF" w:rsidR="008E3FD0" w:rsidRDefault="00D125FA" w:rsidP="009169DE">
            <w:pPr>
              <w:jc w:val="center"/>
            </w:pPr>
            <w:r>
              <w:t>4</w:t>
            </w:r>
            <w:r w:rsidR="00150318">
              <w:t xml:space="preserve"> (</w:t>
            </w:r>
            <w:r w:rsidR="00080073">
              <w:t>40,0</w:t>
            </w:r>
            <w:r w:rsidR="00150318">
              <w:t>%)</w:t>
            </w:r>
          </w:p>
        </w:tc>
        <w:tc>
          <w:tcPr>
            <w:tcW w:w="855" w:type="pct"/>
            <w:vAlign w:val="top"/>
          </w:tcPr>
          <w:p w14:paraId="0673CB1B" w14:textId="22C05E3F" w:rsidR="008E3FD0" w:rsidRDefault="008E3FD0" w:rsidP="009169DE">
            <w:pPr>
              <w:jc w:val="center"/>
            </w:pPr>
            <w:r>
              <w:t>10 (11,6%)</w:t>
            </w:r>
          </w:p>
        </w:tc>
      </w:tr>
      <w:tr w:rsidR="008E3FD0" w14:paraId="421D3C45" w14:textId="77777777" w:rsidTr="00FF1A80">
        <w:trPr>
          <w:trHeight w:val="354"/>
        </w:trPr>
        <w:tc>
          <w:tcPr>
            <w:tcW w:w="1577" w:type="pct"/>
          </w:tcPr>
          <w:p w14:paraId="3436206E" w14:textId="14ABC28D" w:rsidR="008E3FD0" w:rsidRDefault="008E3FD0" w:rsidP="009169DE">
            <w:r>
              <w:t>30 – 39 tuổi</w:t>
            </w:r>
          </w:p>
        </w:tc>
        <w:tc>
          <w:tcPr>
            <w:tcW w:w="856" w:type="pct"/>
            <w:vAlign w:val="top"/>
          </w:tcPr>
          <w:p w14:paraId="1DA8BDC8" w14:textId="7A76F312" w:rsidR="008E3FD0" w:rsidRDefault="00D125FA" w:rsidP="009169DE">
            <w:pPr>
              <w:jc w:val="center"/>
            </w:pPr>
            <w:r>
              <w:t>7 (</w:t>
            </w:r>
            <w:r w:rsidR="00C0339B">
              <w:t>70,0</w:t>
            </w:r>
            <w:r>
              <w:t>%)</w:t>
            </w:r>
          </w:p>
        </w:tc>
        <w:tc>
          <w:tcPr>
            <w:tcW w:w="856" w:type="pct"/>
            <w:gridSpan w:val="2"/>
          </w:tcPr>
          <w:p w14:paraId="6D8552F5" w14:textId="46629AF6" w:rsidR="008E3FD0" w:rsidRDefault="00D125FA" w:rsidP="009169DE">
            <w:pPr>
              <w:jc w:val="center"/>
            </w:pPr>
            <w:r>
              <w:t>2</w:t>
            </w:r>
            <w:r w:rsidR="003D492D">
              <w:t xml:space="preserve"> (</w:t>
            </w:r>
            <w:r w:rsidR="00C0339B">
              <w:t>20,0</w:t>
            </w:r>
            <w:r w:rsidR="00150318">
              <w:t>%)</w:t>
            </w:r>
          </w:p>
        </w:tc>
        <w:tc>
          <w:tcPr>
            <w:tcW w:w="856" w:type="pct"/>
            <w:gridSpan w:val="2"/>
          </w:tcPr>
          <w:p w14:paraId="1B86F581" w14:textId="5C07EE54" w:rsidR="008E3FD0" w:rsidRDefault="00D125FA" w:rsidP="009169DE">
            <w:pPr>
              <w:jc w:val="center"/>
            </w:pPr>
            <w:r>
              <w:t>1</w:t>
            </w:r>
            <w:r w:rsidR="00150318">
              <w:t xml:space="preserve"> (</w:t>
            </w:r>
            <w:r w:rsidR="00C0339B">
              <w:t>10,0</w:t>
            </w:r>
            <w:r w:rsidR="00150318">
              <w:t>%)</w:t>
            </w:r>
          </w:p>
        </w:tc>
        <w:tc>
          <w:tcPr>
            <w:tcW w:w="855" w:type="pct"/>
            <w:vAlign w:val="top"/>
          </w:tcPr>
          <w:p w14:paraId="23850BAA" w14:textId="268ECEC9" w:rsidR="008E3FD0" w:rsidRDefault="008E3FD0" w:rsidP="009169DE">
            <w:pPr>
              <w:jc w:val="center"/>
            </w:pPr>
            <w:r>
              <w:t>10 (11,6%)</w:t>
            </w:r>
          </w:p>
        </w:tc>
      </w:tr>
      <w:tr w:rsidR="008E3FD0" w14:paraId="22F73623" w14:textId="77777777" w:rsidTr="00FF1A80">
        <w:trPr>
          <w:trHeight w:val="70"/>
        </w:trPr>
        <w:tc>
          <w:tcPr>
            <w:tcW w:w="1577" w:type="pct"/>
          </w:tcPr>
          <w:p w14:paraId="302F71F8" w14:textId="60310403" w:rsidR="008E3FD0" w:rsidRPr="003C2462" w:rsidRDefault="008E3FD0" w:rsidP="009169DE">
            <w:pPr>
              <w:rPr>
                <w:szCs w:val="28"/>
              </w:rPr>
            </w:pPr>
            <w:r>
              <w:t>40 – 49 tuổi</w:t>
            </w:r>
          </w:p>
        </w:tc>
        <w:tc>
          <w:tcPr>
            <w:tcW w:w="856" w:type="pct"/>
            <w:vAlign w:val="top"/>
          </w:tcPr>
          <w:p w14:paraId="3DE51EA7" w14:textId="55D3B4E3" w:rsidR="008E3FD0" w:rsidRPr="003C2462" w:rsidRDefault="00D125FA" w:rsidP="009169DE">
            <w:pPr>
              <w:jc w:val="center"/>
            </w:pPr>
            <w:r>
              <w:t>8 (</w:t>
            </w:r>
            <w:r w:rsidR="001B170C">
              <w:t>42</w:t>
            </w:r>
            <w:r>
              <w:t>,</w:t>
            </w:r>
            <w:r w:rsidR="001B170C">
              <w:t>1</w:t>
            </w:r>
            <w:r>
              <w:t>%)</w:t>
            </w:r>
          </w:p>
        </w:tc>
        <w:tc>
          <w:tcPr>
            <w:tcW w:w="856" w:type="pct"/>
            <w:gridSpan w:val="2"/>
          </w:tcPr>
          <w:p w14:paraId="19D5B161" w14:textId="10D2A53E" w:rsidR="008E3FD0" w:rsidRPr="003C2462" w:rsidRDefault="00D125FA" w:rsidP="009169DE">
            <w:pPr>
              <w:jc w:val="center"/>
            </w:pPr>
            <w:r>
              <w:t>6</w:t>
            </w:r>
            <w:r w:rsidR="00150318">
              <w:t xml:space="preserve"> (</w:t>
            </w:r>
            <w:r w:rsidR="001B170C">
              <w:t>31</w:t>
            </w:r>
            <w:r w:rsidR="00150318">
              <w:t>,</w:t>
            </w:r>
            <w:r w:rsidR="001B170C">
              <w:t>6</w:t>
            </w:r>
            <w:r w:rsidR="00150318">
              <w:t>%)</w:t>
            </w:r>
          </w:p>
        </w:tc>
        <w:tc>
          <w:tcPr>
            <w:tcW w:w="856" w:type="pct"/>
            <w:gridSpan w:val="2"/>
          </w:tcPr>
          <w:p w14:paraId="273409E4" w14:textId="4F6B057A" w:rsidR="008E3FD0" w:rsidRPr="003C2462" w:rsidRDefault="00D125FA" w:rsidP="009169DE">
            <w:pPr>
              <w:jc w:val="center"/>
              <w:rPr>
                <w:szCs w:val="28"/>
              </w:rPr>
            </w:pPr>
            <w:r>
              <w:rPr>
                <w:szCs w:val="28"/>
              </w:rPr>
              <w:t>5</w:t>
            </w:r>
            <w:r w:rsidR="00150318">
              <w:rPr>
                <w:szCs w:val="28"/>
              </w:rPr>
              <w:t xml:space="preserve"> (</w:t>
            </w:r>
            <w:r w:rsidR="001B170C">
              <w:rPr>
                <w:szCs w:val="28"/>
              </w:rPr>
              <w:t>26</w:t>
            </w:r>
            <w:r w:rsidR="00150318">
              <w:rPr>
                <w:szCs w:val="28"/>
              </w:rPr>
              <w:t>,</w:t>
            </w:r>
            <w:r w:rsidR="001B170C">
              <w:rPr>
                <w:szCs w:val="28"/>
              </w:rPr>
              <w:t>3</w:t>
            </w:r>
            <w:r w:rsidR="00150318">
              <w:rPr>
                <w:szCs w:val="28"/>
              </w:rPr>
              <w:t>%)</w:t>
            </w:r>
          </w:p>
        </w:tc>
        <w:tc>
          <w:tcPr>
            <w:tcW w:w="855" w:type="pct"/>
            <w:vAlign w:val="top"/>
          </w:tcPr>
          <w:p w14:paraId="126C3EA8" w14:textId="14A0D2A5" w:rsidR="008E3FD0" w:rsidRPr="003C2462" w:rsidRDefault="008E3FD0" w:rsidP="009169DE">
            <w:pPr>
              <w:jc w:val="center"/>
              <w:rPr>
                <w:szCs w:val="28"/>
              </w:rPr>
            </w:pPr>
            <w:r>
              <w:rPr>
                <w:szCs w:val="28"/>
              </w:rPr>
              <w:t>19 (22,1%)</w:t>
            </w:r>
          </w:p>
        </w:tc>
      </w:tr>
      <w:tr w:rsidR="008E3FD0" w14:paraId="4318782B" w14:textId="77777777" w:rsidTr="00FF1A80">
        <w:trPr>
          <w:trHeight w:val="70"/>
        </w:trPr>
        <w:tc>
          <w:tcPr>
            <w:tcW w:w="1577" w:type="pct"/>
          </w:tcPr>
          <w:p w14:paraId="210A3C11" w14:textId="1B222222" w:rsidR="008E3FD0" w:rsidRDefault="008E3FD0" w:rsidP="009169DE">
            <w:r>
              <w:t>50 – 59 tuổi</w:t>
            </w:r>
          </w:p>
        </w:tc>
        <w:tc>
          <w:tcPr>
            <w:tcW w:w="856" w:type="pct"/>
            <w:vAlign w:val="top"/>
          </w:tcPr>
          <w:p w14:paraId="6CF3B247" w14:textId="34FC7B25" w:rsidR="008E3FD0" w:rsidRDefault="00D125FA" w:rsidP="009169DE">
            <w:pPr>
              <w:jc w:val="center"/>
            </w:pPr>
            <w:r>
              <w:t>10 (</w:t>
            </w:r>
            <w:r w:rsidR="00B60A55">
              <w:t>76</w:t>
            </w:r>
            <w:r>
              <w:t>,</w:t>
            </w:r>
            <w:r w:rsidR="00B60A55">
              <w:t>9</w:t>
            </w:r>
            <w:r>
              <w:t>%)</w:t>
            </w:r>
          </w:p>
        </w:tc>
        <w:tc>
          <w:tcPr>
            <w:tcW w:w="856" w:type="pct"/>
            <w:gridSpan w:val="2"/>
          </w:tcPr>
          <w:p w14:paraId="5C0B2D66" w14:textId="3128D902" w:rsidR="008E3FD0" w:rsidRDefault="00D125FA" w:rsidP="009169DE">
            <w:pPr>
              <w:jc w:val="center"/>
            </w:pPr>
            <w:r>
              <w:t>2</w:t>
            </w:r>
            <w:r w:rsidR="00150318">
              <w:t xml:space="preserve"> (</w:t>
            </w:r>
            <w:r w:rsidR="00B60A55">
              <w:t>15</w:t>
            </w:r>
            <w:r w:rsidR="00150318">
              <w:t>,</w:t>
            </w:r>
            <w:r w:rsidR="00B60A55">
              <w:t>4</w:t>
            </w:r>
            <w:r w:rsidR="00150318">
              <w:t>%)</w:t>
            </w:r>
          </w:p>
        </w:tc>
        <w:tc>
          <w:tcPr>
            <w:tcW w:w="856" w:type="pct"/>
            <w:gridSpan w:val="2"/>
          </w:tcPr>
          <w:p w14:paraId="20AF0E47" w14:textId="3169AA2C" w:rsidR="008E3FD0" w:rsidRDefault="00D125FA" w:rsidP="009169DE">
            <w:pPr>
              <w:jc w:val="center"/>
            </w:pPr>
            <w:r>
              <w:t>1</w:t>
            </w:r>
            <w:r w:rsidR="00150318">
              <w:t xml:space="preserve"> (</w:t>
            </w:r>
            <w:r w:rsidR="00B60A55">
              <w:t>7</w:t>
            </w:r>
            <w:r w:rsidR="00150318">
              <w:t>,</w:t>
            </w:r>
            <w:r w:rsidR="00B60A55">
              <w:t>7</w:t>
            </w:r>
            <w:r w:rsidR="00150318">
              <w:t>%)</w:t>
            </w:r>
          </w:p>
        </w:tc>
        <w:tc>
          <w:tcPr>
            <w:tcW w:w="855" w:type="pct"/>
            <w:vAlign w:val="top"/>
          </w:tcPr>
          <w:p w14:paraId="76C372CF" w14:textId="482878FE" w:rsidR="008E3FD0" w:rsidRDefault="008E3FD0" w:rsidP="009169DE">
            <w:pPr>
              <w:jc w:val="center"/>
            </w:pPr>
            <w:r>
              <w:t>13 (15,1%)</w:t>
            </w:r>
          </w:p>
        </w:tc>
      </w:tr>
      <w:tr w:rsidR="008E3FD0" w14:paraId="734957C0" w14:textId="77777777" w:rsidTr="00FF1A80">
        <w:trPr>
          <w:trHeight w:val="70"/>
        </w:trPr>
        <w:tc>
          <w:tcPr>
            <w:tcW w:w="1577" w:type="pct"/>
          </w:tcPr>
          <w:p w14:paraId="0ABA8F97" w14:textId="7AAFA6B5" w:rsidR="008E3FD0" w:rsidRDefault="008E3FD0" w:rsidP="009169DE">
            <w:r>
              <w:t>≥60 tuổi</w:t>
            </w:r>
          </w:p>
        </w:tc>
        <w:tc>
          <w:tcPr>
            <w:tcW w:w="856" w:type="pct"/>
            <w:vAlign w:val="top"/>
          </w:tcPr>
          <w:p w14:paraId="47A18E6D" w14:textId="1A6263C2" w:rsidR="008E3FD0" w:rsidRDefault="00D125FA" w:rsidP="009169DE">
            <w:pPr>
              <w:jc w:val="center"/>
            </w:pPr>
            <w:r>
              <w:t>13 (</w:t>
            </w:r>
            <w:r w:rsidR="00B60A55">
              <w:t>50</w:t>
            </w:r>
            <w:r>
              <w:t>,2%)</w:t>
            </w:r>
          </w:p>
        </w:tc>
        <w:tc>
          <w:tcPr>
            <w:tcW w:w="856" w:type="pct"/>
            <w:gridSpan w:val="2"/>
          </w:tcPr>
          <w:p w14:paraId="1BE1D4D6" w14:textId="1C09A3E8" w:rsidR="008E3FD0" w:rsidRDefault="00D125FA" w:rsidP="009169DE">
            <w:pPr>
              <w:jc w:val="center"/>
            </w:pPr>
            <w:r>
              <w:t>6</w:t>
            </w:r>
            <w:r w:rsidR="00150318">
              <w:t xml:space="preserve"> (2</w:t>
            </w:r>
            <w:r w:rsidR="00B60A55">
              <w:t>3</w:t>
            </w:r>
            <w:r w:rsidR="00150318">
              <w:t>,</w:t>
            </w:r>
            <w:r w:rsidR="00B60A55">
              <w:t>1</w:t>
            </w:r>
            <w:r w:rsidR="00150318">
              <w:t>%)</w:t>
            </w:r>
          </w:p>
        </w:tc>
        <w:tc>
          <w:tcPr>
            <w:tcW w:w="856" w:type="pct"/>
            <w:gridSpan w:val="2"/>
          </w:tcPr>
          <w:p w14:paraId="3223489B" w14:textId="22AF7B6E" w:rsidR="008E3FD0" w:rsidRDefault="00D125FA" w:rsidP="009169DE">
            <w:pPr>
              <w:jc w:val="center"/>
            </w:pPr>
            <w:r>
              <w:t>7</w:t>
            </w:r>
            <w:r w:rsidR="00150318">
              <w:t xml:space="preserve"> (</w:t>
            </w:r>
            <w:r w:rsidR="00B60A55">
              <w:t>26</w:t>
            </w:r>
            <w:r w:rsidR="00150318">
              <w:t>,</w:t>
            </w:r>
            <w:r w:rsidR="00B60A55">
              <w:t>9</w:t>
            </w:r>
            <w:r w:rsidR="00150318">
              <w:t xml:space="preserve">%) </w:t>
            </w:r>
          </w:p>
        </w:tc>
        <w:tc>
          <w:tcPr>
            <w:tcW w:w="855" w:type="pct"/>
            <w:vAlign w:val="top"/>
          </w:tcPr>
          <w:p w14:paraId="0EA5375B" w14:textId="5894DFC5" w:rsidR="008E3FD0" w:rsidRDefault="008E3FD0" w:rsidP="009169DE">
            <w:pPr>
              <w:jc w:val="center"/>
            </w:pPr>
            <w:r>
              <w:t>26 (30,2%)</w:t>
            </w:r>
          </w:p>
        </w:tc>
      </w:tr>
      <w:tr w:rsidR="005F1977" w14:paraId="5C375111" w14:textId="77777777" w:rsidTr="00CB522E">
        <w:tc>
          <w:tcPr>
            <w:tcW w:w="5000" w:type="pct"/>
            <w:gridSpan w:val="7"/>
            <w:tcBorders>
              <w:tl2br w:val="nil"/>
            </w:tcBorders>
          </w:tcPr>
          <w:p w14:paraId="00E49511" w14:textId="77777777" w:rsidR="005F1977" w:rsidRPr="002A15EF" w:rsidRDefault="005F1977" w:rsidP="009169DE">
            <w:pPr>
              <w:jc w:val="center"/>
              <w:rPr>
                <w:b/>
                <w:bCs/>
              </w:rPr>
            </w:pPr>
            <w:r>
              <w:rPr>
                <w:b/>
                <w:bCs/>
                <w:szCs w:val="28"/>
              </w:rPr>
              <w:t>SGA</w:t>
            </w:r>
          </w:p>
        </w:tc>
      </w:tr>
      <w:tr w:rsidR="00FF1A80" w14:paraId="23C3C471" w14:textId="77777777" w:rsidTr="002126F6">
        <w:trPr>
          <w:trHeight w:val="759"/>
        </w:trPr>
        <w:tc>
          <w:tcPr>
            <w:tcW w:w="1577" w:type="pct"/>
            <w:tcBorders>
              <w:tl2br w:val="single" w:sz="4" w:space="0" w:color="auto"/>
            </w:tcBorders>
          </w:tcPr>
          <w:p w14:paraId="512DD33D" w14:textId="77777777" w:rsidR="00FF1A80" w:rsidRPr="002A15EF" w:rsidRDefault="00FF1A80" w:rsidP="009169DE">
            <w:pPr>
              <w:jc w:val="right"/>
              <w:rPr>
                <w:b/>
                <w:bCs/>
                <w:szCs w:val="28"/>
              </w:rPr>
            </w:pPr>
            <w:r>
              <w:rPr>
                <w:b/>
                <w:bCs/>
                <w:szCs w:val="28"/>
              </w:rPr>
              <w:t>TTDD</w:t>
            </w:r>
          </w:p>
          <w:p w14:paraId="660DBD33" w14:textId="77777777" w:rsidR="00FF1A80" w:rsidRPr="002A15EF" w:rsidRDefault="00FF1A80" w:rsidP="009169DE">
            <w:pPr>
              <w:rPr>
                <w:b/>
                <w:bCs/>
                <w:szCs w:val="28"/>
              </w:rPr>
            </w:pPr>
            <w:r>
              <w:rPr>
                <w:b/>
                <w:bCs/>
                <w:szCs w:val="28"/>
              </w:rPr>
              <w:t>Tuổi</w:t>
            </w:r>
          </w:p>
        </w:tc>
        <w:tc>
          <w:tcPr>
            <w:tcW w:w="1141" w:type="pct"/>
            <w:gridSpan w:val="2"/>
          </w:tcPr>
          <w:p w14:paraId="570BA2B9" w14:textId="6953AB3A" w:rsidR="00FF1A80" w:rsidRDefault="0009118B" w:rsidP="00234BF3">
            <w:pPr>
              <w:jc w:val="center"/>
            </w:pPr>
            <w:r>
              <w:rPr>
                <w:b/>
                <w:bCs/>
                <w:szCs w:val="28"/>
              </w:rPr>
              <w:t>SGA B</w:t>
            </w:r>
          </w:p>
        </w:tc>
        <w:tc>
          <w:tcPr>
            <w:tcW w:w="1141" w:type="pct"/>
            <w:gridSpan w:val="2"/>
          </w:tcPr>
          <w:p w14:paraId="4733B48F" w14:textId="20AA0EF1" w:rsidR="00FF1A80" w:rsidRPr="006C6D0F" w:rsidRDefault="00FF1A80" w:rsidP="00234BF3">
            <w:pPr>
              <w:jc w:val="center"/>
              <w:rPr>
                <w:b/>
                <w:bCs/>
              </w:rPr>
            </w:pPr>
            <w:r w:rsidRPr="006C6D0F">
              <w:rPr>
                <w:b/>
                <w:bCs/>
              </w:rPr>
              <w:t>S</w:t>
            </w:r>
            <w:r w:rsidR="0009118B">
              <w:rPr>
                <w:b/>
                <w:bCs/>
              </w:rPr>
              <w:t>GA C</w:t>
            </w:r>
          </w:p>
        </w:tc>
        <w:tc>
          <w:tcPr>
            <w:tcW w:w="1141" w:type="pct"/>
            <w:gridSpan w:val="2"/>
          </w:tcPr>
          <w:p w14:paraId="25A2A618" w14:textId="0A59BE7B" w:rsidR="00FF1A80" w:rsidRPr="002A15EF" w:rsidRDefault="007914CA" w:rsidP="009169DE">
            <w:pPr>
              <w:jc w:val="center"/>
              <w:rPr>
                <w:b/>
                <w:bCs/>
                <w:szCs w:val="28"/>
              </w:rPr>
            </w:pPr>
            <w:r>
              <w:rPr>
                <w:b/>
                <w:bCs/>
                <w:szCs w:val="28"/>
              </w:rPr>
              <w:t>Tổng</w:t>
            </w:r>
            <w:r w:rsidR="00FF1A80">
              <w:rPr>
                <w:b/>
                <w:bCs/>
                <w:szCs w:val="28"/>
              </w:rPr>
              <w:t xml:space="preserve"> (</w:t>
            </w:r>
            <w:r w:rsidR="00FF1A80" w:rsidRPr="002A15EF">
              <w:rPr>
                <w:b/>
                <w:bCs/>
                <w:szCs w:val="28"/>
              </w:rPr>
              <w:t>n</w:t>
            </w:r>
            <w:r w:rsidR="00FF1A80">
              <w:rPr>
                <w:b/>
                <w:bCs/>
                <w:szCs w:val="28"/>
              </w:rPr>
              <w:t xml:space="preserve">, </w:t>
            </w:r>
            <w:r w:rsidR="00FF1A80" w:rsidRPr="002A15EF">
              <w:rPr>
                <w:b/>
                <w:bCs/>
                <w:szCs w:val="28"/>
              </w:rPr>
              <w:t>%</w:t>
            </w:r>
            <w:r w:rsidR="00FF1A80">
              <w:rPr>
                <w:b/>
                <w:bCs/>
                <w:szCs w:val="28"/>
              </w:rPr>
              <w:t>)</w:t>
            </w:r>
          </w:p>
        </w:tc>
      </w:tr>
      <w:tr w:rsidR="00FF1A80" w:rsidRPr="003C2462" w14:paraId="5117F21A" w14:textId="77777777" w:rsidTr="002126F6">
        <w:trPr>
          <w:trHeight w:val="354"/>
        </w:trPr>
        <w:tc>
          <w:tcPr>
            <w:tcW w:w="1577" w:type="pct"/>
          </w:tcPr>
          <w:p w14:paraId="7006302B" w14:textId="77777777" w:rsidR="00FF1A80" w:rsidRPr="003C2462" w:rsidRDefault="00FF1A80" w:rsidP="00234BF3">
            <w:pPr>
              <w:rPr>
                <w:szCs w:val="28"/>
              </w:rPr>
            </w:pPr>
            <w:r>
              <w:rPr>
                <w:szCs w:val="28"/>
              </w:rPr>
              <w:t>&lt;20 tuổi</w:t>
            </w:r>
          </w:p>
        </w:tc>
        <w:tc>
          <w:tcPr>
            <w:tcW w:w="1141" w:type="pct"/>
            <w:gridSpan w:val="2"/>
            <w:vAlign w:val="top"/>
          </w:tcPr>
          <w:p w14:paraId="460B45A5" w14:textId="46CC9FD7" w:rsidR="00FF1A80" w:rsidRPr="003C2462" w:rsidRDefault="00E11944" w:rsidP="00234BF3">
            <w:pPr>
              <w:jc w:val="center"/>
            </w:pPr>
            <w:r>
              <w:t>3 (</w:t>
            </w:r>
            <w:r w:rsidR="007A6BB6">
              <w:t>100</w:t>
            </w:r>
            <w:r>
              <w:t>%)</w:t>
            </w:r>
          </w:p>
        </w:tc>
        <w:tc>
          <w:tcPr>
            <w:tcW w:w="1141" w:type="pct"/>
            <w:gridSpan w:val="2"/>
          </w:tcPr>
          <w:p w14:paraId="3872E785" w14:textId="7F18AD03" w:rsidR="00FF1A80" w:rsidRPr="003C2462" w:rsidRDefault="00E11944" w:rsidP="00234BF3">
            <w:pPr>
              <w:jc w:val="center"/>
              <w:rPr>
                <w:szCs w:val="28"/>
              </w:rPr>
            </w:pPr>
            <w:r>
              <w:rPr>
                <w:szCs w:val="28"/>
              </w:rPr>
              <w:t>0 (0%)</w:t>
            </w:r>
          </w:p>
        </w:tc>
        <w:tc>
          <w:tcPr>
            <w:tcW w:w="1141" w:type="pct"/>
            <w:gridSpan w:val="2"/>
            <w:vAlign w:val="top"/>
          </w:tcPr>
          <w:p w14:paraId="2B28A392" w14:textId="35B0AE41" w:rsidR="00FF1A80" w:rsidRPr="003C2462" w:rsidRDefault="00FF1A80" w:rsidP="00234BF3">
            <w:pPr>
              <w:jc w:val="center"/>
              <w:rPr>
                <w:szCs w:val="28"/>
              </w:rPr>
            </w:pPr>
            <w:r>
              <w:rPr>
                <w:szCs w:val="28"/>
              </w:rPr>
              <w:t>3 (3,2%)</w:t>
            </w:r>
          </w:p>
        </w:tc>
      </w:tr>
      <w:tr w:rsidR="00FF1A80" w14:paraId="4FB4D47F" w14:textId="77777777" w:rsidTr="002126F6">
        <w:trPr>
          <w:trHeight w:val="354"/>
        </w:trPr>
        <w:tc>
          <w:tcPr>
            <w:tcW w:w="1577" w:type="pct"/>
          </w:tcPr>
          <w:p w14:paraId="1EAFB606" w14:textId="77777777" w:rsidR="00FF1A80" w:rsidRDefault="00FF1A80" w:rsidP="00234BF3">
            <w:r>
              <w:t>20 – 29 tuổi</w:t>
            </w:r>
          </w:p>
        </w:tc>
        <w:tc>
          <w:tcPr>
            <w:tcW w:w="1141" w:type="pct"/>
            <w:gridSpan w:val="2"/>
            <w:vAlign w:val="top"/>
          </w:tcPr>
          <w:p w14:paraId="51DF4089" w14:textId="0C38BD0E" w:rsidR="00FF1A80" w:rsidRDefault="00E11944" w:rsidP="00234BF3">
            <w:pPr>
              <w:jc w:val="center"/>
            </w:pPr>
            <w:r>
              <w:t>8 (</w:t>
            </w:r>
            <w:r w:rsidR="00D21BD8">
              <w:t>72</w:t>
            </w:r>
            <w:r>
              <w:t>,</w:t>
            </w:r>
            <w:r w:rsidR="00D21BD8">
              <w:t>7</w:t>
            </w:r>
            <w:r>
              <w:t>%)</w:t>
            </w:r>
          </w:p>
        </w:tc>
        <w:tc>
          <w:tcPr>
            <w:tcW w:w="1141" w:type="pct"/>
            <w:gridSpan w:val="2"/>
          </w:tcPr>
          <w:p w14:paraId="55E6D134" w14:textId="42205F7C" w:rsidR="00FF1A80" w:rsidRDefault="00E11944" w:rsidP="00234BF3">
            <w:pPr>
              <w:jc w:val="center"/>
            </w:pPr>
            <w:r>
              <w:t>3 (2</w:t>
            </w:r>
            <w:r w:rsidR="00D21BD8">
              <w:t>7</w:t>
            </w:r>
            <w:r>
              <w:t>,</w:t>
            </w:r>
            <w:r w:rsidR="00D21BD8">
              <w:t>3</w:t>
            </w:r>
            <w:r>
              <w:t>%)</w:t>
            </w:r>
          </w:p>
        </w:tc>
        <w:tc>
          <w:tcPr>
            <w:tcW w:w="1141" w:type="pct"/>
            <w:gridSpan w:val="2"/>
            <w:vAlign w:val="top"/>
          </w:tcPr>
          <w:p w14:paraId="12F4AD9B" w14:textId="3855DC85" w:rsidR="00FF1A80" w:rsidRDefault="00FF1A80" w:rsidP="00234BF3">
            <w:pPr>
              <w:jc w:val="center"/>
            </w:pPr>
            <w:r>
              <w:t>11 (11,8%)</w:t>
            </w:r>
          </w:p>
        </w:tc>
      </w:tr>
      <w:tr w:rsidR="00FF1A80" w14:paraId="417F6C66" w14:textId="77777777" w:rsidTr="002126F6">
        <w:trPr>
          <w:trHeight w:val="354"/>
        </w:trPr>
        <w:tc>
          <w:tcPr>
            <w:tcW w:w="1577" w:type="pct"/>
          </w:tcPr>
          <w:p w14:paraId="6748E706" w14:textId="77777777" w:rsidR="00FF1A80" w:rsidRDefault="00FF1A80" w:rsidP="00234BF3">
            <w:r>
              <w:t>30 – 39 tuổi</w:t>
            </w:r>
          </w:p>
        </w:tc>
        <w:tc>
          <w:tcPr>
            <w:tcW w:w="1141" w:type="pct"/>
            <w:gridSpan w:val="2"/>
            <w:vAlign w:val="top"/>
          </w:tcPr>
          <w:p w14:paraId="0649CF1C" w14:textId="5CEA9DFE" w:rsidR="00FF1A80" w:rsidRDefault="00E11944" w:rsidP="00234BF3">
            <w:pPr>
              <w:jc w:val="center"/>
            </w:pPr>
            <w:r>
              <w:t>14 (</w:t>
            </w:r>
            <w:r w:rsidR="002461DF">
              <w:t>82</w:t>
            </w:r>
            <w:r>
              <w:t>,</w:t>
            </w:r>
            <w:r w:rsidR="002461DF">
              <w:t>4</w:t>
            </w:r>
            <w:r>
              <w:t>%)</w:t>
            </w:r>
          </w:p>
        </w:tc>
        <w:tc>
          <w:tcPr>
            <w:tcW w:w="1141" w:type="pct"/>
            <w:gridSpan w:val="2"/>
          </w:tcPr>
          <w:p w14:paraId="72D3B7AE" w14:textId="6B80FB13" w:rsidR="00FF1A80" w:rsidRDefault="00E11944" w:rsidP="00234BF3">
            <w:pPr>
              <w:jc w:val="center"/>
            </w:pPr>
            <w:r>
              <w:t>3 (</w:t>
            </w:r>
            <w:r w:rsidR="002461DF">
              <w:t>17</w:t>
            </w:r>
            <w:r>
              <w:t>,</w:t>
            </w:r>
            <w:r w:rsidR="002461DF">
              <w:t>6</w:t>
            </w:r>
            <w:r>
              <w:t>%)</w:t>
            </w:r>
          </w:p>
        </w:tc>
        <w:tc>
          <w:tcPr>
            <w:tcW w:w="1141" w:type="pct"/>
            <w:gridSpan w:val="2"/>
            <w:vAlign w:val="top"/>
          </w:tcPr>
          <w:p w14:paraId="3F3A7AA2" w14:textId="414D479B" w:rsidR="00FF1A80" w:rsidRDefault="00FF1A80" w:rsidP="00234BF3">
            <w:pPr>
              <w:jc w:val="center"/>
            </w:pPr>
            <w:r>
              <w:t>17 (18,3%)</w:t>
            </w:r>
          </w:p>
        </w:tc>
      </w:tr>
      <w:tr w:rsidR="00FF1A80" w:rsidRPr="003C2462" w14:paraId="7A5F7D34" w14:textId="77777777" w:rsidTr="002126F6">
        <w:trPr>
          <w:trHeight w:val="70"/>
        </w:trPr>
        <w:tc>
          <w:tcPr>
            <w:tcW w:w="1577" w:type="pct"/>
          </w:tcPr>
          <w:p w14:paraId="506E4CD6" w14:textId="77777777" w:rsidR="00FF1A80" w:rsidRPr="003C2462" w:rsidRDefault="00FF1A80" w:rsidP="00234BF3">
            <w:pPr>
              <w:rPr>
                <w:szCs w:val="28"/>
              </w:rPr>
            </w:pPr>
            <w:r>
              <w:t>40 – 49 tuổi</w:t>
            </w:r>
          </w:p>
        </w:tc>
        <w:tc>
          <w:tcPr>
            <w:tcW w:w="1141" w:type="pct"/>
            <w:gridSpan w:val="2"/>
            <w:vAlign w:val="top"/>
          </w:tcPr>
          <w:p w14:paraId="5022AF31" w14:textId="74E10EDD" w:rsidR="00FF1A80" w:rsidRPr="003C2462" w:rsidRDefault="003A42B6" w:rsidP="00234BF3">
            <w:pPr>
              <w:jc w:val="center"/>
            </w:pPr>
            <w:r>
              <w:t>17 (</w:t>
            </w:r>
            <w:r w:rsidR="008D1B7A">
              <w:t>81</w:t>
            </w:r>
            <w:r>
              <w:t>,</w:t>
            </w:r>
            <w:r w:rsidR="008D1B7A">
              <w:t>0</w:t>
            </w:r>
            <w:r>
              <w:t>%)</w:t>
            </w:r>
          </w:p>
        </w:tc>
        <w:tc>
          <w:tcPr>
            <w:tcW w:w="1141" w:type="pct"/>
            <w:gridSpan w:val="2"/>
          </w:tcPr>
          <w:p w14:paraId="32868808" w14:textId="7CA02F15" w:rsidR="00FF1A80" w:rsidRPr="003C2462" w:rsidRDefault="003A42B6" w:rsidP="00234BF3">
            <w:pPr>
              <w:jc w:val="center"/>
              <w:rPr>
                <w:szCs w:val="28"/>
              </w:rPr>
            </w:pPr>
            <w:r>
              <w:rPr>
                <w:szCs w:val="28"/>
              </w:rPr>
              <w:t>4 (</w:t>
            </w:r>
            <w:r w:rsidR="003D5332">
              <w:rPr>
                <w:szCs w:val="28"/>
              </w:rPr>
              <w:t>19</w:t>
            </w:r>
            <w:r>
              <w:rPr>
                <w:szCs w:val="28"/>
              </w:rPr>
              <w:t>,</w:t>
            </w:r>
            <w:r w:rsidR="003D5332">
              <w:rPr>
                <w:szCs w:val="28"/>
              </w:rPr>
              <w:t>0</w:t>
            </w:r>
            <w:r>
              <w:rPr>
                <w:szCs w:val="28"/>
              </w:rPr>
              <w:t>%)</w:t>
            </w:r>
          </w:p>
        </w:tc>
        <w:tc>
          <w:tcPr>
            <w:tcW w:w="1141" w:type="pct"/>
            <w:gridSpan w:val="2"/>
            <w:vAlign w:val="top"/>
          </w:tcPr>
          <w:p w14:paraId="6E1D7006" w14:textId="202BF03C" w:rsidR="00FF1A80" w:rsidRPr="003C2462" w:rsidRDefault="00FF1A80" w:rsidP="00234BF3">
            <w:pPr>
              <w:jc w:val="center"/>
              <w:rPr>
                <w:szCs w:val="28"/>
              </w:rPr>
            </w:pPr>
            <w:r>
              <w:rPr>
                <w:szCs w:val="28"/>
              </w:rPr>
              <w:t>21 (22,6%)</w:t>
            </w:r>
          </w:p>
        </w:tc>
      </w:tr>
      <w:tr w:rsidR="00FF1A80" w14:paraId="699790D0" w14:textId="77777777" w:rsidTr="002126F6">
        <w:trPr>
          <w:trHeight w:val="70"/>
        </w:trPr>
        <w:tc>
          <w:tcPr>
            <w:tcW w:w="1577" w:type="pct"/>
          </w:tcPr>
          <w:p w14:paraId="3C532ACD" w14:textId="77777777" w:rsidR="00FF1A80" w:rsidRDefault="00FF1A80" w:rsidP="00234BF3">
            <w:r>
              <w:t>50 – 59 tuổi</w:t>
            </w:r>
          </w:p>
        </w:tc>
        <w:tc>
          <w:tcPr>
            <w:tcW w:w="1141" w:type="pct"/>
            <w:gridSpan w:val="2"/>
            <w:vAlign w:val="top"/>
          </w:tcPr>
          <w:p w14:paraId="745927D1" w14:textId="4294BC2E" w:rsidR="00FF1A80" w:rsidRDefault="00875190" w:rsidP="00234BF3">
            <w:pPr>
              <w:jc w:val="center"/>
            </w:pPr>
            <w:r>
              <w:t>15 (</w:t>
            </w:r>
            <w:r w:rsidR="0087082A">
              <w:t>8</w:t>
            </w:r>
            <w:r>
              <w:t>8,</w:t>
            </w:r>
            <w:r w:rsidR="0087082A">
              <w:t>2</w:t>
            </w:r>
            <w:r>
              <w:t>%)</w:t>
            </w:r>
          </w:p>
        </w:tc>
        <w:tc>
          <w:tcPr>
            <w:tcW w:w="1141" w:type="pct"/>
            <w:gridSpan w:val="2"/>
          </w:tcPr>
          <w:p w14:paraId="5D9DDE80" w14:textId="686C6C97" w:rsidR="00FF1A80" w:rsidRDefault="00875190" w:rsidP="00234BF3">
            <w:pPr>
              <w:jc w:val="center"/>
            </w:pPr>
            <w:r>
              <w:t>2 (1</w:t>
            </w:r>
            <w:r w:rsidR="0087082A">
              <w:t>1</w:t>
            </w:r>
            <w:r>
              <w:t>,</w:t>
            </w:r>
            <w:r w:rsidR="0087082A">
              <w:t>8</w:t>
            </w:r>
            <w:r>
              <w:t>%)</w:t>
            </w:r>
          </w:p>
        </w:tc>
        <w:tc>
          <w:tcPr>
            <w:tcW w:w="1141" w:type="pct"/>
            <w:gridSpan w:val="2"/>
            <w:vAlign w:val="top"/>
          </w:tcPr>
          <w:p w14:paraId="0C6DC126" w14:textId="0653672C" w:rsidR="00FF1A80" w:rsidRDefault="00FF1A80" w:rsidP="00234BF3">
            <w:pPr>
              <w:jc w:val="center"/>
            </w:pPr>
            <w:r>
              <w:t>17 (18,3%)</w:t>
            </w:r>
          </w:p>
        </w:tc>
      </w:tr>
      <w:tr w:rsidR="00FF1A80" w14:paraId="7D56B8EE" w14:textId="77777777" w:rsidTr="002126F6">
        <w:trPr>
          <w:trHeight w:val="70"/>
        </w:trPr>
        <w:tc>
          <w:tcPr>
            <w:tcW w:w="1577" w:type="pct"/>
          </w:tcPr>
          <w:p w14:paraId="769B7CBC" w14:textId="77777777" w:rsidR="00FF1A80" w:rsidRDefault="00FF1A80" w:rsidP="00234BF3">
            <w:r>
              <w:t>≥60 tuổi</w:t>
            </w:r>
          </w:p>
        </w:tc>
        <w:tc>
          <w:tcPr>
            <w:tcW w:w="1141" w:type="pct"/>
            <w:gridSpan w:val="2"/>
            <w:vAlign w:val="top"/>
          </w:tcPr>
          <w:p w14:paraId="5A8A70A7" w14:textId="1BD5CEEE" w:rsidR="00FF1A80" w:rsidRDefault="00AE75A7" w:rsidP="00234BF3">
            <w:pPr>
              <w:jc w:val="center"/>
            </w:pPr>
            <w:r>
              <w:t>23 (</w:t>
            </w:r>
            <w:r w:rsidR="00327E70">
              <w:t>95</w:t>
            </w:r>
            <w:r>
              <w:t>,</w:t>
            </w:r>
            <w:r w:rsidR="00327E70">
              <w:t>8</w:t>
            </w:r>
            <w:r>
              <w:t>%)</w:t>
            </w:r>
          </w:p>
        </w:tc>
        <w:tc>
          <w:tcPr>
            <w:tcW w:w="1141" w:type="pct"/>
            <w:gridSpan w:val="2"/>
          </w:tcPr>
          <w:p w14:paraId="460D3E32" w14:textId="112E2333" w:rsidR="00FF1A80" w:rsidRDefault="00AE75A7" w:rsidP="00234BF3">
            <w:pPr>
              <w:jc w:val="center"/>
            </w:pPr>
            <w:r>
              <w:t>1 (</w:t>
            </w:r>
            <w:r w:rsidR="00327E70">
              <w:t>4</w:t>
            </w:r>
            <w:r>
              <w:t>,</w:t>
            </w:r>
            <w:r w:rsidR="00327E70">
              <w:t>2</w:t>
            </w:r>
            <w:r>
              <w:t>%)</w:t>
            </w:r>
          </w:p>
        </w:tc>
        <w:tc>
          <w:tcPr>
            <w:tcW w:w="1141" w:type="pct"/>
            <w:gridSpan w:val="2"/>
            <w:vAlign w:val="top"/>
          </w:tcPr>
          <w:p w14:paraId="0517CE6C" w14:textId="590E2397" w:rsidR="00FF1A80" w:rsidRDefault="00FF1A80" w:rsidP="00234BF3">
            <w:pPr>
              <w:jc w:val="center"/>
            </w:pPr>
            <w:r>
              <w:t>24 (25,8%)</w:t>
            </w:r>
          </w:p>
        </w:tc>
      </w:tr>
    </w:tbl>
    <w:p w14:paraId="3068EE95" w14:textId="6A6D2603" w:rsidR="006C0FB3" w:rsidRDefault="00912B6E" w:rsidP="009C7B88">
      <w:pPr>
        <w:spacing w:before="160"/>
      </w:pPr>
      <w:r>
        <w:t xml:space="preserve">Nhận xét: </w:t>
      </w:r>
      <w:r w:rsidR="009B3734">
        <w:t>t</w:t>
      </w:r>
      <w:r w:rsidR="006C0A67">
        <w:t>heo BMI,</w:t>
      </w:r>
      <w:r w:rsidR="005A6DBC">
        <w:t xml:space="preserve"> trong các bệnh nhân SDD</w:t>
      </w:r>
      <w:r w:rsidR="006C0A67">
        <w:t xml:space="preserve"> </w:t>
      </w:r>
      <w:r w:rsidR="00753F4E">
        <w:t xml:space="preserve">nhóm tuổi </w:t>
      </w:r>
      <w:r w:rsidR="00BA5D72">
        <w:t xml:space="preserve">≥60 tuổi chiếm tỷ lệ SDD cao nhất </w:t>
      </w:r>
      <w:r w:rsidR="00CD6DB4">
        <w:t xml:space="preserve">là </w:t>
      </w:r>
      <w:r w:rsidR="00CE3B31">
        <w:t xml:space="preserve">30,2%; nhóm có tỷ lệ SDD thấp nhất là nhóm &lt;20 tuổi chiếm </w:t>
      </w:r>
      <w:r w:rsidR="005E395D">
        <w:t>9,3%.</w:t>
      </w:r>
      <w:r w:rsidR="009C7B88">
        <w:t xml:space="preserve"> </w:t>
      </w:r>
      <w:r w:rsidR="006C0FB3">
        <w:t xml:space="preserve">Theo SGA, </w:t>
      </w:r>
      <w:r w:rsidR="00776C26">
        <w:t xml:space="preserve">nhóm tuổi ≥60 tuổi bị SDD </w:t>
      </w:r>
      <w:r w:rsidR="00C34E95">
        <w:t>cao nhất</w:t>
      </w:r>
      <w:r w:rsidR="00776C26">
        <w:t xml:space="preserve"> chiếm 25,8%; nhóm &lt;20 tuổi có </w:t>
      </w:r>
      <w:r w:rsidR="001C44AB">
        <w:t>tỷ</w:t>
      </w:r>
      <w:r w:rsidR="00776C26">
        <w:t xml:space="preserve"> lệ SDD thấp nhất là </w:t>
      </w:r>
      <w:r w:rsidR="00A80F80">
        <w:t>3</w:t>
      </w:r>
      <w:r w:rsidR="00776C26">
        <w:t>,</w:t>
      </w:r>
      <w:r w:rsidR="00A80F80">
        <w:t>2</w:t>
      </w:r>
      <w:r w:rsidR="00776C26">
        <w:t>%</w:t>
      </w:r>
      <w:r w:rsidR="00B502D2">
        <w:t>; trong các nhóm tuổi</w:t>
      </w:r>
      <w:r w:rsidR="006A20DF">
        <w:t xml:space="preserve"> bệnh nhân</w:t>
      </w:r>
      <w:r w:rsidR="00B9032F">
        <w:t xml:space="preserve"> thuộc</w:t>
      </w:r>
      <w:r w:rsidR="00B502D2">
        <w:t xml:space="preserve"> SGA B đều chiếm tỷ lệ cao nhất</w:t>
      </w:r>
      <w:r w:rsidR="00776C26">
        <w:t>.</w:t>
      </w:r>
    </w:p>
    <w:p w14:paraId="3647EFF0" w14:textId="0806E72D" w:rsidR="00F75EAE" w:rsidRDefault="00F75EAE" w:rsidP="00F75EAE">
      <w:pPr>
        <w:pStyle w:val="Heading3"/>
      </w:pPr>
      <w:r>
        <w:lastRenderedPageBreak/>
        <w:t>3.1.</w:t>
      </w:r>
      <w:r w:rsidR="006C50E6">
        <w:t>4</w:t>
      </w:r>
      <w:r>
        <w:t xml:space="preserve">. Đặc điểm suy dinh dưỡng theo </w:t>
      </w:r>
      <w:r w:rsidR="0061601F">
        <w:t>giới</w:t>
      </w:r>
    </w:p>
    <w:p w14:paraId="293B4DF5" w14:textId="632A79E2" w:rsidR="00C86AF9" w:rsidRPr="00C86AF9" w:rsidRDefault="00F75EAE" w:rsidP="00C86AF9">
      <w:pPr>
        <w:pStyle w:val="Caption"/>
        <w:rPr>
          <w:bCs/>
        </w:rPr>
      </w:pPr>
      <w:r>
        <w:tab/>
      </w:r>
      <w:bookmarkStart w:id="80" w:name="_Toc134606411"/>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4</w:t>
      </w:r>
      <w:r w:rsidR="00CF667C">
        <w:fldChar w:fldCharType="end"/>
      </w:r>
      <w:r w:rsidRPr="00707BC9">
        <w:rPr>
          <w:bCs/>
        </w:rPr>
        <w:t xml:space="preserve">. </w:t>
      </w:r>
      <w:r>
        <w:rPr>
          <w:bCs/>
        </w:rPr>
        <w:t>Đặc điểm</w:t>
      </w:r>
      <w:r w:rsidRPr="00707BC9">
        <w:rPr>
          <w:bCs/>
        </w:rPr>
        <w:t xml:space="preserve"> </w:t>
      </w:r>
      <w:r>
        <w:rPr>
          <w:bCs/>
        </w:rPr>
        <w:t>SDD</w:t>
      </w:r>
      <w:r w:rsidRPr="00707BC9">
        <w:rPr>
          <w:bCs/>
        </w:rPr>
        <w:t xml:space="preserve"> theo </w:t>
      </w:r>
      <w:r w:rsidR="0061601F">
        <w:rPr>
          <w:bCs/>
        </w:rPr>
        <w:t>giới</w:t>
      </w:r>
      <w:bookmarkEnd w:id="8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2A15EF" w:rsidRDefault="00F75EAE" w:rsidP="00E9050C">
            <w:pPr>
              <w:jc w:val="center"/>
              <w:rPr>
                <w:b/>
                <w:bCs/>
              </w:rPr>
            </w:pPr>
            <w:r>
              <w:rPr>
                <w:b/>
                <w:bCs/>
                <w:szCs w:val="28"/>
              </w:rPr>
              <w:t>BMI</w:t>
            </w:r>
          </w:p>
        </w:tc>
      </w:tr>
      <w:tr w:rsidR="00F75EAE" w14:paraId="44D4700A" w14:textId="77777777" w:rsidTr="00E9050C">
        <w:trPr>
          <w:trHeight w:val="759"/>
        </w:trPr>
        <w:tc>
          <w:tcPr>
            <w:tcW w:w="1577" w:type="pct"/>
            <w:tcBorders>
              <w:tl2br w:val="single" w:sz="4" w:space="0" w:color="auto"/>
            </w:tcBorders>
          </w:tcPr>
          <w:p w14:paraId="2163B963" w14:textId="77777777" w:rsidR="00F75EAE" w:rsidRPr="002A15EF" w:rsidRDefault="00F75EAE" w:rsidP="00E9050C">
            <w:pPr>
              <w:jc w:val="right"/>
              <w:rPr>
                <w:b/>
                <w:bCs/>
                <w:szCs w:val="28"/>
              </w:rPr>
            </w:pPr>
            <w:r>
              <w:rPr>
                <w:b/>
                <w:bCs/>
                <w:szCs w:val="28"/>
              </w:rPr>
              <w:t>TTDD</w:t>
            </w:r>
          </w:p>
          <w:p w14:paraId="09CBDBBE" w14:textId="00785A57" w:rsidR="00F75EAE" w:rsidRPr="002A15EF" w:rsidRDefault="001B2AAA" w:rsidP="00E9050C">
            <w:pPr>
              <w:rPr>
                <w:b/>
                <w:bCs/>
                <w:szCs w:val="28"/>
              </w:rPr>
            </w:pPr>
            <w:r>
              <w:rPr>
                <w:b/>
                <w:bCs/>
                <w:szCs w:val="28"/>
              </w:rPr>
              <w:t>Giới</w:t>
            </w:r>
          </w:p>
        </w:tc>
        <w:tc>
          <w:tcPr>
            <w:tcW w:w="856" w:type="pct"/>
          </w:tcPr>
          <w:p w14:paraId="6CB9B427" w14:textId="77777777" w:rsidR="00F75EAE" w:rsidRPr="003C2462" w:rsidRDefault="00F75EAE" w:rsidP="00E9050C">
            <w:pPr>
              <w:jc w:val="center"/>
            </w:pPr>
            <w:r>
              <w:rPr>
                <w:b/>
                <w:bCs/>
                <w:szCs w:val="28"/>
              </w:rPr>
              <w:t>SDD độ I (n, %)</w:t>
            </w:r>
          </w:p>
        </w:tc>
        <w:tc>
          <w:tcPr>
            <w:tcW w:w="856" w:type="pct"/>
            <w:gridSpan w:val="2"/>
          </w:tcPr>
          <w:p w14:paraId="2B413BD9" w14:textId="77777777" w:rsidR="00F75EAE" w:rsidRPr="003C2462" w:rsidRDefault="00F75EAE" w:rsidP="00E9050C">
            <w:pPr>
              <w:jc w:val="center"/>
            </w:pPr>
            <w:r>
              <w:rPr>
                <w:b/>
                <w:bCs/>
                <w:szCs w:val="28"/>
              </w:rPr>
              <w:t>SDD độ II (n, %)</w:t>
            </w:r>
          </w:p>
        </w:tc>
        <w:tc>
          <w:tcPr>
            <w:tcW w:w="856" w:type="pct"/>
            <w:gridSpan w:val="2"/>
          </w:tcPr>
          <w:p w14:paraId="00A1BB18" w14:textId="77777777" w:rsidR="00F75EAE" w:rsidRPr="002A15EF" w:rsidRDefault="00F75EAE" w:rsidP="00E9050C">
            <w:pPr>
              <w:jc w:val="center"/>
              <w:rPr>
                <w:b/>
                <w:bCs/>
              </w:rPr>
            </w:pPr>
            <w:r>
              <w:rPr>
                <w:b/>
                <w:bCs/>
                <w:szCs w:val="28"/>
              </w:rPr>
              <w:t>SDD độ III (n, %)</w:t>
            </w:r>
          </w:p>
        </w:tc>
        <w:tc>
          <w:tcPr>
            <w:tcW w:w="855" w:type="pct"/>
          </w:tcPr>
          <w:p w14:paraId="5793313A" w14:textId="25801BFE" w:rsidR="00F75EAE" w:rsidRPr="002A15EF" w:rsidRDefault="0083642A" w:rsidP="00E9050C">
            <w:pPr>
              <w:jc w:val="center"/>
              <w:rPr>
                <w:b/>
                <w:bCs/>
                <w:szCs w:val="28"/>
              </w:rPr>
            </w:pPr>
            <w:r>
              <w:rPr>
                <w:b/>
                <w:bCs/>
                <w:szCs w:val="28"/>
              </w:rPr>
              <w:t>Tổng</w:t>
            </w:r>
            <w:r w:rsidR="00F75EAE">
              <w:rPr>
                <w:b/>
                <w:bCs/>
                <w:szCs w:val="28"/>
              </w:rPr>
              <w:t xml:space="preserve"> (</w:t>
            </w:r>
            <w:r w:rsidR="00F75EAE" w:rsidRPr="002A15EF">
              <w:rPr>
                <w:b/>
                <w:bCs/>
                <w:szCs w:val="28"/>
              </w:rPr>
              <w:t>n</w:t>
            </w:r>
            <w:r w:rsidR="00F75EAE">
              <w:rPr>
                <w:b/>
                <w:bCs/>
                <w:szCs w:val="28"/>
              </w:rPr>
              <w:t xml:space="preserve">, </w:t>
            </w:r>
            <w:r w:rsidR="00F75EAE" w:rsidRPr="002A15EF">
              <w:rPr>
                <w:b/>
                <w:bCs/>
                <w:szCs w:val="28"/>
              </w:rPr>
              <w:t>%</w:t>
            </w:r>
            <w:r w:rsidR="00F75EAE">
              <w:rPr>
                <w:b/>
                <w:bCs/>
                <w:szCs w:val="28"/>
              </w:rPr>
              <w:t>)</w:t>
            </w:r>
          </w:p>
        </w:tc>
      </w:tr>
      <w:tr w:rsidR="00F75EAE" w14:paraId="47881D50" w14:textId="77777777" w:rsidTr="00E9050C">
        <w:trPr>
          <w:trHeight w:val="354"/>
        </w:trPr>
        <w:tc>
          <w:tcPr>
            <w:tcW w:w="1577" w:type="pct"/>
          </w:tcPr>
          <w:p w14:paraId="24DAF924" w14:textId="5A600D27" w:rsidR="00F75EAE" w:rsidRPr="003C2462" w:rsidRDefault="00FF7C63" w:rsidP="00E9050C">
            <w:pPr>
              <w:rPr>
                <w:szCs w:val="28"/>
              </w:rPr>
            </w:pPr>
            <w:r>
              <w:rPr>
                <w:szCs w:val="28"/>
              </w:rPr>
              <w:t>Nam</w:t>
            </w:r>
          </w:p>
        </w:tc>
        <w:tc>
          <w:tcPr>
            <w:tcW w:w="856" w:type="pct"/>
            <w:vAlign w:val="top"/>
          </w:tcPr>
          <w:p w14:paraId="7F9494D1" w14:textId="069AF461" w:rsidR="00F75EAE" w:rsidRPr="003C2462" w:rsidRDefault="003E557F" w:rsidP="00E9050C">
            <w:pPr>
              <w:jc w:val="center"/>
            </w:pPr>
            <w:r>
              <w:t>33 (</w:t>
            </w:r>
            <w:r w:rsidR="00FA5E4C">
              <w:t>52</w:t>
            </w:r>
            <w:r>
              <w:t>,</w:t>
            </w:r>
            <w:r w:rsidR="00FA5E4C">
              <w:t>4</w:t>
            </w:r>
            <w:r>
              <w:t>%)</w:t>
            </w:r>
          </w:p>
        </w:tc>
        <w:tc>
          <w:tcPr>
            <w:tcW w:w="856" w:type="pct"/>
            <w:gridSpan w:val="2"/>
          </w:tcPr>
          <w:p w14:paraId="021E25B8" w14:textId="4E3F86F3" w:rsidR="00F75EAE" w:rsidRPr="003C2462" w:rsidRDefault="003E557F" w:rsidP="00E9050C">
            <w:pPr>
              <w:jc w:val="center"/>
            </w:pPr>
            <w:r>
              <w:t>16 (</w:t>
            </w:r>
            <w:r w:rsidR="00FA5E4C">
              <w:t>25</w:t>
            </w:r>
            <w:r w:rsidR="002A6421">
              <w:t>,</w:t>
            </w:r>
            <w:r w:rsidR="00FA5E4C">
              <w:t>4</w:t>
            </w:r>
            <w:r w:rsidR="002A6421">
              <w:t>%)</w:t>
            </w:r>
          </w:p>
        </w:tc>
        <w:tc>
          <w:tcPr>
            <w:tcW w:w="856" w:type="pct"/>
            <w:gridSpan w:val="2"/>
          </w:tcPr>
          <w:p w14:paraId="5999A6D6" w14:textId="65476A78" w:rsidR="00F75EAE" w:rsidRPr="003C2462" w:rsidRDefault="002A6421" w:rsidP="00E9050C">
            <w:pPr>
              <w:jc w:val="center"/>
              <w:rPr>
                <w:szCs w:val="28"/>
              </w:rPr>
            </w:pPr>
            <w:r>
              <w:rPr>
                <w:szCs w:val="28"/>
              </w:rPr>
              <w:t>14 (</w:t>
            </w:r>
            <w:r w:rsidR="00FA5E4C">
              <w:rPr>
                <w:szCs w:val="28"/>
              </w:rPr>
              <w:t>22</w:t>
            </w:r>
            <w:r>
              <w:rPr>
                <w:szCs w:val="28"/>
              </w:rPr>
              <w:t>,</w:t>
            </w:r>
            <w:r w:rsidR="00FA5E4C">
              <w:rPr>
                <w:szCs w:val="28"/>
              </w:rPr>
              <w:t>2</w:t>
            </w:r>
            <w:r>
              <w:rPr>
                <w:szCs w:val="28"/>
              </w:rPr>
              <w:t>%)</w:t>
            </w:r>
          </w:p>
        </w:tc>
        <w:tc>
          <w:tcPr>
            <w:tcW w:w="855" w:type="pct"/>
            <w:vAlign w:val="top"/>
          </w:tcPr>
          <w:p w14:paraId="76A232E9" w14:textId="31CE2F3B" w:rsidR="00F75EAE" w:rsidRPr="003C2462" w:rsidRDefault="00523FFB" w:rsidP="00E9050C">
            <w:pPr>
              <w:jc w:val="center"/>
              <w:rPr>
                <w:szCs w:val="28"/>
              </w:rPr>
            </w:pPr>
            <w:r>
              <w:rPr>
                <w:szCs w:val="28"/>
              </w:rPr>
              <w:t>63 (73,3%)</w:t>
            </w:r>
          </w:p>
        </w:tc>
      </w:tr>
      <w:tr w:rsidR="00F75EAE" w14:paraId="3C399CC8" w14:textId="77777777" w:rsidTr="00E9050C">
        <w:trPr>
          <w:trHeight w:val="354"/>
        </w:trPr>
        <w:tc>
          <w:tcPr>
            <w:tcW w:w="1577" w:type="pct"/>
          </w:tcPr>
          <w:p w14:paraId="4BD96BE4" w14:textId="7CE2D678" w:rsidR="00F75EAE" w:rsidRDefault="00FF7C63" w:rsidP="00E9050C">
            <w:r>
              <w:t>Nữ</w:t>
            </w:r>
          </w:p>
        </w:tc>
        <w:tc>
          <w:tcPr>
            <w:tcW w:w="856" w:type="pct"/>
            <w:vAlign w:val="top"/>
          </w:tcPr>
          <w:p w14:paraId="6F0CDDE5" w14:textId="796A6F3D" w:rsidR="00F75EAE" w:rsidRDefault="002A2786" w:rsidP="00E9050C">
            <w:pPr>
              <w:jc w:val="center"/>
            </w:pPr>
            <w:r>
              <w:t>10 (</w:t>
            </w:r>
            <w:r w:rsidR="00CE1355">
              <w:t>43</w:t>
            </w:r>
            <w:r>
              <w:t>,</w:t>
            </w:r>
            <w:r w:rsidR="00CE1355">
              <w:t>5</w:t>
            </w:r>
            <w:r>
              <w:t>%)</w:t>
            </w:r>
          </w:p>
        </w:tc>
        <w:tc>
          <w:tcPr>
            <w:tcW w:w="856" w:type="pct"/>
            <w:gridSpan w:val="2"/>
          </w:tcPr>
          <w:p w14:paraId="5BA992C0" w14:textId="6B567541" w:rsidR="00F75EAE" w:rsidRDefault="002A2786" w:rsidP="00E9050C">
            <w:pPr>
              <w:jc w:val="center"/>
            </w:pPr>
            <w:r>
              <w:t>6 (2</w:t>
            </w:r>
            <w:r w:rsidR="00CE1355">
              <w:t>6</w:t>
            </w:r>
            <w:r>
              <w:t>,</w:t>
            </w:r>
            <w:r w:rsidR="00CE1355">
              <w:t>1</w:t>
            </w:r>
            <w:r>
              <w:t>%)</w:t>
            </w:r>
          </w:p>
        </w:tc>
        <w:tc>
          <w:tcPr>
            <w:tcW w:w="856" w:type="pct"/>
            <w:gridSpan w:val="2"/>
          </w:tcPr>
          <w:p w14:paraId="136FB3A2" w14:textId="2C19728D" w:rsidR="00F75EAE" w:rsidRDefault="002A2786" w:rsidP="00E9050C">
            <w:pPr>
              <w:jc w:val="center"/>
            </w:pPr>
            <w:r>
              <w:t>7 (3</w:t>
            </w:r>
            <w:r w:rsidR="00CE1355">
              <w:t>0</w:t>
            </w:r>
            <w:r>
              <w:t>,</w:t>
            </w:r>
            <w:r w:rsidR="00CE1355">
              <w:t>4</w:t>
            </w:r>
            <w:r>
              <w:t>%)</w:t>
            </w:r>
          </w:p>
        </w:tc>
        <w:tc>
          <w:tcPr>
            <w:tcW w:w="855" w:type="pct"/>
            <w:vAlign w:val="top"/>
          </w:tcPr>
          <w:p w14:paraId="3F4B0633" w14:textId="76577AC1" w:rsidR="00F75EAE" w:rsidRDefault="00523FFB" w:rsidP="00E9050C">
            <w:pPr>
              <w:jc w:val="center"/>
            </w:pPr>
            <w:r>
              <w:t>23 (26,7%)</w:t>
            </w:r>
          </w:p>
        </w:tc>
      </w:tr>
      <w:tr w:rsidR="00F75EAE" w14:paraId="372AC530" w14:textId="77777777" w:rsidTr="00E9050C">
        <w:tc>
          <w:tcPr>
            <w:tcW w:w="5000" w:type="pct"/>
            <w:gridSpan w:val="7"/>
            <w:tcBorders>
              <w:tl2br w:val="nil"/>
            </w:tcBorders>
          </w:tcPr>
          <w:p w14:paraId="452F0049" w14:textId="77777777" w:rsidR="00F75EAE" w:rsidRPr="002A15EF" w:rsidRDefault="00F75EAE" w:rsidP="00E9050C">
            <w:pPr>
              <w:jc w:val="center"/>
              <w:rPr>
                <w:b/>
                <w:bCs/>
              </w:rPr>
            </w:pPr>
            <w:r>
              <w:rPr>
                <w:b/>
                <w:bCs/>
                <w:szCs w:val="28"/>
              </w:rPr>
              <w:t>SGA</w:t>
            </w:r>
          </w:p>
        </w:tc>
      </w:tr>
      <w:tr w:rsidR="00F75EAE" w14:paraId="189FC093" w14:textId="77777777" w:rsidTr="00E9050C">
        <w:trPr>
          <w:trHeight w:val="759"/>
        </w:trPr>
        <w:tc>
          <w:tcPr>
            <w:tcW w:w="1577" w:type="pct"/>
            <w:tcBorders>
              <w:tl2br w:val="single" w:sz="4" w:space="0" w:color="auto"/>
            </w:tcBorders>
          </w:tcPr>
          <w:p w14:paraId="7EDBA604" w14:textId="77777777" w:rsidR="00F75EAE" w:rsidRPr="002A15EF" w:rsidRDefault="00F75EAE" w:rsidP="00E9050C">
            <w:pPr>
              <w:jc w:val="right"/>
              <w:rPr>
                <w:b/>
                <w:bCs/>
                <w:szCs w:val="28"/>
              </w:rPr>
            </w:pPr>
            <w:r>
              <w:rPr>
                <w:b/>
                <w:bCs/>
                <w:szCs w:val="28"/>
              </w:rPr>
              <w:t>TTDD</w:t>
            </w:r>
          </w:p>
          <w:p w14:paraId="4B7CD0A7" w14:textId="77777777" w:rsidR="00F75EAE" w:rsidRPr="002A15EF" w:rsidRDefault="00F75EAE" w:rsidP="00E9050C">
            <w:pPr>
              <w:rPr>
                <w:b/>
                <w:bCs/>
                <w:szCs w:val="28"/>
              </w:rPr>
            </w:pPr>
            <w:r>
              <w:rPr>
                <w:b/>
                <w:bCs/>
                <w:szCs w:val="28"/>
              </w:rPr>
              <w:t>Tuổi</w:t>
            </w:r>
          </w:p>
        </w:tc>
        <w:tc>
          <w:tcPr>
            <w:tcW w:w="1141" w:type="pct"/>
            <w:gridSpan w:val="2"/>
          </w:tcPr>
          <w:p w14:paraId="0E5D7169" w14:textId="77777777" w:rsidR="00F75EAE" w:rsidRDefault="00F75EAE" w:rsidP="00E9050C">
            <w:pPr>
              <w:jc w:val="center"/>
            </w:pPr>
            <w:r>
              <w:rPr>
                <w:b/>
                <w:bCs/>
                <w:szCs w:val="28"/>
              </w:rPr>
              <w:t>SGA B</w:t>
            </w:r>
          </w:p>
        </w:tc>
        <w:tc>
          <w:tcPr>
            <w:tcW w:w="1141" w:type="pct"/>
            <w:gridSpan w:val="2"/>
          </w:tcPr>
          <w:p w14:paraId="31D47B59" w14:textId="77777777" w:rsidR="00F75EAE" w:rsidRPr="006C6D0F" w:rsidRDefault="00F75EAE" w:rsidP="00E9050C">
            <w:pPr>
              <w:jc w:val="center"/>
              <w:rPr>
                <w:b/>
                <w:bCs/>
              </w:rPr>
            </w:pPr>
            <w:r w:rsidRPr="006C6D0F">
              <w:rPr>
                <w:b/>
                <w:bCs/>
              </w:rPr>
              <w:t>S</w:t>
            </w:r>
            <w:r>
              <w:rPr>
                <w:b/>
                <w:bCs/>
              </w:rPr>
              <w:t>GA C</w:t>
            </w:r>
          </w:p>
        </w:tc>
        <w:tc>
          <w:tcPr>
            <w:tcW w:w="1141" w:type="pct"/>
            <w:gridSpan w:val="2"/>
          </w:tcPr>
          <w:p w14:paraId="3F8CD3A2" w14:textId="6F3FAB07" w:rsidR="00F75EAE" w:rsidRPr="002A15EF" w:rsidRDefault="00BE2D4C" w:rsidP="00E9050C">
            <w:pPr>
              <w:jc w:val="center"/>
              <w:rPr>
                <w:b/>
                <w:bCs/>
                <w:szCs w:val="28"/>
              </w:rPr>
            </w:pPr>
            <w:r>
              <w:rPr>
                <w:b/>
                <w:bCs/>
                <w:szCs w:val="28"/>
              </w:rPr>
              <w:t>Tổng</w:t>
            </w:r>
            <w:r w:rsidR="00F75EAE">
              <w:rPr>
                <w:b/>
                <w:bCs/>
                <w:szCs w:val="28"/>
              </w:rPr>
              <w:t xml:space="preserve"> (</w:t>
            </w:r>
            <w:r w:rsidR="00F75EAE" w:rsidRPr="002A15EF">
              <w:rPr>
                <w:b/>
                <w:bCs/>
                <w:szCs w:val="28"/>
              </w:rPr>
              <w:t>n</w:t>
            </w:r>
            <w:r w:rsidR="00F75EAE">
              <w:rPr>
                <w:b/>
                <w:bCs/>
                <w:szCs w:val="28"/>
              </w:rPr>
              <w:t xml:space="preserve">, </w:t>
            </w:r>
            <w:r w:rsidR="00F75EAE" w:rsidRPr="002A15EF">
              <w:rPr>
                <w:b/>
                <w:bCs/>
                <w:szCs w:val="28"/>
              </w:rPr>
              <w:t>%</w:t>
            </w:r>
            <w:r w:rsidR="00F75EAE">
              <w:rPr>
                <w:b/>
                <w:bCs/>
                <w:szCs w:val="28"/>
              </w:rPr>
              <w:t>)</w:t>
            </w:r>
          </w:p>
        </w:tc>
      </w:tr>
      <w:tr w:rsidR="00F75EAE" w:rsidRPr="003C2462" w14:paraId="4D48FBC1" w14:textId="77777777" w:rsidTr="00E9050C">
        <w:trPr>
          <w:trHeight w:val="354"/>
        </w:trPr>
        <w:tc>
          <w:tcPr>
            <w:tcW w:w="1577" w:type="pct"/>
          </w:tcPr>
          <w:p w14:paraId="43AB8F42" w14:textId="2A8F0E9B" w:rsidR="00F75EAE" w:rsidRPr="003C2462" w:rsidRDefault="00984DD9" w:rsidP="00E9050C">
            <w:pPr>
              <w:rPr>
                <w:szCs w:val="28"/>
              </w:rPr>
            </w:pPr>
            <w:r>
              <w:rPr>
                <w:szCs w:val="28"/>
              </w:rPr>
              <w:t>Nam</w:t>
            </w:r>
          </w:p>
        </w:tc>
        <w:tc>
          <w:tcPr>
            <w:tcW w:w="1141" w:type="pct"/>
            <w:gridSpan w:val="2"/>
            <w:vAlign w:val="top"/>
          </w:tcPr>
          <w:p w14:paraId="27A3B83C" w14:textId="433DAB68" w:rsidR="00F75EAE" w:rsidRPr="003C2462" w:rsidRDefault="000F3584" w:rsidP="00E9050C">
            <w:pPr>
              <w:jc w:val="center"/>
            </w:pPr>
            <w:r>
              <w:t>61 (</w:t>
            </w:r>
            <w:r w:rsidR="00C373A6">
              <w:t>85</w:t>
            </w:r>
            <w:r>
              <w:t>,</w:t>
            </w:r>
            <w:r w:rsidR="00C373A6">
              <w:t>9</w:t>
            </w:r>
            <w:r>
              <w:t>%)</w:t>
            </w:r>
          </w:p>
        </w:tc>
        <w:tc>
          <w:tcPr>
            <w:tcW w:w="1141" w:type="pct"/>
            <w:gridSpan w:val="2"/>
          </w:tcPr>
          <w:p w14:paraId="4EDFA6CB" w14:textId="0BA282C0" w:rsidR="00F75EAE" w:rsidRPr="003C2462" w:rsidRDefault="000F3584" w:rsidP="00E9050C">
            <w:pPr>
              <w:jc w:val="center"/>
              <w:rPr>
                <w:szCs w:val="28"/>
              </w:rPr>
            </w:pPr>
            <w:r>
              <w:rPr>
                <w:szCs w:val="28"/>
              </w:rPr>
              <w:t>10 (</w:t>
            </w:r>
            <w:r w:rsidR="00C373A6">
              <w:rPr>
                <w:szCs w:val="28"/>
              </w:rPr>
              <w:t>14</w:t>
            </w:r>
            <w:r>
              <w:rPr>
                <w:szCs w:val="28"/>
              </w:rPr>
              <w:t>,</w:t>
            </w:r>
            <w:r w:rsidR="00C373A6">
              <w:rPr>
                <w:szCs w:val="28"/>
              </w:rPr>
              <w:t>1</w:t>
            </w:r>
            <w:r>
              <w:rPr>
                <w:szCs w:val="28"/>
              </w:rPr>
              <w:t>%)</w:t>
            </w:r>
          </w:p>
        </w:tc>
        <w:tc>
          <w:tcPr>
            <w:tcW w:w="1141" w:type="pct"/>
            <w:gridSpan w:val="2"/>
            <w:vAlign w:val="top"/>
          </w:tcPr>
          <w:p w14:paraId="750EA125" w14:textId="675DCDF3" w:rsidR="00F75EAE" w:rsidRPr="003C2462" w:rsidRDefault="00353D95" w:rsidP="00E9050C">
            <w:pPr>
              <w:jc w:val="center"/>
              <w:rPr>
                <w:szCs w:val="28"/>
              </w:rPr>
            </w:pPr>
            <w:r>
              <w:rPr>
                <w:szCs w:val="28"/>
              </w:rPr>
              <w:t>71 (76,3%)</w:t>
            </w:r>
          </w:p>
        </w:tc>
      </w:tr>
      <w:tr w:rsidR="00F75EAE" w14:paraId="33640539" w14:textId="77777777" w:rsidTr="00E9050C">
        <w:trPr>
          <w:trHeight w:val="354"/>
        </w:trPr>
        <w:tc>
          <w:tcPr>
            <w:tcW w:w="1577" w:type="pct"/>
          </w:tcPr>
          <w:p w14:paraId="03EF09F0" w14:textId="255802BE" w:rsidR="00F75EAE" w:rsidRDefault="00984DD9" w:rsidP="00E9050C">
            <w:r>
              <w:t>Nữ</w:t>
            </w:r>
          </w:p>
        </w:tc>
        <w:tc>
          <w:tcPr>
            <w:tcW w:w="1141" w:type="pct"/>
            <w:gridSpan w:val="2"/>
            <w:vAlign w:val="top"/>
          </w:tcPr>
          <w:p w14:paraId="045CE21B" w14:textId="24F95CFD" w:rsidR="00F75EAE" w:rsidRDefault="000F3584" w:rsidP="00E9050C">
            <w:pPr>
              <w:jc w:val="center"/>
            </w:pPr>
            <w:r>
              <w:t>19 (</w:t>
            </w:r>
            <w:r w:rsidR="00C373A6">
              <w:t>86</w:t>
            </w:r>
            <w:r>
              <w:t>,</w:t>
            </w:r>
            <w:r w:rsidR="00C373A6">
              <w:t>4</w:t>
            </w:r>
            <w:r>
              <w:t>%)</w:t>
            </w:r>
          </w:p>
        </w:tc>
        <w:tc>
          <w:tcPr>
            <w:tcW w:w="1141" w:type="pct"/>
            <w:gridSpan w:val="2"/>
          </w:tcPr>
          <w:p w14:paraId="7A5AD5D6" w14:textId="6F78DC7C" w:rsidR="00F75EAE" w:rsidRDefault="000F3584" w:rsidP="00E9050C">
            <w:pPr>
              <w:jc w:val="center"/>
            </w:pPr>
            <w:r>
              <w:t>3 (</w:t>
            </w:r>
            <w:r w:rsidR="00C373A6">
              <w:t>1</w:t>
            </w:r>
            <w:r>
              <w:t>3,</w:t>
            </w:r>
            <w:r w:rsidR="00C373A6">
              <w:t>6</w:t>
            </w:r>
            <w:r>
              <w:t>%)</w:t>
            </w:r>
          </w:p>
        </w:tc>
        <w:tc>
          <w:tcPr>
            <w:tcW w:w="1141" w:type="pct"/>
            <w:gridSpan w:val="2"/>
            <w:vAlign w:val="top"/>
          </w:tcPr>
          <w:p w14:paraId="09CA5D25" w14:textId="0C17F038" w:rsidR="00F75EAE" w:rsidRDefault="00353D95" w:rsidP="00E9050C">
            <w:pPr>
              <w:jc w:val="center"/>
            </w:pPr>
            <w:r>
              <w:t>22 (23,7%)</w:t>
            </w:r>
          </w:p>
        </w:tc>
      </w:tr>
    </w:tbl>
    <w:p w14:paraId="0342D73D" w14:textId="3001A6FD" w:rsidR="00F75EAE" w:rsidRDefault="00F75EAE" w:rsidP="002E610F">
      <w:pPr>
        <w:spacing w:before="160"/>
      </w:pPr>
      <w:r>
        <w:t xml:space="preserve">Nhận xét: </w:t>
      </w:r>
      <w:r w:rsidR="002E610F">
        <w:t xml:space="preserve">đánh giá SDD theo BMI, </w:t>
      </w:r>
      <w:r w:rsidR="00B105C6">
        <w:t>bệnh nhân nam chiếm tỷ lệ 73,3% trong đó SDD độ I chiếm tỷ lệ cao nhất là 52,6%, SDD độ III chiếm tỷ lệ thấp nhất là 22,2% và bệnh nhân nữ chiếm tỷ lệ 26,7% tỷ lệ SDD trong đó SDD độ I chiếm tỷ lệ cao nhất là 43,5%, độ II chiếm tỷ lệ thấp nhất là 30,4%. Kết quả đánh giá SDD theo chỉ số SGA tương tự, bệnh nhân nam chiếm 76,3%, bệnh nhân nữ chiếm 23,7%, SGA B đều chiếm tỷ lệ cao nhất ở cả 2 giới.</w:t>
      </w:r>
    </w:p>
    <w:p w14:paraId="0143D9E1" w14:textId="4834CCCF" w:rsidR="00B35AD6" w:rsidRDefault="00B35AD6" w:rsidP="00B35AD6">
      <w:pPr>
        <w:pStyle w:val="Heading3"/>
      </w:pPr>
      <w:r>
        <w:t>3.1.</w:t>
      </w:r>
      <w:r w:rsidR="009C4F6C">
        <w:t>5</w:t>
      </w:r>
      <w:r>
        <w:t xml:space="preserve">. </w:t>
      </w:r>
      <w:r w:rsidR="003944E3">
        <w:t xml:space="preserve">Đặc điểm </w:t>
      </w:r>
      <w:r w:rsidR="00C172AF">
        <w:t>suy dinh dưỡng</w:t>
      </w:r>
      <w:r>
        <w:t xml:space="preserve"> theo nghề nghiệp</w:t>
      </w:r>
    </w:p>
    <w:p w14:paraId="230A4A68" w14:textId="100CC059" w:rsidR="00B35AD6" w:rsidRPr="00175D73" w:rsidRDefault="00B35AD6" w:rsidP="00AA3D78">
      <w:pPr>
        <w:pStyle w:val="Caption"/>
        <w:rPr>
          <w:b w:val="0"/>
          <w:bCs/>
        </w:rPr>
      </w:pPr>
      <w:bookmarkStart w:id="81" w:name="_Toc13460641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5</w:t>
      </w:r>
      <w:r w:rsidR="00CF667C">
        <w:fldChar w:fldCharType="end"/>
      </w:r>
      <w:r w:rsidRPr="00707BC9">
        <w:rPr>
          <w:bCs/>
        </w:rPr>
        <w:t xml:space="preserve">. </w:t>
      </w:r>
      <w:r w:rsidR="00F17FC7">
        <w:rPr>
          <w:bCs/>
        </w:rPr>
        <w:t>Đặc điểm</w:t>
      </w:r>
      <w:r w:rsidRPr="00707BC9">
        <w:rPr>
          <w:bCs/>
        </w:rPr>
        <w:t xml:space="preserve"> </w:t>
      </w:r>
      <w:r>
        <w:rPr>
          <w:bCs/>
        </w:rPr>
        <w:t>SDD</w:t>
      </w:r>
      <w:r w:rsidRPr="00707BC9">
        <w:rPr>
          <w:bCs/>
        </w:rPr>
        <w:t xml:space="preserve"> theo </w:t>
      </w:r>
      <w:r>
        <w:rPr>
          <w:bCs/>
        </w:rPr>
        <w:t>nghề nghiệp</w:t>
      </w:r>
      <w:bookmarkEnd w:id="81"/>
    </w:p>
    <w:tbl>
      <w:tblPr>
        <w:tblStyle w:val="TableGrid"/>
        <w:tblW w:w="5000" w:type="pct"/>
        <w:tblInd w:w="0" w:type="dxa"/>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38677B">
        <w:tc>
          <w:tcPr>
            <w:tcW w:w="5000" w:type="pct"/>
            <w:gridSpan w:val="7"/>
            <w:tcBorders>
              <w:tl2br w:val="nil"/>
            </w:tcBorders>
          </w:tcPr>
          <w:p w14:paraId="7822BAC6" w14:textId="77777777" w:rsidR="004528D4" w:rsidRPr="002A15EF" w:rsidRDefault="004528D4" w:rsidP="009169DE">
            <w:pPr>
              <w:jc w:val="center"/>
              <w:rPr>
                <w:b/>
                <w:bCs/>
              </w:rPr>
            </w:pPr>
            <w:r>
              <w:rPr>
                <w:b/>
                <w:bCs/>
                <w:szCs w:val="28"/>
              </w:rPr>
              <w:t>BMI</w:t>
            </w:r>
          </w:p>
        </w:tc>
      </w:tr>
      <w:tr w:rsidR="0029341E" w14:paraId="23986A40" w14:textId="77777777" w:rsidTr="0029341E">
        <w:trPr>
          <w:trHeight w:val="759"/>
        </w:trPr>
        <w:tc>
          <w:tcPr>
            <w:tcW w:w="1552" w:type="pct"/>
            <w:tcBorders>
              <w:tl2br w:val="single" w:sz="4" w:space="0" w:color="auto"/>
            </w:tcBorders>
          </w:tcPr>
          <w:p w14:paraId="0A5D3F5D" w14:textId="77777777" w:rsidR="0029341E" w:rsidRPr="002A15EF" w:rsidRDefault="0029341E" w:rsidP="0029341E">
            <w:pPr>
              <w:jc w:val="right"/>
              <w:rPr>
                <w:b/>
                <w:bCs/>
                <w:szCs w:val="28"/>
              </w:rPr>
            </w:pPr>
            <w:r>
              <w:rPr>
                <w:b/>
                <w:bCs/>
                <w:szCs w:val="28"/>
              </w:rPr>
              <w:t>TTDD</w:t>
            </w:r>
          </w:p>
          <w:p w14:paraId="36548058" w14:textId="029F2EC8" w:rsidR="0029341E" w:rsidRPr="002A15EF" w:rsidRDefault="0029341E" w:rsidP="0029341E">
            <w:pPr>
              <w:rPr>
                <w:b/>
                <w:bCs/>
                <w:szCs w:val="28"/>
              </w:rPr>
            </w:pPr>
            <w:r>
              <w:rPr>
                <w:b/>
                <w:bCs/>
                <w:szCs w:val="28"/>
              </w:rPr>
              <w:t>Nghề nghiệp</w:t>
            </w:r>
          </w:p>
        </w:tc>
        <w:tc>
          <w:tcPr>
            <w:tcW w:w="862" w:type="pct"/>
          </w:tcPr>
          <w:p w14:paraId="3AE7B1F8" w14:textId="28242C9B" w:rsidR="0029341E" w:rsidRPr="003C2462" w:rsidRDefault="0029341E" w:rsidP="0029341E">
            <w:pPr>
              <w:jc w:val="center"/>
            </w:pPr>
            <w:r>
              <w:rPr>
                <w:b/>
                <w:bCs/>
                <w:szCs w:val="28"/>
              </w:rPr>
              <w:t>SDD độ I (n, %)</w:t>
            </w:r>
          </w:p>
        </w:tc>
        <w:tc>
          <w:tcPr>
            <w:tcW w:w="862" w:type="pct"/>
            <w:gridSpan w:val="2"/>
          </w:tcPr>
          <w:p w14:paraId="585972F2" w14:textId="5CCF2D15" w:rsidR="0029341E" w:rsidRDefault="0029341E" w:rsidP="0029341E">
            <w:pPr>
              <w:jc w:val="center"/>
            </w:pPr>
            <w:r>
              <w:rPr>
                <w:b/>
                <w:bCs/>
                <w:szCs w:val="28"/>
              </w:rPr>
              <w:t>SDD độ II (n, %)</w:t>
            </w:r>
          </w:p>
        </w:tc>
        <w:tc>
          <w:tcPr>
            <w:tcW w:w="862" w:type="pct"/>
            <w:gridSpan w:val="2"/>
          </w:tcPr>
          <w:p w14:paraId="5893C11E" w14:textId="37273432" w:rsidR="0029341E" w:rsidRPr="002A15EF" w:rsidRDefault="0029341E" w:rsidP="0029341E">
            <w:pPr>
              <w:jc w:val="center"/>
              <w:rPr>
                <w:b/>
                <w:bCs/>
              </w:rPr>
            </w:pPr>
            <w:r>
              <w:rPr>
                <w:b/>
                <w:bCs/>
                <w:szCs w:val="28"/>
              </w:rPr>
              <w:t>SDD độ III (n, %)</w:t>
            </w:r>
          </w:p>
        </w:tc>
        <w:tc>
          <w:tcPr>
            <w:tcW w:w="862" w:type="pct"/>
          </w:tcPr>
          <w:p w14:paraId="376472E4" w14:textId="1CCDE812" w:rsidR="0029341E" w:rsidRPr="002A15EF" w:rsidRDefault="00A11300" w:rsidP="0029341E">
            <w:pPr>
              <w:jc w:val="center"/>
              <w:rPr>
                <w:b/>
                <w:bCs/>
                <w:szCs w:val="28"/>
              </w:rPr>
            </w:pPr>
            <w:r>
              <w:rPr>
                <w:b/>
                <w:bCs/>
                <w:szCs w:val="28"/>
              </w:rPr>
              <w:t>Tổng</w:t>
            </w:r>
            <w:r w:rsidR="0029341E">
              <w:rPr>
                <w:b/>
                <w:bCs/>
                <w:szCs w:val="28"/>
              </w:rPr>
              <w:t xml:space="preserve"> (</w:t>
            </w:r>
            <w:r w:rsidR="0029341E" w:rsidRPr="002A15EF">
              <w:rPr>
                <w:b/>
                <w:bCs/>
                <w:szCs w:val="28"/>
              </w:rPr>
              <w:t>n</w:t>
            </w:r>
            <w:r w:rsidR="0029341E">
              <w:rPr>
                <w:b/>
                <w:bCs/>
                <w:szCs w:val="28"/>
              </w:rPr>
              <w:t xml:space="preserve">, </w:t>
            </w:r>
            <w:r w:rsidR="0029341E" w:rsidRPr="002A15EF">
              <w:rPr>
                <w:b/>
                <w:bCs/>
                <w:szCs w:val="28"/>
              </w:rPr>
              <w:t>%</w:t>
            </w:r>
            <w:r w:rsidR="0029341E">
              <w:rPr>
                <w:b/>
                <w:bCs/>
                <w:szCs w:val="28"/>
              </w:rPr>
              <w:t>)</w:t>
            </w:r>
          </w:p>
        </w:tc>
      </w:tr>
      <w:tr w:rsidR="0029341E" w14:paraId="301BD289" w14:textId="77777777" w:rsidTr="0029341E">
        <w:trPr>
          <w:trHeight w:val="354"/>
        </w:trPr>
        <w:tc>
          <w:tcPr>
            <w:tcW w:w="1552" w:type="pct"/>
          </w:tcPr>
          <w:p w14:paraId="2930CF6D" w14:textId="30826637" w:rsidR="0029341E" w:rsidRPr="003C2462" w:rsidRDefault="0029341E" w:rsidP="009169DE">
            <w:pPr>
              <w:rPr>
                <w:szCs w:val="28"/>
              </w:rPr>
            </w:pPr>
            <w:r>
              <w:rPr>
                <w:szCs w:val="28"/>
              </w:rPr>
              <w:t>Nông dân</w:t>
            </w:r>
          </w:p>
        </w:tc>
        <w:tc>
          <w:tcPr>
            <w:tcW w:w="862" w:type="pct"/>
            <w:vAlign w:val="top"/>
          </w:tcPr>
          <w:p w14:paraId="52F4B8F0" w14:textId="293AA195" w:rsidR="0029341E" w:rsidRPr="003C2462" w:rsidRDefault="005F0B3B" w:rsidP="009169DE">
            <w:pPr>
              <w:jc w:val="center"/>
            </w:pPr>
            <w:r>
              <w:t>5 (</w:t>
            </w:r>
            <w:r w:rsidR="001610BD">
              <w:t>50</w:t>
            </w:r>
            <w:r>
              <w:t>,</w:t>
            </w:r>
            <w:r w:rsidR="001610BD">
              <w:t>0</w:t>
            </w:r>
            <w:r>
              <w:t>%)</w:t>
            </w:r>
          </w:p>
        </w:tc>
        <w:tc>
          <w:tcPr>
            <w:tcW w:w="862" w:type="pct"/>
            <w:gridSpan w:val="2"/>
          </w:tcPr>
          <w:p w14:paraId="1167C14E" w14:textId="481DB4AB" w:rsidR="0029341E" w:rsidRPr="003C2462" w:rsidRDefault="005F0B3B" w:rsidP="009169DE">
            <w:pPr>
              <w:jc w:val="center"/>
            </w:pPr>
            <w:r>
              <w:t>1</w:t>
            </w:r>
            <w:r w:rsidR="008C028B">
              <w:t xml:space="preserve"> (</w:t>
            </w:r>
            <w:r w:rsidR="00656626">
              <w:t>10</w:t>
            </w:r>
            <w:r w:rsidR="008C028B">
              <w:t>,</w:t>
            </w:r>
            <w:r w:rsidR="00656626">
              <w:t>0</w:t>
            </w:r>
            <w:r w:rsidR="008C028B">
              <w:t>%)</w:t>
            </w:r>
          </w:p>
        </w:tc>
        <w:tc>
          <w:tcPr>
            <w:tcW w:w="862" w:type="pct"/>
            <w:gridSpan w:val="2"/>
          </w:tcPr>
          <w:p w14:paraId="50924896" w14:textId="175DDE88" w:rsidR="0029341E" w:rsidRPr="003C2462" w:rsidRDefault="005F0B3B" w:rsidP="009169DE">
            <w:pPr>
              <w:jc w:val="center"/>
              <w:rPr>
                <w:szCs w:val="28"/>
              </w:rPr>
            </w:pPr>
            <w:r>
              <w:rPr>
                <w:szCs w:val="28"/>
              </w:rPr>
              <w:t>4</w:t>
            </w:r>
            <w:r w:rsidR="005D5369">
              <w:rPr>
                <w:szCs w:val="28"/>
              </w:rPr>
              <w:t xml:space="preserve"> (</w:t>
            </w:r>
            <w:r w:rsidR="00656626">
              <w:rPr>
                <w:szCs w:val="28"/>
              </w:rPr>
              <w:t>40</w:t>
            </w:r>
            <w:r w:rsidR="005D5369">
              <w:rPr>
                <w:szCs w:val="28"/>
              </w:rPr>
              <w:t>,0%)</w:t>
            </w:r>
          </w:p>
        </w:tc>
        <w:tc>
          <w:tcPr>
            <w:tcW w:w="862" w:type="pct"/>
            <w:vAlign w:val="top"/>
          </w:tcPr>
          <w:p w14:paraId="16F780FB" w14:textId="7A49D4BE" w:rsidR="0029341E" w:rsidRPr="003C2462" w:rsidRDefault="0029341E" w:rsidP="009169DE">
            <w:pPr>
              <w:jc w:val="center"/>
              <w:rPr>
                <w:szCs w:val="28"/>
              </w:rPr>
            </w:pPr>
            <w:r>
              <w:rPr>
                <w:szCs w:val="28"/>
              </w:rPr>
              <w:t>10 (11,6%)</w:t>
            </w:r>
          </w:p>
        </w:tc>
      </w:tr>
      <w:tr w:rsidR="0029341E" w14:paraId="502FDF1E" w14:textId="77777777" w:rsidTr="0029341E">
        <w:trPr>
          <w:trHeight w:val="354"/>
        </w:trPr>
        <w:tc>
          <w:tcPr>
            <w:tcW w:w="1552" w:type="pct"/>
          </w:tcPr>
          <w:p w14:paraId="46C21E32" w14:textId="07C4FF05" w:rsidR="0029341E" w:rsidRDefault="0029341E" w:rsidP="009169DE">
            <w:r>
              <w:t>Công nhân</w:t>
            </w:r>
          </w:p>
        </w:tc>
        <w:tc>
          <w:tcPr>
            <w:tcW w:w="862" w:type="pct"/>
            <w:vAlign w:val="top"/>
          </w:tcPr>
          <w:p w14:paraId="3ECCFAAB" w14:textId="7E692908" w:rsidR="0029341E" w:rsidRDefault="005F0B3B" w:rsidP="009169DE">
            <w:pPr>
              <w:jc w:val="center"/>
            </w:pPr>
            <w:r>
              <w:t>5 (</w:t>
            </w:r>
            <w:r w:rsidR="0068665E">
              <w:t>100</w:t>
            </w:r>
            <w:r>
              <w:t>,</w:t>
            </w:r>
            <w:r w:rsidR="00055D95">
              <w:t>0</w:t>
            </w:r>
            <w:r>
              <w:t>%)</w:t>
            </w:r>
          </w:p>
        </w:tc>
        <w:tc>
          <w:tcPr>
            <w:tcW w:w="862" w:type="pct"/>
            <w:gridSpan w:val="2"/>
          </w:tcPr>
          <w:p w14:paraId="58B943CB" w14:textId="5CDB6710" w:rsidR="0029341E" w:rsidRDefault="005F0B3B" w:rsidP="009169DE">
            <w:pPr>
              <w:jc w:val="center"/>
            </w:pPr>
            <w:r>
              <w:t>0</w:t>
            </w:r>
            <w:r w:rsidR="008C028B">
              <w:t xml:space="preserve"> (</w:t>
            </w:r>
            <w:r w:rsidR="00A468C0">
              <w:t>0</w:t>
            </w:r>
            <w:r w:rsidR="008C028B">
              <w:t>%)</w:t>
            </w:r>
          </w:p>
        </w:tc>
        <w:tc>
          <w:tcPr>
            <w:tcW w:w="862" w:type="pct"/>
            <w:gridSpan w:val="2"/>
          </w:tcPr>
          <w:p w14:paraId="200D2BDF" w14:textId="21A120A2" w:rsidR="0029341E" w:rsidRDefault="005F0B3B" w:rsidP="009169DE">
            <w:pPr>
              <w:jc w:val="center"/>
            </w:pPr>
            <w:r>
              <w:t>0</w:t>
            </w:r>
            <w:r w:rsidR="005D5369">
              <w:t xml:space="preserve"> (0%)</w:t>
            </w:r>
          </w:p>
        </w:tc>
        <w:tc>
          <w:tcPr>
            <w:tcW w:w="862" w:type="pct"/>
            <w:vAlign w:val="top"/>
          </w:tcPr>
          <w:p w14:paraId="3458DD55" w14:textId="669B6374" w:rsidR="0029341E" w:rsidRDefault="0029341E" w:rsidP="009169DE">
            <w:pPr>
              <w:jc w:val="center"/>
            </w:pPr>
            <w:r>
              <w:t>5 (5,8%)</w:t>
            </w:r>
          </w:p>
        </w:tc>
      </w:tr>
      <w:tr w:rsidR="0029341E" w14:paraId="5A7B08F1" w14:textId="77777777" w:rsidTr="0029341E">
        <w:trPr>
          <w:trHeight w:val="354"/>
        </w:trPr>
        <w:tc>
          <w:tcPr>
            <w:tcW w:w="1552" w:type="pct"/>
          </w:tcPr>
          <w:p w14:paraId="4ED5796A" w14:textId="123BBB77" w:rsidR="0029341E" w:rsidRDefault="0029341E" w:rsidP="009169DE">
            <w:r>
              <w:t>Lao động tự do</w:t>
            </w:r>
          </w:p>
        </w:tc>
        <w:tc>
          <w:tcPr>
            <w:tcW w:w="862" w:type="pct"/>
            <w:vAlign w:val="top"/>
          </w:tcPr>
          <w:p w14:paraId="12022A7B" w14:textId="7657E3BE" w:rsidR="0029341E" w:rsidRDefault="005F0B3B" w:rsidP="009169DE">
            <w:pPr>
              <w:jc w:val="center"/>
            </w:pPr>
            <w:r>
              <w:t>23 (</w:t>
            </w:r>
            <w:r w:rsidR="00952E2E">
              <w:t>46</w:t>
            </w:r>
            <w:r>
              <w:t>,</w:t>
            </w:r>
            <w:r w:rsidR="00952E2E">
              <w:t>9</w:t>
            </w:r>
            <w:r>
              <w:t>%)</w:t>
            </w:r>
          </w:p>
        </w:tc>
        <w:tc>
          <w:tcPr>
            <w:tcW w:w="862" w:type="pct"/>
            <w:gridSpan w:val="2"/>
          </w:tcPr>
          <w:p w14:paraId="78247431" w14:textId="4A6741D2" w:rsidR="0029341E" w:rsidRDefault="005F0B3B" w:rsidP="009169DE">
            <w:pPr>
              <w:jc w:val="center"/>
            </w:pPr>
            <w:r>
              <w:t>16</w:t>
            </w:r>
            <w:r w:rsidR="008C028B">
              <w:t xml:space="preserve"> (</w:t>
            </w:r>
            <w:r w:rsidR="00952E2E">
              <w:t>3</w:t>
            </w:r>
            <w:r w:rsidR="008C028B">
              <w:t>2,7%)</w:t>
            </w:r>
          </w:p>
        </w:tc>
        <w:tc>
          <w:tcPr>
            <w:tcW w:w="862" w:type="pct"/>
            <w:gridSpan w:val="2"/>
          </w:tcPr>
          <w:p w14:paraId="6E9FBADC" w14:textId="42D47D71" w:rsidR="0029341E" w:rsidRDefault="005F0B3B" w:rsidP="009169DE">
            <w:pPr>
              <w:jc w:val="center"/>
            </w:pPr>
            <w:r>
              <w:t>10</w:t>
            </w:r>
            <w:r w:rsidR="005D5369">
              <w:t xml:space="preserve"> (</w:t>
            </w:r>
            <w:r w:rsidR="00952E2E">
              <w:t>20</w:t>
            </w:r>
            <w:r w:rsidR="005D5369">
              <w:t>,</w:t>
            </w:r>
            <w:r w:rsidR="00952E2E">
              <w:t>4</w:t>
            </w:r>
            <w:r w:rsidR="005D5369">
              <w:t>%)</w:t>
            </w:r>
          </w:p>
        </w:tc>
        <w:tc>
          <w:tcPr>
            <w:tcW w:w="862" w:type="pct"/>
            <w:vAlign w:val="top"/>
          </w:tcPr>
          <w:p w14:paraId="00D08495" w14:textId="5525E095" w:rsidR="0029341E" w:rsidRDefault="0029341E" w:rsidP="009169DE">
            <w:pPr>
              <w:jc w:val="center"/>
            </w:pPr>
            <w:r>
              <w:t>49 (57,0%)</w:t>
            </w:r>
          </w:p>
        </w:tc>
      </w:tr>
      <w:tr w:rsidR="0029341E" w14:paraId="39001981" w14:textId="77777777" w:rsidTr="0029341E">
        <w:trPr>
          <w:trHeight w:val="354"/>
        </w:trPr>
        <w:tc>
          <w:tcPr>
            <w:tcW w:w="1552" w:type="pct"/>
          </w:tcPr>
          <w:p w14:paraId="01303239" w14:textId="4EE780DB" w:rsidR="0029341E" w:rsidRDefault="0029341E" w:rsidP="009169DE">
            <w:r>
              <w:lastRenderedPageBreak/>
              <w:t>Hưu trí</w:t>
            </w:r>
          </w:p>
        </w:tc>
        <w:tc>
          <w:tcPr>
            <w:tcW w:w="862" w:type="pct"/>
            <w:vAlign w:val="top"/>
          </w:tcPr>
          <w:p w14:paraId="57366CE4" w14:textId="37E65225" w:rsidR="0029341E" w:rsidRDefault="005F0B3B" w:rsidP="009169DE">
            <w:pPr>
              <w:jc w:val="center"/>
            </w:pPr>
            <w:r>
              <w:t>4 (</w:t>
            </w:r>
            <w:r w:rsidR="00685CA5">
              <w:t>50</w:t>
            </w:r>
            <w:r>
              <w:t>,</w:t>
            </w:r>
            <w:r w:rsidR="00685CA5">
              <w:t>0</w:t>
            </w:r>
            <w:r>
              <w:t>%)</w:t>
            </w:r>
          </w:p>
        </w:tc>
        <w:tc>
          <w:tcPr>
            <w:tcW w:w="862" w:type="pct"/>
            <w:gridSpan w:val="2"/>
          </w:tcPr>
          <w:p w14:paraId="5DFC5D37" w14:textId="0F0DF625" w:rsidR="0029341E" w:rsidRDefault="005F0B3B" w:rsidP="009169DE">
            <w:pPr>
              <w:jc w:val="center"/>
            </w:pPr>
            <w:r>
              <w:t>1</w:t>
            </w:r>
            <w:r w:rsidR="008C028B">
              <w:t xml:space="preserve"> (</w:t>
            </w:r>
            <w:r w:rsidR="00685CA5">
              <w:t>12</w:t>
            </w:r>
            <w:r w:rsidR="008C028B">
              <w:t>,5%)</w:t>
            </w:r>
          </w:p>
        </w:tc>
        <w:tc>
          <w:tcPr>
            <w:tcW w:w="862" w:type="pct"/>
            <w:gridSpan w:val="2"/>
          </w:tcPr>
          <w:p w14:paraId="31035587" w14:textId="306642D2" w:rsidR="0029341E" w:rsidRDefault="005F0B3B" w:rsidP="009169DE">
            <w:pPr>
              <w:jc w:val="center"/>
            </w:pPr>
            <w:r>
              <w:t>3</w:t>
            </w:r>
            <w:r w:rsidR="005D5369">
              <w:t xml:space="preserve"> (</w:t>
            </w:r>
            <w:r w:rsidR="00685CA5">
              <w:t>37</w:t>
            </w:r>
            <w:r w:rsidR="005D5369">
              <w:t>,</w:t>
            </w:r>
            <w:r w:rsidR="00685CA5">
              <w:t>5</w:t>
            </w:r>
            <w:r w:rsidR="005D5369">
              <w:t>%)</w:t>
            </w:r>
          </w:p>
        </w:tc>
        <w:tc>
          <w:tcPr>
            <w:tcW w:w="862" w:type="pct"/>
            <w:vAlign w:val="top"/>
          </w:tcPr>
          <w:p w14:paraId="67F4E4F2" w14:textId="32CE86AB" w:rsidR="0029341E" w:rsidRDefault="0029341E" w:rsidP="009169DE">
            <w:pPr>
              <w:jc w:val="center"/>
            </w:pPr>
            <w:r>
              <w:t>8 (9,3%)</w:t>
            </w:r>
          </w:p>
        </w:tc>
      </w:tr>
      <w:tr w:rsidR="0029341E" w14:paraId="7F52AFE4" w14:textId="77777777" w:rsidTr="0029341E">
        <w:trPr>
          <w:trHeight w:val="70"/>
        </w:trPr>
        <w:tc>
          <w:tcPr>
            <w:tcW w:w="1552" w:type="pct"/>
          </w:tcPr>
          <w:p w14:paraId="366891D6" w14:textId="120DCDF7" w:rsidR="0029341E" w:rsidRPr="003C2462" w:rsidRDefault="0029341E" w:rsidP="009169DE">
            <w:pPr>
              <w:rPr>
                <w:szCs w:val="28"/>
              </w:rPr>
            </w:pPr>
            <w:r>
              <w:rPr>
                <w:szCs w:val="28"/>
              </w:rPr>
              <w:t>Cán bộ công chức</w:t>
            </w:r>
          </w:p>
        </w:tc>
        <w:tc>
          <w:tcPr>
            <w:tcW w:w="862" w:type="pct"/>
            <w:vAlign w:val="top"/>
          </w:tcPr>
          <w:p w14:paraId="602A3777" w14:textId="7956798D" w:rsidR="0029341E" w:rsidRPr="003C2462" w:rsidRDefault="005F0B3B" w:rsidP="009169DE">
            <w:pPr>
              <w:jc w:val="center"/>
            </w:pPr>
            <w:r>
              <w:t>1 (</w:t>
            </w:r>
            <w:r w:rsidR="00033B1B">
              <w:t>33</w:t>
            </w:r>
            <w:r>
              <w:t>,3%)</w:t>
            </w:r>
          </w:p>
        </w:tc>
        <w:tc>
          <w:tcPr>
            <w:tcW w:w="862" w:type="pct"/>
            <w:gridSpan w:val="2"/>
          </w:tcPr>
          <w:p w14:paraId="4E9EC172" w14:textId="389BFFED" w:rsidR="0029341E" w:rsidRPr="003C2462" w:rsidRDefault="005F0B3B" w:rsidP="009169DE">
            <w:pPr>
              <w:jc w:val="center"/>
            </w:pPr>
            <w:r>
              <w:t>1</w:t>
            </w:r>
            <w:r w:rsidR="008C028B">
              <w:t xml:space="preserve"> (</w:t>
            </w:r>
            <w:r w:rsidR="004378DA">
              <w:t>33</w:t>
            </w:r>
            <w:r w:rsidR="008C028B">
              <w:t>,</w:t>
            </w:r>
            <w:r w:rsidR="004378DA">
              <w:t>3</w:t>
            </w:r>
            <w:r w:rsidR="008C028B">
              <w:t>%)</w:t>
            </w:r>
          </w:p>
        </w:tc>
        <w:tc>
          <w:tcPr>
            <w:tcW w:w="862" w:type="pct"/>
            <w:gridSpan w:val="2"/>
          </w:tcPr>
          <w:p w14:paraId="64AF7DD4" w14:textId="1C668E72" w:rsidR="0029341E" w:rsidRPr="003C2462" w:rsidRDefault="005F0B3B" w:rsidP="009169DE">
            <w:pPr>
              <w:jc w:val="center"/>
              <w:rPr>
                <w:szCs w:val="28"/>
              </w:rPr>
            </w:pPr>
            <w:r>
              <w:rPr>
                <w:szCs w:val="28"/>
              </w:rPr>
              <w:t>1</w:t>
            </w:r>
            <w:r w:rsidR="005D5369">
              <w:rPr>
                <w:szCs w:val="28"/>
              </w:rPr>
              <w:t xml:space="preserve"> (</w:t>
            </w:r>
            <w:r w:rsidR="004378DA">
              <w:rPr>
                <w:szCs w:val="28"/>
              </w:rPr>
              <w:t>33</w:t>
            </w:r>
            <w:r w:rsidR="005D5369">
              <w:rPr>
                <w:szCs w:val="28"/>
              </w:rPr>
              <w:t>,</w:t>
            </w:r>
            <w:r w:rsidR="004378DA">
              <w:rPr>
                <w:szCs w:val="28"/>
              </w:rPr>
              <w:t>3</w:t>
            </w:r>
            <w:r w:rsidR="005D5369">
              <w:rPr>
                <w:szCs w:val="28"/>
              </w:rPr>
              <w:t>%)</w:t>
            </w:r>
          </w:p>
        </w:tc>
        <w:tc>
          <w:tcPr>
            <w:tcW w:w="862" w:type="pct"/>
            <w:vAlign w:val="top"/>
          </w:tcPr>
          <w:p w14:paraId="3B7B2BF8" w14:textId="01A41388" w:rsidR="0029341E" w:rsidRPr="003C2462" w:rsidRDefault="0029341E" w:rsidP="009169DE">
            <w:pPr>
              <w:jc w:val="center"/>
              <w:rPr>
                <w:szCs w:val="28"/>
              </w:rPr>
            </w:pPr>
            <w:r>
              <w:rPr>
                <w:szCs w:val="28"/>
              </w:rPr>
              <w:t>3 (3,5%)</w:t>
            </w:r>
          </w:p>
        </w:tc>
      </w:tr>
      <w:tr w:rsidR="0029341E" w14:paraId="6A4D4D1C" w14:textId="77777777" w:rsidTr="0029341E">
        <w:trPr>
          <w:trHeight w:val="70"/>
        </w:trPr>
        <w:tc>
          <w:tcPr>
            <w:tcW w:w="1552" w:type="pct"/>
          </w:tcPr>
          <w:p w14:paraId="161CF43C" w14:textId="49BEBC84" w:rsidR="0029341E" w:rsidRDefault="0029341E" w:rsidP="009169DE">
            <w:r>
              <w:t>Học sinh – Sinh viên</w:t>
            </w:r>
          </w:p>
        </w:tc>
        <w:tc>
          <w:tcPr>
            <w:tcW w:w="862" w:type="pct"/>
            <w:vAlign w:val="top"/>
          </w:tcPr>
          <w:p w14:paraId="04A01E2A" w14:textId="7758430B" w:rsidR="0029341E" w:rsidRDefault="005F0B3B" w:rsidP="009169DE">
            <w:pPr>
              <w:jc w:val="center"/>
            </w:pPr>
            <w:r>
              <w:t>4 (</w:t>
            </w:r>
            <w:r w:rsidR="00AA5CCD">
              <w:t>50</w:t>
            </w:r>
            <w:r>
              <w:t>,</w:t>
            </w:r>
            <w:r w:rsidR="00AA5CCD">
              <w:t>0</w:t>
            </w:r>
            <w:r>
              <w:t>%)</w:t>
            </w:r>
          </w:p>
        </w:tc>
        <w:tc>
          <w:tcPr>
            <w:tcW w:w="862" w:type="pct"/>
            <w:gridSpan w:val="2"/>
          </w:tcPr>
          <w:p w14:paraId="0DB1E410" w14:textId="11376ABB" w:rsidR="0029341E" w:rsidRDefault="005F0B3B" w:rsidP="009169DE">
            <w:pPr>
              <w:jc w:val="center"/>
            </w:pPr>
            <w:r>
              <w:t>2</w:t>
            </w:r>
            <w:r w:rsidR="008C028B">
              <w:t xml:space="preserve"> (</w:t>
            </w:r>
            <w:r w:rsidR="00AA5CCD">
              <w:t>25</w:t>
            </w:r>
            <w:r w:rsidR="008C028B">
              <w:t>,</w:t>
            </w:r>
            <w:r w:rsidR="00AA5CCD">
              <w:t>0</w:t>
            </w:r>
            <w:r w:rsidR="008C028B">
              <w:t>%)</w:t>
            </w:r>
          </w:p>
        </w:tc>
        <w:tc>
          <w:tcPr>
            <w:tcW w:w="862" w:type="pct"/>
            <w:gridSpan w:val="2"/>
          </w:tcPr>
          <w:p w14:paraId="6FD24E3A" w14:textId="7160FB36" w:rsidR="0029341E" w:rsidRDefault="005F0B3B" w:rsidP="009169DE">
            <w:pPr>
              <w:jc w:val="center"/>
            </w:pPr>
            <w:r>
              <w:t>2</w:t>
            </w:r>
            <w:r w:rsidR="005D5369">
              <w:t xml:space="preserve"> (</w:t>
            </w:r>
            <w:r w:rsidR="00AA5CCD">
              <w:t>25</w:t>
            </w:r>
            <w:r w:rsidR="005D5369">
              <w:t>,</w:t>
            </w:r>
            <w:r w:rsidR="00AA5CCD">
              <w:t>0</w:t>
            </w:r>
            <w:r w:rsidR="005D5369">
              <w:t>%)</w:t>
            </w:r>
          </w:p>
        </w:tc>
        <w:tc>
          <w:tcPr>
            <w:tcW w:w="862" w:type="pct"/>
            <w:vAlign w:val="top"/>
          </w:tcPr>
          <w:p w14:paraId="720FFC41" w14:textId="727B6F9D" w:rsidR="0029341E" w:rsidRDefault="0029341E" w:rsidP="009169DE">
            <w:pPr>
              <w:jc w:val="center"/>
            </w:pPr>
            <w:r>
              <w:t>8 (9,3%)</w:t>
            </w:r>
          </w:p>
        </w:tc>
      </w:tr>
      <w:tr w:rsidR="0029341E" w14:paraId="7C619D9B" w14:textId="77777777" w:rsidTr="0029341E">
        <w:trPr>
          <w:trHeight w:val="70"/>
        </w:trPr>
        <w:tc>
          <w:tcPr>
            <w:tcW w:w="1552" w:type="pct"/>
          </w:tcPr>
          <w:p w14:paraId="0D53FF05" w14:textId="6C282F5F" w:rsidR="0029341E" w:rsidRDefault="0029341E" w:rsidP="009169DE">
            <w:r>
              <w:t>Nội trợ</w:t>
            </w:r>
          </w:p>
        </w:tc>
        <w:tc>
          <w:tcPr>
            <w:tcW w:w="862" w:type="pct"/>
            <w:vAlign w:val="top"/>
          </w:tcPr>
          <w:p w14:paraId="1F44E6D1" w14:textId="73A8A376" w:rsidR="0029341E" w:rsidRDefault="005F0B3B" w:rsidP="009169DE">
            <w:pPr>
              <w:jc w:val="center"/>
            </w:pPr>
            <w:r>
              <w:t>1 (</w:t>
            </w:r>
            <w:r w:rsidR="002D764E">
              <w:t>33</w:t>
            </w:r>
            <w:r>
              <w:t>,3%)</w:t>
            </w:r>
          </w:p>
        </w:tc>
        <w:tc>
          <w:tcPr>
            <w:tcW w:w="862" w:type="pct"/>
            <w:gridSpan w:val="2"/>
          </w:tcPr>
          <w:p w14:paraId="3157A4F0" w14:textId="781BCBE1" w:rsidR="0029341E" w:rsidRDefault="005F0B3B" w:rsidP="009169DE">
            <w:pPr>
              <w:jc w:val="center"/>
            </w:pPr>
            <w:r>
              <w:t>1</w:t>
            </w:r>
            <w:r w:rsidR="008C028B">
              <w:t xml:space="preserve"> (</w:t>
            </w:r>
            <w:r w:rsidR="002D764E">
              <w:t>33</w:t>
            </w:r>
            <w:r w:rsidR="008C028B">
              <w:t>,</w:t>
            </w:r>
            <w:r w:rsidR="002D764E">
              <w:t>3</w:t>
            </w:r>
            <w:r w:rsidR="008C028B">
              <w:t>%)</w:t>
            </w:r>
          </w:p>
        </w:tc>
        <w:tc>
          <w:tcPr>
            <w:tcW w:w="862" w:type="pct"/>
            <w:gridSpan w:val="2"/>
          </w:tcPr>
          <w:p w14:paraId="6A6B1DEF" w14:textId="2EB3F1F6" w:rsidR="0029341E" w:rsidRDefault="005F0B3B" w:rsidP="009169DE">
            <w:pPr>
              <w:jc w:val="center"/>
            </w:pPr>
            <w:r>
              <w:t>1</w:t>
            </w:r>
            <w:r w:rsidR="005D5369">
              <w:t xml:space="preserve"> (</w:t>
            </w:r>
            <w:r w:rsidR="002D764E">
              <w:t>33</w:t>
            </w:r>
            <w:r w:rsidR="005D5369">
              <w:t>,</w:t>
            </w:r>
            <w:r w:rsidR="002D764E">
              <w:t>3</w:t>
            </w:r>
            <w:r w:rsidR="005D5369">
              <w:t>%)</w:t>
            </w:r>
          </w:p>
        </w:tc>
        <w:tc>
          <w:tcPr>
            <w:tcW w:w="862" w:type="pct"/>
            <w:vAlign w:val="top"/>
          </w:tcPr>
          <w:p w14:paraId="2A683FBA" w14:textId="4DABAF6C" w:rsidR="0029341E" w:rsidRDefault="0029341E" w:rsidP="009169DE">
            <w:pPr>
              <w:jc w:val="center"/>
            </w:pPr>
            <w:r>
              <w:t>3 (3,5%)</w:t>
            </w:r>
          </w:p>
        </w:tc>
      </w:tr>
      <w:tr w:rsidR="004528D4" w14:paraId="10E77CB0" w14:textId="77777777" w:rsidTr="0038677B">
        <w:tc>
          <w:tcPr>
            <w:tcW w:w="5000" w:type="pct"/>
            <w:gridSpan w:val="7"/>
            <w:tcBorders>
              <w:tl2br w:val="nil"/>
            </w:tcBorders>
          </w:tcPr>
          <w:p w14:paraId="2232C620" w14:textId="77777777" w:rsidR="004528D4" w:rsidRPr="002A15EF" w:rsidRDefault="004528D4" w:rsidP="009169DE">
            <w:pPr>
              <w:jc w:val="center"/>
              <w:rPr>
                <w:b/>
                <w:bCs/>
              </w:rPr>
            </w:pPr>
            <w:r>
              <w:rPr>
                <w:b/>
                <w:bCs/>
                <w:szCs w:val="28"/>
              </w:rPr>
              <w:t>SGA</w:t>
            </w:r>
          </w:p>
        </w:tc>
      </w:tr>
      <w:tr w:rsidR="00F21F9E" w14:paraId="426FEFE9" w14:textId="77777777" w:rsidTr="0029341E">
        <w:trPr>
          <w:trHeight w:val="759"/>
        </w:trPr>
        <w:tc>
          <w:tcPr>
            <w:tcW w:w="1552" w:type="pct"/>
            <w:tcBorders>
              <w:tl2br w:val="single" w:sz="4" w:space="0" w:color="auto"/>
            </w:tcBorders>
          </w:tcPr>
          <w:p w14:paraId="1BA73538" w14:textId="77777777" w:rsidR="00F21F9E" w:rsidRPr="002A15EF" w:rsidRDefault="00F21F9E" w:rsidP="00F21F9E">
            <w:pPr>
              <w:jc w:val="right"/>
              <w:rPr>
                <w:b/>
                <w:bCs/>
                <w:szCs w:val="28"/>
              </w:rPr>
            </w:pPr>
            <w:r>
              <w:rPr>
                <w:b/>
                <w:bCs/>
                <w:szCs w:val="28"/>
              </w:rPr>
              <w:t>TTDD</w:t>
            </w:r>
          </w:p>
          <w:p w14:paraId="78B1718B" w14:textId="296E3F4C" w:rsidR="00F21F9E" w:rsidRPr="002A15EF" w:rsidRDefault="00F21F9E" w:rsidP="00F21F9E">
            <w:pPr>
              <w:rPr>
                <w:b/>
                <w:bCs/>
                <w:szCs w:val="28"/>
              </w:rPr>
            </w:pPr>
            <w:r>
              <w:rPr>
                <w:b/>
                <w:bCs/>
                <w:szCs w:val="28"/>
              </w:rPr>
              <w:t>Nghề nghiệp</w:t>
            </w:r>
          </w:p>
        </w:tc>
        <w:tc>
          <w:tcPr>
            <w:tcW w:w="1236" w:type="pct"/>
            <w:gridSpan w:val="2"/>
          </w:tcPr>
          <w:p w14:paraId="19FFAEE8" w14:textId="653D388C" w:rsidR="00F21F9E" w:rsidRDefault="0009118B" w:rsidP="00F21F9E">
            <w:pPr>
              <w:jc w:val="center"/>
            </w:pPr>
            <w:r>
              <w:rPr>
                <w:b/>
                <w:bCs/>
                <w:szCs w:val="28"/>
              </w:rPr>
              <w:t>SGA B</w:t>
            </w:r>
          </w:p>
        </w:tc>
        <w:tc>
          <w:tcPr>
            <w:tcW w:w="1094" w:type="pct"/>
            <w:gridSpan w:val="2"/>
          </w:tcPr>
          <w:p w14:paraId="0D18D3AE" w14:textId="4EE248BA" w:rsidR="00F21F9E" w:rsidRPr="002A15EF" w:rsidRDefault="0064535B" w:rsidP="00F21F9E">
            <w:pPr>
              <w:jc w:val="center"/>
              <w:rPr>
                <w:b/>
                <w:bCs/>
              </w:rPr>
            </w:pPr>
            <w:r w:rsidRPr="006C6D0F">
              <w:rPr>
                <w:b/>
                <w:bCs/>
              </w:rPr>
              <w:t>S</w:t>
            </w:r>
            <w:r>
              <w:rPr>
                <w:b/>
                <w:bCs/>
              </w:rPr>
              <w:t>GA C</w:t>
            </w:r>
          </w:p>
        </w:tc>
        <w:tc>
          <w:tcPr>
            <w:tcW w:w="1118" w:type="pct"/>
            <w:gridSpan w:val="2"/>
          </w:tcPr>
          <w:p w14:paraId="0C7D6A9E" w14:textId="2EA2F035" w:rsidR="00F21F9E" w:rsidRPr="002A15EF" w:rsidRDefault="00F52683" w:rsidP="00F21F9E">
            <w:pPr>
              <w:jc w:val="center"/>
              <w:rPr>
                <w:b/>
                <w:bCs/>
                <w:szCs w:val="28"/>
              </w:rPr>
            </w:pPr>
            <w:r>
              <w:rPr>
                <w:b/>
                <w:bCs/>
                <w:szCs w:val="28"/>
              </w:rPr>
              <w:t>Tổng</w:t>
            </w:r>
            <w:r w:rsidR="00F21F9E">
              <w:rPr>
                <w:b/>
                <w:bCs/>
                <w:szCs w:val="28"/>
              </w:rPr>
              <w:t xml:space="preserve"> (</w:t>
            </w:r>
            <w:r w:rsidR="00F21F9E" w:rsidRPr="002A15EF">
              <w:rPr>
                <w:b/>
                <w:bCs/>
                <w:szCs w:val="28"/>
              </w:rPr>
              <w:t>n</w:t>
            </w:r>
            <w:r w:rsidR="00F21F9E">
              <w:rPr>
                <w:b/>
                <w:bCs/>
                <w:szCs w:val="28"/>
              </w:rPr>
              <w:t xml:space="preserve">, </w:t>
            </w:r>
            <w:r w:rsidR="00F21F9E" w:rsidRPr="002A15EF">
              <w:rPr>
                <w:b/>
                <w:bCs/>
                <w:szCs w:val="28"/>
              </w:rPr>
              <w:t>%</w:t>
            </w:r>
            <w:r w:rsidR="00F21F9E">
              <w:rPr>
                <w:b/>
                <w:bCs/>
                <w:szCs w:val="28"/>
              </w:rPr>
              <w:t>)</w:t>
            </w:r>
          </w:p>
        </w:tc>
      </w:tr>
      <w:tr w:rsidR="00F21F9E" w:rsidRPr="003C2462" w14:paraId="00F10623" w14:textId="77777777" w:rsidTr="0029341E">
        <w:trPr>
          <w:trHeight w:val="354"/>
        </w:trPr>
        <w:tc>
          <w:tcPr>
            <w:tcW w:w="1552" w:type="pct"/>
          </w:tcPr>
          <w:p w14:paraId="4F4B260B" w14:textId="77777777" w:rsidR="00F21F9E" w:rsidRPr="003C2462" w:rsidRDefault="00F21F9E" w:rsidP="009169DE">
            <w:pPr>
              <w:rPr>
                <w:szCs w:val="28"/>
              </w:rPr>
            </w:pPr>
            <w:r>
              <w:rPr>
                <w:szCs w:val="28"/>
              </w:rPr>
              <w:t>Nông dân</w:t>
            </w:r>
          </w:p>
        </w:tc>
        <w:tc>
          <w:tcPr>
            <w:tcW w:w="1236" w:type="pct"/>
            <w:gridSpan w:val="2"/>
          </w:tcPr>
          <w:p w14:paraId="6F934313" w14:textId="6AE5C51A" w:rsidR="00F21F9E" w:rsidRPr="003C2462" w:rsidRDefault="005E6AFC" w:rsidP="009169DE">
            <w:pPr>
              <w:jc w:val="center"/>
            </w:pPr>
            <w:r>
              <w:t>16 (</w:t>
            </w:r>
            <w:r w:rsidR="00B763C2">
              <w:t>94</w:t>
            </w:r>
            <w:r>
              <w:t>,</w:t>
            </w:r>
            <w:r w:rsidR="00B763C2">
              <w:t>1</w:t>
            </w:r>
            <w:r>
              <w:t>%)</w:t>
            </w:r>
          </w:p>
        </w:tc>
        <w:tc>
          <w:tcPr>
            <w:tcW w:w="1094" w:type="pct"/>
            <w:gridSpan w:val="2"/>
          </w:tcPr>
          <w:p w14:paraId="10FF5329" w14:textId="2E2B1B88" w:rsidR="00F21F9E" w:rsidRPr="003C2462" w:rsidRDefault="005E6AFC" w:rsidP="009169DE">
            <w:pPr>
              <w:jc w:val="center"/>
              <w:rPr>
                <w:szCs w:val="28"/>
              </w:rPr>
            </w:pPr>
            <w:r>
              <w:rPr>
                <w:szCs w:val="28"/>
              </w:rPr>
              <w:t>1 (</w:t>
            </w:r>
            <w:r w:rsidR="00B763C2">
              <w:rPr>
                <w:szCs w:val="28"/>
              </w:rPr>
              <w:t>5</w:t>
            </w:r>
            <w:r>
              <w:rPr>
                <w:szCs w:val="28"/>
              </w:rPr>
              <w:t>,</w:t>
            </w:r>
            <w:r w:rsidR="00B763C2">
              <w:rPr>
                <w:szCs w:val="28"/>
              </w:rPr>
              <w:t>9</w:t>
            </w:r>
            <w:r>
              <w:rPr>
                <w:szCs w:val="28"/>
              </w:rPr>
              <w:t>%)</w:t>
            </w:r>
          </w:p>
        </w:tc>
        <w:tc>
          <w:tcPr>
            <w:tcW w:w="1118" w:type="pct"/>
            <w:gridSpan w:val="2"/>
          </w:tcPr>
          <w:p w14:paraId="2E25F33C" w14:textId="082B9771" w:rsidR="00F21F9E" w:rsidRPr="003C2462" w:rsidRDefault="00F21F9E" w:rsidP="009169DE">
            <w:pPr>
              <w:jc w:val="center"/>
              <w:rPr>
                <w:szCs w:val="28"/>
              </w:rPr>
            </w:pPr>
            <w:r>
              <w:rPr>
                <w:szCs w:val="28"/>
              </w:rPr>
              <w:t>17 (18,3%)</w:t>
            </w:r>
          </w:p>
        </w:tc>
      </w:tr>
      <w:tr w:rsidR="00F21F9E" w14:paraId="60A69952" w14:textId="77777777" w:rsidTr="0029341E">
        <w:trPr>
          <w:trHeight w:val="354"/>
        </w:trPr>
        <w:tc>
          <w:tcPr>
            <w:tcW w:w="1552" w:type="pct"/>
          </w:tcPr>
          <w:p w14:paraId="39852F2D" w14:textId="77777777" w:rsidR="00F21F9E" w:rsidRDefault="00F21F9E" w:rsidP="009169DE">
            <w:r>
              <w:t>Công nhân</w:t>
            </w:r>
          </w:p>
        </w:tc>
        <w:tc>
          <w:tcPr>
            <w:tcW w:w="1236" w:type="pct"/>
            <w:gridSpan w:val="2"/>
          </w:tcPr>
          <w:p w14:paraId="7D39B026" w14:textId="761323B5" w:rsidR="00F21F9E" w:rsidRDefault="005E6AFC" w:rsidP="009169DE">
            <w:pPr>
              <w:jc w:val="center"/>
            </w:pPr>
            <w:r>
              <w:t>5 (</w:t>
            </w:r>
            <w:r w:rsidR="007C2ED2">
              <w:t>71</w:t>
            </w:r>
            <w:r>
              <w:t>,</w:t>
            </w:r>
            <w:r w:rsidR="007C2ED2">
              <w:t>4</w:t>
            </w:r>
            <w:r>
              <w:t>%)</w:t>
            </w:r>
          </w:p>
        </w:tc>
        <w:tc>
          <w:tcPr>
            <w:tcW w:w="1094" w:type="pct"/>
            <w:gridSpan w:val="2"/>
          </w:tcPr>
          <w:p w14:paraId="456FAF9C" w14:textId="6DF88486" w:rsidR="00F21F9E" w:rsidRDefault="005E6AFC" w:rsidP="009169DE">
            <w:pPr>
              <w:jc w:val="center"/>
            </w:pPr>
            <w:r>
              <w:t>2 (</w:t>
            </w:r>
            <w:r w:rsidR="007C2ED2">
              <w:t>28</w:t>
            </w:r>
            <w:r>
              <w:t>,</w:t>
            </w:r>
            <w:r w:rsidR="007C2ED2">
              <w:t>6</w:t>
            </w:r>
            <w:r>
              <w:t>%)</w:t>
            </w:r>
          </w:p>
        </w:tc>
        <w:tc>
          <w:tcPr>
            <w:tcW w:w="1118" w:type="pct"/>
            <w:gridSpan w:val="2"/>
          </w:tcPr>
          <w:p w14:paraId="68B0C5F1" w14:textId="3A149F6E" w:rsidR="00F21F9E" w:rsidRDefault="00F21F9E" w:rsidP="009169DE">
            <w:pPr>
              <w:jc w:val="center"/>
            </w:pPr>
            <w:r>
              <w:t>7 (7,5%)</w:t>
            </w:r>
          </w:p>
        </w:tc>
      </w:tr>
      <w:tr w:rsidR="00F21F9E" w14:paraId="01AAE59B" w14:textId="77777777" w:rsidTr="0029341E">
        <w:trPr>
          <w:trHeight w:val="354"/>
        </w:trPr>
        <w:tc>
          <w:tcPr>
            <w:tcW w:w="1552" w:type="pct"/>
          </w:tcPr>
          <w:p w14:paraId="7254D8C5" w14:textId="77777777" w:rsidR="00F21F9E" w:rsidRDefault="00F21F9E" w:rsidP="009169DE">
            <w:r>
              <w:t>Lao động tự do</w:t>
            </w:r>
          </w:p>
        </w:tc>
        <w:tc>
          <w:tcPr>
            <w:tcW w:w="1236" w:type="pct"/>
            <w:gridSpan w:val="2"/>
          </w:tcPr>
          <w:p w14:paraId="15EC7747" w14:textId="1965A9FD" w:rsidR="00F21F9E" w:rsidRDefault="005E6AFC" w:rsidP="009169DE">
            <w:pPr>
              <w:jc w:val="center"/>
            </w:pPr>
            <w:r>
              <w:t>42 (</w:t>
            </w:r>
            <w:r w:rsidR="007C2ED2">
              <w:t>82</w:t>
            </w:r>
            <w:r>
              <w:t>.</w:t>
            </w:r>
            <w:r w:rsidR="007C2ED2">
              <w:t>4</w:t>
            </w:r>
            <w:r>
              <w:t>%)</w:t>
            </w:r>
          </w:p>
        </w:tc>
        <w:tc>
          <w:tcPr>
            <w:tcW w:w="1094" w:type="pct"/>
            <w:gridSpan w:val="2"/>
          </w:tcPr>
          <w:p w14:paraId="3C0CF2AE" w14:textId="160B2D4B" w:rsidR="00F21F9E" w:rsidRDefault="005E6AFC" w:rsidP="009169DE">
            <w:pPr>
              <w:jc w:val="center"/>
            </w:pPr>
            <w:r>
              <w:t>9 (</w:t>
            </w:r>
            <w:r w:rsidR="007C2ED2">
              <w:t>17</w:t>
            </w:r>
            <w:r>
              <w:t>,</w:t>
            </w:r>
            <w:r w:rsidR="007C2ED2">
              <w:t>6</w:t>
            </w:r>
            <w:r>
              <w:t>%)</w:t>
            </w:r>
          </w:p>
        </w:tc>
        <w:tc>
          <w:tcPr>
            <w:tcW w:w="1118" w:type="pct"/>
            <w:gridSpan w:val="2"/>
          </w:tcPr>
          <w:p w14:paraId="57C6D374" w14:textId="28C353EF" w:rsidR="00F21F9E" w:rsidRDefault="00F21F9E" w:rsidP="009169DE">
            <w:pPr>
              <w:jc w:val="center"/>
            </w:pPr>
            <w:r>
              <w:t>51 (54,8%)</w:t>
            </w:r>
          </w:p>
        </w:tc>
      </w:tr>
      <w:tr w:rsidR="00F21F9E" w14:paraId="0E7A84D5" w14:textId="77777777" w:rsidTr="0029341E">
        <w:trPr>
          <w:trHeight w:val="354"/>
        </w:trPr>
        <w:tc>
          <w:tcPr>
            <w:tcW w:w="1552" w:type="pct"/>
          </w:tcPr>
          <w:p w14:paraId="14372455" w14:textId="77777777" w:rsidR="00F21F9E" w:rsidRDefault="00F21F9E" w:rsidP="009169DE">
            <w:r>
              <w:t>Hưu trí</w:t>
            </w:r>
          </w:p>
        </w:tc>
        <w:tc>
          <w:tcPr>
            <w:tcW w:w="1236" w:type="pct"/>
            <w:gridSpan w:val="2"/>
          </w:tcPr>
          <w:p w14:paraId="1BCD860A" w14:textId="2BFF813D" w:rsidR="00F21F9E" w:rsidRDefault="005E6AFC" w:rsidP="009169DE">
            <w:pPr>
              <w:jc w:val="center"/>
            </w:pPr>
            <w:r>
              <w:t>5 (</w:t>
            </w:r>
            <w:r w:rsidR="00311793">
              <w:t>100</w:t>
            </w:r>
            <w:r>
              <w:t>%)</w:t>
            </w:r>
          </w:p>
        </w:tc>
        <w:tc>
          <w:tcPr>
            <w:tcW w:w="1094" w:type="pct"/>
            <w:gridSpan w:val="2"/>
          </w:tcPr>
          <w:p w14:paraId="22798D20" w14:textId="5C30418B" w:rsidR="00F21F9E" w:rsidRDefault="005E6AFC" w:rsidP="009169DE">
            <w:pPr>
              <w:jc w:val="center"/>
            </w:pPr>
            <w:r>
              <w:t>0</w:t>
            </w:r>
            <w:r w:rsidR="008C31B6">
              <w:t xml:space="preserve"> (0%)</w:t>
            </w:r>
          </w:p>
        </w:tc>
        <w:tc>
          <w:tcPr>
            <w:tcW w:w="1118" w:type="pct"/>
            <w:gridSpan w:val="2"/>
          </w:tcPr>
          <w:p w14:paraId="2C27D09B" w14:textId="1509961D" w:rsidR="00F21F9E" w:rsidRDefault="00F21F9E" w:rsidP="009169DE">
            <w:pPr>
              <w:jc w:val="center"/>
            </w:pPr>
            <w:r>
              <w:t>5 (5,4%)</w:t>
            </w:r>
          </w:p>
        </w:tc>
      </w:tr>
      <w:tr w:rsidR="00F21F9E" w:rsidRPr="003C2462" w14:paraId="1F9FF37C" w14:textId="77777777" w:rsidTr="0029341E">
        <w:trPr>
          <w:trHeight w:val="70"/>
        </w:trPr>
        <w:tc>
          <w:tcPr>
            <w:tcW w:w="1552" w:type="pct"/>
          </w:tcPr>
          <w:p w14:paraId="0D468D8A" w14:textId="77777777" w:rsidR="00F21F9E" w:rsidRPr="003C2462" w:rsidRDefault="00F21F9E" w:rsidP="009169DE">
            <w:pPr>
              <w:rPr>
                <w:szCs w:val="28"/>
              </w:rPr>
            </w:pPr>
            <w:r>
              <w:rPr>
                <w:szCs w:val="28"/>
              </w:rPr>
              <w:t>Cán bộ công chức</w:t>
            </w:r>
          </w:p>
        </w:tc>
        <w:tc>
          <w:tcPr>
            <w:tcW w:w="1236" w:type="pct"/>
            <w:gridSpan w:val="2"/>
          </w:tcPr>
          <w:p w14:paraId="16971B26" w14:textId="546F321A" w:rsidR="00F21F9E" w:rsidRPr="003C2462" w:rsidRDefault="005E6AFC" w:rsidP="009169DE">
            <w:pPr>
              <w:jc w:val="center"/>
            </w:pPr>
            <w:r>
              <w:t>4</w:t>
            </w:r>
            <w:r w:rsidR="00255445">
              <w:t xml:space="preserve"> (</w:t>
            </w:r>
            <w:r w:rsidR="00960032">
              <w:t>10</w:t>
            </w:r>
            <w:r w:rsidR="00255445">
              <w:t>0%)</w:t>
            </w:r>
          </w:p>
        </w:tc>
        <w:tc>
          <w:tcPr>
            <w:tcW w:w="1094" w:type="pct"/>
            <w:gridSpan w:val="2"/>
          </w:tcPr>
          <w:p w14:paraId="66B09669" w14:textId="0E345255" w:rsidR="00F21F9E" w:rsidRPr="003C2462" w:rsidRDefault="005E6AFC" w:rsidP="009169DE">
            <w:pPr>
              <w:jc w:val="center"/>
              <w:rPr>
                <w:szCs w:val="28"/>
              </w:rPr>
            </w:pPr>
            <w:r>
              <w:rPr>
                <w:szCs w:val="28"/>
              </w:rPr>
              <w:t>0</w:t>
            </w:r>
            <w:r w:rsidR="000B49AE">
              <w:rPr>
                <w:szCs w:val="28"/>
              </w:rPr>
              <w:t xml:space="preserve"> </w:t>
            </w:r>
            <w:r w:rsidR="000B49AE">
              <w:t>(0%)</w:t>
            </w:r>
          </w:p>
        </w:tc>
        <w:tc>
          <w:tcPr>
            <w:tcW w:w="1118" w:type="pct"/>
            <w:gridSpan w:val="2"/>
          </w:tcPr>
          <w:p w14:paraId="1F872B97" w14:textId="05DC3ECA" w:rsidR="00F21F9E" w:rsidRPr="003C2462" w:rsidRDefault="00F21F9E" w:rsidP="009169DE">
            <w:pPr>
              <w:jc w:val="center"/>
              <w:rPr>
                <w:szCs w:val="28"/>
              </w:rPr>
            </w:pPr>
            <w:r>
              <w:rPr>
                <w:szCs w:val="28"/>
              </w:rPr>
              <w:t>4 (4,3%)</w:t>
            </w:r>
          </w:p>
        </w:tc>
      </w:tr>
      <w:tr w:rsidR="00F21F9E" w14:paraId="6732D8D4" w14:textId="77777777" w:rsidTr="0029341E">
        <w:trPr>
          <w:trHeight w:val="70"/>
        </w:trPr>
        <w:tc>
          <w:tcPr>
            <w:tcW w:w="1552" w:type="pct"/>
          </w:tcPr>
          <w:p w14:paraId="564C954B" w14:textId="77777777" w:rsidR="00F21F9E" w:rsidRDefault="00F21F9E" w:rsidP="009169DE">
            <w:r>
              <w:t>Học sinh – Sinh viên</w:t>
            </w:r>
          </w:p>
        </w:tc>
        <w:tc>
          <w:tcPr>
            <w:tcW w:w="1236" w:type="pct"/>
            <w:gridSpan w:val="2"/>
          </w:tcPr>
          <w:p w14:paraId="3EBAFB08" w14:textId="09BFE316" w:rsidR="00F21F9E" w:rsidRDefault="005E6AFC" w:rsidP="009169DE">
            <w:pPr>
              <w:jc w:val="center"/>
            </w:pPr>
            <w:r>
              <w:t>4</w:t>
            </w:r>
            <w:r w:rsidR="00255445">
              <w:t xml:space="preserve"> </w:t>
            </w:r>
            <w:r w:rsidR="00D42B0A">
              <w:t>(</w:t>
            </w:r>
            <w:r w:rsidR="00417B75">
              <w:t>100</w:t>
            </w:r>
            <w:r w:rsidR="00255445">
              <w:t>%)</w:t>
            </w:r>
          </w:p>
        </w:tc>
        <w:tc>
          <w:tcPr>
            <w:tcW w:w="1094" w:type="pct"/>
            <w:gridSpan w:val="2"/>
          </w:tcPr>
          <w:p w14:paraId="53082F65" w14:textId="311D7525" w:rsidR="00F21F9E" w:rsidRDefault="005E6AFC" w:rsidP="009169DE">
            <w:pPr>
              <w:jc w:val="center"/>
            </w:pPr>
            <w:r>
              <w:t>0</w:t>
            </w:r>
            <w:r w:rsidR="000B49AE">
              <w:t xml:space="preserve"> (0%)</w:t>
            </w:r>
          </w:p>
        </w:tc>
        <w:tc>
          <w:tcPr>
            <w:tcW w:w="1118" w:type="pct"/>
            <w:gridSpan w:val="2"/>
          </w:tcPr>
          <w:p w14:paraId="7C0F04AA" w14:textId="38DD53F1" w:rsidR="00F21F9E" w:rsidRDefault="00F21F9E" w:rsidP="009169DE">
            <w:pPr>
              <w:jc w:val="center"/>
            </w:pPr>
            <w:r>
              <w:t>4 (4,3%)</w:t>
            </w:r>
          </w:p>
        </w:tc>
      </w:tr>
      <w:tr w:rsidR="00F21F9E" w14:paraId="5E85A0AE" w14:textId="77777777" w:rsidTr="0029341E">
        <w:trPr>
          <w:trHeight w:val="70"/>
        </w:trPr>
        <w:tc>
          <w:tcPr>
            <w:tcW w:w="1552" w:type="pct"/>
          </w:tcPr>
          <w:p w14:paraId="24B52C96" w14:textId="77777777" w:rsidR="00F21F9E" w:rsidRDefault="00F21F9E" w:rsidP="009169DE">
            <w:r>
              <w:t>Nội trợ</w:t>
            </w:r>
          </w:p>
        </w:tc>
        <w:tc>
          <w:tcPr>
            <w:tcW w:w="1236" w:type="pct"/>
            <w:gridSpan w:val="2"/>
          </w:tcPr>
          <w:p w14:paraId="2D94970C" w14:textId="77B52E1D" w:rsidR="00F21F9E" w:rsidRDefault="005E6AFC" w:rsidP="009169DE">
            <w:pPr>
              <w:jc w:val="center"/>
            </w:pPr>
            <w:r>
              <w:t>4</w:t>
            </w:r>
            <w:r w:rsidR="008E0F73">
              <w:t xml:space="preserve"> (</w:t>
            </w:r>
            <w:r w:rsidR="004817DD">
              <w:t>8</w:t>
            </w:r>
            <w:r w:rsidR="008E0F73">
              <w:t>0</w:t>
            </w:r>
            <w:r w:rsidR="004817DD">
              <w:t>,0</w:t>
            </w:r>
            <w:r w:rsidR="008E0F73">
              <w:t>%)</w:t>
            </w:r>
          </w:p>
        </w:tc>
        <w:tc>
          <w:tcPr>
            <w:tcW w:w="1094" w:type="pct"/>
            <w:gridSpan w:val="2"/>
          </w:tcPr>
          <w:p w14:paraId="557C3BBA" w14:textId="5C6A8A44" w:rsidR="00F21F9E" w:rsidRDefault="005E6AFC" w:rsidP="009169DE">
            <w:pPr>
              <w:jc w:val="center"/>
            </w:pPr>
            <w:r>
              <w:t>1</w:t>
            </w:r>
            <w:r w:rsidR="000B49AE">
              <w:t xml:space="preserve"> (</w:t>
            </w:r>
            <w:r w:rsidR="00B80239">
              <w:t>20,0</w:t>
            </w:r>
            <w:r w:rsidR="000B49AE">
              <w:t>%)</w:t>
            </w:r>
          </w:p>
        </w:tc>
        <w:tc>
          <w:tcPr>
            <w:tcW w:w="1118" w:type="pct"/>
            <w:gridSpan w:val="2"/>
          </w:tcPr>
          <w:p w14:paraId="1A0C221E" w14:textId="189B2D7B" w:rsidR="00F21F9E" w:rsidRDefault="00F21F9E" w:rsidP="009169DE">
            <w:pPr>
              <w:jc w:val="center"/>
            </w:pPr>
            <w:r>
              <w:t>5 (5,4%)</w:t>
            </w:r>
          </w:p>
        </w:tc>
      </w:tr>
    </w:tbl>
    <w:p w14:paraId="087FD2E7" w14:textId="5B24602D" w:rsidR="009079D8" w:rsidRPr="00C22401" w:rsidRDefault="00A25E85" w:rsidP="009079D8">
      <w:pPr>
        <w:spacing w:before="160"/>
      </w:pPr>
      <w:r>
        <w:t xml:space="preserve">Nhận xét: </w:t>
      </w:r>
      <w:r w:rsidR="009079D8">
        <w:t xml:space="preserve">theo BMI, lao động tự do có tỷ lệ SDD </w:t>
      </w:r>
      <w:r w:rsidR="00912F4D">
        <w:t>cao</w:t>
      </w:r>
      <w:r w:rsidR="009079D8">
        <w:t xml:space="preserve"> nhất</w:t>
      </w:r>
      <w:r w:rsidR="00ED3C32">
        <w:t xml:space="preserve"> trong số bệnh nhân mắc SDD</w:t>
      </w:r>
      <w:r w:rsidR="009079D8">
        <w:t xml:space="preserve"> chiếm 57,0%;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 3,5%. Kết quả đánh giá SDD theo SGA, lao động tự do có tỷ lệ SDD nhiều nhất chiếm 54,8%; học sinh – sinh viên và cán bộ công chức có </w:t>
      </w:r>
      <w:r w:rsidR="001C44AB">
        <w:t>tỷ</w:t>
      </w:r>
      <w:r w:rsidR="009079D8">
        <w:t xml:space="preserve"> lệ SDD thấp nhất </w:t>
      </w:r>
      <w:r w:rsidR="002507BB">
        <w:t>đều chiếm</w:t>
      </w:r>
      <w:r w:rsidR="009079D8">
        <w:t xml:space="preserve"> 4,3%.</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437647D0" w:rsidR="00B35AD6" w:rsidRPr="00175D73" w:rsidRDefault="00B35AD6" w:rsidP="00AA3D78">
      <w:pPr>
        <w:pStyle w:val="Caption"/>
        <w:jc w:val="both"/>
        <w:rPr>
          <w:b w:val="0"/>
          <w:bCs/>
        </w:rPr>
      </w:pPr>
      <w:r>
        <w:tab/>
      </w:r>
      <w:bookmarkStart w:id="82" w:name="_Toc13460641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6</w:t>
      </w:r>
      <w:r w:rsidR="00CF667C">
        <w:fldChar w:fldCharType="end"/>
      </w:r>
      <w:r w:rsidRPr="00707BC9">
        <w:rPr>
          <w:bCs/>
        </w:rPr>
        <w:t xml:space="preserve">. </w:t>
      </w:r>
      <w:r w:rsidR="00F572EB">
        <w:rPr>
          <w:bCs/>
        </w:rPr>
        <w:t>Đặc điểm</w:t>
      </w:r>
      <w:r w:rsidRPr="00707BC9">
        <w:rPr>
          <w:bCs/>
        </w:rPr>
        <w:t xml:space="preserve"> </w:t>
      </w:r>
      <w:r>
        <w:rPr>
          <w:bCs/>
        </w:rPr>
        <w:t>SDD</w:t>
      </w:r>
      <w:r w:rsidRPr="00707BC9">
        <w:rPr>
          <w:bCs/>
        </w:rPr>
        <w:t xml:space="preserve"> theo </w:t>
      </w:r>
      <w:r w:rsidR="0098608C">
        <w:rPr>
          <w:bCs/>
        </w:rPr>
        <w:t xml:space="preserve">khu vực </w:t>
      </w:r>
      <w:r w:rsidR="00165303">
        <w:rPr>
          <w:bCs/>
        </w:rPr>
        <w:t>địa lý</w:t>
      </w:r>
      <w:bookmarkEnd w:id="8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2A15EF" w:rsidRDefault="004528D4" w:rsidP="009169DE">
            <w:pPr>
              <w:jc w:val="center"/>
              <w:rPr>
                <w:b/>
                <w:bCs/>
              </w:rPr>
            </w:pPr>
            <w:r>
              <w:rPr>
                <w:b/>
                <w:bCs/>
                <w:szCs w:val="28"/>
              </w:rPr>
              <w:t>BMI</w:t>
            </w:r>
          </w:p>
        </w:tc>
      </w:tr>
      <w:tr w:rsidR="009D3753" w14:paraId="15C13BAB" w14:textId="77777777" w:rsidTr="009D3753">
        <w:trPr>
          <w:trHeight w:val="759"/>
        </w:trPr>
        <w:tc>
          <w:tcPr>
            <w:tcW w:w="1566" w:type="pct"/>
            <w:tcBorders>
              <w:tl2br w:val="single" w:sz="4" w:space="0" w:color="auto"/>
            </w:tcBorders>
          </w:tcPr>
          <w:p w14:paraId="3AB69601" w14:textId="77777777" w:rsidR="009D3753" w:rsidRPr="002A15EF" w:rsidRDefault="009D3753" w:rsidP="009D3753">
            <w:pPr>
              <w:jc w:val="right"/>
              <w:rPr>
                <w:b/>
                <w:bCs/>
                <w:szCs w:val="28"/>
              </w:rPr>
            </w:pPr>
            <w:r>
              <w:rPr>
                <w:b/>
                <w:bCs/>
                <w:szCs w:val="28"/>
              </w:rPr>
              <w:t>TTDD</w:t>
            </w:r>
          </w:p>
          <w:p w14:paraId="180D4BEF" w14:textId="77777777" w:rsidR="009D3753" w:rsidRDefault="009D3753" w:rsidP="009D3753">
            <w:pPr>
              <w:rPr>
                <w:b/>
                <w:bCs/>
                <w:szCs w:val="28"/>
              </w:rPr>
            </w:pPr>
            <w:r>
              <w:rPr>
                <w:b/>
                <w:bCs/>
                <w:szCs w:val="28"/>
              </w:rPr>
              <w:t>Khu vực</w:t>
            </w:r>
          </w:p>
          <w:p w14:paraId="09A58A7F" w14:textId="4EC16312" w:rsidR="009D3753" w:rsidRPr="002A15EF" w:rsidRDefault="009D3753" w:rsidP="009D3753">
            <w:pPr>
              <w:rPr>
                <w:b/>
                <w:bCs/>
                <w:szCs w:val="28"/>
              </w:rPr>
            </w:pPr>
            <w:r>
              <w:rPr>
                <w:b/>
                <w:bCs/>
                <w:szCs w:val="28"/>
              </w:rPr>
              <w:t>địa lý</w:t>
            </w:r>
          </w:p>
        </w:tc>
        <w:tc>
          <w:tcPr>
            <w:tcW w:w="858" w:type="pct"/>
          </w:tcPr>
          <w:p w14:paraId="63453CFB" w14:textId="37CFDEDD" w:rsidR="009D3753" w:rsidRPr="002A15EF" w:rsidRDefault="009D3753" w:rsidP="009D3753">
            <w:pPr>
              <w:jc w:val="center"/>
              <w:rPr>
                <w:b/>
                <w:bCs/>
              </w:rPr>
            </w:pPr>
            <w:r>
              <w:rPr>
                <w:b/>
                <w:bCs/>
                <w:szCs w:val="28"/>
              </w:rPr>
              <w:t>SDD độ I (n, %)</w:t>
            </w:r>
          </w:p>
        </w:tc>
        <w:tc>
          <w:tcPr>
            <w:tcW w:w="859" w:type="pct"/>
            <w:gridSpan w:val="2"/>
          </w:tcPr>
          <w:p w14:paraId="5CE70072" w14:textId="37F52BB4" w:rsidR="009D3753" w:rsidRDefault="009D3753" w:rsidP="009D3753">
            <w:pPr>
              <w:jc w:val="center"/>
            </w:pPr>
            <w:r>
              <w:rPr>
                <w:b/>
                <w:bCs/>
                <w:szCs w:val="28"/>
              </w:rPr>
              <w:t>SDD độ II (n, %)</w:t>
            </w:r>
          </w:p>
        </w:tc>
        <w:tc>
          <w:tcPr>
            <w:tcW w:w="858" w:type="pct"/>
            <w:gridSpan w:val="2"/>
          </w:tcPr>
          <w:p w14:paraId="68D8DDC5" w14:textId="66F1F50B" w:rsidR="009D3753" w:rsidRPr="002A15EF" w:rsidRDefault="009D3753" w:rsidP="009D3753">
            <w:pPr>
              <w:jc w:val="center"/>
              <w:rPr>
                <w:b/>
                <w:bCs/>
              </w:rPr>
            </w:pPr>
            <w:r>
              <w:rPr>
                <w:b/>
                <w:bCs/>
                <w:szCs w:val="28"/>
              </w:rPr>
              <w:t>SDD độ III (n, %)</w:t>
            </w:r>
          </w:p>
        </w:tc>
        <w:tc>
          <w:tcPr>
            <w:tcW w:w="859" w:type="pct"/>
          </w:tcPr>
          <w:p w14:paraId="62C0B3DE" w14:textId="20E65E96" w:rsidR="009D3753" w:rsidRPr="002A15EF" w:rsidRDefault="00474B00" w:rsidP="009D3753">
            <w:pPr>
              <w:jc w:val="center"/>
              <w:rPr>
                <w:b/>
                <w:bCs/>
                <w:szCs w:val="28"/>
              </w:rPr>
            </w:pPr>
            <w:r>
              <w:rPr>
                <w:b/>
                <w:bCs/>
                <w:szCs w:val="28"/>
              </w:rPr>
              <w:t>Tổng</w:t>
            </w:r>
            <w:r w:rsidR="00900F49">
              <w:rPr>
                <w:b/>
                <w:bCs/>
                <w:szCs w:val="28"/>
              </w:rPr>
              <w:t xml:space="preserve"> </w:t>
            </w:r>
            <w:r w:rsidR="009D3753">
              <w:rPr>
                <w:b/>
                <w:bCs/>
                <w:szCs w:val="28"/>
              </w:rPr>
              <w:t>(</w:t>
            </w:r>
            <w:r w:rsidR="009D3753" w:rsidRPr="002A15EF">
              <w:rPr>
                <w:b/>
                <w:bCs/>
                <w:szCs w:val="28"/>
              </w:rPr>
              <w:t>n</w:t>
            </w:r>
            <w:r w:rsidR="009D3753">
              <w:rPr>
                <w:b/>
                <w:bCs/>
                <w:szCs w:val="28"/>
              </w:rPr>
              <w:t xml:space="preserve">, </w:t>
            </w:r>
            <w:r w:rsidR="009D3753" w:rsidRPr="002A15EF">
              <w:rPr>
                <w:b/>
                <w:bCs/>
                <w:szCs w:val="28"/>
              </w:rPr>
              <w:t>%</w:t>
            </w:r>
            <w:r w:rsidR="009D3753">
              <w:rPr>
                <w:b/>
                <w:bCs/>
                <w:szCs w:val="28"/>
              </w:rPr>
              <w:t>)</w:t>
            </w:r>
          </w:p>
        </w:tc>
      </w:tr>
      <w:tr w:rsidR="009D3753" w14:paraId="693239F8" w14:textId="77777777" w:rsidTr="009D3753">
        <w:trPr>
          <w:trHeight w:val="354"/>
        </w:trPr>
        <w:tc>
          <w:tcPr>
            <w:tcW w:w="1566" w:type="pct"/>
          </w:tcPr>
          <w:p w14:paraId="311AD7CE" w14:textId="0F1D2616" w:rsidR="009D3753" w:rsidRPr="003C2462" w:rsidRDefault="009D3753" w:rsidP="009169DE">
            <w:pPr>
              <w:rPr>
                <w:szCs w:val="28"/>
              </w:rPr>
            </w:pPr>
            <w:r>
              <w:rPr>
                <w:szCs w:val="28"/>
              </w:rPr>
              <w:t>Thành thị</w:t>
            </w:r>
          </w:p>
        </w:tc>
        <w:tc>
          <w:tcPr>
            <w:tcW w:w="858" w:type="pct"/>
            <w:vAlign w:val="top"/>
          </w:tcPr>
          <w:p w14:paraId="5E536B7D" w14:textId="7A2700C2" w:rsidR="009D3753" w:rsidRPr="003C2462" w:rsidRDefault="0049152E" w:rsidP="009169DE">
            <w:pPr>
              <w:jc w:val="center"/>
            </w:pPr>
            <w:r>
              <w:t>14 (</w:t>
            </w:r>
            <w:r w:rsidR="00CD180A">
              <w:t>41</w:t>
            </w:r>
            <w:r>
              <w:t>,</w:t>
            </w:r>
            <w:r w:rsidR="00CD180A">
              <w:t>2</w:t>
            </w:r>
            <w:r>
              <w:t>%)</w:t>
            </w:r>
          </w:p>
        </w:tc>
        <w:tc>
          <w:tcPr>
            <w:tcW w:w="859" w:type="pct"/>
            <w:gridSpan w:val="2"/>
          </w:tcPr>
          <w:p w14:paraId="414F8688" w14:textId="3A6E8769" w:rsidR="009D3753" w:rsidRPr="003C2462" w:rsidRDefault="0049152E" w:rsidP="009169DE">
            <w:pPr>
              <w:jc w:val="center"/>
            </w:pPr>
            <w:r>
              <w:t>11 (</w:t>
            </w:r>
            <w:r w:rsidR="00CD180A">
              <w:t>32</w:t>
            </w:r>
            <w:r>
              <w:t>,</w:t>
            </w:r>
            <w:r w:rsidR="00CD180A">
              <w:t>4</w:t>
            </w:r>
            <w:r>
              <w:t>%)</w:t>
            </w:r>
          </w:p>
        </w:tc>
        <w:tc>
          <w:tcPr>
            <w:tcW w:w="858" w:type="pct"/>
            <w:gridSpan w:val="2"/>
          </w:tcPr>
          <w:p w14:paraId="6DD5B4A7" w14:textId="71BD3CB4" w:rsidR="009D3753" w:rsidRPr="003C2462" w:rsidRDefault="0049152E" w:rsidP="009169DE">
            <w:pPr>
              <w:jc w:val="center"/>
              <w:rPr>
                <w:szCs w:val="28"/>
              </w:rPr>
            </w:pPr>
            <w:r>
              <w:rPr>
                <w:szCs w:val="28"/>
              </w:rPr>
              <w:t>9 (</w:t>
            </w:r>
            <w:r w:rsidR="00CD180A">
              <w:rPr>
                <w:szCs w:val="28"/>
              </w:rPr>
              <w:t>26</w:t>
            </w:r>
            <w:r>
              <w:rPr>
                <w:szCs w:val="28"/>
              </w:rPr>
              <w:t>,</w:t>
            </w:r>
            <w:r w:rsidR="00CD180A">
              <w:rPr>
                <w:szCs w:val="28"/>
              </w:rPr>
              <w:t>5</w:t>
            </w:r>
            <w:r>
              <w:rPr>
                <w:szCs w:val="28"/>
              </w:rPr>
              <w:t>%)</w:t>
            </w:r>
          </w:p>
        </w:tc>
        <w:tc>
          <w:tcPr>
            <w:tcW w:w="859" w:type="pct"/>
            <w:vAlign w:val="top"/>
          </w:tcPr>
          <w:p w14:paraId="3A805B10" w14:textId="67A38EED" w:rsidR="009D3753" w:rsidRPr="003C2462" w:rsidRDefault="009D3753" w:rsidP="009169DE">
            <w:pPr>
              <w:jc w:val="center"/>
              <w:rPr>
                <w:szCs w:val="28"/>
              </w:rPr>
            </w:pPr>
            <w:r>
              <w:rPr>
                <w:szCs w:val="28"/>
              </w:rPr>
              <w:t>34 (39,5%)</w:t>
            </w:r>
          </w:p>
        </w:tc>
      </w:tr>
      <w:tr w:rsidR="009D3753" w14:paraId="2E78562E" w14:textId="77777777" w:rsidTr="009D3753">
        <w:trPr>
          <w:trHeight w:val="354"/>
        </w:trPr>
        <w:tc>
          <w:tcPr>
            <w:tcW w:w="1566" w:type="pct"/>
          </w:tcPr>
          <w:p w14:paraId="76AD2AC2" w14:textId="1084FD77" w:rsidR="009D3753" w:rsidRDefault="009D3753" w:rsidP="009169DE">
            <w:r>
              <w:t>Nông thôn</w:t>
            </w:r>
          </w:p>
        </w:tc>
        <w:tc>
          <w:tcPr>
            <w:tcW w:w="858" w:type="pct"/>
            <w:vAlign w:val="top"/>
          </w:tcPr>
          <w:p w14:paraId="03CA81F2" w14:textId="11F249FF" w:rsidR="009D3753" w:rsidRDefault="0049152E" w:rsidP="009169DE">
            <w:pPr>
              <w:jc w:val="center"/>
            </w:pPr>
            <w:r>
              <w:t>29 (</w:t>
            </w:r>
            <w:r w:rsidR="00CD180A">
              <w:t>55,8</w:t>
            </w:r>
            <w:r>
              <w:t>%)</w:t>
            </w:r>
          </w:p>
        </w:tc>
        <w:tc>
          <w:tcPr>
            <w:tcW w:w="859" w:type="pct"/>
            <w:gridSpan w:val="2"/>
          </w:tcPr>
          <w:p w14:paraId="0AE7E208" w14:textId="61018E8C" w:rsidR="009D3753" w:rsidRDefault="0049152E" w:rsidP="009169DE">
            <w:pPr>
              <w:jc w:val="center"/>
            </w:pPr>
            <w:r>
              <w:t>11 (</w:t>
            </w:r>
            <w:r w:rsidR="00CD180A">
              <w:t>21</w:t>
            </w:r>
            <w:r>
              <w:t>,</w:t>
            </w:r>
            <w:r w:rsidR="00CD180A">
              <w:t>2</w:t>
            </w:r>
            <w:r>
              <w:t>%)</w:t>
            </w:r>
          </w:p>
        </w:tc>
        <w:tc>
          <w:tcPr>
            <w:tcW w:w="858" w:type="pct"/>
            <w:gridSpan w:val="2"/>
          </w:tcPr>
          <w:p w14:paraId="6C4E4517" w14:textId="26945BE9" w:rsidR="009D3753" w:rsidRDefault="0049152E" w:rsidP="009169DE">
            <w:pPr>
              <w:jc w:val="center"/>
            </w:pPr>
            <w:r>
              <w:t>12 (</w:t>
            </w:r>
            <w:r w:rsidR="00CD180A">
              <w:t>23</w:t>
            </w:r>
            <w:r>
              <w:t>,</w:t>
            </w:r>
            <w:r w:rsidR="00CD180A">
              <w:t>1</w:t>
            </w:r>
            <w:r>
              <w:t>%)</w:t>
            </w:r>
          </w:p>
        </w:tc>
        <w:tc>
          <w:tcPr>
            <w:tcW w:w="859" w:type="pct"/>
            <w:vAlign w:val="top"/>
          </w:tcPr>
          <w:p w14:paraId="11BD83DC" w14:textId="6D9D6F6F" w:rsidR="009D3753" w:rsidRDefault="009D3753" w:rsidP="009169DE">
            <w:pPr>
              <w:jc w:val="center"/>
            </w:pPr>
            <w:r>
              <w:t>52 (60,5%)</w:t>
            </w:r>
          </w:p>
        </w:tc>
      </w:tr>
      <w:tr w:rsidR="0049152E" w14:paraId="6B038431" w14:textId="77777777" w:rsidTr="00166614">
        <w:trPr>
          <w:trHeight w:val="70"/>
        </w:trPr>
        <w:tc>
          <w:tcPr>
            <w:tcW w:w="1566" w:type="pct"/>
          </w:tcPr>
          <w:p w14:paraId="46E6D209" w14:textId="2C5139E3" w:rsidR="0049152E" w:rsidRPr="003C2462" w:rsidRDefault="0049152E" w:rsidP="0049152E">
            <w:pPr>
              <w:rPr>
                <w:szCs w:val="28"/>
              </w:rPr>
            </w:pPr>
            <w:r>
              <w:rPr>
                <w:szCs w:val="28"/>
              </w:rPr>
              <w:lastRenderedPageBreak/>
              <w:t>Hải đảo</w:t>
            </w:r>
          </w:p>
        </w:tc>
        <w:tc>
          <w:tcPr>
            <w:tcW w:w="858" w:type="pct"/>
            <w:vAlign w:val="top"/>
          </w:tcPr>
          <w:p w14:paraId="6FE485F3" w14:textId="647DDC6A" w:rsidR="0049152E" w:rsidRPr="003C2462" w:rsidRDefault="0049152E" w:rsidP="0049152E">
            <w:pPr>
              <w:jc w:val="center"/>
            </w:pPr>
            <w:r w:rsidRPr="00030AE4">
              <w:rPr>
                <w:szCs w:val="28"/>
              </w:rPr>
              <w:t>0 (0%)</w:t>
            </w:r>
          </w:p>
        </w:tc>
        <w:tc>
          <w:tcPr>
            <w:tcW w:w="859" w:type="pct"/>
            <w:gridSpan w:val="2"/>
            <w:vAlign w:val="top"/>
          </w:tcPr>
          <w:p w14:paraId="2CF3B9AF" w14:textId="30AA193E" w:rsidR="0049152E" w:rsidRPr="003C2462" w:rsidRDefault="0049152E" w:rsidP="0049152E">
            <w:pPr>
              <w:jc w:val="center"/>
            </w:pPr>
            <w:r w:rsidRPr="00030AE4">
              <w:rPr>
                <w:szCs w:val="28"/>
              </w:rPr>
              <w:t>0 (0%)</w:t>
            </w:r>
          </w:p>
        </w:tc>
        <w:tc>
          <w:tcPr>
            <w:tcW w:w="858" w:type="pct"/>
            <w:gridSpan w:val="2"/>
            <w:vAlign w:val="top"/>
          </w:tcPr>
          <w:p w14:paraId="20146F2D" w14:textId="08973C83" w:rsidR="0049152E" w:rsidRPr="003C2462" w:rsidRDefault="0049152E" w:rsidP="0049152E">
            <w:pPr>
              <w:jc w:val="center"/>
              <w:rPr>
                <w:szCs w:val="28"/>
              </w:rPr>
            </w:pPr>
            <w:r w:rsidRPr="00030AE4">
              <w:rPr>
                <w:szCs w:val="28"/>
              </w:rPr>
              <w:t>0 (0%)</w:t>
            </w:r>
          </w:p>
        </w:tc>
        <w:tc>
          <w:tcPr>
            <w:tcW w:w="859" w:type="pct"/>
            <w:vAlign w:val="top"/>
          </w:tcPr>
          <w:p w14:paraId="4AF9C4E6" w14:textId="21D82B60" w:rsidR="0049152E" w:rsidRPr="003C2462" w:rsidRDefault="0049152E" w:rsidP="0049152E">
            <w:pPr>
              <w:jc w:val="center"/>
              <w:rPr>
                <w:szCs w:val="28"/>
              </w:rPr>
            </w:pPr>
            <w:r>
              <w:rPr>
                <w:szCs w:val="28"/>
              </w:rPr>
              <w:t>0 (0%)</w:t>
            </w:r>
          </w:p>
        </w:tc>
      </w:tr>
      <w:tr w:rsidR="004528D4" w14:paraId="10083C14" w14:textId="77777777" w:rsidTr="009169DE">
        <w:tc>
          <w:tcPr>
            <w:tcW w:w="5000" w:type="pct"/>
            <w:gridSpan w:val="7"/>
            <w:tcBorders>
              <w:tl2br w:val="nil"/>
            </w:tcBorders>
          </w:tcPr>
          <w:p w14:paraId="00F34770" w14:textId="77777777" w:rsidR="004528D4" w:rsidRPr="002A15EF" w:rsidRDefault="004528D4" w:rsidP="009169DE">
            <w:pPr>
              <w:jc w:val="center"/>
              <w:rPr>
                <w:b/>
                <w:bCs/>
              </w:rPr>
            </w:pPr>
            <w:r>
              <w:rPr>
                <w:b/>
                <w:bCs/>
                <w:szCs w:val="28"/>
              </w:rPr>
              <w:t>SGA</w:t>
            </w:r>
          </w:p>
        </w:tc>
      </w:tr>
      <w:tr w:rsidR="00E60CC3" w14:paraId="38B99790" w14:textId="77777777" w:rsidTr="009D3753">
        <w:trPr>
          <w:trHeight w:val="759"/>
        </w:trPr>
        <w:tc>
          <w:tcPr>
            <w:tcW w:w="1566" w:type="pct"/>
            <w:tcBorders>
              <w:tl2br w:val="single" w:sz="4" w:space="0" w:color="auto"/>
            </w:tcBorders>
          </w:tcPr>
          <w:p w14:paraId="26F57B13" w14:textId="77777777" w:rsidR="00E60CC3" w:rsidRPr="002A15EF" w:rsidRDefault="00E60CC3" w:rsidP="00E60CC3">
            <w:pPr>
              <w:jc w:val="right"/>
              <w:rPr>
                <w:b/>
                <w:bCs/>
                <w:szCs w:val="28"/>
              </w:rPr>
            </w:pPr>
            <w:r>
              <w:rPr>
                <w:b/>
                <w:bCs/>
                <w:szCs w:val="28"/>
              </w:rPr>
              <w:t>TTDD</w:t>
            </w:r>
          </w:p>
          <w:p w14:paraId="1A6A7102" w14:textId="77777777" w:rsidR="00E60CC3" w:rsidRDefault="00E60CC3" w:rsidP="00E60CC3">
            <w:pPr>
              <w:rPr>
                <w:b/>
                <w:bCs/>
                <w:szCs w:val="28"/>
              </w:rPr>
            </w:pPr>
            <w:r>
              <w:rPr>
                <w:b/>
                <w:bCs/>
                <w:szCs w:val="28"/>
              </w:rPr>
              <w:t>Khu vực</w:t>
            </w:r>
          </w:p>
          <w:p w14:paraId="327F4289" w14:textId="007E06EA" w:rsidR="00E60CC3" w:rsidRPr="002A15EF" w:rsidRDefault="00E60CC3" w:rsidP="00E60CC3">
            <w:pPr>
              <w:rPr>
                <w:b/>
                <w:bCs/>
                <w:szCs w:val="28"/>
              </w:rPr>
            </w:pPr>
            <w:r>
              <w:rPr>
                <w:b/>
                <w:bCs/>
                <w:szCs w:val="28"/>
              </w:rPr>
              <w:t>địa lý</w:t>
            </w:r>
          </w:p>
        </w:tc>
        <w:tc>
          <w:tcPr>
            <w:tcW w:w="1181" w:type="pct"/>
            <w:gridSpan w:val="2"/>
          </w:tcPr>
          <w:p w14:paraId="2754478C" w14:textId="77940FAE" w:rsidR="00E60CC3" w:rsidRPr="002A15EF" w:rsidRDefault="0009118B" w:rsidP="00E60CC3">
            <w:pPr>
              <w:jc w:val="center"/>
              <w:rPr>
                <w:b/>
                <w:bCs/>
              </w:rPr>
            </w:pPr>
            <w:r>
              <w:rPr>
                <w:b/>
                <w:bCs/>
                <w:szCs w:val="28"/>
              </w:rPr>
              <w:t>SGA B</w:t>
            </w:r>
          </w:p>
        </w:tc>
        <w:tc>
          <w:tcPr>
            <w:tcW w:w="1120" w:type="pct"/>
            <w:gridSpan w:val="2"/>
          </w:tcPr>
          <w:p w14:paraId="40344998" w14:textId="3BE8428A" w:rsidR="00E60CC3" w:rsidRPr="002A15EF" w:rsidRDefault="0064535B" w:rsidP="00E60CC3">
            <w:pPr>
              <w:jc w:val="center"/>
              <w:rPr>
                <w:b/>
                <w:bCs/>
              </w:rPr>
            </w:pPr>
            <w:r w:rsidRPr="006C6D0F">
              <w:rPr>
                <w:b/>
                <w:bCs/>
              </w:rPr>
              <w:t>S</w:t>
            </w:r>
            <w:r>
              <w:rPr>
                <w:b/>
                <w:bCs/>
              </w:rPr>
              <w:t>GA C</w:t>
            </w:r>
          </w:p>
        </w:tc>
        <w:tc>
          <w:tcPr>
            <w:tcW w:w="1133" w:type="pct"/>
            <w:gridSpan w:val="2"/>
          </w:tcPr>
          <w:p w14:paraId="30F817E6" w14:textId="76F9FB69" w:rsidR="00E60CC3" w:rsidRPr="002A15EF" w:rsidRDefault="003129A1" w:rsidP="00E60CC3">
            <w:pPr>
              <w:jc w:val="center"/>
              <w:rPr>
                <w:b/>
                <w:bCs/>
                <w:szCs w:val="28"/>
              </w:rPr>
            </w:pPr>
            <w:r>
              <w:rPr>
                <w:b/>
                <w:bCs/>
                <w:szCs w:val="28"/>
              </w:rPr>
              <w:t>Tổng</w:t>
            </w:r>
            <w:r w:rsidR="00E60CC3">
              <w:rPr>
                <w:b/>
                <w:bCs/>
                <w:szCs w:val="28"/>
              </w:rPr>
              <w:t xml:space="preserve"> (</w:t>
            </w:r>
            <w:r w:rsidR="00E60CC3" w:rsidRPr="002A15EF">
              <w:rPr>
                <w:b/>
                <w:bCs/>
                <w:szCs w:val="28"/>
              </w:rPr>
              <w:t>n</w:t>
            </w:r>
            <w:r w:rsidR="00E60CC3">
              <w:rPr>
                <w:b/>
                <w:bCs/>
                <w:szCs w:val="28"/>
              </w:rPr>
              <w:t xml:space="preserve">, </w:t>
            </w:r>
            <w:r w:rsidR="00E60CC3" w:rsidRPr="002A15EF">
              <w:rPr>
                <w:b/>
                <w:bCs/>
                <w:szCs w:val="28"/>
              </w:rPr>
              <w:t>%</w:t>
            </w:r>
            <w:r w:rsidR="00E60CC3">
              <w:rPr>
                <w:b/>
                <w:bCs/>
                <w:szCs w:val="28"/>
              </w:rPr>
              <w:t>)</w:t>
            </w:r>
          </w:p>
        </w:tc>
      </w:tr>
      <w:tr w:rsidR="00E60CC3" w14:paraId="28BCCF93" w14:textId="77777777" w:rsidTr="009D3753">
        <w:trPr>
          <w:trHeight w:val="354"/>
        </w:trPr>
        <w:tc>
          <w:tcPr>
            <w:tcW w:w="1566" w:type="pct"/>
          </w:tcPr>
          <w:p w14:paraId="42F85451" w14:textId="69210803" w:rsidR="00E60CC3" w:rsidRPr="003C2462" w:rsidRDefault="00E60CC3" w:rsidP="004D47D1">
            <w:pPr>
              <w:rPr>
                <w:szCs w:val="28"/>
              </w:rPr>
            </w:pPr>
            <w:r>
              <w:rPr>
                <w:szCs w:val="28"/>
              </w:rPr>
              <w:t>Thành thị</w:t>
            </w:r>
          </w:p>
        </w:tc>
        <w:tc>
          <w:tcPr>
            <w:tcW w:w="1181" w:type="pct"/>
            <w:gridSpan w:val="2"/>
            <w:vAlign w:val="top"/>
          </w:tcPr>
          <w:p w14:paraId="1F0A7B6D" w14:textId="77ECA349" w:rsidR="00E60CC3" w:rsidRPr="003C2462" w:rsidRDefault="00670C27" w:rsidP="004D47D1">
            <w:pPr>
              <w:jc w:val="center"/>
            </w:pPr>
            <w:r>
              <w:t>32 (</w:t>
            </w:r>
            <w:r w:rsidR="003539A6">
              <w:t>88</w:t>
            </w:r>
            <w:r>
              <w:t>,</w:t>
            </w:r>
            <w:r w:rsidR="003539A6">
              <w:t>9</w:t>
            </w:r>
            <w:r>
              <w:t>%)</w:t>
            </w:r>
          </w:p>
        </w:tc>
        <w:tc>
          <w:tcPr>
            <w:tcW w:w="1120" w:type="pct"/>
            <w:gridSpan w:val="2"/>
          </w:tcPr>
          <w:p w14:paraId="4BC77B92" w14:textId="27E3B169" w:rsidR="00E60CC3" w:rsidRPr="003C2462" w:rsidRDefault="00670C27" w:rsidP="004D47D1">
            <w:pPr>
              <w:jc w:val="center"/>
              <w:rPr>
                <w:szCs w:val="28"/>
              </w:rPr>
            </w:pPr>
            <w:r>
              <w:rPr>
                <w:szCs w:val="28"/>
              </w:rPr>
              <w:t>4</w:t>
            </w:r>
            <w:r w:rsidR="00602516">
              <w:rPr>
                <w:szCs w:val="28"/>
              </w:rPr>
              <w:t xml:space="preserve"> (</w:t>
            </w:r>
            <w:r w:rsidR="003539A6">
              <w:rPr>
                <w:szCs w:val="28"/>
              </w:rPr>
              <w:t>11</w:t>
            </w:r>
            <w:r w:rsidR="00602516">
              <w:rPr>
                <w:szCs w:val="28"/>
              </w:rPr>
              <w:t>,</w:t>
            </w:r>
            <w:r w:rsidR="003539A6">
              <w:rPr>
                <w:szCs w:val="28"/>
              </w:rPr>
              <w:t>1</w:t>
            </w:r>
            <w:r w:rsidR="00602516">
              <w:rPr>
                <w:szCs w:val="28"/>
              </w:rPr>
              <w:t>%)</w:t>
            </w:r>
          </w:p>
        </w:tc>
        <w:tc>
          <w:tcPr>
            <w:tcW w:w="1133" w:type="pct"/>
            <w:gridSpan w:val="2"/>
            <w:vAlign w:val="top"/>
          </w:tcPr>
          <w:p w14:paraId="3EDC6934" w14:textId="7F77E8A5" w:rsidR="00E60CC3" w:rsidRPr="003C2462" w:rsidRDefault="00E60CC3" w:rsidP="004D47D1">
            <w:pPr>
              <w:jc w:val="center"/>
              <w:rPr>
                <w:szCs w:val="28"/>
              </w:rPr>
            </w:pPr>
            <w:r>
              <w:rPr>
                <w:szCs w:val="28"/>
              </w:rPr>
              <w:t>36 (38,7%)</w:t>
            </w:r>
          </w:p>
        </w:tc>
      </w:tr>
      <w:tr w:rsidR="00E60CC3" w14:paraId="7983BC17" w14:textId="77777777" w:rsidTr="009D3753">
        <w:trPr>
          <w:trHeight w:val="70"/>
        </w:trPr>
        <w:tc>
          <w:tcPr>
            <w:tcW w:w="1566" w:type="pct"/>
          </w:tcPr>
          <w:p w14:paraId="6E741284" w14:textId="63F26340" w:rsidR="00E60CC3" w:rsidRPr="003C2462" w:rsidRDefault="00E60CC3" w:rsidP="004D47D1">
            <w:pPr>
              <w:rPr>
                <w:szCs w:val="28"/>
              </w:rPr>
            </w:pPr>
            <w:r>
              <w:t>Nông thôn</w:t>
            </w:r>
          </w:p>
        </w:tc>
        <w:tc>
          <w:tcPr>
            <w:tcW w:w="1181" w:type="pct"/>
            <w:gridSpan w:val="2"/>
            <w:vAlign w:val="top"/>
          </w:tcPr>
          <w:p w14:paraId="6B02035A" w14:textId="326AFC7F" w:rsidR="00E60CC3" w:rsidRPr="003C2462" w:rsidRDefault="00670C27" w:rsidP="004D47D1">
            <w:pPr>
              <w:jc w:val="center"/>
            </w:pPr>
            <w:r>
              <w:t>47 (</w:t>
            </w:r>
            <w:r w:rsidR="0033409A">
              <w:t>83</w:t>
            </w:r>
            <w:r>
              <w:t>,</w:t>
            </w:r>
            <w:r w:rsidR="0033409A">
              <w:t>9</w:t>
            </w:r>
            <w:r>
              <w:t>%)</w:t>
            </w:r>
          </w:p>
        </w:tc>
        <w:tc>
          <w:tcPr>
            <w:tcW w:w="1120" w:type="pct"/>
            <w:gridSpan w:val="2"/>
          </w:tcPr>
          <w:p w14:paraId="75F7432B" w14:textId="507A7729" w:rsidR="00E60CC3" w:rsidRPr="003C2462" w:rsidRDefault="00670C27" w:rsidP="004D47D1">
            <w:pPr>
              <w:jc w:val="center"/>
              <w:rPr>
                <w:szCs w:val="28"/>
              </w:rPr>
            </w:pPr>
            <w:r>
              <w:rPr>
                <w:szCs w:val="28"/>
              </w:rPr>
              <w:t>9</w:t>
            </w:r>
            <w:r w:rsidR="00602516">
              <w:rPr>
                <w:szCs w:val="28"/>
              </w:rPr>
              <w:t xml:space="preserve"> (</w:t>
            </w:r>
            <w:r w:rsidR="0033409A">
              <w:rPr>
                <w:szCs w:val="28"/>
              </w:rPr>
              <w:t>1</w:t>
            </w:r>
            <w:r w:rsidR="00602516">
              <w:rPr>
                <w:szCs w:val="28"/>
              </w:rPr>
              <w:t>6,</w:t>
            </w:r>
            <w:r w:rsidR="0033409A">
              <w:rPr>
                <w:szCs w:val="28"/>
              </w:rPr>
              <w:t>1</w:t>
            </w:r>
            <w:r w:rsidR="00602516">
              <w:rPr>
                <w:szCs w:val="28"/>
              </w:rPr>
              <w:t>%)</w:t>
            </w:r>
          </w:p>
        </w:tc>
        <w:tc>
          <w:tcPr>
            <w:tcW w:w="1133" w:type="pct"/>
            <w:gridSpan w:val="2"/>
            <w:vAlign w:val="top"/>
          </w:tcPr>
          <w:p w14:paraId="29D8B425" w14:textId="4A484335" w:rsidR="00E60CC3" w:rsidRPr="003C2462" w:rsidRDefault="00E60CC3" w:rsidP="004D47D1">
            <w:pPr>
              <w:jc w:val="center"/>
              <w:rPr>
                <w:szCs w:val="28"/>
              </w:rPr>
            </w:pPr>
            <w:r>
              <w:rPr>
                <w:szCs w:val="28"/>
              </w:rPr>
              <w:t>56 (60,2%)</w:t>
            </w:r>
          </w:p>
        </w:tc>
      </w:tr>
      <w:tr w:rsidR="00E60CC3" w14:paraId="6CD2099B" w14:textId="77777777" w:rsidTr="009D3753">
        <w:trPr>
          <w:trHeight w:val="70"/>
        </w:trPr>
        <w:tc>
          <w:tcPr>
            <w:tcW w:w="1566" w:type="pct"/>
          </w:tcPr>
          <w:p w14:paraId="3CBB2E88" w14:textId="23741EEB" w:rsidR="00E60CC3" w:rsidRDefault="00E60CC3" w:rsidP="004D47D1">
            <w:r>
              <w:rPr>
                <w:szCs w:val="28"/>
              </w:rPr>
              <w:t>Hải đảo</w:t>
            </w:r>
          </w:p>
        </w:tc>
        <w:tc>
          <w:tcPr>
            <w:tcW w:w="1181" w:type="pct"/>
            <w:gridSpan w:val="2"/>
            <w:vAlign w:val="top"/>
          </w:tcPr>
          <w:p w14:paraId="0BA5F78C" w14:textId="3CE942C3" w:rsidR="00E60CC3" w:rsidRDefault="00670C27" w:rsidP="004D47D1">
            <w:pPr>
              <w:jc w:val="center"/>
            </w:pPr>
            <w:r>
              <w:t>1 (1</w:t>
            </w:r>
            <w:r w:rsidR="0033409A">
              <w:t>00</w:t>
            </w:r>
            <w:r>
              <w:t>%)</w:t>
            </w:r>
          </w:p>
        </w:tc>
        <w:tc>
          <w:tcPr>
            <w:tcW w:w="1120" w:type="pct"/>
            <w:gridSpan w:val="2"/>
          </w:tcPr>
          <w:p w14:paraId="73F4DD3D" w14:textId="27279BBC" w:rsidR="00E60CC3" w:rsidRDefault="00670C27" w:rsidP="004D47D1">
            <w:pPr>
              <w:jc w:val="center"/>
            </w:pPr>
            <w:r>
              <w:t>0</w:t>
            </w:r>
            <w:r w:rsidR="00602516">
              <w:t xml:space="preserve"> (0%)</w:t>
            </w:r>
          </w:p>
        </w:tc>
        <w:tc>
          <w:tcPr>
            <w:tcW w:w="1133" w:type="pct"/>
            <w:gridSpan w:val="2"/>
            <w:vAlign w:val="top"/>
          </w:tcPr>
          <w:p w14:paraId="13D85217" w14:textId="6A3DEDB9" w:rsidR="00E60CC3" w:rsidRDefault="00E60CC3" w:rsidP="004D47D1">
            <w:pPr>
              <w:jc w:val="center"/>
            </w:pPr>
            <w:r>
              <w:t>1 (1,1%)</w:t>
            </w:r>
          </w:p>
        </w:tc>
      </w:tr>
    </w:tbl>
    <w:p w14:paraId="141907F7" w14:textId="484651F5" w:rsidR="00F91D2D" w:rsidRDefault="00075D1A" w:rsidP="007542AB">
      <w:pPr>
        <w:spacing w:before="160"/>
      </w:pPr>
      <w:r>
        <w:t xml:space="preserve">Nhận xét: </w:t>
      </w:r>
      <w:r w:rsidR="006F14A4">
        <w:t>t</w:t>
      </w:r>
      <w:r>
        <w:t xml:space="preserve">heo BMI, </w:t>
      </w:r>
      <w:r w:rsidR="003416BB">
        <w:t xml:space="preserve">trong số bệnh nhân mắc SDD </w:t>
      </w:r>
      <w:r w:rsidR="00134032">
        <w:t>nông thôn</w:t>
      </w:r>
      <w:r>
        <w:t xml:space="preserve"> có tỷ lệ SDD </w:t>
      </w:r>
      <w:r w:rsidR="00134032">
        <w:t>cao</w:t>
      </w:r>
      <w:r>
        <w:t xml:space="preserve"> nhất chiếm </w:t>
      </w:r>
      <w:r w:rsidR="005F770C">
        <w:t>60</w:t>
      </w:r>
      <w:r>
        <w:t>,</w:t>
      </w:r>
      <w:r w:rsidR="005F770C">
        <w:t>5</w:t>
      </w:r>
      <w:r>
        <w:t>%</w:t>
      </w:r>
      <w:r w:rsidR="005F770C">
        <w:t>,</w:t>
      </w:r>
      <w:r>
        <w:t xml:space="preserve"> tiếp theo là </w:t>
      </w:r>
      <w:r w:rsidR="005F770C">
        <w:t>thành thị</w:t>
      </w:r>
      <w:r>
        <w:t xml:space="preserve"> chiếm </w:t>
      </w:r>
      <w:r w:rsidR="005F770C">
        <w:t>3</w:t>
      </w:r>
      <w:r>
        <w:t>8</w:t>
      </w:r>
      <w:r w:rsidR="005F770C">
        <w:t>,7</w:t>
      </w:r>
      <w:r>
        <w:t>%</w:t>
      </w:r>
      <w:r w:rsidR="005F770C">
        <w:t>, hải đảo không có bệnh nhân SDD</w:t>
      </w:r>
      <w:r w:rsidR="00B624DA">
        <w:t>; cả 3 khu vực SDD độ I đều chiếm tỷ lệ cao nhất</w:t>
      </w:r>
      <w:r w:rsidR="005F770C">
        <w:t>.</w:t>
      </w:r>
      <w:r w:rsidR="007542AB">
        <w:t xml:space="preserve"> </w:t>
      </w:r>
      <w:r w:rsidR="00F91D2D">
        <w:t>Theo SGA, nông thôn có tỷ lệ SDD cao nhất chiếm 60,</w:t>
      </w:r>
      <w:r w:rsidR="00F911EA">
        <w:t>2</w:t>
      </w:r>
      <w:r w:rsidR="00F91D2D">
        <w:t xml:space="preserve">%, tiếp theo là thành thị chiếm tỷ 38,7%, hải đảo </w:t>
      </w:r>
      <w:r w:rsidR="00F911EA">
        <w:t>chiếm 1,1%</w:t>
      </w:r>
      <w:r w:rsidR="00A173E5">
        <w:t>; các khu vực trên đều có SGA B chiếm tỷ lệ cao nhất</w:t>
      </w:r>
      <w:r w:rsidR="00F91D2D">
        <w:t>.</w:t>
      </w:r>
    </w:p>
    <w:p w14:paraId="2D2DADB2" w14:textId="2B779DBC" w:rsidR="00E30892" w:rsidRDefault="00E30892" w:rsidP="00E30892">
      <w:pPr>
        <w:pStyle w:val="Heading3"/>
      </w:pPr>
      <w:r>
        <w:t>3.1.</w:t>
      </w:r>
      <w:r w:rsidR="00E73F9F">
        <w:t>7</w:t>
      </w:r>
      <w:r>
        <w:t xml:space="preserve">. </w:t>
      </w:r>
      <w:r w:rsidR="003944E3">
        <w:t xml:space="preserve">Đặc điểm </w:t>
      </w:r>
      <w:r w:rsidR="00C172AF">
        <w:t>suy dinh dưỡng</w:t>
      </w:r>
      <w:r>
        <w:t xml:space="preserve"> theo tiền sử bệnh lý</w:t>
      </w:r>
      <w:r w:rsidR="00917052">
        <w:t xml:space="preserve"> mạn tính</w:t>
      </w:r>
    </w:p>
    <w:p w14:paraId="4C6D4C9F" w14:textId="00E17C81" w:rsidR="00E30892" w:rsidRDefault="00E30892" w:rsidP="00890E5E">
      <w:pPr>
        <w:pStyle w:val="Caption"/>
        <w:jc w:val="both"/>
        <w:rPr>
          <w:bCs/>
        </w:rPr>
      </w:pPr>
      <w:r>
        <w:tab/>
      </w:r>
      <w:bookmarkStart w:id="83" w:name="_Toc13460641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7</w:t>
      </w:r>
      <w:r w:rsidR="00CF667C">
        <w:fldChar w:fldCharType="end"/>
      </w:r>
      <w:r w:rsidRPr="00707BC9">
        <w:rPr>
          <w:bCs/>
        </w:rPr>
        <w:t xml:space="preserve">. </w:t>
      </w:r>
      <w:r w:rsidR="00D119F4">
        <w:rPr>
          <w:bCs/>
        </w:rPr>
        <w:t>Đặc điểm</w:t>
      </w:r>
      <w:r w:rsidRPr="00707BC9">
        <w:rPr>
          <w:bCs/>
        </w:rPr>
        <w:t xml:space="preserve"> </w:t>
      </w:r>
      <w:r>
        <w:rPr>
          <w:bCs/>
        </w:rPr>
        <w:t>SDD</w:t>
      </w:r>
      <w:r w:rsidRPr="00707BC9">
        <w:rPr>
          <w:bCs/>
        </w:rPr>
        <w:t xml:space="preserve"> theo </w:t>
      </w:r>
      <w:r w:rsidR="008B7CFA">
        <w:rPr>
          <w:bCs/>
        </w:rPr>
        <w:t>tiền sử bệnh lý</w:t>
      </w:r>
      <w:r w:rsidR="00917052">
        <w:rPr>
          <w:bCs/>
        </w:rPr>
        <w:t xml:space="preserve"> mạn tính</w:t>
      </w:r>
      <w:bookmarkEnd w:id="83"/>
    </w:p>
    <w:tbl>
      <w:tblPr>
        <w:tblStyle w:val="TableGrid"/>
        <w:tblW w:w="5000" w:type="pct"/>
        <w:tblInd w:w="0" w:type="dxa"/>
        <w:tblLook w:val="04A0" w:firstRow="1" w:lastRow="0" w:firstColumn="1" w:lastColumn="0" w:noHBand="0" w:noVBand="1"/>
      </w:tblPr>
      <w:tblGrid>
        <w:gridCol w:w="2944"/>
        <w:gridCol w:w="2034"/>
        <w:gridCol w:w="1050"/>
        <w:gridCol w:w="984"/>
        <w:gridCol w:w="2099"/>
      </w:tblGrid>
      <w:tr w:rsidR="004528D4" w14:paraId="35E05D51" w14:textId="77777777" w:rsidTr="000E410C">
        <w:tc>
          <w:tcPr>
            <w:tcW w:w="5000" w:type="pct"/>
            <w:gridSpan w:val="5"/>
            <w:tcBorders>
              <w:tl2br w:val="nil"/>
            </w:tcBorders>
          </w:tcPr>
          <w:p w14:paraId="2CE70610" w14:textId="77777777" w:rsidR="004528D4" w:rsidRPr="002A15EF" w:rsidRDefault="004528D4" w:rsidP="009169DE">
            <w:pPr>
              <w:jc w:val="center"/>
              <w:rPr>
                <w:b/>
                <w:bCs/>
              </w:rPr>
            </w:pPr>
            <w:r>
              <w:rPr>
                <w:b/>
                <w:bCs/>
                <w:szCs w:val="28"/>
              </w:rPr>
              <w:t>BMI</w:t>
            </w:r>
          </w:p>
        </w:tc>
      </w:tr>
      <w:tr w:rsidR="00EE7EC7" w14:paraId="757F861F" w14:textId="77777777" w:rsidTr="000E410C">
        <w:trPr>
          <w:trHeight w:val="759"/>
        </w:trPr>
        <w:tc>
          <w:tcPr>
            <w:tcW w:w="1616" w:type="pct"/>
            <w:tcBorders>
              <w:tl2br w:val="single" w:sz="4" w:space="0" w:color="auto"/>
            </w:tcBorders>
          </w:tcPr>
          <w:p w14:paraId="7B68CD88" w14:textId="77777777" w:rsidR="00EE7EC7" w:rsidRPr="002A15EF" w:rsidRDefault="00EE7EC7" w:rsidP="00035888">
            <w:pPr>
              <w:jc w:val="right"/>
              <w:rPr>
                <w:b/>
                <w:bCs/>
                <w:szCs w:val="28"/>
              </w:rPr>
            </w:pPr>
            <w:r>
              <w:rPr>
                <w:b/>
                <w:bCs/>
                <w:szCs w:val="28"/>
              </w:rPr>
              <w:t>TTDD</w:t>
            </w:r>
          </w:p>
          <w:p w14:paraId="01D62E8D" w14:textId="77777777" w:rsidR="00EE7EC7" w:rsidRDefault="00EE7EC7" w:rsidP="00035888">
            <w:pPr>
              <w:rPr>
                <w:b/>
                <w:bCs/>
                <w:szCs w:val="28"/>
              </w:rPr>
            </w:pPr>
            <w:r>
              <w:rPr>
                <w:b/>
                <w:bCs/>
                <w:szCs w:val="28"/>
              </w:rPr>
              <w:t>Tiền sử</w:t>
            </w:r>
          </w:p>
          <w:p w14:paraId="7EA1C3D4" w14:textId="7A938A83" w:rsidR="00EE7EC7" w:rsidRPr="002A15EF" w:rsidRDefault="00EE7EC7" w:rsidP="00035888">
            <w:pPr>
              <w:rPr>
                <w:b/>
                <w:bCs/>
                <w:szCs w:val="28"/>
              </w:rPr>
            </w:pPr>
            <w:r>
              <w:rPr>
                <w:b/>
                <w:bCs/>
                <w:szCs w:val="28"/>
              </w:rPr>
              <w:t>bệnh lý mạn tính</w:t>
            </w:r>
          </w:p>
        </w:tc>
        <w:tc>
          <w:tcPr>
            <w:tcW w:w="1116" w:type="pct"/>
          </w:tcPr>
          <w:p w14:paraId="1DF860A2" w14:textId="61D6EE9A" w:rsidR="00EE7EC7" w:rsidRPr="003C2462" w:rsidRDefault="00EE7EC7" w:rsidP="00035888">
            <w:pPr>
              <w:jc w:val="center"/>
            </w:pPr>
            <w:r>
              <w:rPr>
                <w:b/>
                <w:bCs/>
                <w:szCs w:val="28"/>
              </w:rPr>
              <w:t>SDD độ I (n, %)</w:t>
            </w:r>
          </w:p>
        </w:tc>
        <w:tc>
          <w:tcPr>
            <w:tcW w:w="1116" w:type="pct"/>
            <w:gridSpan w:val="2"/>
          </w:tcPr>
          <w:p w14:paraId="0593D0FA" w14:textId="5F6995D8" w:rsidR="00EE7EC7" w:rsidRDefault="00EE7EC7" w:rsidP="00035888">
            <w:pPr>
              <w:jc w:val="center"/>
            </w:pPr>
            <w:r>
              <w:rPr>
                <w:b/>
                <w:bCs/>
                <w:szCs w:val="28"/>
              </w:rPr>
              <w:t>SDD độ II (n, %)</w:t>
            </w:r>
          </w:p>
        </w:tc>
        <w:tc>
          <w:tcPr>
            <w:tcW w:w="1152" w:type="pct"/>
          </w:tcPr>
          <w:p w14:paraId="74177E8A" w14:textId="39AE7282" w:rsidR="00EE7EC7" w:rsidRPr="002A15EF" w:rsidRDefault="00EE7EC7" w:rsidP="00035888">
            <w:pPr>
              <w:jc w:val="center"/>
              <w:rPr>
                <w:b/>
                <w:bCs/>
              </w:rPr>
            </w:pPr>
            <w:r>
              <w:rPr>
                <w:b/>
                <w:bCs/>
                <w:szCs w:val="28"/>
              </w:rPr>
              <w:t>SDD độ III (n, %)</w:t>
            </w:r>
          </w:p>
        </w:tc>
      </w:tr>
      <w:tr w:rsidR="00EE7EC7" w14:paraId="4826EDBE" w14:textId="77777777" w:rsidTr="000E410C">
        <w:trPr>
          <w:trHeight w:val="354"/>
        </w:trPr>
        <w:tc>
          <w:tcPr>
            <w:tcW w:w="1616" w:type="pct"/>
          </w:tcPr>
          <w:p w14:paraId="38495B2F" w14:textId="5D12AC3C" w:rsidR="00EE7EC7" w:rsidRPr="003C2462" w:rsidRDefault="00EE7EC7" w:rsidP="009169DE">
            <w:pPr>
              <w:rPr>
                <w:szCs w:val="28"/>
              </w:rPr>
            </w:pPr>
            <w:r>
              <w:rPr>
                <w:szCs w:val="28"/>
              </w:rPr>
              <w:t>Đái tháo đường</w:t>
            </w:r>
          </w:p>
        </w:tc>
        <w:tc>
          <w:tcPr>
            <w:tcW w:w="1116" w:type="pct"/>
            <w:vAlign w:val="top"/>
          </w:tcPr>
          <w:p w14:paraId="21305200" w14:textId="0BCD4F54" w:rsidR="00EE7EC7" w:rsidRPr="003C2462" w:rsidRDefault="00EE7EC7" w:rsidP="00393A05">
            <w:pPr>
              <w:jc w:val="center"/>
            </w:pPr>
            <w:r>
              <w:t>6 (54,5%)</w:t>
            </w:r>
          </w:p>
        </w:tc>
        <w:tc>
          <w:tcPr>
            <w:tcW w:w="1116" w:type="pct"/>
            <w:gridSpan w:val="2"/>
          </w:tcPr>
          <w:p w14:paraId="55C693E1" w14:textId="003F7A9D" w:rsidR="00EE7EC7" w:rsidRPr="003C2462" w:rsidRDefault="00EE7EC7" w:rsidP="00393A05">
            <w:pPr>
              <w:jc w:val="center"/>
            </w:pPr>
            <w:r>
              <w:t>1 (9,1%)</w:t>
            </w:r>
          </w:p>
        </w:tc>
        <w:tc>
          <w:tcPr>
            <w:tcW w:w="1152" w:type="pct"/>
          </w:tcPr>
          <w:p w14:paraId="713BE0BB" w14:textId="3F47962B" w:rsidR="00EE7EC7" w:rsidRPr="003C2462" w:rsidRDefault="00EE7EC7" w:rsidP="00393A05">
            <w:pPr>
              <w:jc w:val="center"/>
              <w:rPr>
                <w:szCs w:val="28"/>
              </w:rPr>
            </w:pPr>
            <w:r>
              <w:rPr>
                <w:szCs w:val="28"/>
              </w:rPr>
              <w:t>4 (14,0%)</w:t>
            </w:r>
          </w:p>
        </w:tc>
      </w:tr>
      <w:tr w:rsidR="00EE7EC7" w14:paraId="19EF814C" w14:textId="77777777" w:rsidTr="000E410C">
        <w:trPr>
          <w:trHeight w:val="70"/>
        </w:trPr>
        <w:tc>
          <w:tcPr>
            <w:tcW w:w="1616" w:type="pct"/>
          </w:tcPr>
          <w:p w14:paraId="187B5B02" w14:textId="4438F2C1" w:rsidR="00EE7EC7" w:rsidRPr="003C2462" w:rsidRDefault="00EE7EC7" w:rsidP="009169DE">
            <w:pPr>
              <w:rPr>
                <w:szCs w:val="28"/>
              </w:rPr>
            </w:pPr>
            <w:r>
              <w:rPr>
                <w:szCs w:val="28"/>
              </w:rPr>
              <w:t>Tăng huyết áp</w:t>
            </w:r>
          </w:p>
        </w:tc>
        <w:tc>
          <w:tcPr>
            <w:tcW w:w="1116" w:type="pct"/>
            <w:vAlign w:val="top"/>
          </w:tcPr>
          <w:p w14:paraId="61E0441B" w14:textId="796FF620" w:rsidR="00EE7EC7" w:rsidRPr="003C2462" w:rsidRDefault="00EE7EC7" w:rsidP="00393A05">
            <w:pPr>
              <w:jc w:val="center"/>
            </w:pPr>
            <w:r>
              <w:t>3 (</w:t>
            </w:r>
            <w:r w:rsidR="00D0730C">
              <w:t>50</w:t>
            </w:r>
            <w:r>
              <w:t>,0%)</w:t>
            </w:r>
          </w:p>
        </w:tc>
        <w:tc>
          <w:tcPr>
            <w:tcW w:w="1116" w:type="pct"/>
            <w:gridSpan w:val="2"/>
          </w:tcPr>
          <w:p w14:paraId="73A1AE66" w14:textId="1D9AD7A7" w:rsidR="00EE7EC7" w:rsidRPr="003C2462" w:rsidRDefault="00EE7EC7" w:rsidP="00393A05">
            <w:pPr>
              <w:jc w:val="center"/>
            </w:pPr>
            <w:r>
              <w:t>2 (</w:t>
            </w:r>
            <w:r w:rsidR="00D0730C">
              <w:t>33</w:t>
            </w:r>
            <w:r>
              <w:t>,</w:t>
            </w:r>
            <w:r w:rsidR="00D0730C">
              <w:t>3</w:t>
            </w:r>
            <w:r>
              <w:t>%)</w:t>
            </w:r>
          </w:p>
        </w:tc>
        <w:tc>
          <w:tcPr>
            <w:tcW w:w="1152" w:type="pct"/>
          </w:tcPr>
          <w:p w14:paraId="4F5F0C0E" w14:textId="599211BE" w:rsidR="00EE7EC7" w:rsidRPr="003C2462" w:rsidRDefault="00EE7EC7" w:rsidP="00393A05">
            <w:pPr>
              <w:jc w:val="center"/>
              <w:rPr>
                <w:szCs w:val="28"/>
              </w:rPr>
            </w:pPr>
            <w:r>
              <w:rPr>
                <w:szCs w:val="28"/>
              </w:rPr>
              <w:t>1 (</w:t>
            </w:r>
            <w:r w:rsidR="00D0730C">
              <w:rPr>
                <w:szCs w:val="28"/>
              </w:rPr>
              <w:t>16</w:t>
            </w:r>
            <w:r>
              <w:rPr>
                <w:szCs w:val="28"/>
              </w:rPr>
              <w:t>,</w:t>
            </w:r>
            <w:r w:rsidR="00D0730C">
              <w:rPr>
                <w:szCs w:val="28"/>
              </w:rPr>
              <w:t>7</w:t>
            </w:r>
            <w:r>
              <w:rPr>
                <w:szCs w:val="28"/>
              </w:rPr>
              <w:t>%)</w:t>
            </w:r>
          </w:p>
        </w:tc>
      </w:tr>
      <w:tr w:rsidR="00EE7EC7" w14:paraId="2DFF7B66" w14:textId="77777777" w:rsidTr="000E410C">
        <w:trPr>
          <w:trHeight w:val="70"/>
        </w:trPr>
        <w:tc>
          <w:tcPr>
            <w:tcW w:w="1616" w:type="pct"/>
          </w:tcPr>
          <w:p w14:paraId="7EF63B37" w14:textId="7A8AAD87" w:rsidR="00EE7EC7" w:rsidRDefault="00EE7EC7" w:rsidP="009169DE">
            <w:r>
              <w:t>Viêm dạ dày</w:t>
            </w:r>
          </w:p>
        </w:tc>
        <w:tc>
          <w:tcPr>
            <w:tcW w:w="1116" w:type="pct"/>
            <w:vAlign w:val="top"/>
          </w:tcPr>
          <w:p w14:paraId="332B4E89" w14:textId="27C82D82" w:rsidR="00EE7EC7" w:rsidRDefault="00EE7EC7" w:rsidP="00393A05">
            <w:pPr>
              <w:jc w:val="center"/>
            </w:pPr>
            <w:r>
              <w:t>1 (</w:t>
            </w:r>
            <w:r w:rsidR="00852F42">
              <w:t>100</w:t>
            </w:r>
            <w:r>
              <w:t>%)</w:t>
            </w:r>
          </w:p>
        </w:tc>
        <w:tc>
          <w:tcPr>
            <w:tcW w:w="1116" w:type="pct"/>
            <w:gridSpan w:val="2"/>
          </w:tcPr>
          <w:p w14:paraId="1F70B669" w14:textId="4F89190D" w:rsidR="00EE7EC7" w:rsidRDefault="00EE7EC7" w:rsidP="00393A05">
            <w:pPr>
              <w:jc w:val="center"/>
            </w:pPr>
            <w:r>
              <w:t>0 (0%)</w:t>
            </w:r>
          </w:p>
        </w:tc>
        <w:tc>
          <w:tcPr>
            <w:tcW w:w="1152" w:type="pct"/>
          </w:tcPr>
          <w:p w14:paraId="474AABFC" w14:textId="0F2AD514" w:rsidR="00EE7EC7" w:rsidRDefault="00EE7EC7" w:rsidP="00393A05">
            <w:pPr>
              <w:jc w:val="center"/>
            </w:pPr>
            <w:r>
              <w:t>0 (0%)</w:t>
            </w:r>
          </w:p>
        </w:tc>
      </w:tr>
      <w:tr w:rsidR="00EE7EC7" w14:paraId="0671C414" w14:textId="77777777" w:rsidTr="000E410C">
        <w:trPr>
          <w:trHeight w:val="70"/>
        </w:trPr>
        <w:tc>
          <w:tcPr>
            <w:tcW w:w="1616" w:type="pct"/>
          </w:tcPr>
          <w:p w14:paraId="7163CF6A" w14:textId="29A85729" w:rsidR="00EE7EC7" w:rsidRDefault="00EE7EC7" w:rsidP="009169DE">
            <w:r>
              <w:t>Gút</w:t>
            </w:r>
          </w:p>
        </w:tc>
        <w:tc>
          <w:tcPr>
            <w:tcW w:w="1116" w:type="pct"/>
            <w:vAlign w:val="top"/>
          </w:tcPr>
          <w:p w14:paraId="20977973" w14:textId="23C08320" w:rsidR="00EE7EC7" w:rsidRDefault="00EE7EC7" w:rsidP="00393A05">
            <w:pPr>
              <w:jc w:val="center"/>
            </w:pPr>
            <w:r>
              <w:t>1 (</w:t>
            </w:r>
            <w:r w:rsidR="00A07CE4">
              <w:t>100</w:t>
            </w:r>
            <w:r>
              <w:t>%)</w:t>
            </w:r>
          </w:p>
        </w:tc>
        <w:tc>
          <w:tcPr>
            <w:tcW w:w="1116" w:type="pct"/>
            <w:gridSpan w:val="2"/>
          </w:tcPr>
          <w:p w14:paraId="6E1AE287" w14:textId="3756EAE6" w:rsidR="00EE7EC7" w:rsidRDefault="00EE7EC7" w:rsidP="00393A05">
            <w:pPr>
              <w:jc w:val="center"/>
            </w:pPr>
            <w:r>
              <w:t>0 (0%)</w:t>
            </w:r>
          </w:p>
        </w:tc>
        <w:tc>
          <w:tcPr>
            <w:tcW w:w="1152" w:type="pct"/>
          </w:tcPr>
          <w:p w14:paraId="1D190707" w14:textId="325E1D61" w:rsidR="00EE7EC7" w:rsidRDefault="00EE7EC7" w:rsidP="00393A05">
            <w:pPr>
              <w:jc w:val="center"/>
            </w:pPr>
            <w:r>
              <w:t>0 (0%)</w:t>
            </w:r>
          </w:p>
        </w:tc>
      </w:tr>
      <w:tr w:rsidR="00EE7EC7" w14:paraId="43A067F1" w14:textId="77777777" w:rsidTr="000E410C">
        <w:trPr>
          <w:trHeight w:val="70"/>
        </w:trPr>
        <w:tc>
          <w:tcPr>
            <w:tcW w:w="1616" w:type="pct"/>
          </w:tcPr>
          <w:p w14:paraId="6FFF91BE" w14:textId="62E39196" w:rsidR="00EE7EC7" w:rsidRDefault="00EE7EC7" w:rsidP="009169DE">
            <w:r>
              <w:t>Viêm phế quản mạn tính</w:t>
            </w:r>
          </w:p>
        </w:tc>
        <w:tc>
          <w:tcPr>
            <w:tcW w:w="1116" w:type="pct"/>
          </w:tcPr>
          <w:p w14:paraId="545C8A6D" w14:textId="3A046610" w:rsidR="00EE7EC7" w:rsidRDefault="00EE7EC7" w:rsidP="00393A05">
            <w:pPr>
              <w:jc w:val="center"/>
            </w:pPr>
            <w:r>
              <w:t>2 (</w:t>
            </w:r>
            <w:r w:rsidR="002F6D67">
              <w:t>100</w:t>
            </w:r>
            <w:r>
              <w:t>%)</w:t>
            </w:r>
          </w:p>
        </w:tc>
        <w:tc>
          <w:tcPr>
            <w:tcW w:w="1116" w:type="pct"/>
            <w:gridSpan w:val="2"/>
          </w:tcPr>
          <w:p w14:paraId="7D376909" w14:textId="604DFE4B" w:rsidR="00EE7EC7" w:rsidRDefault="00EE7EC7" w:rsidP="00393A05">
            <w:pPr>
              <w:jc w:val="center"/>
            </w:pPr>
            <w:r>
              <w:t>0 (0%)</w:t>
            </w:r>
          </w:p>
        </w:tc>
        <w:tc>
          <w:tcPr>
            <w:tcW w:w="1152" w:type="pct"/>
          </w:tcPr>
          <w:p w14:paraId="3A872C26" w14:textId="2B215D16" w:rsidR="00EE7EC7" w:rsidRDefault="00EE7EC7" w:rsidP="00393A05">
            <w:pPr>
              <w:jc w:val="center"/>
            </w:pPr>
            <w:r>
              <w:t>0 (0%)</w:t>
            </w:r>
          </w:p>
        </w:tc>
      </w:tr>
      <w:tr w:rsidR="004528D4" w14:paraId="762A4EA6" w14:textId="77777777" w:rsidTr="000E410C">
        <w:tc>
          <w:tcPr>
            <w:tcW w:w="5000" w:type="pct"/>
            <w:gridSpan w:val="5"/>
            <w:tcBorders>
              <w:tl2br w:val="nil"/>
            </w:tcBorders>
          </w:tcPr>
          <w:p w14:paraId="143FFF1A" w14:textId="77777777" w:rsidR="004528D4" w:rsidRPr="002A15EF" w:rsidRDefault="004528D4" w:rsidP="009169DE">
            <w:pPr>
              <w:jc w:val="center"/>
              <w:rPr>
                <w:b/>
                <w:bCs/>
              </w:rPr>
            </w:pPr>
            <w:r>
              <w:rPr>
                <w:b/>
                <w:bCs/>
                <w:szCs w:val="28"/>
              </w:rPr>
              <w:t>SGA</w:t>
            </w:r>
          </w:p>
        </w:tc>
      </w:tr>
      <w:tr w:rsidR="000E410C" w14:paraId="6A8248E8" w14:textId="77777777" w:rsidTr="000E410C">
        <w:trPr>
          <w:trHeight w:val="759"/>
        </w:trPr>
        <w:tc>
          <w:tcPr>
            <w:tcW w:w="1616" w:type="pct"/>
            <w:tcBorders>
              <w:tl2br w:val="single" w:sz="4" w:space="0" w:color="auto"/>
            </w:tcBorders>
          </w:tcPr>
          <w:p w14:paraId="50183E13" w14:textId="77777777" w:rsidR="000E410C" w:rsidRPr="002A15EF" w:rsidRDefault="000E410C" w:rsidP="00A378DC">
            <w:pPr>
              <w:jc w:val="right"/>
              <w:rPr>
                <w:b/>
                <w:bCs/>
                <w:szCs w:val="28"/>
              </w:rPr>
            </w:pPr>
            <w:r>
              <w:rPr>
                <w:b/>
                <w:bCs/>
                <w:szCs w:val="28"/>
              </w:rPr>
              <w:lastRenderedPageBreak/>
              <w:t>TTDD</w:t>
            </w:r>
          </w:p>
          <w:p w14:paraId="13238A17" w14:textId="77777777" w:rsidR="000E410C" w:rsidRDefault="000E410C" w:rsidP="00A378DC">
            <w:pPr>
              <w:rPr>
                <w:b/>
                <w:bCs/>
                <w:szCs w:val="28"/>
              </w:rPr>
            </w:pPr>
            <w:r>
              <w:rPr>
                <w:b/>
                <w:bCs/>
                <w:szCs w:val="28"/>
              </w:rPr>
              <w:t>Tiền sử</w:t>
            </w:r>
          </w:p>
          <w:p w14:paraId="4D123DD6" w14:textId="55754B47" w:rsidR="000E410C" w:rsidRPr="002A15EF" w:rsidRDefault="000E410C" w:rsidP="00A378DC">
            <w:pPr>
              <w:rPr>
                <w:b/>
                <w:bCs/>
                <w:szCs w:val="28"/>
              </w:rPr>
            </w:pPr>
            <w:r>
              <w:rPr>
                <w:b/>
                <w:bCs/>
                <w:szCs w:val="28"/>
              </w:rPr>
              <w:t>bệnh lý mạn tính</w:t>
            </w:r>
          </w:p>
        </w:tc>
        <w:tc>
          <w:tcPr>
            <w:tcW w:w="1692" w:type="pct"/>
            <w:gridSpan w:val="2"/>
          </w:tcPr>
          <w:p w14:paraId="46B18357" w14:textId="2A0B8FE4" w:rsidR="000E410C" w:rsidRPr="003C2462" w:rsidRDefault="000E410C" w:rsidP="00A378DC">
            <w:pPr>
              <w:jc w:val="center"/>
            </w:pPr>
            <w:r>
              <w:rPr>
                <w:b/>
                <w:bCs/>
                <w:szCs w:val="28"/>
              </w:rPr>
              <w:t>SGA B</w:t>
            </w:r>
          </w:p>
        </w:tc>
        <w:tc>
          <w:tcPr>
            <w:tcW w:w="1692" w:type="pct"/>
            <w:gridSpan w:val="2"/>
          </w:tcPr>
          <w:p w14:paraId="237D809F" w14:textId="3126B7A1" w:rsidR="000E410C" w:rsidRPr="002A15EF" w:rsidRDefault="000E410C" w:rsidP="00A378DC">
            <w:pPr>
              <w:jc w:val="center"/>
              <w:rPr>
                <w:b/>
                <w:bCs/>
              </w:rPr>
            </w:pPr>
            <w:r w:rsidRPr="006C6D0F">
              <w:rPr>
                <w:b/>
                <w:bCs/>
              </w:rPr>
              <w:t>S</w:t>
            </w:r>
            <w:r>
              <w:rPr>
                <w:b/>
                <w:bCs/>
              </w:rPr>
              <w:t>GA C</w:t>
            </w:r>
          </w:p>
        </w:tc>
      </w:tr>
      <w:tr w:rsidR="000E410C" w14:paraId="7B1BCE2A" w14:textId="77777777" w:rsidTr="000E410C">
        <w:trPr>
          <w:trHeight w:val="354"/>
        </w:trPr>
        <w:tc>
          <w:tcPr>
            <w:tcW w:w="1616" w:type="pct"/>
          </w:tcPr>
          <w:p w14:paraId="2333CA8B" w14:textId="375A68F8" w:rsidR="000E410C" w:rsidRPr="003C2462" w:rsidRDefault="000E410C" w:rsidP="003A17D8">
            <w:pPr>
              <w:rPr>
                <w:szCs w:val="28"/>
              </w:rPr>
            </w:pPr>
            <w:r>
              <w:rPr>
                <w:szCs w:val="28"/>
              </w:rPr>
              <w:t>Đái tháo đường</w:t>
            </w:r>
          </w:p>
        </w:tc>
        <w:tc>
          <w:tcPr>
            <w:tcW w:w="1692" w:type="pct"/>
            <w:gridSpan w:val="2"/>
            <w:vAlign w:val="top"/>
          </w:tcPr>
          <w:p w14:paraId="462DB7F7" w14:textId="51069A27" w:rsidR="000E410C" w:rsidRPr="003C2462" w:rsidRDefault="000E410C" w:rsidP="00A8081B">
            <w:pPr>
              <w:jc w:val="center"/>
            </w:pPr>
            <w:r>
              <w:t>12 (</w:t>
            </w:r>
            <w:r w:rsidR="009D00B9">
              <w:t>7</w:t>
            </w:r>
            <w:r>
              <w:t>5</w:t>
            </w:r>
            <w:r w:rsidR="00304A2C">
              <w:t>,0</w:t>
            </w:r>
            <w:r>
              <w:t>%)</w:t>
            </w:r>
          </w:p>
        </w:tc>
        <w:tc>
          <w:tcPr>
            <w:tcW w:w="1692" w:type="pct"/>
            <w:gridSpan w:val="2"/>
          </w:tcPr>
          <w:p w14:paraId="14EDFD4E" w14:textId="0922E5F0" w:rsidR="000E410C" w:rsidRPr="003C2462" w:rsidRDefault="000E410C" w:rsidP="00A8081B">
            <w:pPr>
              <w:jc w:val="center"/>
              <w:rPr>
                <w:szCs w:val="28"/>
              </w:rPr>
            </w:pPr>
            <w:r>
              <w:rPr>
                <w:szCs w:val="28"/>
              </w:rPr>
              <w:t>4 (</w:t>
            </w:r>
            <w:r w:rsidR="009D00B9">
              <w:rPr>
                <w:szCs w:val="28"/>
              </w:rPr>
              <w:t>25</w:t>
            </w:r>
            <w:r>
              <w:rPr>
                <w:szCs w:val="28"/>
              </w:rPr>
              <w:t>,</w:t>
            </w:r>
            <w:r w:rsidR="009D00B9">
              <w:rPr>
                <w:szCs w:val="28"/>
              </w:rPr>
              <w:t>0</w:t>
            </w:r>
            <w:r>
              <w:rPr>
                <w:szCs w:val="28"/>
              </w:rPr>
              <w:t>%)</w:t>
            </w:r>
          </w:p>
        </w:tc>
      </w:tr>
      <w:tr w:rsidR="000E410C" w14:paraId="05C6B1C0" w14:textId="77777777" w:rsidTr="000E410C">
        <w:trPr>
          <w:trHeight w:val="354"/>
        </w:trPr>
        <w:tc>
          <w:tcPr>
            <w:tcW w:w="1616" w:type="pct"/>
          </w:tcPr>
          <w:p w14:paraId="08DAE17B" w14:textId="2279BB60" w:rsidR="000E410C" w:rsidRPr="003C2462" w:rsidRDefault="000E410C" w:rsidP="003A17D8">
            <w:r>
              <w:rPr>
                <w:szCs w:val="28"/>
              </w:rPr>
              <w:t>Tăng huyết áp</w:t>
            </w:r>
          </w:p>
        </w:tc>
        <w:tc>
          <w:tcPr>
            <w:tcW w:w="1692" w:type="pct"/>
            <w:gridSpan w:val="2"/>
            <w:vAlign w:val="top"/>
          </w:tcPr>
          <w:p w14:paraId="3D94B8F5" w14:textId="403281E6" w:rsidR="000E410C" w:rsidRPr="003C2462" w:rsidRDefault="000E410C" w:rsidP="00A8081B">
            <w:pPr>
              <w:jc w:val="center"/>
            </w:pPr>
            <w:r>
              <w:t>6 (</w:t>
            </w:r>
            <w:r w:rsidR="00004073">
              <w:t>100</w:t>
            </w:r>
            <w:r>
              <w:t>%)</w:t>
            </w:r>
          </w:p>
        </w:tc>
        <w:tc>
          <w:tcPr>
            <w:tcW w:w="1692" w:type="pct"/>
            <w:gridSpan w:val="2"/>
          </w:tcPr>
          <w:p w14:paraId="5008EDC5" w14:textId="53EDE9A1" w:rsidR="000E410C" w:rsidRPr="003C2462" w:rsidRDefault="000E410C" w:rsidP="00A8081B">
            <w:pPr>
              <w:jc w:val="center"/>
            </w:pPr>
            <w:r>
              <w:t>0 (0%)</w:t>
            </w:r>
          </w:p>
        </w:tc>
      </w:tr>
      <w:tr w:rsidR="000E410C" w14:paraId="265A6477" w14:textId="77777777" w:rsidTr="000E410C">
        <w:trPr>
          <w:trHeight w:val="354"/>
        </w:trPr>
        <w:tc>
          <w:tcPr>
            <w:tcW w:w="1616" w:type="pct"/>
          </w:tcPr>
          <w:p w14:paraId="154DC2EC" w14:textId="33161E14" w:rsidR="000E410C" w:rsidRPr="003C2462" w:rsidRDefault="000E410C" w:rsidP="00A8081B">
            <w:r>
              <w:t>Viêm dạ dày</w:t>
            </w:r>
          </w:p>
        </w:tc>
        <w:tc>
          <w:tcPr>
            <w:tcW w:w="1692" w:type="pct"/>
            <w:gridSpan w:val="2"/>
            <w:vAlign w:val="top"/>
          </w:tcPr>
          <w:p w14:paraId="56E09414" w14:textId="1B7230A8" w:rsidR="000E410C" w:rsidRPr="003C2462" w:rsidRDefault="000E410C" w:rsidP="00A8081B">
            <w:pPr>
              <w:jc w:val="center"/>
            </w:pPr>
            <w:r>
              <w:t>0 (0%)</w:t>
            </w:r>
          </w:p>
        </w:tc>
        <w:tc>
          <w:tcPr>
            <w:tcW w:w="1692" w:type="pct"/>
            <w:gridSpan w:val="2"/>
          </w:tcPr>
          <w:p w14:paraId="633B934D" w14:textId="619CA668" w:rsidR="000E410C" w:rsidRPr="003C2462" w:rsidRDefault="000E410C" w:rsidP="00A8081B">
            <w:pPr>
              <w:jc w:val="center"/>
            </w:pPr>
            <w:r>
              <w:t>1 (</w:t>
            </w:r>
            <w:r w:rsidR="004B74A2">
              <w:t>100</w:t>
            </w:r>
            <w:r>
              <w:t>%)</w:t>
            </w:r>
          </w:p>
        </w:tc>
      </w:tr>
      <w:tr w:rsidR="000E410C" w14:paraId="66FF8D10" w14:textId="77777777" w:rsidTr="000E410C">
        <w:trPr>
          <w:trHeight w:val="70"/>
        </w:trPr>
        <w:tc>
          <w:tcPr>
            <w:tcW w:w="1616" w:type="pct"/>
          </w:tcPr>
          <w:p w14:paraId="74C129C6" w14:textId="6B570958" w:rsidR="000E410C" w:rsidRPr="003C2462" w:rsidRDefault="000E410C" w:rsidP="00A8081B">
            <w:pPr>
              <w:rPr>
                <w:szCs w:val="28"/>
              </w:rPr>
            </w:pPr>
            <w:r>
              <w:t>Gút</w:t>
            </w:r>
          </w:p>
        </w:tc>
        <w:tc>
          <w:tcPr>
            <w:tcW w:w="1692" w:type="pct"/>
            <w:gridSpan w:val="2"/>
            <w:vAlign w:val="top"/>
          </w:tcPr>
          <w:p w14:paraId="1D7FF339" w14:textId="39F623EC" w:rsidR="000E410C" w:rsidRPr="003C2462" w:rsidRDefault="000E410C" w:rsidP="00A8081B">
            <w:pPr>
              <w:jc w:val="center"/>
            </w:pPr>
            <w:r>
              <w:t>4 (</w:t>
            </w:r>
            <w:r w:rsidR="005E6E8F">
              <w:t>100</w:t>
            </w:r>
            <w:r>
              <w:t>%)</w:t>
            </w:r>
          </w:p>
        </w:tc>
        <w:tc>
          <w:tcPr>
            <w:tcW w:w="1692" w:type="pct"/>
            <w:gridSpan w:val="2"/>
          </w:tcPr>
          <w:p w14:paraId="316C8F56" w14:textId="424BFA97" w:rsidR="000E410C" w:rsidRPr="003C2462" w:rsidRDefault="000E410C" w:rsidP="00A8081B">
            <w:pPr>
              <w:jc w:val="center"/>
              <w:rPr>
                <w:szCs w:val="28"/>
              </w:rPr>
            </w:pPr>
            <w:r>
              <w:rPr>
                <w:szCs w:val="28"/>
              </w:rPr>
              <w:t>0 (0%)</w:t>
            </w:r>
          </w:p>
        </w:tc>
      </w:tr>
      <w:tr w:rsidR="000E410C" w14:paraId="1F3CD984" w14:textId="77777777" w:rsidTr="000E410C">
        <w:trPr>
          <w:trHeight w:val="70"/>
        </w:trPr>
        <w:tc>
          <w:tcPr>
            <w:tcW w:w="1616" w:type="pct"/>
          </w:tcPr>
          <w:p w14:paraId="12C7F791" w14:textId="7C716029" w:rsidR="000E410C" w:rsidRDefault="000E410C" w:rsidP="00A8081B">
            <w:r>
              <w:t>Viêm phế quản mạn tính</w:t>
            </w:r>
          </w:p>
        </w:tc>
        <w:tc>
          <w:tcPr>
            <w:tcW w:w="1692" w:type="pct"/>
            <w:gridSpan w:val="2"/>
          </w:tcPr>
          <w:p w14:paraId="6A2057FC" w14:textId="0D75467F" w:rsidR="000E410C" w:rsidRPr="003C2462" w:rsidRDefault="000E410C" w:rsidP="00393A05">
            <w:pPr>
              <w:jc w:val="center"/>
            </w:pPr>
            <w:r>
              <w:t>1 (</w:t>
            </w:r>
            <w:r w:rsidR="00A92162">
              <w:t>100</w:t>
            </w:r>
            <w:r>
              <w:t>%)</w:t>
            </w:r>
          </w:p>
        </w:tc>
        <w:tc>
          <w:tcPr>
            <w:tcW w:w="1692" w:type="pct"/>
            <w:gridSpan w:val="2"/>
          </w:tcPr>
          <w:p w14:paraId="1C712EA0" w14:textId="042AF6FF" w:rsidR="000E410C" w:rsidRPr="003C2462" w:rsidRDefault="000E410C" w:rsidP="00393A05">
            <w:pPr>
              <w:jc w:val="center"/>
            </w:pPr>
            <w:r>
              <w:t>0 (0%)</w:t>
            </w:r>
          </w:p>
        </w:tc>
      </w:tr>
    </w:tbl>
    <w:p w14:paraId="7CC6167A" w14:textId="1C7E5BA8" w:rsidR="00B30A29" w:rsidRDefault="002E357B" w:rsidP="009F49DA">
      <w:pPr>
        <w:spacing w:before="160"/>
      </w:pPr>
      <w:r>
        <w:t xml:space="preserve">Nhận xét: </w:t>
      </w:r>
      <w:r w:rsidR="00046966">
        <w:t>đánh giá SDD theo</w:t>
      </w:r>
      <w:r>
        <w:t xml:space="preserve"> BMI, </w:t>
      </w:r>
      <w:r w:rsidR="009F6190">
        <w:t xml:space="preserve">trong số </w:t>
      </w:r>
      <w:r>
        <w:t>bệnh</w:t>
      </w:r>
      <w:r w:rsidR="00951494">
        <w:t xml:space="preserve"> </w:t>
      </w:r>
      <w:r>
        <w:t>nhân</w:t>
      </w:r>
      <w:r w:rsidR="00951494">
        <w:t xml:space="preserve"> </w:t>
      </w:r>
      <w:r w:rsidR="001A7D11">
        <w:t xml:space="preserve">mắc lao phổi mới </w:t>
      </w:r>
      <w:r w:rsidR="00236242">
        <w:t>kèm theo tiền sử có</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đều có SDD độ I chiếm tỷ lệ cao nhất lần lượt là 54,5%, 50,</w:t>
      </w:r>
      <w:r w:rsidR="00634000">
        <w:t>0</w:t>
      </w:r>
      <w:r w:rsidR="00371663">
        <w:t>%, 100%</w:t>
      </w:r>
      <w:r w:rsidR="00634000">
        <w:t>, 100%, 100%</w:t>
      </w:r>
      <w:r w:rsidR="00731C7F">
        <w:t>.</w:t>
      </w:r>
      <w:r w:rsidR="009F49DA">
        <w:t xml:space="preserve"> </w:t>
      </w:r>
      <w:r w:rsidR="00C43238">
        <w:t>Kết quả khi đánh giá SDD t</w:t>
      </w:r>
      <w:r w:rsidR="00B30A29">
        <w:t xml:space="preserve">heo SGA, </w:t>
      </w:r>
      <w:r w:rsidR="008752B4">
        <w:t xml:space="preserve">bệnh nhân mắc lao phổi mới kèm theo tiền sử có đái tháo đường, tăng huyết áp, gút, viêm phế quản mạn tính đều có </w:t>
      </w:r>
      <w:r w:rsidR="008752B4">
        <w:t>SGA B</w:t>
      </w:r>
      <w:r w:rsidR="008752B4">
        <w:t xml:space="preserve"> chiếm tỷ lệ cao nhất lần lượt là </w:t>
      </w:r>
      <w:r w:rsidR="000D38A4">
        <w:t>75</w:t>
      </w:r>
      <w:r w:rsidR="008752B4">
        <w:t>,</w:t>
      </w:r>
      <w:r w:rsidR="000D38A4">
        <w:t>0</w:t>
      </w:r>
      <w:r w:rsidR="008752B4">
        <w:t>%, 100%, 100%, 100%</w:t>
      </w:r>
      <w:r w:rsidR="00C9147E">
        <w:t>, bệnh nhân có viêm dạ dày SGA C chiếm tỷ lệ cao nhất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3BFBA4C8" w:rsidR="00253BB4" w:rsidRPr="00175D73" w:rsidRDefault="00253BB4" w:rsidP="00253BB4">
      <w:pPr>
        <w:pStyle w:val="Caption"/>
        <w:rPr>
          <w:b w:val="0"/>
          <w:bCs/>
        </w:rPr>
      </w:pPr>
      <w:r>
        <w:tab/>
      </w:r>
      <w:bookmarkStart w:id="84" w:name="_Toc13460641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8</w:t>
      </w:r>
      <w:r w:rsidR="00CF667C">
        <w:fldChar w:fldCharType="end"/>
      </w:r>
      <w:r w:rsidRPr="00707BC9">
        <w:rPr>
          <w:bCs/>
        </w:rPr>
        <w:t xml:space="preserve">. </w:t>
      </w:r>
      <w:r w:rsidR="00002E91">
        <w:rPr>
          <w:bCs/>
        </w:rPr>
        <w:t>Đặc điểm</w:t>
      </w:r>
      <w:r w:rsidRPr="00707BC9">
        <w:rPr>
          <w:bCs/>
        </w:rPr>
        <w:t xml:space="preserve"> </w:t>
      </w:r>
      <w:r>
        <w:rPr>
          <w:bCs/>
        </w:rPr>
        <w:t>SDD</w:t>
      </w:r>
      <w:r w:rsidRPr="00707BC9">
        <w:rPr>
          <w:bCs/>
        </w:rPr>
        <w:t xml:space="preserve"> theo </w:t>
      </w:r>
      <w:r>
        <w:rPr>
          <w:bCs/>
        </w:rPr>
        <w:t>thời gian chẩn đoán bệnh</w:t>
      </w:r>
      <w:bookmarkEnd w:id="8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2A15EF" w:rsidRDefault="004528D4" w:rsidP="009169DE">
            <w:pPr>
              <w:jc w:val="center"/>
              <w:rPr>
                <w:b/>
                <w:bCs/>
              </w:rPr>
            </w:pPr>
            <w:r>
              <w:rPr>
                <w:b/>
                <w:bCs/>
                <w:szCs w:val="28"/>
              </w:rPr>
              <w:t>BMI</w:t>
            </w:r>
          </w:p>
        </w:tc>
      </w:tr>
      <w:tr w:rsidR="00035888" w14:paraId="04573744" w14:textId="77777777" w:rsidTr="00035888">
        <w:trPr>
          <w:trHeight w:val="759"/>
        </w:trPr>
        <w:tc>
          <w:tcPr>
            <w:tcW w:w="1566" w:type="pct"/>
            <w:tcBorders>
              <w:tl2br w:val="single" w:sz="4" w:space="0" w:color="auto"/>
            </w:tcBorders>
          </w:tcPr>
          <w:p w14:paraId="5D99DB18" w14:textId="77777777" w:rsidR="00035888" w:rsidRPr="002A15EF" w:rsidRDefault="00035888" w:rsidP="00035888">
            <w:pPr>
              <w:jc w:val="right"/>
              <w:rPr>
                <w:b/>
                <w:bCs/>
                <w:szCs w:val="28"/>
              </w:rPr>
            </w:pPr>
            <w:r>
              <w:rPr>
                <w:b/>
                <w:bCs/>
                <w:szCs w:val="28"/>
              </w:rPr>
              <w:t>TTDD</w:t>
            </w:r>
          </w:p>
          <w:p w14:paraId="3D82D886" w14:textId="77777777" w:rsidR="00035888" w:rsidRDefault="00035888" w:rsidP="00035888">
            <w:pPr>
              <w:rPr>
                <w:b/>
                <w:bCs/>
                <w:szCs w:val="28"/>
              </w:rPr>
            </w:pPr>
            <w:r>
              <w:rPr>
                <w:b/>
                <w:bCs/>
                <w:szCs w:val="28"/>
              </w:rPr>
              <w:t>Thời gian</w:t>
            </w:r>
          </w:p>
          <w:p w14:paraId="727713D6" w14:textId="16C86085" w:rsidR="00035888" w:rsidRPr="002A15EF" w:rsidRDefault="00035888" w:rsidP="00035888">
            <w:pPr>
              <w:rPr>
                <w:b/>
                <w:bCs/>
                <w:szCs w:val="28"/>
              </w:rPr>
            </w:pPr>
            <w:r>
              <w:rPr>
                <w:b/>
                <w:bCs/>
                <w:szCs w:val="28"/>
              </w:rPr>
              <w:t>chẩn đoán</w:t>
            </w:r>
          </w:p>
        </w:tc>
        <w:tc>
          <w:tcPr>
            <w:tcW w:w="858" w:type="pct"/>
          </w:tcPr>
          <w:p w14:paraId="04E7D3A4" w14:textId="3B9CFFD2" w:rsidR="00035888" w:rsidRPr="002A15EF" w:rsidRDefault="00035888" w:rsidP="00035888">
            <w:pPr>
              <w:jc w:val="center"/>
              <w:rPr>
                <w:b/>
                <w:bCs/>
              </w:rPr>
            </w:pPr>
            <w:r>
              <w:rPr>
                <w:b/>
                <w:bCs/>
                <w:szCs w:val="28"/>
              </w:rPr>
              <w:t>SDD độ I (n, %)</w:t>
            </w:r>
          </w:p>
        </w:tc>
        <w:tc>
          <w:tcPr>
            <w:tcW w:w="859" w:type="pct"/>
            <w:gridSpan w:val="2"/>
          </w:tcPr>
          <w:p w14:paraId="4BD04128" w14:textId="051E2D54" w:rsidR="00035888" w:rsidRPr="003C2462" w:rsidRDefault="00035888" w:rsidP="00035888">
            <w:pPr>
              <w:jc w:val="center"/>
            </w:pPr>
            <w:r>
              <w:rPr>
                <w:b/>
                <w:bCs/>
                <w:szCs w:val="28"/>
              </w:rPr>
              <w:t>SDD độ II (n, %)</w:t>
            </w:r>
          </w:p>
        </w:tc>
        <w:tc>
          <w:tcPr>
            <w:tcW w:w="858" w:type="pct"/>
            <w:gridSpan w:val="2"/>
          </w:tcPr>
          <w:p w14:paraId="213946A0" w14:textId="1433CFAA" w:rsidR="00035888" w:rsidRPr="002A15EF" w:rsidRDefault="00035888" w:rsidP="00035888">
            <w:pPr>
              <w:jc w:val="center"/>
              <w:rPr>
                <w:b/>
                <w:bCs/>
              </w:rPr>
            </w:pPr>
            <w:r>
              <w:rPr>
                <w:b/>
                <w:bCs/>
                <w:szCs w:val="28"/>
              </w:rPr>
              <w:t>SDD độ III (n, %)</w:t>
            </w:r>
          </w:p>
        </w:tc>
        <w:tc>
          <w:tcPr>
            <w:tcW w:w="859" w:type="pct"/>
          </w:tcPr>
          <w:p w14:paraId="2D572C9C" w14:textId="6A3AACB5" w:rsidR="00035888" w:rsidRPr="002A15EF" w:rsidRDefault="00AB142D" w:rsidP="00035888">
            <w:pPr>
              <w:jc w:val="center"/>
              <w:rPr>
                <w:b/>
                <w:bCs/>
                <w:szCs w:val="28"/>
              </w:rPr>
            </w:pPr>
            <w:r>
              <w:rPr>
                <w:b/>
                <w:bCs/>
                <w:szCs w:val="28"/>
              </w:rPr>
              <w:t>SDD</w:t>
            </w:r>
            <w:r w:rsidR="00035888">
              <w:rPr>
                <w:b/>
                <w:bCs/>
                <w:szCs w:val="28"/>
              </w:rPr>
              <w:t xml:space="preserve"> (</w:t>
            </w:r>
            <w:r w:rsidR="00035888" w:rsidRPr="002A15EF">
              <w:rPr>
                <w:b/>
                <w:bCs/>
                <w:szCs w:val="28"/>
              </w:rPr>
              <w:t>n</w:t>
            </w:r>
            <w:r w:rsidR="00035888">
              <w:rPr>
                <w:b/>
                <w:bCs/>
                <w:szCs w:val="28"/>
              </w:rPr>
              <w:t xml:space="preserve">, </w:t>
            </w:r>
            <w:r w:rsidR="00035888" w:rsidRPr="002A15EF">
              <w:rPr>
                <w:b/>
                <w:bCs/>
                <w:szCs w:val="28"/>
              </w:rPr>
              <w:t>%</w:t>
            </w:r>
            <w:r w:rsidR="00035888">
              <w:rPr>
                <w:b/>
                <w:bCs/>
                <w:szCs w:val="28"/>
              </w:rPr>
              <w:t>)</w:t>
            </w:r>
          </w:p>
        </w:tc>
      </w:tr>
      <w:tr w:rsidR="00035888" w14:paraId="5E9EEE56" w14:textId="77777777" w:rsidTr="00035888">
        <w:trPr>
          <w:trHeight w:val="354"/>
        </w:trPr>
        <w:tc>
          <w:tcPr>
            <w:tcW w:w="1566" w:type="pct"/>
          </w:tcPr>
          <w:p w14:paraId="20EFCFF8" w14:textId="4A06CD23" w:rsidR="00035888" w:rsidRPr="003C2462" w:rsidRDefault="00035888" w:rsidP="009169DE">
            <w:pPr>
              <w:rPr>
                <w:szCs w:val="28"/>
              </w:rPr>
            </w:pPr>
            <w:r>
              <w:rPr>
                <w:szCs w:val="28"/>
              </w:rPr>
              <w:t>&lt;2 tháng</w:t>
            </w:r>
          </w:p>
        </w:tc>
        <w:tc>
          <w:tcPr>
            <w:tcW w:w="858" w:type="pct"/>
            <w:vAlign w:val="top"/>
          </w:tcPr>
          <w:p w14:paraId="36DBAD59" w14:textId="3B8D1D1F" w:rsidR="00035888" w:rsidRPr="003C2462" w:rsidRDefault="00342AF5" w:rsidP="009169DE">
            <w:pPr>
              <w:jc w:val="center"/>
            </w:pPr>
            <w:r>
              <w:t>31</w:t>
            </w:r>
            <w:r w:rsidR="003C69F1">
              <w:t xml:space="preserve"> (</w:t>
            </w:r>
            <w:r w:rsidR="007A5527">
              <w:t>49</w:t>
            </w:r>
            <w:r w:rsidR="003C69F1">
              <w:t>,</w:t>
            </w:r>
            <w:r w:rsidR="007A5527">
              <w:t>2</w:t>
            </w:r>
            <w:r w:rsidR="003C69F1">
              <w:t>%)</w:t>
            </w:r>
          </w:p>
        </w:tc>
        <w:tc>
          <w:tcPr>
            <w:tcW w:w="859" w:type="pct"/>
            <w:gridSpan w:val="2"/>
          </w:tcPr>
          <w:p w14:paraId="2495EFFF" w14:textId="3D055640" w:rsidR="00035888" w:rsidRPr="003C2462" w:rsidRDefault="00342AF5" w:rsidP="009169DE">
            <w:pPr>
              <w:jc w:val="center"/>
            </w:pPr>
            <w:r>
              <w:t>18</w:t>
            </w:r>
            <w:r w:rsidR="00D624BC">
              <w:t xml:space="preserve"> (</w:t>
            </w:r>
            <w:r w:rsidR="007A5527">
              <w:t>28</w:t>
            </w:r>
            <w:r w:rsidR="00D624BC">
              <w:t>,</w:t>
            </w:r>
            <w:r w:rsidR="007A5527">
              <w:t>6</w:t>
            </w:r>
            <w:r w:rsidR="00D624BC">
              <w:t>%)</w:t>
            </w:r>
          </w:p>
        </w:tc>
        <w:tc>
          <w:tcPr>
            <w:tcW w:w="858" w:type="pct"/>
            <w:gridSpan w:val="2"/>
          </w:tcPr>
          <w:p w14:paraId="2B0A33A3" w14:textId="4F28E672" w:rsidR="00035888" w:rsidRPr="003C2462" w:rsidRDefault="00342AF5" w:rsidP="009169DE">
            <w:pPr>
              <w:jc w:val="center"/>
              <w:rPr>
                <w:szCs w:val="28"/>
              </w:rPr>
            </w:pPr>
            <w:r>
              <w:rPr>
                <w:szCs w:val="28"/>
              </w:rPr>
              <w:t>14</w:t>
            </w:r>
            <w:r w:rsidR="00D624BC">
              <w:rPr>
                <w:szCs w:val="28"/>
              </w:rPr>
              <w:t xml:space="preserve"> (</w:t>
            </w:r>
            <w:r w:rsidR="007A5527">
              <w:rPr>
                <w:szCs w:val="28"/>
              </w:rPr>
              <w:t>22</w:t>
            </w:r>
            <w:r w:rsidR="00D624BC">
              <w:rPr>
                <w:szCs w:val="28"/>
              </w:rPr>
              <w:t>,</w:t>
            </w:r>
            <w:r w:rsidR="007A5527">
              <w:rPr>
                <w:szCs w:val="28"/>
              </w:rPr>
              <w:t>2</w:t>
            </w:r>
            <w:r w:rsidR="00D624BC">
              <w:rPr>
                <w:szCs w:val="28"/>
              </w:rPr>
              <w:t>%)</w:t>
            </w:r>
          </w:p>
        </w:tc>
        <w:tc>
          <w:tcPr>
            <w:tcW w:w="859" w:type="pct"/>
            <w:vAlign w:val="top"/>
          </w:tcPr>
          <w:p w14:paraId="416BC630" w14:textId="05833431" w:rsidR="00035888" w:rsidRPr="003C2462" w:rsidRDefault="00035888" w:rsidP="009169DE">
            <w:pPr>
              <w:jc w:val="center"/>
              <w:rPr>
                <w:szCs w:val="28"/>
              </w:rPr>
            </w:pPr>
            <w:r>
              <w:rPr>
                <w:szCs w:val="28"/>
              </w:rPr>
              <w:t>63 (73,3%)</w:t>
            </w:r>
          </w:p>
        </w:tc>
      </w:tr>
      <w:tr w:rsidR="00035888" w14:paraId="030E8EF1" w14:textId="77777777" w:rsidTr="00035888">
        <w:trPr>
          <w:trHeight w:val="70"/>
        </w:trPr>
        <w:tc>
          <w:tcPr>
            <w:tcW w:w="1566" w:type="pct"/>
          </w:tcPr>
          <w:p w14:paraId="122A3D59" w14:textId="08BBA63C" w:rsidR="00035888" w:rsidRPr="003C2462" w:rsidRDefault="00035888" w:rsidP="009169DE">
            <w:pPr>
              <w:rPr>
                <w:szCs w:val="28"/>
              </w:rPr>
            </w:pPr>
            <w:r>
              <w:rPr>
                <w:szCs w:val="28"/>
              </w:rPr>
              <w:t>2 đến 6 tháng</w:t>
            </w:r>
          </w:p>
        </w:tc>
        <w:tc>
          <w:tcPr>
            <w:tcW w:w="858" w:type="pct"/>
            <w:vAlign w:val="top"/>
          </w:tcPr>
          <w:p w14:paraId="329B4F10" w14:textId="1BDF3F9B" w:rsidR="00035888" w:rsidRPr="003C2462" w:rsidRDefault="00342AF5" w:rsidP="009169DE">
            <w:pPr>
              <w:jc w:val="center"/>
            </w:pPr>
            <w:r>
              <w:t>10</w:t>
            </w:r>
            <w:r w:rsidR="003C69F1">
              <w:t xml:space="preserve"> (</w:t>
            </w:r>
            <w:r w:rsidR="00D55C26">
              <w:t>47</w:t>
            </w:r>
            <w:r w:rsidR="003C69F1">
              <w:t>,</w:t>
            </w:r>
            <w:r w:rsidR="00D55C26">
              <w:t>6</w:t>
            </w:r>
            <w:r w:rsidR="003C69F1">
              <w:t>%)</w:t>
            </w:r>
          </w:p>
        </w:tc>
        <w:tc>
          <w:tcPr>
            <w:tcW w:w="859" w:type="pct"/>
            <w:gridSpan w:val="2"/>
          </w:tcPr>
          <w:p w14:paraId="0B34E099" w14:textId="4D018EAE" w:rsidR="00035888" w:rsidRPr="003C2462" w:rsidRDefault="00342AF5" w:rsidP="009169DE">
            <w:pPr>
              <w:jc w:val="center"/>
            </w:pPr>
            <w:r>
              <w:t>4</w:t>
            </w:r>
            <w:r w:rsidR="00D624BC">
              <w:t xml:space="preserve"> (1</w:t>
            </w:r>
            <w:r w:rsidR="00D55C26">
              <w:t>9</w:t>
            </w:r>
            <w:r w:rsidR="00D624BC">
              <w:t>,</w:t>
            </w:r>
            <w:r w:rsidR="00D55C26">
              <w:t>0</w:t>
            </w:r>
            <w:r w:rsidR="00D624BC">
              <w:t>%)</w:t>
            </w:r>
          </w:p>
        </w:tc>
        <w:tc>
          <w:tcPr>
            <w:tcW w:w="858" w:type="pct"/>
            <w:gridSpan w:val="2"/>
          </w:tcPr>
          <w:p w14:paraId="79804C94" w14:textId="3ED4AB9A" w:rsidR="00035888" w:rsidRPr="003C2462" w:rsidRDefault="00342AF5" w:rsidP="009169DE">
            <w:pPr>
              <w:jc w:val="center"/>
              <w:rPr>
                <w:szCs w:val="28"/>
              </w:rPr>
            </w:pPr>
            <w:r>
              <w:rPr>
                <w:szCs w:val="28"/>
              </w:rPr>
              <w:t>7</w:t>
            </w:r>
            <w:r w:rsidR="00D624BC">
              <w:rPr>
                <w:szCs w:val="28"/>
              </w:rPr>
              <w:t xml:space="preserve"> (33,3%)</w:t>
            </w:r>
          </w:p>
        </w:tc>
        <w:tc>
          <w:tcPr>
            <w:tcW w:w="859" w:type="pct"/>
            <w:vAlign w:val="top"/>
          </w:tcPr>
          <w:p w14:paraId="4A06D462" w14:textId="5BCD95B0" w:rsidR="00035888" w:rsidRPr="003C2462" w:rsidRDefault="00035888" w:rsidP="009169DE">
            <w:pPr>
              <w:jc w:val="center"/>
              <w:rPr>
                <w:szCs w:val="28"/>
              </w:rPr>
            </w:pPr>
            <w:r>
              <w:rPr>
                <w:szCs w:val="28"/>
              </w:rPr>
              <w:t>21 (24,4%)</w:t>
            </w:r>
          </w:p>
        </w:tc>
      </w:tr>
      <w:tr w:rsidR="00035888" w14:paraId="5420CAF6" w14:textId="77777777" w:rsidTr="00035888">
        <w:trPr>
          <w:trHeight w:val="70"/>
        </w:trPr>
        <w:tc>
          <w:tcPr>
            <w:tcW w:w="1566" w:type="pct"/>
          </w:tcPr>
          <w:p w14:paraId="2850595F" w14:textId="5DF000F0" w:rsidR="00035888" w:rsidRDefault="00035888" w:rsidP="009169DE">
            <w:r>
              <w:t>&gt;6 tháng</w:t>
            </w:r>
          </w:p>
        </w:tc>
        <w:tc>
          <w:tcPr>
            <w:tcW w:w="858" w:type="pct"/>
            <w:vAlign w:val="top"/>
          </w:tcPr>
          <w:p w14:paraId="11B51E9F" w14:textId="295739E4" w:rsidR="00035888" w:rsidRDefault="00342AF5" w:rsidP="009169DE">
            <w:pPr>
              <w:jc w:val="center"/>
            </w:pPr>
            <w:r>
              <w:t>2</w:t>
            </w:r>
            <w:r w:rsidR="003C69F1">
              <w:t xml:space="preserve"> (</w:t>
            </w:r>
            <w:r w:rsidR="004B3680">
              <w:t>100</w:t>
            </w:r>
            <w:r w:rsidR="003C69F1">
              <w:t>%)</w:t>
            </w:r>
          </w:p>
        </w:tc>
        <w:tc>
          <w:tcPr>
            <w:tcW w:w="859" w:type="pct"/>
            <w:gridSpan w:val="2"/>
          </w:tcPr>
          <w:p w14:paraId="6C6482F7" w14:textId="2A3BB557" w:rsidR="00035888" w:rsidRDefault="00342AF5" w:rsidP="009169DE">
            <w:pPr>
              <w:jc w:val="center"/>
            </w:pPr>
            <w:r>
              <w:t>0</w:t>
            </w:r>
            <w:r w:rsidR="00D624BC">
              <w:t xml:space="preserve"> (0%)</w:t>
            </w:r>
          </w:p>
        </w:tc>
        <w:tc>
          <w:tcPr>
            <w:tcW w:w="858" w:type="pct"/>
            <w:gridSpan w:val="2"/>
          </w:tcPr>
          <w:p w14:paraId="2D814E48" w14:textId="7756DDF4" w:rsidR="00035888" w:rsidRDefault="00342AF5" w:rsidP="009169DE">
            <w:pPr>
              <w:jc w:val="center"/>
            </w:pPr>
            <w:r>
              <w:t>0</w:t>
            </w:r>
            <w:r w:rsidR="00D624BC">
              <w:t xml:space="preserve"> (0%)</w:t>
            </w:r>
          </w:p>
        </w:tc>
        <w:tc>
          <w:tcPr>
            <w:tcW w:w="859" w:type="pct"/>
            <w:vAlign w:val="top"/>
          </w:tcPr>
          <w:p w14:paraId="54A4DF8B" w14:textId="469250C6" w:rsidR="00035888" w:rsidRDefault="00035888" w:rsidP="009169DE">
            <w:pPr>
              <w:jc w:val="center"/>
            </w:pPr>
            <w:r>
              <w:t>2 (2,3%)</w:t>
            </w:r>
          </w:p>
        </w:tc>
      </w:tr>
      <w:tr w:rsidR="004528D4" w14:paraId="547D4D69" w14:textId="77777777" w:rsidTr="009169DE">
        <w:tc>
          <w:tcPr>
            <w:tcW w:w="5000" w:type="pct"/>
            <w:gridSpan w:val="7"/>
            <w:tcBorders>
              <w:tl2br w:val="nil"/>
            </w:tcBorders>
          </w:tcPr>
          <w:p w14:paraId="608E7722" w14:textId="77777777" w:rsidR="004528D4" w:rsidRPr="002A15EF" w:rsidRDefault="004528D4" w:rsidP="009169DE">
            <w:pPr>
              <w:jc w:val="center"/>
              <w:rPr>
                <w:b/>
                <w:bCs/>
              </w:rPr>
            </w:pPr>
            <w:r>
              <w:rPr>
                <w:b/>
                <w:bCs/>
                <w:szCs w:val="28"/>
              </w:rPr>
              <w:t>SGA</w:t>
            </w:r>
          </w:p>
        </w:tc>
      </w:tr>
      <w:tr w:rsidR="00A378DC" w14:paraId="386F7CE9" w14:textId="77777777" w:rsidTr="00035888">
        <w:trPr>
          <w:trHeight w:val="759"/>
        </w:trPr>
        <w:tc>
          <w:tcPr>
            <w:tcW w:w="1566" w:type="pct"/>
            <w:tcBorders>
              <w:tl2br w:val="single" w:sz="4" w:space="0" w:color="auto"/>
            </w:tcBorders>
          </w:tcPr>
          <w:p w14:paraId="660FA1DD" w14:textId="77777777" w:rsidR="00A378DC" w:rsidRPr="002A15EF" w:rsidRDefault="00A378DC" w:rsidP="00A378DC">
            <w:pPr>
              <w:jc w:val="right"/>
              <w:rPr>
                <w:b/>
                <w:bCs/>
                <w:szCs w:val="28"/>
              </w:rPr>
            </w:pPr>
            <w:r>
              <w:rPr>
                <w:b/>
                <w:bCs/>
                <w:szCs w:val="28"/>
              </w:rPr>
              <w:lastRenderedPageBreak/>
              <w:t>TTDD</w:t>
            </w:r>
          </w:p>
          <w:p w14:paraId="6D3389E1" w14:textId="77777777" w:rsidR="00A378DC" w:rsidRDefault="00A378DC" w:rsidP="00A378DC">
            <w:pPr>
              <w:rPr>
                <w:b/>
                <w:bCs/>
                <w:szCs w:val="28"/>
              </w:rPr>
            </w:pPr>
            <w:r>
              <w:rPr>
                <w:b/>
                <w:bCs/>
                <w:szCs w:val="28"/>
              </w:rPr>
              <w:t>Thời gian</w:t>
            </w:r>
          </w:p>
          <w:p w14:paraId="00C18AA2" w14:textId="6D3D72BF" w:rsidR="00A378DC" w:rsidRPr="002A15EF" w:rsidRDefault="00A378DC" w:rsidP="00A378DC">
            <w:pPr>
              <w:rPr>
                <w:b/>
                <w:bCs/>
                <w:szCs w:val="28"/>
              </w:rPr>
            </w:pPr>
            <w:r>
              <w:rPr>
                <w:b/>
                <w:bCs/>
                <w:szCs w:val="28"/>
              </w:rPr>
              <w:t>chẩn đoán</w:t>
            </w:r>
          </w:p>
        </w:tc>
        <w:tc>
          <w:tcPr>
            <w:tcW w:w="1181" w:type="pct"/>
            <w:gridSpan w:val="2"/>
          </w:tcPr>
          <w:p w14:paraId="73F7631F" w14:textId="31FD925B" w:rsidR="00A378DC" w:rsidRPr="003C2462" w:rsidRDefault="0009118B" w:rsidP="00A378DC">
            <w:pPr>
              <w:jc w:val="center"/>
            </w:pPr>
            <w:r>
              <w:rPr>
                <w:b/>
                <w:bCs/>
                <w:szCs w:val="28"/>
              </w:rPr>
              <w:t>SGA B</w:t>
            </w:r>
          </w:p>
        </w:tc>
        <w:tc>
          <w:tcPr>
            <w:tcW w:w="1120" w:type="pct"/>
            <w:gridSpan w:val="2"/>
          </w:tcPr>
          <w:p w14:paraId="6502D99E" w14:textId="28C0793A" w:rsidR="00A378DC" w:rsidRPr="002A15EF" w:rsidRDefault="0064535B" w:rsidP="00A378DC">
            <w:pPr>
              <w:jc w:val="center"/>
              <w:rPr>
                <w:b/>
                <w:bCs/>
              </w:rPr>
            </w:pPr>
            <w:r w:rsidRPr="006C6D0F">
              <w:rPr>
                <w:b/>
                <w:bCs/>
              </w:rPr>
              <w:t>S</w:t>
            </w:r>
            <w:r>
              <w:rPr>
                <w:b/>
                <w:bCs/>
              </w:rPr>
              <w:t>GA C</w:t>
            </w:r>
          </w:p>
        </w:tc>
        <w:tc>
          <w:tcPr>
            <w:tcW w:w="1133" w:type="pct"/>
            <w:gridSpan w:val="2"/>
          </w:tcPr>
          <w:p w14:paraId="39637AEC" w14:textId="0CEB4816" w:rsidR="00A378DC" w:rsidRPr="002A15EF" w:rsidRDefault="00B31D4B" w:rsidP="00A378DC">
            <w:pPr>
              <w:jc w:val="center"/>
              <w:rPr>
                <w:b/>
                <w:bCs/>
                <w:szCs w:val="28"/>
              </w:rPr>
            </w:pPr>
            <w:r>
              <w:rPr>
                <w:b/>
                <w:bCs/>
                <w:szCs w:val="28"/>
              </w:rPr>
              <w:t>SDD</w:t>
            </w:r>
            <w:r w:rsidR="00A378DC">
              <w:rPr>
                <w:b/>
                <w:bCs/>
                <w:szCs w:val="28"/>
              </w:rPr>
              <w:t xml:space="preserve"> (</w:t>
            </w:r>
            <w:r w:rsidR="00A378DC" w:rsidRPr="002A15EF">
              <w:rPr>
                <w:b/>
                <w:bCs/>
                <w:szCs w:val="28"/>
              </w:rPr>
              <w:t>n</w:t>
            </w:r>
            <w:r w:rsidR="00A378DC">
              <w:rPr>
                <w:b/>
                <w:bCs/>
                <w:szCs w:val="28"/>
              </w:rPr>
              <w:t xml:space="preserve">, </w:t>
            </w:r>
            <w:r w:rsidR="00A378DC" w:rsidRPr="002A15EF">
              <w:rPr>
                <w:b/>
                <w:bCs/>
                <w:szCs w:val="28"/>
              </w:rPr>
              <w:t>%</w:t>
            </w:r>
            <w:r w:rsidR="00A378DC">
              <w:rPr>
                <w:b/>
                <w:bCs/>
                <w:szCs w:val="28"/>
              </w:rPr>
              <w:t>)</w:t>
            </w:r>
          </w:p>
        </w:tc>
      </w:tr>
      <w:tr w:rsidR="00A378DC" w14:paraId="776F9759" w14:textId="77777777" w:rsidTr="00035888">
        <w:trPr>
          <w:trHeight w:val="354"/>
        </w:trPr>
        <w:tc>
          <w:tcPr>
            <w:tcW w:w="1566" w:type="pct"/>
          </w:tcPr>
          <w:p w14:paraId="2817D3EF" w14:textId="6318955C" w:rsidR="00A378DC" w:rsidRPr="003C2462" w:rsidRDefault="00A378DC" w:rsidP="001F0859">
            <w:pPr>
              <w:rPr>
                <w:szCs w:val="28"/>
              </w:rPr>
            </w:pPr>
            <w:r>
              <w:rPr>
                <w:szCs w:val="28"/>
              </w:rPr>
              <w:t>&lt;2 tháng</w:t>
            </w:r>
          </w:p>
        </w:tc>
        <w:tc>
          <w:tcPr>
            <w:tcW w:w="1181" w:type="pct"/>
            <w:gridSpan w:val="2"/>
            <w:vAlign w:val="top"/>
          </w:tcPr>
          <w:p w14:paraId="446CABCC" w14:textId="14B73A66" w:rsidR="00A378DC" w:rsidRPr="003C2462" w:rsidRDefault="001F362B" w:rsidP="001F0859">
            <w:pPr>
              <w:jc w:val="center"/>
            </w:pPr>
            <w:r>
              <w:t>62 (</w:t>
            </w:r>
            <w:r w:rsidR="00FD5B12">
              <w:t>91</w:t>
            </w:r>
            <w:r>
              <w:t>,</w:t>
            </w:r>
            <w:r w:rsidR="00FD5B12">
              <w:t>2</w:t>
            </w:r>
            <w:r>
              <w:t>%)</w:t>
            </w:r>
          </w:p>
        </w:tc>
        <w:tc>
          <w:tcPr>
            <w:tcW w:w="1120" w:type="pct"/>
            <w:gridSpan w:val="2"/>
          </w:tcPr>
          <w:p w14:paraId="352A30C5" w14:textId="777B49F3" w:rsidR="00A378DC" w:rsidRPr="003C2462" w:rsidRDefault="001F362B" w:rsidP="001F0859">
            <w:pPr>
              <w:jc w:val="center"/>
              <w:rPr>
                <w:szCs w:val="28"/>
              </w:rPr>
            </w:pPr>
            <w:r>
              <w:rPr>
                <w:szCs w:val="28"/>
              </w:rPr>
              <w:t>6 (</w:t>
            </w:r>
            <w:r w:rsidR="00FD5B12">
              <w:rPr>
                <w:szCs w:val="28"/>
              </w:rPr>
              <w:t>8</w:t>
            </w:r>
            <w:r>
              <w:rPr>
                <w:szCs w:val="28"/>
              </w:rPr>
              <w:t>,</w:t>
            </w:r>
            <w:r w:rsidR="00FD5B12">
              <w:rPr>
                <w:szCs w:val="28"/>
              </w:rPr>
              <w:t>8</w:t>
            </w:r>
            <w:r>
              <w:rPr>
                <w:szCs w:val="28"/>
              </w:rPr>
              <w:t>%)</w:t>
            </w:r>
          </w:p>
        </w:tc>
        <w:tc>
          <w:tcPr>
            <w:tcW w:w="1133" w:type="pct"/>
            <w:gridSpan w:val="2"/>
            <w:vAlign w:val="top"/>
          </w:tcPr>
          <w:p w14:paraId="2E9DD135" w14:textId="131F7FF1" w:rsidR="00A378DC" w:rsidRPr="003C2462" w:rsidRDefault="00A378DC" w:rsidP="001F0859">
            <w:pPr>
              <w:jc w:val="center"/>
              <w:rPr>
                <w:szCs w:val="28"/>
              </w:rPr>
            </w:pPr>
            <w:r>
              <w:rPr>
                <w:szCs w:val="28"/>
              </w:rPr>
              <w:t>68 (73,1%)</w:t>
            </w:r>
          </w:p>
        </w:tc>
      </w:tr>
      <w:tr w:rsidR="00A378DC" w14:paraId="04C00BB1" w14:textId="77777777" w:rsidTr="00035888">
        <w:trPr>
          <w:trHeight w:val="354"/>
        </w:trPr>
        <w:tc>
          <w:tcPr>
            <w:tcW w:w="1566" w:type="pct"/>
          </w:tcPr>
          <w:p w14:paraId="3B1481E2" w14:textId="4126CEC0" w:rsidR="00A378DC" w:rsidRDefault="00A378DC" w:rsidP="001F0859">
            <w:r>
              <w:rPr>
                <w:szCs w:val="28"/>
              </w:rPr>
              <w:t>2 đến 6 tháng</w:t>
            </w:r>
          </w:p>
        </w:tc>
        <w:tc>
          <w:tcPr>
            <w:tcW w:w="1181" w:type="pct"/>
            <w:gridSpan w:val="2"/>
            <w:vAlign w:val="top"/>
          </w:tcPr>
          <w:p w14:paraId="0F18B9AA" w14:textId="32414045" w:rsidR="00A378DC" w:rsidRDefault="001F362B" w:rsidP="001F0859">
            <w:pPr>
              <w:jc w:val="center"/>
            </w:pPr>
            <w:r>
              <w:t>18 (</w:t>
            </w:r>
            <w:r w:rsidR="00FD5B12">
              <w:t>78,3</w:t>
            </w:r>
            <w:r>
              <w:t>%)</w:t>
            </w:r>
          </w:p>
        </w:tc>
        <w:tc>
          <w:tcPr>
            <w:tcW w:w="1120" w:type="pct"/>
            <w:gridSpan w:val="2"/>
          </w:tcPr>
          <w:p w14:paraId="1CC791CC" w14:textId="3E04B9BE" w:rsidR="00A378DC" w:rsidRDefault="001F362B" w:rsidP="001F0859">
            <w:pPr>
              <w:jc w:val="center"/>
            </w:pPr>
            <w:r>
              <w:t>5 (</w:t>
            </w:r>
            <w:r w:rsidR="00FD5B12">
              <w:t>21</w:t>
            </w:r>
            <w:r>
              <w:t>,</w:t>
            </w:r>
            <w:r w:rsidR="00FD5B12">
              <w:t>7</w:t>
            </w:r>
            <w:r>
              <w:t>%)</w:t>
            </w:r>
          </w:p>
        </w:tc>
        <w:tc>
          <w:tcPr>
            <w:tcW w:w="1133" w:type="pct"/>
            <w:gridSpan w:val="2"/>
            <w:vAlign w:val="top"/>
          </w:tcPr>
          <w:p w14:paraId="2F30F8A8" w14:textId="68D24EB9" w:rsidR="00A378DC" w:rsidRDefault="00A378DC" w:rsidP="001F0859">
            <w:pPr>
              <w:jc w:val="center"/>
            </w:pPr>
            <w:r>
              <w:t>23 (24,7%)</w:t>
            </w:r>
          </w:p>
        </w:tc>
      </w:tr>
      <w:tr w:rsidR="00A378DC" w14:paraId="025207EF" w14:textId="77777777" w:rsidTr="00035888">
        <w:trPr>
          <w:trHeight w:val="70"/>
        </w:trPr>
        <w:tc>
          <w:tcPr>
            <w:tcW w:w="1566" w:type="pct"/>
          </w:tcPr>
          <w:p w14:paraId="0F0E1AE9" w14:textId="08D67DE9" w:rsidR="00A378DC" w:rsidRPr="003C2462" w:rsidRDefault="00A378DC" w:rsidP="001F0859">
            <w:pPr>
              <w:rPr>
                <w:szCs w:val="28"/>
              </w:rPr>
            </w:pPr>
            <w:r>
              <w:t>&gt;6 tháng</w:t>
            </w:r>
          </w:p>
        </w:tc>
        <w:tc>
          <w:tcPr>
            <w:tcW w:w="1181" w:type="pct"/>
            <w:gridSpan w:val="2"/>
            <w:vAlign w:val="top"/>
          </w:tcPr>
          <w:p w14:paraId="2ACF9DD1" w14:textId="1DBA3DD3" w:rsidR="00A378DC" w:rsidRPr="003C2462" w:rsidRDefault="001F362B" w:rsidP="001F0859">
            <w:pPr>
              <w:jc w:val="center"/>
            </w:pPr>
            <w:r>
              <w:t>0 (0%)</w:t>
            </w:r>
          </w:p>
        </w:tc>
        <w:tc>
          <w:tcPr>
            <w:tcW w:w="1120" w:type="pct"/>
            <w:gridSpan w:val="2"/>
          </w:tcPr>
          <w:p w14:paraId="2B2B0D93" w14:textId="745E30D7" w:rsidR="00A378DC" w:rsidRPr="003C2462" w:rsidRDefault="001F362B" w:rsidP="001F0859">
            <w:pPr>
              <w:jc w:val="center"/>
              <w:rPr>
                <w:szCs w:val="28"/>
              </w:rPr>
            </w:pPr>
            <w:r>
              <w:rPr>
                <w:szCs w:val="28"/>
              </w:rPr>
              <w:t>2 (1</w:t>
            </w:r>
            <w:r w:rsidR="00FD5B12">
              <w:rPr>
                <w:szCs w:val="28"/>
              </w:rPr>
              <w:t>00</w:t>
            </w:r>
            <w:r>
              <w:rPr>
                <w:szCs w:val="28"/>
              </w:rPr>
              <w:t>%)</w:t>
            </w:r>
          </w:p>
        </w:tc>
        <w:tc>
          <w:tcPr>
            <w:tcW w:w="1133" w:type="pct"/>
            <w:gridSpan w:val="2"/>
            <w:vAlign w:val="top"/>
          </w:tcPr>
          <w:p w14:paraId="2DB48B55" w14:textId="5F2B18DA" w:rsidR="00A378DC" w:rsidRPr="003C2462" w:rsidRDefault="00A378DC" w:rsidP="001F0859">
            <w:pPr>
              <w:jc w:val="center"/>
              <w:rPr>
                <w:szCs w:val="28"/>
              </w:rPr>
            </w:pPr>
            <w:r>
              <w:rPr>
                <w:szCs w:val="28"/>
              </w:rPr>
              <w:t>2 (2,2%)</w:t>
            </w:r>
          </w:p>
        </w:tc>
      </w:tr>
    </w:tbl>
    <w:p w14:paraId="2E9945D8" w14:textId="20B3CB4D" w:rsidR="00AB4DFA" w:rsidRDefault="00AB4DFA" w:rsidP="00871614">
      <w:pPr>
        <w:spacing w:before="160"/>
      </w:pPr>
      <w:bookmarkStart w:id="85" w:name="_Toc126527763"/>
      <w:r>
        <w:t xml:space="preserve">Nhận xét: </w:t>
      </w:r>
      <w:r w:rsidR="006118C5">
        <w:t>t</w:t>
      </w:r>
      <w:r>
        <w:t xml:space="preserve">heo BMI, </w:t>
      </w:r>
      <w:r w:rsidR="00743C66">
        <w:t>bệnh nhân lao</w:t>
      </w:r>
      <w:r w:rsidR="004E1255">
        <w:t xml:space="preserve"> phổi mới</w:t>
      </w:r>
      <w:r w:rsidR="00743C66">
        <w:t xml:space="preserve"> mắc SDD được chẩn đoán </w:t>
      </w:r>
      <w:r>
        <w:t>dưới 2 tháng có tỷ lệ</w:t>
      </w:r>
      <w:r w:rsidR="00743C66">
        <w:t xml:space="preserve"> </w:t>
      </w:r>
      <w:r>
        <w:t xml:space="preserve">cao nhất chiếm </w:t>
      </w:r>
      <w:r w:rsidR="00180854">
        <w:t>73</w:t>
      </w:r>
      <w:r>
        <w:t>,</w:t>
      </w:r>
      <w:r w:rsidR="00180854">
        <w:t>3</w:t>
      </w:r>
      <w:r>
        <w:t xml:space="preserve">%, tiếp theo là </w:t>
      </w:r>
      <w:r w:rsidR="00180854">
        <w:t>từ 2 đến 6 tháng</w:t>
      </w:r>
      <w:r>
        <w:t xml:space="preserve"> chiếm tỷ </w:t>
      </w:r>
      <w:r w:rsidR="00180854">
        <w:t>24</w:t>
      </w:r>
      <w:r>
        <w:t>,</w:t>
      </w:r>
      <w:r w:rsidR="00180854">
        <w:t>4</w:t>
      </w:r>
      <w:r>
        <w:t xml:space="preserve">%, </w:t>
      </w:r>
      <w:r w:rsidR="00180854">
        <w:t>trên 6 tháng là 2,3%</w:t>
      </w:r>
      <w:r w:rsidR="00896176">
        <w:t xml:space="preserve">; </w:t>
      </w:r>
      <w:r w:rsidR="0064124E">
        <w:t>các bệnh nhân SDD độ I chiếm tỷ lệ cao nhất</w:t>
      </w:r>
      <w:r>
        <w:t>.</w:t>
      </w:r>
      <w:r w:rsidR="00871614">
        <w:t xml:space="preserve"> </w:t>
      </w:r>
      <w:r>
        <w:t xml:space="preserve">Theo SGA, </w:t>
      </w:r>
      <w:r w:rsidR="00E1325B">
        <w:t xml:space="preserve">bệnh nhân lao mắc SDD được chẩn đoán </w:t>
      </w:r>
      <w:r w:rsidR="00C7181F">
        <w:t>dưới 2 tháng có tỷ lệ SDD cao nhất chiếm 73,1%, tiếp theo là từ 2 đến 6 tháng chiếm tỷ 24,7%, trên 6 tháng là 2,2%</w:t>
      </w:r>
      <w:r w:rsidR="00D17CF2">
        <w:t xml:space="preserve">, </w:t>
      </w:r>
      <w:r w:rsidR="00BB40CD">
        <w:t xml:space="preserve">bệnh nhân chẩn đoán mắc bệnh dưới 2 tháng có tỷ lệ SGA B cao nhất, </w:t>
      </w:r>
      <w:r w:rsidR="00431718">
        <w:t>bệnh nhân mắc bệnh trên 6 tháng có tỷ lệ SGA C cao nhất.</w:t>
      </w:r>
    </w:p>
    <w:p w14:paraId="01123E96" w14:textId="6AB7AEBD" w:rsidR="00304CA8" w:rsidRDefault="00304CA8" w:rsidP="00304CA8">
      <w:pPr>
        <w:pStyle w:val="Heading2"/>
      </w:pPr>
      <w:bookmarkStart w:id="86" w:name="_Toc134606393"/>
      <w:r>
        <w:t>3.</w:t>
      </w:r>
      <w:r w:rsidR="00913CE7">
        <w:t>2</w:t>
      </w:r>
      <w:r>
        <w:t>. Tình trạng dinh dưỡng và các yếu tố liên quan của đối tượng</w:t>
      </w:r>
      <w:r w:rsidR="0023727E">
        <w:t xml:space="preserve"> </w:t>
      </w:r>
      <w:r>
        <w:t>nghiên cứu</w:t>
      </w:r>
      <w:bookmarkEnd w:id="86"/>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D7C8AE7" w:rsidR="00243553" w:rsidRPr="00707BC9" w:rsidRDefault="00243553" w:rsidP="00243553">
      <w:pPr>
        <w:pStyle w:val="Caption"/>
        <w:rPr>
          <w:b w:val="0"/>
          <w:bCs/>
        </w:rPr>
      </w:pPr>
      <w:bookmarkStart w:id="87" w:name="_Toc13460641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9</w:t>
      </w:r>
      <w:r w:rsidR="00CF667C">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87"/>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2A15EF" w:rsidRDefault="00AC28FE" w:rsidP="001D102B">
            <w:pPr>
              <w:jc w:val="center"/>
              <w:rPr>
                <w:b/>
                <w:bCs/>
              </w:rPr>
            </w:pPr>
            <w:r>
              <w:rPr>
                <w:b/>
                <w:bCs/>
                <w:szCs w:val="28"/>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2A15EF" w:rsidRDefault="00AC28FE" w:rsidP="001D102B">
            <w:pPr>
              <w:jc w:val="right"/>
              <w:rPr>
                <w:b/>
                <w:bCs/>
                <w:szCs w:val="28"/>
              </w:rPr>
            </w:pPr>
            <w:r>
              <w:rPr>
                <w:b/>
                <w:bCs/>
                <w:szCs w:val="28"/>
              </w:rPr>
              <w:t>TTDD</w:t>
            </w:r>
          </w:p>
          <w:p w14:paraId="0D2D58BD" w14:textId="5C800A07" w:rsidR="00AC28FE" w:rsidRPr="002A15EF" w:rsidRDefault="00AC28FE" w:rsidP="001D102B">
            <w:pPr>
              <w:rPr>
                <w:b/>
                <w:bCs/>
                <w:szCs w:val="28"/>
              </w:rPr>
            </w:pPr>
            <w:r>
              <w:rPr>
                <w:b/>
                <w:bCs/>
                <w:szCs w:val="28"/>
              </w:rPr>
              <w:t>Tuổi</w:t>
            </w:r>
          </w:p>
        </w:tc>
        <w:tc>
          <w:tcPr>
            <w:tcW w:w="895" w:type="pct"/>
          </w:tcPr>
          <w:p w14:paraId="5FAB51EA" w14:textId="1A55C505" w:rsidR="00AC28FE" w:rsidRDefault="00AC28FE" w:rsidP="001D102B">
            <w:pPr>
              <w:jc w:val="center"/>
              <w:rPr>
                <w:b/>
                <w:bCs/>
                <w:szCs w:val="28"/>
              </w:rPr>
            </w:pPr>
            <w:r>
              <w:rPr>
                <w:b/>
                <w:bCs/>
                <w:szCs w:val="28"/>
              </w:rPr>
              <w:t>SDD</w:t>
            </w:r>
          </w:p>
          <w:p w14:paraId="58BA77AC" w14:textId="4A72608A" w:rsidR="00AC28FE" w:rsidRPr="002A15EF" w:rsidRDefault="00AC28FE" w:rsidP="001D102B">
            <w:pPr>
              <w:jc w:val="center"/>
              <w:rPr>
                <w:b/>
                <w:bCs/>
              </w:rPr>
            </w:pPr>
            <w:r>
              <w:rPr>
                <w:b/>
                <w:bCs/>
                <w:szCs w:val="28"/>
              </w:rPr>
              <w:t xml:space="preserve">(n, </w:t>
            </w:r>
            <w:r w:rsidRPr="002A15EF">
              <w:rPr>
                <w:b/>
                <w:bCs/>
                <w:szCs w:val="28"/>
              </w:rPr>
              <w:t>%</w:t>
            </w:r>
            <w:r>
              <w:rPr>
                <w:b/>
                <w:bCs/>
                <w:szCs w:val="28"/>
              </w:rPr>
              <w:t>)</w:t>
            </w:r>
          </w:p>
        </w:tc>
        <w:tc>
          <w:tcPr>
            <w:tcW w:w="938" w:type="pct"/>
          </w:tcPr>
          <w:p w14:paraId="1FB2034F" w14:textId="32A30DD6" w:rsidR="00AC28FE" w:rsidRPr="002A15EF" w:rsidRDefault="00D315DD" w:rsidP="001D102B">
            <w:pPr>
              <w:jc w:val="center"/>
              <w:rPr>
                <w:b/>
                <w:bCs/>
                <w:szCs w:val="28"/>
              </w:rPr>
            </w:pPr>
            <w:r>
              <w:rPr>
                <w:b/>
                <w:bCs/>
                <w:szCs w:val="28"/>
              </w:rPr>
              <w:t xml:space="preserve">Không </w:t>
            </w:r>
            <w:r w:rsidR="00AC28FE">
              <w:rPr>
                <w:b/>
                <w:bCs/>
                <w:szCs w:val="28"/>
              </w:rPr>
              <w:t>SDD (</w:t>
            </w:r>
            <w:r w:rsidR="00AC28FE" w:rsidRPr="002A15EF">
              <w:rPr>
                <w:b/>
                <w:bCs/>
                <w:szCs w:val="28"/>
              </w:rPr>
              <w:t>n</w:t>
            </w:r>
            <w:r w:rsidR="00AC28FE">
              <w:rPr>
                <w:b/>
                <w:bCs/>
                <w:szCs w:val="28"/>
              </w:rPr>
              <w:t xml:space="preserve">, </w:t>
            </w:r>
            <w:r w:rsidR="00AC28FE" w:rsidRPr="002A15EF">
              <w:rPr>
                <w:b/>
                <w:bCs/>
                <w:szCs w:val="28"/>
              </w:rPr>
              <w:t>%</w:t>
            </w:r>
            <w:r w:rsidR="00AC28FE">
              <w:rPr>
                <w:b/>
                <w:bCs/>
                <w:szCs w:val="28"/>
              </w:rPr>
              <w:t>)</w:t>
            </w:r>
          </w:p>
        </w:tc>
        <w:tc>
          <w:tcPr>
            <w:tcW w:w="987" w:type="pct"/>
          </w:tcPr>
          <w:p w14:paraId="0B35BB1F" w14:textId="77777777" w:rsidR="00AC28FE" w:rsidRDefault="00AC28FE" w:rsidP="001D102B">
            <w:pPr>
              <w:jc w:val="center"/>
              <w:rPr>
                <w:b/>
                <w:bCs/>
              </w:rPr>
            </w:pPr>
            <w:r>
              <w:rPr>
                <w:b/>
                <w:bCs/>
              </w:rPr>
              <w:t>OR</w:t>
            </w:r>
          </w:p>
          <w:p w14:paraId="27585839" w14:textId="77777777" w:rsidR="00AC28FE" w:rsidRPr="002A15EF" w:rsidRDefault="00AC28FE" w:rsidP="001D102B">
            <w:pPr>
              <w:jc w:val="center"/>
              <w:rPr>
                <w:b/>
                <w:bCs/>
              </w:rPr>
            </w:pPr>
            <w:r>
              <w:rPr>
                <w:b/>
                <w:bCs/>
              </w:rPr>
              <w:t>(95% CI)</w:t>
            </w:r>
          </w:p>
        </w:tc>
        <w:tc>
          <w:tcPr>
            <w:tcW w:w="608" w:type="pct"/>
          </w:tcPr>
          <w:p w14:paraId="033D52E2" w14:textId="77777777" w:rsidR="00AC28FE" w:rsidRPr="002A15EF" w:rsidRDefault="00AC28FE" w:rsidP="001D102B">
            <w:pPr>
              <w:jc w:val="center"/>
              <w:rPr>
                <w:b/>
                <w:bCs/>
                <w:szCs w:val="28"/>
              </w:rPr>
            </w:pPr>
            <w:r w:rsidRPr="002A15EF">
              <w:rPr>
                <w:b/>
                <w:bCs/>
                <w:szCs w:val="28"/>
              </w:rPr>
              <w:t>p</w:t>
            </w:r>
          </w:p>
        </w:tc>
      </w:tr>
      <w:tr w:rsidR="00D315DD" w14:paraId="2836C65C" w14:textId="77777777" w:rsidTr="00186ACB">
        <w:trPr>
          <w:trHeight w:val="354"/>
        </w:trPr>
        <w:tc>
          <w:tcPr>
            <w:tcW w:w="1572" w:type="pct"/>
          </w:tcPr>
          <w:p w14:paraId="4931CADE" w14:textId="5361FFF2" w:rsidR="00D315DD" w:rsidRPr="003C2462" w:rsidRDefault="00D315DD" w:rsidP="00D315DD">
            <w:pPr>
              <w:rPr>
                <w:szCs w:val="28"/>
              </w:rPr>
            </w:pPr>
            <w:r>
              <w:rPr>
                <w:szCs w:val="28"/>
              </w:rPr>
              <w:t>&lt;60 tuổi</w:t>
            </w:r>
          </w:p>
        </w:tc>
        <w:tc>
          <w:tcPr>
            <w:tcW w:w="895" w:type="pct"/>
            <w:vAlign w:val="top"/>
          </w:tcPr>
          <w:p w14:paraId="16407DA5" w14:textId="43B9FEB0" w:rsidR="00D315DD" w:rsidRPr="003C2462" w:rsidRDefault="00D315DD" w:rsidP="00D315DD">
            <w:pPr>
              <w:jc w:val="center"/>
              <w:rPr>
                <w:szCs w:val="28"/>
              </w:rPr>
            </w:pPr>
            <w:r w:rsidRPr="004F5631">
              <w:t>60 (35,7%)</w:t>
            </w:r>
          </w:p>
        </w:tc>
        <w:tc>
          <w:tcPr>
            <w:tcW w:w="938" w:type="pct"/>
            <w:vAlign w:val="top"/>
          </w:tcPr>
          <w:p w14:paraId="4320D1FF" w14:textId="613B80AC" w:rsidR="00D315DD" w:rsidRPr="003C2462" w:rsidRDefault="00D315DD" w:rsidP="00D315DD">
            <w:pPr>
              <w:jc w:val="center"/>
              <w:rPr>
                <w:szCs w:val="28"/>
              </w:rPr>
            </w:pPr>
            <w:r>
              <w:t>108 (64,3%)</w:t>
            </w:r>
          </w:p>
        </w:tc>
        <w:tc>
          <w:tcPr>
            <w:tcW w:w="987" w:type="pct"/>
            <w:vMerge w:val="restart"/>
            <w:vAlign w:val="top"/>
          </w:tcPr>
          <w:p w14:paraId="13D9630F" w14:textId="77777777" w:rsidR="00D315DD" w:rsidRDefault="00747F1A" w:rsidP="00D315DD">
            <w:pPr>
              <w:jc w:val="center"/>
            </w:pPr>
            <w:r>
              <w:t>1,197</w:t>
            </w:r>
          </w:p>
          <w:p w14:paraId="6F847E55" w14:textId="7EB1D851" w:rsidR="00747F1A" w:rsidRPr="003C2462" w:rsidRDefault="00747F1A" w:rsidP="00D315DD">
            <w:pPr>
              <w:jc w:val="center"/>
            </w:pPr>
            <w:r>
              <w:t>(0,682-2,099)</w:t>
            </w:r>
          </w:p>
        </w:tc>
        <w:tc>
          <w:tcPr>
            <w:tcW w:w="608" w:type="pct"/>
            <w:vMerge w:val="restart"/>
          </w:tcPr>
          <w:p w14:paraId="48EF87BA" w14:textId="74C6864F" w:rsidR="00D315DD" w:rsidRPr="003C2462" w:rsidRDefault="00D315DD" w:rsidP="00D315DD">
            <w:pPr>
              <w:jc w:val="center"/>
              <w:rPr>
                <w:szCs w:val="28"/>
              </w:rPr>
            </w:pPr>
            <w:r>
              <w:rPr>
                <w:szCs w:val="28"/>
              </w:rPr>
              <w:t>0,628</w:t>
            </w:r>
          </w:p>
        </w:tc>
      </w:tr>
      <w:tr w:rsidR="00D315DD" w14:paraId="4F6A0A84" w14:textId="77777777" w:rsidTr="00186ACB">
        <w:trPr>
          <w:trHeight w:val="70"/>
        </w:trPr>
        <w:tc>
          <w:tcPr>
            <w:tcW w:w="1572" w:type="pct"/>
          </w:tcPr>
          <w:p w14:paraId="58647E74" w14:textId="56FC8F5F" w:rsidR="00D315DD" w:rsidRPr="003C2462" w:rsidRDefault="00D315DD" w:rsidP="00D315DD">
            <w:pPr>
              <w:rPr>
                <w:szCs w:val="28"/>
              </w:rPr>
            </w:pPr>
            <w:r>
              <w:rPr>
                <w:szCs w:val="28"/>
              </w:rPr>
              <w:t>≥60 tuổi</w:t>
            </w:r>
          </w:p>
        </w:tc>
        <w:tc>
          <w:tcPr>
            <w:tcW w:w="895" w:type="pct"/>
            <w:vAlign w:val="top"/>
          </w:tcPr>
          <w:p w14:paraId="2254097A" w14:textId="4D0C88D5" w:rsidR="00D315DD" w:rsidRPr="003C2462" w:rsidRDefault="00D315DD" w:rsidP="00D315DD">
            <w:pPr>
              <w:jc w:val="center"/>
              <w:rPr>
                <w:szCs w:val="28"/>
              </w:rPr>
            </w:pPr>
            <w:r w:rsidRPr="004F5631">
              <w:t>26 (31,7%)</w:t>
            </w:r>
          </w:p>
        </w:tc>
        <w:tc>
          <w:tcPr>
            <w:tcW w:w="938" w:type="pct"/>
            <w:vAlign w:val="top"/>
          </w:tcPr>
          <w:p w14:paraId="0CFC3EED" w14:textId="7C8B5A1E" w:rsidR="00D315DD" w:rsidRPr="003C2462" w:rsidRDefault="00D315DD" w:rsidP="00D315DD">
            <w:pPr>
              <w:jc w:val="center"/>
              <w:rPr>
                <w:szCs w:val="28"/>
              </w:rPr>
            </w:pPr>
            <w:r>
              <w:t>56 (68,8%)</w:t>
            </w:r>
          </w:p>
        </w:tc>
        <w:tc>
          <w:tcPr>
            <w:tcW w:w="987" w:type="pct"/>
            <w:vMerge/>
            <w:vAlign w:val="top"/>
          </w:tcPr>
          <w:p w14:paraId="4406C704" w14:textId="77777777" w:rsidR="00D315DD" w:rsidRPr="003C2462" w:rsidRDefault="00D315DD" w:rsidP="00D315DD">
            <w:pPr>
              <w:jc w:val="center"/>
            </w:pPr>
          </w:p>
        </w:tc>
        <w:tc>
          <w:tcPr>
            <w:tcW w:w="608" w:type="pct"/>
            <w:vMerge/>
          </w:tcPr>
          <w:p w14:paraId="530DB1C7" w14:textId="77777777" w:rsidR="00D315DD" w:rsidRPr="003C2462" w:rsidRDefault="00D315DD" w:rsidP="00D315DD">
            <w:pPr>
              <w:jc w:val="center"/>
              <w:rPr>
                <w:szCs w:val="28"/>
              </w:rPr>
            </w:pPr>
          </w:p>
        </w:tc>
      </w:tr>
      <w:tr w:rsidR="00D315DD" w14:paraId="7CECF338" w14:textId="77777777" w:rsidTr="001D102B">
        <w:tc>
          <w:tcPr>
            <w:tcW w:w="5000" w:type="pct"/>
            <w:gridSpan w:val="5"/>
            <w:tcBorders>
              <w:tl2br w:val="nil"/>
            </w:tcBorders>
          </w:tcPr>
          <w:p w14:paraId="108C9997" w14:textId="15BA37BD" w:rsidR="00D315DD" w:rsidRPr="002A15EF" w:rsidRDefault="00D315DD" w:rsidP="00D315DD">
            <w:pPr>
              <w:jc w:val="center"/>
              <w:rPr>
                <w:b/>
                <w:bCs/>
              </w:rPr>
            </w:pPr>
            <w:r>
              <w:rPr>
                <w:b/>
                <w:bCs/>
                <w:szCs w:val="28"/>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2A15EF" w:rsidRDefault="00D315DD" w:rsidP="00D315DD">
            <w:pPr>
              <w:jc w:val="right"/>
              <w:rPr>
                <w:b/>
                <w:bCs/>
                <w:szCs w:val="28"/>
              </w:rPr>
            </w:pPr>
            <w:r>
              <w:rPr>
                <w:b/>
                <w:bCs/>
                <w:szCs w:val="28"/>
              </w:rPr>
              <w:t>TTDD</w:t>
            </w:r>
          </w:p>
          <w:p w14:paraId="6FD51B54" w14:textId="77777777" w:rsidR="00D315DD" w:rsidRPr="002A15EF" w:rsidRDefault="00D315DD" w:rsidP="00D315DD">
            <w:pPr>
              <w:rPr>
                <w:b/>
                <w:bCs/>
                <w:szCs w:val="28"/>
              </w:rPr>
            </w:pPr>
            <w:r>
              <w:rPr>
                <w:b/>
                <w:bCs/>
                <w:szCs w:val="28"/>
              </w:rPr>
              <w:t>Tuổi</w:t>
            </w:r>
          </w:p>
        </w:tc>
        <w:tc>
          <w:tcPr>
            <w:tcW w:w="895" w:type="pct"/>
          </w:tcPr>
          <w:p w14:paraId="5D864CC4" w14:textId="565FDCEC" w:rsidR="00D315DD" w:rsidRDefault="00D315DD" w:rsidP="00D315DD">
            <w:pPr>
              <w:jc w:val="center"/>
              <w:rPr>
                <w:b/>
                <w:bCs/>
                <w:szCs w:val="28"/>
              </w:rPr>
            </w:pPr>
            <w:r>
              <w:rPr>
                <w:b/>
                <w:bCs/>
                <w:szCs w:val="28"/>
              </w:rPr>
              <w:t>SDD</w:t>
            </w:r>
          </w:p>
          <w:p w14:paraId="043BE0BC" w14:textId="77777777" w:rsidR="00D315DD" w:rsidRPr="002A15EF" w:rsidRDefault="00D315DD" w:rsidP="00D315DD">
            <w:pPr>
              <w:jc w:val="center"/>
              <w:rPr>
                <w:b/>
                <w:bCs/>
              </w:rPr>
            </w:pPr>
            <w:r>
              <w:rPr>
                <w:b/>
                <w:bCs/>
                <w:szCs w:val="28"/>
              </w:rPr>
              <w:t xml:space="preserve">(n, </w:t>
            </w:r>
            <w:r w:rsidRPr="002A15EF">
              <w:rPr>
                <w:b/>
                <w:bCs/>
                <w:szCs w:val="28"/>
              </w:rPr>
              <w:t>%</w:t>
            </w:r>
            <w:r>
              <w:rPr>
                <w:b/>
                <w:bCs/>
                <w:szCs w:val="28"/>
              </w:rPr>
              <w:t>)</w:t>
            </w:r>
          </w:p>
        </w:tc>
        <w:tc>
          <w:tcPr>
            <w:tcW w:w="938" w:type="pct"/>
          </w:tcPr>
          <w:p w14:paraId="0829447F" w14:textId="30F1F615" w:rsidR="00D315DD" w:rsidRPr="002A15EF" w:rsidRDefault="004C41C1" w:rsidP="00D315DD">
            <w:pPr>
              <w:jc w:val="center"/>
              <w:rPr>
                <w:b/>
                <w:bCs/>
                <w:szCs w:val="28"/>
              </w:rPr>
            </w:pPr>
            <w:r>
              <w:rPr>
                <w:b/>
                <w:bCs/>
                <w:szCs w:val="28"/>
              </w:rPr>
              <w:t xml:space="preserve">Không </w:t>
            </w:r>
            <w:r w:rsidR="00D315DD">
              <w:rPr>
                <w:b/>
                <w:bCs/>
                <w:szCs w:val="28"/>
              </w:rPr>
              <w:t>SDD (</w:t>
            </w:r>
            <w:r w:rsidR="00D315DD" w:rsidRPr="002A15EF">
              <w:rPr>
                <w:b/>
                <w:bCs/>
                <w:szCs w:val="28"/>
              </w:rPr>
              <w:t>n</w:t>
            </w:r>
            <w:r w:rsidR="00D315DD">
              <w:rPr>
                <w:b/>
                <w:bCs/>
                <w:szCs w:val="28"/>
              </w:rPr>
              <w:t xml:space="preserve">, </w:t>
            </w:r>
            <w:r w:rsidR="00D315DD" w:rsidRPr="002A15EF">
              <w:rPr>
                <w:b/>
                <w:bCs/>
                <w:szCs w:val="28"/>
              </w:rPr>
              <w:t>%</w:t>
            </w:r>
            <w:r w:rsidR="00D315DD">
              <w:rPr>
                <w:b/>
                <w:bCs/>
                <w:szCs w:val="28"/>
              </w:rPr>
              <w:t>)</w:t>
            </w:r>
          </w:p>
        </w:tc>
        <w:tc>
          <w:tcPr>
            <w:tcW w:w="987" w:type="pct"/>
          </w:tcPr>
          <w:p w14:paraId="32357875" w14:textId="77777777" w:rsidR="00D315DD" w:rsidRDefault="00D315DD" w:rsidP="00D315DD">
            <w:pPr>
              <w:jc w:val="center"/>
              <w:rPr>
                <w:b/>
                <w:bCs/>
              </w:rPr>
            </w:pPr>
            <w:r>
              <w:rPr>
                <w:b/>
                <w:bCs/>
              </w:rPr>
              <w:t>OR</w:t>
            </w:r>
          </w:p>
          <w:p w14:paraId="485ADC72" w14:textId="77777777" w:rsidR="00D315DD" w:rsidRPr="002A15EF" w:rsidRDefault="00D315DD" w:rsidP="00D315DD">
            <w:pPr>
              <w:jc w:val="center"/>
              <w:rPr>
                <w:b/>
                <w:bCs/>
              </w:rPr>
            </w:pPr>
            <w:r>
              <w:rPr>
                <w:b/>
                <w:bCs/>
              </w:rPr>
              <w:t>(95% CI)</w:t>
            </w:r>
          </w:p>
        </w:tc>
        <w:tc>
          <w:tcPr>
            <w:tcW w:w="608" w:type="pct"/>
          </w:tcPr>
          <w:p w14:paraId="60C7E73D" w14:textId="77777777" w:rsidR="00D315DD" w:rsidRPr="002A15EF" w:rsidRDefault="00D315DD" w:rsidP="00D315DD">
            <w:pPr>
              <w:jc w:val="center"/>
              <w:rPr>
                <w:b/>
                <w:bCs/>
                <w:szCs w:val="28"/>
              </w:rPr>
            </w:pPr>
            <w:r w:rsidRPr="002A15EF">
              <w:rPr>
                <w:b/>
                <w:bCs/>
                <w:szCs w:val="28"/>
              </w:rPr>
              <w:t>p</w:t>
            </w:r>
          </w:p>
        </w:tc>
      </w:tr>
      <w:tr w:rsidR="00447C96" w14:paraId="07CF229B" w14:textId="77777777" w:rsidTr="00D37930">
        <w:trPr>
          <w:trHeight w:val="354"/>
        </w:trPr>
        <w:tc>
          <w:tcPr>
            <w:tcW w:w="1572" w:type="pct"/>
          </w:tcPr>
          <w:p w14:paraId="261FDE6B" w14:textId="6F89EB88" w:rsidR="00447C96" w:rsidRPr="003C2462" w:rsidRDefault="00447C96" w:rsidP="00447C96">
            <w:pPr>
              <w:rPr>
                <w:szCs w:val="28"/>
              </w:rPr>
            </w:pPr>
            <w:r>
              <w:rPr>
                <w:szCs w:val="28"/>
              </w:rPr>
              <w:t>&lt;60 tuổi</w:t>
            </w:r>
          </w:p>
        </w:tc>
        <w:tc>
          <w:tcPr>
            <w:tcW w:w="895" w:type="pct"/>
            <w:vAlign w:val="top"/>
          </w:tcPr>
          <w:p w14:paraId="2FA46C63" w14:textId="4B0CCD36" w:rsidR="00447C96" w:rsidRPr="003C2462" w:rsidRDefault="00447C96" w:rsidP="00447C96">
            <w:pPr>
              <w:jc w:val="center"/>
              <w:rPr>
                <w:szCs w:val="28"/>
              </w:rPr>
            </w:pPr>
            <w:r>
              <w:t>69 (41,1%)</w:t>
            </w:r>
          </w:p>
        </w:tc>
        <w:tc>
          <w:tcPr>
            <w:tcW w:w="938" w:type="pct"/>
            <w:vAlign w:val="top"/>
          </w:tcPr>
          <w:p w14:paraId="51DEF0AC" w14:textId="7F091174" w:rsidR="00447C96" w:rsidRPr="003C2462" w:rsidRDefault="00447C96" w:rsidP="00447C96">
            <w:pPr>
              <w:jc w:val="center"/>
              <w:rPr>
                <w:szCs w:val="28"/>
              </w:rPr>
            </w:pPr>
            <w:r w:rsidRPr="00551567">
              <w:t>99 (58,9%)</w:t>
            </w:r>
          </w:p>
        </w:tc>
        <w:tc>
          <w:tcPr>
            <w:tcW w:w="987" w:type="pct"/>
            <w:vMerge w:val="restart"/>
            <w:vAlign w:val="top"/>
          </w:tcPr>
          <w:p w14:paraId="05548F4C" w14:textId="77777777" w:rsidR="00447C96" w:rsidRDefault="00447C96" w:rsidP="00447C96">
            <w:pPr>
              <w:jc w:val="center"/>
            </w:pPr>
            <w:r>
              <w:t>1,684</w:t>
            </w:r>
          </w:p>
          <w:p w14:paraId="2685AA83" w14:textId="0FEE46F5" w:rsidR="00447C96" w:rsidRPr="003C2462" w:rsidRDefault="00447C96" w:rsidP="00447C96">
            <w:pPr>
              <w:jc w:val="center"/>
            </w:pPr>
            <w:r>
              <w:t>(0,956-2,968)</w:t>
            </w:r>
          </w:p>
        </w:tc>
        <w:tc>
          <w:tcPr>
            <w:tcW w:w="608" w:type="pct"/>
            <w:vMerge w:val="restart"/>
          </w:tcPr>
          <w:p w14:paraId="70EB23F3" w14:textId="42C406E5" w:rsidR="00447C96" w:rsidRPr="003C2462" w:rsidRDefault="00447C96" w:rsidP="00447C96">
            <w:pPr>
              <w:jc w:val="center"/>
              <w:rPr>
                <w:szCs w:val="28"/>
              </w:rPr>
            </w:pPr>
            <w:r>
              <w:rPr>
                <w:szCs w:val="28"/>
              </w:rPr>
              <w:t>0,094</w:t>
            </w:r>
          </w:p>
        </w:tc>
      </w:tr>
      <w:tr w:rsidR="00447C96" w14:paraId="6A2C0563" w14:textId="77777777" w:rsidTr="00D37930">
        <w:trPr>
          <w:trHeight w:val="70"/>
        </w:trPr>
        <w:tc>
          <w:tcPr>
            <w:tcW w:w="1572" w:type="pct"/>
          </w:tcPr>
          <w:p w14:paraId="306F5B91" w14:textId="24E338E3" w:rsidR="00447C96" w:rsidRPr="003C2462" w:rsidRDefault="00447C96" w:rsidP="00447C96">
            <w:pPr>
              <w:rPr>
                <w:szCs w:val="28"/>
              </w:rPr>
            </w:pPr>
            <w:r>
              <w:rPr>
                <w:szCs w:val="28"/>
              </w:rPr>
              <w:t>≥60 tuổi</w:t>
            </w:r>
          </w:p>
        </w:tc>
        <w:tc>
          <w:tcPr>
            <w:tcW w:w="895" w:type="pct"/>
            <w:vAlign w:val="top"/>
          </w:tcPr>
          <w:p w14:paraId="3B18998D" w14:textId="62DCE58B" w:rsidR="00447C96" w:rsidRPr="003C2462" w:rsidRDefault="00447C96" w:rsidP="00447C96">
            <w:pPr>
              <w:jc w:val="center"/>
              <w:rPr>
                <w:szCs w:val="28"/>
              </w:rPr>
            </w:pPr>
            <w:r>
              <w:t>24 (29,3%)</w:t>
            </w:r>
          </w:p>
        </w:tc>
        <w:tc>
          <w:tcPr>
            <w:tcW w:w="938" w:type="pct"/>
            <w:vAlign w:val="top"/>
          </w:tcPr>
          <w:p w14:paraId="39C781D3" w14:textId="16F90DAE" w:rsidR="00447C96" w:rsidRPr="003C2462" w:rsidRDefault="00447C96" w:rsidP="00447C96">
            <w:pPr>
              <w:jc w:val="center"/>
              <w:rPr>
                <w:szCs w:val="28"/>
              </w:rPr>
            </w:pPr>
            <w:r w:rsidRPr="00551567">
              <w:t>58 (70,7%)</w:t>
            </w:r>
          </w:p>
        </w:tc>
        <w:tc>
          <w:tcPr>
            <w:tcW w:w="987" w:type="pct"/>
            <w:vMerge/>
            <w:vAlign w:val="top"/>
          </w:tcPr>
          <w:p w14:paraId="35CC600F" w14:textId="77777777" w:rsidR="00447C96" w:rsidRPr="003C2462" w:rsidRDefault="00447C96" w:rsidP="00447C96">
            <w:pPr>
              <w:jc w:val="center"/>
            </w:pPr>
          </w:p>
        </w:tc>
        <w:tc>
          <w:tcPr>
            <w:tcW w:w="608" w:type="pct"/>
            <w:vMerge/>
          </w:tcPr>
          <w:p w14:paraId="7C8DE235" w14:textId="77777777" w:rsidR="00447C96" w:rsidRPr="003C2462" w:rsidRDefault="00447C96" w:rsidP="00447C96">
            <w:pPr>
              <w:jc w:val="center"/>
              <w:rPr>
                <w:szCs w:val="28"/>
              </w:rPr>
            </w:pPr>
          </w:p>
        </w:tc>
      </w:tr>
    </w:tbl>
    <w:p w14:paraId="7D3A2FD8" w14:textId="486D52FE" w:rsidR="00987BE7" w:rsidRDefault="00243553" w:rsidP="00FB4D47">
      <w:pPr>
        <w:tabs>
          <w:tab w:val="left" w:pos="2400"/>
        </w:tabs>
        <w:spacing w:before="160"/>
      </w:pPr>
      <w:r>
        <w:lastRenderedPageBreak/>
        <w:t xml:space="preserve">Nhận xét: </w:t>
      </w:r>
      <w:r w:rsidR="005E4195">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 xml:space="preserve">%. </w:t>
      </w:r>
      <w:r w:rsidR="00144FFD">
        <w:t xml:space="preserve">sự khác biệt 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t>3.</w:t>
      </w:r>
      <w:r w:rsidR="00913CE7">
        <w:t>2</w:t>
      </w:r>
      <w:r>
        <w:t>.</w:t>
      </w:r>
      <w:r w:rsidR="00243553">
        <w:t>2</w:t>
      </w:r>
      <w:r>
        <w:t>. Mối liên quan giữa giới và tình trạng dinh dưỡng</w:t>
      </w:r>
    </w:p>
    <w:p w14:paraId="19046A83" w14:textId="057257E0" w:rsidR="00334897" w:rsidRDefault="00334897" w:rsidP="007448F9">
      <w:pPr>
        <w:pStyle w:val="Caption"/>
      </w:pPr>
      <w:bookmarkStart w:id="88" w:name="_Toc13460641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0</w:t>
      </w:r>
      <w:r w:rsidR="00CF667C">
        <w:fldChar w:fldCharType="end"/>
      </w:r>
      <w:r>
        <w:t xml:space="preserve">. </w:t>
      </w:r>
      <w:r w:rsidRPr="004E5E72">
        <w:t xml:space="preserve">Mối liên quan giữa </w:t>
      </w:r>
      <w:r>
        <w:t>giới</w:t>
      </w:r>
      <w:r w:rsidRPr="004E5E72">
        <w:t xml:space="preserve"> và </w:t>
      </w:r>
      <w:r w:rsidR="00961E24">
        <w:t>tình trạng dinh dưỡng</w:t>
      </w:r>
      <w:bookmarkEnd w:id="8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961E24" w14:paraId="25E2765C" w14:textId="77777777" w:rsidTr="001D102B">
        <w:tc>
          <w:tcPr>
            <w:tcW w:w="5000" w:type="pct"/>
            <w:gridSpan w:val="5"/>
            <w:tcBorders>
              <w:tl2br w:val="nil"/>
            </w:tcBorders>
          </w:tcPr>
          <w:p w14:paraId="6A2844C0" w14:textId="77777777" w:rsidR="00961E24" w:rsidRPr="002A15EF" w:rsidRDefault="00961E24" w:rsidP="001D102B">
            <w:pPr>
              <w:jc w:val="center"/>
              <w:rPr>
                <w:b/>
                <w:bCs/>
              </w:rPr>
            </w:pPr>
            <w:r>
              <w:rPr>
                <w:b/>
                <w:bCs/>
                <w:szCs w:val="28"/>
              </w:rPr>
              <w:t>BMI</w:t>
            </w:r>
          </w:p>
        </w:tc>
      </w:tr>
      <w:tr w:rsidR="00961E24" w14:paraId="4D03FDEF" w14:textId="77777777" w:rsidTr="00B82B74">
        <w:trPr>
          <w:trHeight w:val="759"/>
        </w:trPr>
        <w:tc>
          <w:tcPr>
            <w:tcW w:w="1572" w:type="pct"/>
            <w:tcBorders>
              <w:tl2br w:val="single" w:sz="4" w:space="0" w:color="auto"/>
            </w:tcBorders>
          </w:tcPr>
          <w:p w14:paraId="7BE35D84" w14:textId="77777777" w:rsidR="00961E24" w:rsidRPr="002A15EF" w:rsidRDefault="00961E24" w:rsidP="001D102B">
            <w:pPr>
              <w:jc w:val="right"/>
              <w:rPr>
                <w:b/>
                <w:bCs/>
                <w:szCs w:val="28"/>
              </w:rPr>
            </w:pPr>
            <w:r>
              <w:rPr>
                <w:b/>
                <w:bCs/>
                <w:szCs w:val="28"/>
              </w:rPr>
              <w:t>TTDD</w:t>
            </w:r>
          </w:p>
          <w:p w14:paraId="5C8796B3" w14:textId="54B6E225" w:rsidR="00961E24" w:rsidRPr="002A15EF" w:rsidRDefault="00961E24" w:rsidP="001D102B">
            <w:pPr>
              <w:rPr>
                <w:b/>
                <w:bCs/>
                <w:szCs w:val="28"/>
              </w:rPr>
            </w:pPr>
            <w:r>
              <w:rPr>
                <w:b/>
                <w:bCs/>
                <w:szCs w:val="28"/>
              </w:rPr>
              <w:t>Giới</w:t>
            </w:r>
          </w:p>
        </w:tc>
        <w:tc>
          <w:tcPr>
            <w:tcW w:w="846" w:type="pct"/>
          </w:tcPr>
          <w:p w14:paraId="58AD33B5" w14:textId="6EA3A7C8" w:rsidR="00961E24" w:rsidRDefault="00961E24" w:rsidP="001D102B">
            <w:pPr>
              <w:jc w:val="center"/>
              <w:rPr>
                <w:b/>
                <w:bCs/>
                <w:szCs w:val="28"/>
              </w:rPr>
            </w:pPr>
            <w:r>
              <w:rPr>
                <w:b/>
                <w:bCs/>
                <w:szCs w:val="28"/>
              </w:rPr>
              <w:t>SDD</w:t>
            </w:r>
          </w:p>
          <w:p w14:paraId="07A58910" w14:textId="77777777" w:rsidR="00961E24" w:rsidRPr="002A15EF" w:rsidRDefault="00961E24" w:rsidP="001D102B">
            <w:pPr>
              <w:jc w:val="center"/>
              <w:rPr>
                <w:b/>
                <w:bCs/>
              </w:rPr>
            </w:pPr>
            <w:r>
              <w:rPr>
                <w:b/>
                <w:bCs/>
                <w:szCs w:val="28"/>
              </w:rPr>
              <w:t xml:space="preserve">(n, </w:t>
            </w:r>
            <w:r w:rsidRPr="002A15EF">
              <w:rPr>
                <w:b/>
                <w:bCs/>
                <w:szCs w:val="28"/>
              </w:rPr>
              <w:t>%</w:t>
            </w:r>
            <w:r>
              <w:rPr>
                <w:b/>
                <w:bCs/>
                <w:szCs w:val="28"/>
              </w:rPr>
              <w:t>)</w:t>
            </w:r>
          </w:p>
        </w:tc>
        <w:tc>
          <w:tcPr>
            <w:tcW w:w="937" w:type="pct"/>
          </w:tcPr>
          <w:p w14:paraId="7487EA46" w14:textId="4ADF2F50" w:rsidR="00961E24" w:rsidRPr="002A15EF" w:rsidRDefault="00BC5D28" w:rsidP="001D102B">
            <w:pPr>
              <w:jc w:val="center"/>
              <w:rPr>
                <w:b/>
                <w:bCs/>
                <w:szCs w:val="28"/>
              </w:rPr>
            </w:pPr>
            <w:r>
              <w:rPr>
                <w:b/>
                <w:bCs/>
                <w:szCs w:val="28"/>
              </w:rPr>
              <w:t xml:space="preserve">Không </w:t>
            </w:r>
            <w:r w:rsidR="00961E24">
              <w:rPr>
                <w:b/>
                <w:bCs/>
                <w:szCs w:val="28"/>
              </w:rPr>
              <w:t>SDD (</w:t>
            </w:r>
            <w:r w:rsidR="00961E24" w:rsidRPr="002A15EF">
              <w:rPr>
                <w:b/>
                <w:bCs/>
                <w:szCs w:val="28"/>
              </w:rPr>
              <w:t>n</w:t>
            </w:r>
            <w:r w:rsidR="00961E24">
              <w:rPr>
                <w:b/>
                <w:bCs/>
                <w:szCs w:val="28"/>
              </w:rPr>
              <w:t xml:space="preserve">, </w:t>
            </w:r>
            <w:r w:rsidR="00961E24" w:rsidRPr="002A15EF">
              <w:rPr>
                <w:b/>
                <w:bCs/>
                <w:szCs w:val="28"/>
              </w:rPr>
              <w:t>%</w:t>
            </w:r>
            <w:r w:rsidR="00961E24">
              <w:rPr>
                <w:b/>
                <w:bCs/>
                <w:szCs w:val="28"/>
              </w:rPr>
              <w:t>)</w:t>
            </w:r>
          </w:p>
        </w:tc>
        <w:tc>
          <w:tcPr>
            <w:tcW w:w="1037" w:type="pct"/>
          </w:tcPr>
          <w:p w14:paraId="1D3379DD" w14:textId="77777777" w:rsidR="00961E24" w:rsidRDefault="00961E24" w:rsidP="001D102B">
            <w:pPr>
              <w:jc w:val="center"/>
              <w:rPr>
                <w:b/>
                <w:bCs/>
              </w:rPr>
            </w:pPr>
            <w:r>
              <w:rPr>
                <w:b/>
                <w:bCs/>
              </w:rPr>
              <w:t>OR</w:t>
            </w:r>
          </w:p>
          <w:p w14:paraId="5AD6E5A1" w14:textId="77777777" w:rsidR="00961E24" w:rsidRPr="002A15EF" w:rsidRDefault="00961E24" w:rsidP="001D102B">
            <w:pPr>
              <w:jc w:val="center"/>
              <w:rPr>
                <w:b/>
                <w:bCs/>
              </w:rPr>
            </w:pPr>
            <w:r>
              <w:rPr>
                <w:b/>
                <w:bCs/>
              </w:rPr>
              <w:t>(95% CI)</w:t>
            </w:r>
          </w:p>
        </w:tc>
        <w:tc>
          <w:tcPr>
            <w:tcW w:w="608" w:type="pct"/>
          </w:tcPr>
          <w:p w14:paraId="0134433C" w14:textId="77777777" w:rsidR="00961E24" w:rsidRPr="002A15EF" w:rsidRDefault="00961E24" w:rsidP="001D102B">
            <w:pPr>
              <w:jc w:val="center"/>
              <w:rPr>
                <w:b/>
                <w:bCs/>
                <w:szCs w:val="28"/>
              </w:rPr>
            </w:pPr>
            <w:r w:rsidRPr="002A15EF">
              <w:rPr>
                <w:b/>
                <w:bCs/>
                <w:szCs w:val="28"/>
              </w:rPr>
              <w:t>p</w:t>
            </w:r>
          </w:p>
        </w:tc>
      </w:tr>
      <w:tr w:rsidR="005A0E76" w14:paraId="117D3A73" w14:textId="77777777" w:rsidTr="009474CE">
        <w:trPr>
          <w:trHeight w:val="354"/>
        </w:trPr>
        <w:tc>
          <w:tcPr>
            <w:tcW w:w="1572" w:type="pct"/>
          </w:tcPr>
          <w:p w14:paraId="2D3188F3" w14:textId="067D1037" w:rsidR="005A0E76" w:rsidRPr="003C2462" w:rsidRDefault="005A0E76" w:rsidP="005A0E76">
            <w:pPr>
              <w:rPr>
                <w:szCs w:val="28"/>
              </w:rPr>
            </w:pPr>
            <w:r>
              <w:rPr>
                <w:szCs w:val="28"/>
              </w:rPr>
              <w:t>Nam</w:t>
            </w:r>
          </w:p>
        </w:tc>
        <w:tc>
          <w:tcPr>
            <w:tcW w:w="846" w:type="pct"/>
            <w:vAlign w:val="top"/>
          </w:tcPr>
          <w:p w14:paraId="605FB063" w14:textId="6B973E7C" w:rsidR="005A0E76" w:rsidRPr="003C2462" w:rsidRDefault="005A0E76" w:rsidP="005A0E76">
            <w:pPr>
              <w:jc w:val="center"/>
              <w:rPr>
                <w:szCs w:val="28"/>
              </w:rPr>
            </w:pPr>
            <w:r w:rsidRPr="002A26ED">
              <w:t>63 (34,4%)</w:t>
            </w:r>
          </w:p>
        </w:tc>
        <w:tc>
          <w:tcPr>
            <w:tcW w:w="937" w:type="pct"/>
            <w:vAlign w:val="top"/>
          </w:tcPr>
          <w:p w14:paraId="51FEA533" w14:textId="114FD7FD" w:rsidR="005A0E76" w:rsidRPr="003C2462" w:rsidRDefault="005A0E76" w:rsidP="005A0E76">
            <w:pPr>
              <w:jc w:val="center"/>
              <w:rPr>
                <w:szCs w:val="28"/>
              </w:rPr>
            </w:pPr>
            <w:r w:rsidRPr="00AC7149">
              <w:t>120</w:t>
            </w:r>
            <w:r>
              <w:t xml:space="preserve"> (65,6%)</w:t>
            </w:r>
          </w:p>
        </w:tc>
        <w:tc>
          <w:tcPr>
            <w:tcW w:w="1037" w:type="pct"/>
            <w:vMerge w:val="restart"/>
            <w:vAlign w:val="top"/>
          </w:tcPr>
          <w:p w14:paraId="543199C6" w14:textId="77777777" w:rsidR="005A0E76" w:rsidRDefault="005A0E76" w:rsidP="005A0E76">
            <w:pPr>
              <w:jc w:val="center"/>
            </w:pPr>
            <w:r>
              <w:t>1,004</w:t>
            </w:r>
          </w:p>
          <w:p w14:paraId="773AE3BE" w14:textId="59597B96" w:rsidR="005A0E76" w:rsidRPr="003C2462" w:rsidRDefault="005A0E76" w:rsidP="005A0E76">
            <w:pPr>
              <w:jc w:val="center"/>
            </w:pPr>
            <w:r>
              <w:t>(0,557-1,811)</w:t>
            </w:r>
          </w:p>
        </w:tc>
        <w:tc>
          <w:tcPr>
            <w:tcW w:w="608" w:type="pct"/>
            <w:vMerge w:val="restart"/>
          </w:tcPr>
          <w:p w14:paraId="293FD939" w14:textId="3C905CAB" w:rsidR="005A0E76" w:rsidRPr="003C2462" w:rsidRDefault="005A0E76" w:rsidP="005A0E76">
            <w:pPr>
              <w:jc w:val="center"/>
              <w:rPr>
                <w:szCs w:val="28"/>
              </w:rPr>
            </w:pPr>
            <w:r>
              <w:rPr>
                <w:szCs w:val="28"/>
              </w:rPr>
              <w:t>1</w:t>
            </w:r>
            <w:r w:rsidR="00963F0F">
              <w:rPr>
                <w:szCs w:val="28"/>
              </w:rPr>
              <w:t>,000</w:t>
            </w:r>
          </w:p>
        </w:tc>
      </w:tr>
      <w:tr w:rsidR="005A0E76" w14:paraId="5A8468C5" w14:textId="77777777" w:rsidTr="009474CE">
        <w:trPr>
          <w:trHeight w:val="70"/>
        </w:trPr>
        <w:tc>
          <w:tcPr>
            <w:tcW w:w="1572" w:type="pct"/>
          </w:tcPr>
          <w:p w14:paraId="0C37FFFC" w14:textId="645C620B" w:rsidR="005A0E76" w:rsidRPr="003C2462" w:rsidRDefault="005A0E76" w:rsidP="005A0E76">
            <w:pPr>
              <w:rPr>
                <w:szCs w:val="28"/>
              </w:rPr>
            </w:pPr>
            <w:r>
              <w:rPr>
                <w:szCs w:val="28"/>
              </w:rPr>
              <w:t>Nữ</w:t>
            </w:r>
          </w:p>
        </w:tc>
        <w:tc>
          <w:tcPr>
            <w:tcW w:w="846" w:type="pct"/>
            <w:vAlign w:val="top"/>
          </w:tcPr>
          <w:p w14:paraId="5B640E7B" w14:textId="06116798" w:rsidR="005A0E76" w:rsidRPr="003C2462" w:rsidRDefault="005A0E76" w:rsidP="005A0E76">
            <w:pPr>
              <w:jc w:val="center"/>
              <w:rPr>
                <w:szCs w:val="28"/>
              </w:rPr>
            </w:pPr>
            <w:r w:rsidRPr="002A26ED">
              <w:t>23 (34,3%)</w:t>
            </w:r>
          </w:p>
        </w:tc>
        <w:tc>
          <w:tcPr>
            <w:tcW w:w="937" w:type="pct"/>
            <w:vAlign w:val="top"/>
          </w:tcPr>
          <w:p w14:paraId="288C7DC5" w14:textId="7270FD0C" w:rsidR="005A0E76" w:rsidRPr="003C2462" w:rsidRDefault="005A0E76" w:rsidP="005A0E76">
            <w:pPr>
              <w:jc w:val="center"/>
              <w:rPr>
                <w:szCs w:val="28"/>
              </w:rPr>
            </w:pPr>
            <w:r w:rsidRPr="00645927">
              <w:t>44</w:t>
            </w:r>
            <w:r>
              <w:t xml:space="preserve"> (65,7%)</w:t>
            </w:r>
          </w:p>
        </w:tc>
        <w:tc>
          <w:tcPr>
            <w:tcW w:w="1037" w:type="pct"/>
            <w:vMerge/>
            <w:vAlign w:val="top"/>
          </w:tcPr>
          <w:p w14:paraId="30C1B66D" w14:textId="77777777" w:rsidR="005A0E76" w:rsidRPr="003C2462" w:rsidRDefault="005A0E76" w:rsidP="005A0E76">
            <w:pPr>
              <w:jc w:val="center"/>
            </w:pPr>
          </w:p>
        </w:tc>
        <w:tc>
          <w:tcPr>
            <w:tcW w:w="608" w:type="pct"/>
            <w:vMerge/>
          </w:tcPr>
          <w:p w14:paraId="12802E7F" w14:textId="77777777" w:rsidR="005A0E76" w:rsidRPr="003C2462" w:rsidRDefault="005A0E76" w:rsidP="005A0E76">
            <w:pPr>
              <w:jc w:val="center"/>
              <w:rPr>
                <w:szCs w:val="28"/>
              </w:rPr>
            </w:pPr>
          </w:p>
        </w:tc>
      </w:tr>
      <w:tr w:rsidR="005A0E76" w14:paraId="3060DB0C" w14:textId="77777777" w:rsidTr="001D102B">
        <w:tc>
          <w:tcPr>
            <w:tcW w:w="5000" w:type="pct"/>
            <w:gridSpan w:val="5"/>
            <w:tcBorders>
              <w:tl2br w:val="nil"/>
            </w:tcBorders>
          </w:tcPr>
          <w:p w14:paraId="24B434F8" w14:textId="77777777" w:rsidR="005A0E76" w:rsidRPr="002A15EF" w:rsidRDefault="005A0E76" w:rsidP="005A0E76">
            <w:pPr>
              <w:jc w:val="center"/>
              <w:rPr>
                <w:b/>
                <w:bCs/>
              </w:rPr>
            </w:pPr>
            <w:r>
              <w:rPr>
                <w:b/>
                <w:bCs/>
                <w:szCs w:val="28"/>
              </w:rPr>
              <w:t>SGA</w:t>
            </w:r>
          </w:p>
        </w:tc>
      </w:tr>
      <w:tr w:rsidR="005A0E76" w14:paraId="632501C6" w14:textId="77777777" w:rsidTr="00B82B74">
        <w:trPr>
          <w:trHeight w:val="759"/>
        </w:trPr>
        <w:tc>
          <w:tcPr>
            <w:tcW w:w="1572" w:type="pct"/>
            <w:tcBorders>
              <w:tl2br w:val="single" w:sz="4" w:space="0" w:color="auto"/>
            </w:tcBorders>
          </w:tcPr>
          <w:p w14:paraId="0EC023BE" w14:textId="77777777" w:rsidR="005A0E76" w:rsidRPr="002A15EF" w:rsidRDefault="005A0E76" w:rsidP="005A0E76">
            <w:pPr>
              <w:jc w:val="right"/>
              <w:rPr>
                <w:b/>
                <w:bCs/>
                <w:szCs w:val="28"/>
              </w:rPr>
            </w:pPr>
            <w:r>
              <w:rPr>
                <w:b/>
                <w:bCs/>
                <w:szCs w:val="28"/>
              </w:rPr>
              <w:t>TTDD</w:t>
            </w:r>
          </w:p>
          <w:p w14:paraId="7C27F554" w14:textId="236CAEB5" w:rsidR="005A0E76" w:rsidRPr="002A15EF" w:rsidRDefault="005A0E76" w:rsidP="005A0E76">
            <w:pPr>
              <w:rPr>
                <w:b/>
                <w:bCs/>
                <w:szCs w:val="28"/>
              </w:rPr>
            </w:pPr>
            <w:r>
              <w:rPr>
                <w:b/>
                <w:bCs/>
                <w:szCs w:val="28"/>
              </w:rPr>
              <w:t>Giới</w:t>
            </w:r>
          </w:p>
        </w:tc>
        <w:tc>
          <w:tcPr>
            <w:tcW w:w="846" w:type="pct"/>
          </w:tcPr>
          <w:p w14:paraId="23FB9865" w14:textId="07BAC781" w:rsidR="005A0E76" w:rsidRDefault="005A0E76" w:rsidP="005A0E76">
            <w:pPr>
              <w:jc w:val="center"/>
              <w:rPr>
                <w:b/>
                <w:bCs/>
                <w:szCs w:val="28"/>
              </w:rPr>
            </w:pPr>
            <w:r>
              <w:rPr>
                <w:b/>
                <w:bCs/>
                <w:szCs w:val="28"/>
              </w:rPr>
              <w:t>SDD</w:t>
            </w:r>
          </w:p>
          <w:p w14:paraId="06121E5B" w14:textId="77777777" w:rsidR="005A0E76" w:rsidRPr="002A15EF" w:rsidRDefault="005A0E76" w:rsidP="005A0E76">
            <w:pPr>
              <w:jc w:val="center"/>
              <w:rPr>
                <w:b/>
                <w:bCs/>
              </w:rPr>
            </w:pPr>
            <w:r>
              <w:rPr>
                <w:b/>
                <w:bCs/>
                <w:szCs w:val="28"/>
              </w:rPr>
              <w:t xml:space="preserve">(n, </w:t>
            </w:r>
            <w:r w:rsidRPr="002A15EF">
              <w:rPr>
                <w:b/>
                <w:bCs/>
                <w:szCs w:val="28"/>
              </w:rPr>
              <w:t>%</w:t>
            </w:r>
            <w:r>
              <w:rPr>
                <w:b/>
                <w:bCs/>
                <w:szCs w:val="28"/>
              </w:rPr>
              <w:t>)</w:t>
            </w:r>
          </w:p>
        </w:tc>
        <w:tc>
          <w:tcPr>
            <w:tcW w:w="937" w:type="pct"/>
          </w:tcPr>
          <w:p w14:paraId="00233D5D" w14:textId="2E740B71" w:rsidR="005A0E76" w:rsidRPr="002A15EF" w:rsidRDefault="005A0E76" w:rsidP="005A0E76">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2F5C404" w14:textId="77777777" w:rsidR="005A0E76" w:rsidRDefault="005A0E76" w:rsidP="005A0E76">
            <w:pPr>
              <w:jc w:val="center"/>
              <w:rPr>
                <w:b/>
                <w:bCs/>
              </w:rPr>
            </w:pPr>
            <w:r>
              <w:rPr>
                <w:b/>
                <w:bCs/>
              </w:rPr>
              <w:t>OR</w:t>
            </w:r>
          </w:p>
          <w:p w14:paraId="096DC63E" w14:textId="77777777" w:rsidR="005A0E76" w:rsidRPr="002A15EF" w:rsidRDefault="005A0E76" w:rsidP="005A0E76">
            <w:pPr>
              <w:jc w:val="center"/>
              <w:rPr>
                <w:b/>
                <w:bCs/>
              </w:rPr>
            </w:pPr>
            <w:r>
              <w:rPr>
                <w:b/>
                <w:bCs/>
              </w:rPr>
              <w:t>(95% CI)</w:t>
            </w:r>
          </w:p>
        </w:tc>
        <w:tc>
          <w:tcPr>
            <w:tcW w:w="608" w:type="pct"/>
          </w:tcPr>
          <w:p w14:paraId="535AF2E4" w14:textId="77777777" w:rsidR="005A0E76" w:rsidRPr="002A15EF" w:rsidRDefault="005A0E76" w:rsidP="005A0E76">
            <w:pPr>
              <w:jc w:val="center"/>
              <w:rPr>
                <w:b/>
                <w:bCs/>
                <w:szCs w:val="28"/>
              </w:rPr>
            </w:pPr>
            <w:r w:rsidRPr="002A15EF">
              <w:rPr>
                <w:b/>
                <w:bCs/>
                <w:szCs w:val="28"/>
              </w:rPr>
              <w:t>p</w:t>
            </w:r>
          </w:p>
        </w:tc>
      </w:tr>
      <w:tr w:rsidR="0024276D" w14:paraId="5EBBC5D3" w14:textId="77777777" w:rsidTr="007240B8">
        <w:trPr>
          <w:trHeight w:val="354"/>
        </w:trPr>
        <w:tc>
          <w:tcPr>
            <w:tcW w:w="1572" w:type="pct"/>
          </w:tcPr>
          <w:p w14:paraId="1DC1E6D1" w14:textId="36CEA6B9" w:rsidR="0024276D" w:rsidRPr="003C2462" w:rsidRDefault="0024276D" w:rsidP="0024276D">
            <w:pPr>
              <w:rPr>
                <w:szCs w:val="28"/>
              </w:rPr>
            </w:pPr>
            <w:r>
              <w:rPr>
                <w:szCs w:val="28"/>
              </w:rPr>
              <w:t>Nam</w:t>
            </w:r>
          </w:p>
        </w:tc>
        <w:tc>
          <w:tcPr>
            <w:tcW w:w="846" w:type="pct"/>
            <w:vAlign w:val="top"/>
          </w:tcPr>
          <w:p w14:paraId="32C0AA41" w14:textId="0AAE96CA" w:rsidR="0024276D" w:rsidRPr="003C2462" w:rsidRDefault="0024276D" w:rsidP="0024276D">
            <w:pPr>
              <w:jc w:val="center"/>
              <w:rPr>
                <w:szCs w:val="28"/>
              </w:rPr>
            </w:pPr>
            <w:r w:rsidRPr="00237ECB">
              <w:t>71 (38,8%)</w:t>
            </w:r>
          </w:p>
        </w:tc>
        <w:tc>
          <w:tcPr>
            <w:tcW w:w="937" w:type="pct"/>
            <w:vAlign w:val="top"/>
          </w:tcPr>
          <w:p w14:paraId="245060A6" w14:textId="577BEEBD" w:rsidR="0024276D" w:rsidRPr="003C2462" w:rsidRDefault="0024276D" w:rsidP="0024276D">
            <w:pPr>
              <w:jc w:val="center"/>
              <w:rPr>
                <w:szCs w:val="28"/>
              </w:rPr>
            </w:pPr>
            <w:r w:rsidRPr="008E10A8">
              <w:t>112</w:t>
            </w:r>
            <w:r>
              <w:t xml:space="preserve"> (61,2%)</w:t>
            </w:r>
          </w:p>
        </w:tc>
        <w:tc>
          <w:tcPr>
            <w:tcW w:w="1037" w:type="pct"/>
            <w:vMerge w:val="restart"/>
            <w:vAlign w:val="top"/>
          </w:tcPr>
          <w:p w14:paraId="561A2B8A" w14:textId="77777777" w:rsidR="0024276D" w:rsidRDefault="0024276D" w:rsidP="0024276D">
            <w:pPr>
              <w:jc w:val="center"/>
            </w:pPr>
            <w:r>
              <w:t>1,297</w:t>
            </w:r>
          </w:p>
          <w:p w14:paraId="06E92276" w14:textId="1D514EEB" w:rsidR="0024276D" w:rsidRPr="003C2462" w:rsidRDefault="0024276D" w:rsidP="0024276D">
            <w:pPr>
              <w:jc w:val="center"/>
            </w:pPr>
            <w:r>
              <w:t>(0,719-2,340)</w:t>
            </w:r>
          </w:p>
        </w:tc>
        <w:tc>
          <w:tcPr>
            <w:tcW w:w="608" w:type="pct"/>
            <w:vMerge w:val="restart"/>
          </w:tcPr>
          <w:p w14:paraId="38DBAE55" w14:textId="45CFE6E6" w:rsidR="0024276D" w:rsidRPr="003C2462" w:rsidRDefault="0024276D" w:rsidP="0024276D">
            <w:pPr>
              <w:jc w:val="center"/>
              <w:rPr>
                <w:szCs w:val="28"/>
              </w:rPr>
            </w:pPr>
            <w:r>
              <w:rPr>
                <w:szCs w:val="28"/>
              </w:rPr>
              <w:t>0,474</w:t>
            </w:r>
          </w:p>
        </w:tc>
      </w:tr>
      <w:tr w:rsidR="0024276D" w14:paraId="42A27801" w14:textId="77777777" w:rsidTr="007240B8">
        <w:trPr>
          <w:trHeight w:val="70"/>
        </w:trPr>
        <w:tc>
          <w:tcPr>
            <w:tcW w:w="1572" w:type="pct"/>
          </w:tcPr>
          <w:p w14:paraId="64A10C69" w14:textId="72BAC684" w:rsidR="0024276D" w:rsidRPr="003C2462" w:rsidRDefault="0024276D" w:rsidP="0024276D">
            <w:pPr>
              <w:rPr>
                <w:szCs w:val="28"/>
              </w:rPr>
            </w:pPr>
            <w:r>
              <w:rPr>
                <w:szCs w:val="28"/>
              </w:rPr>
              <w:t>Nữ</w:t>
            </w:r>
          </w:p>
        </w:tc>
        <w:tc>
          <w:tcPr>
            <w:tcW w:w="846" w:type="pct"/>
            <w:vAlign w:val="top"/>
          </w:tcPr>
          <w:p w14:paraId="11661368" w14:textId="0AD939B4" w:rsidR="0024276D" w:rsidRPr="003C2462" w:rsidRDefault="0024276D" w:rsidP="0024276D">
            <w:pPr>
              <w:jc w:val="center"/>
              <w:rPr>
                <w:szCs w:val="28"/>
              </w:rPr>
            </w:pPr>
            <w:r w:rsidRPr="00237ECB">
              <w:t>22 (32,8%)</w:t>
            </w:r>
          </w:p>
        </w:tc>
        <w:tc>
          <w:tcPr>
            <w:tcW w:w="937" w:type="pct"/>
            <w:vAlign w:val="top"/>
          </w:tcPr>
          <w:p w14:paraId="1403288B" w14:textId="56140082" w:rsidR="0024276D" w:rsidRPr="003C2462" w:rsidRDefault="0024276D" w:rsidP="0024276D">
            <w:pPr>
              <w:jc w:val="center"/>
              <w:rPr>
                <w:szCs w:val="28"/>
              </w:rPr>
            </w:pPr>
            <w:r>
              <w:t xml:space="preserve"> 45 (</w:t>
            </w:r>
            <w:r w:rsidRPr="00164EEC">
              <w:t>67</w:t>
            </w:r>
            <w:r>
              <w:t>,</w:t>
            </w:r>
            <w:r w:rsidRPr="00164EEC">
              <w:t>2%</w:t>
            </w:r>
            <w:r>
              <w:t>)</w:t>
            </w:r>
          </w:p>
        </w:tc>
        <w:tc>
          <w:tcPr>
            <w:tcW w:w="1037" w:type="pct"/>
            <w:vMerge/>
            <w:vAlign w:val="top"/>
          </w:tcPr>
          <w:p w14:paraId="583712F8" w14:textId="77777777" w:rsidR="0024276D" w:rsidRPr="003C2462" w:rsidRDefault="0024276D" w:rsidP="0024276D">
            <w:pPr>
              <w:jc w:val="center"/>
            </w:pPr>
          </w:p>
        </w:tc>
        <w:tc>
          <w:tcPr>
            <w:tcW w:w="608" w:type="pct"/>
            <w:vMerge/>
          </w:tcPr>
          <w:p w14:paraId="53DF8FF4" w14:textId="77777777" w:rsidR="0024276D" w:rsidRPr="003C2462" w:rsidRDefault="0024276D" w:rsidP="0024276D">
            <w:pPr>
              <w:jc w:val="center"/>
              <w:rPr>
                <w:szCs w:val="28"/>
              </w:rPr>
            </w:pPr>
          </w:p>
        </w:tc>
      </w:tr>
    </w:tbl>
    <w:p w14:paraId="5E9D10B0" w14:textId="007F09F4" w:rsidR="006605C1" w:rsidRDefault="00334897" w:rsidP="00794A40">
      <w:r>
        <w:t>Nhận xét:</w:t>
      </w:r>
      <w:r w:rsidR="00606EF0">
        <w:t xml:space="preserve"> </w:t>
      </w:r>
      <w:r w:rsidR="00114FB1">
        <w:t>đ</w:t>
      </w:r>
      <w:r w:rsidR="00357C59">
        <w:t>ánh giá</w:t>
      </w:r>
      <w:r w:rsidR="00CC1684">
        <w:t xml:space="preserve"> mối liên quan giữa giới và</w:t>
      </w:r>
      <w:r w:rsidR="00357C59">
        <w:t xml:space="preserve"> TTDD </w:t>
      </w:r>
      <w:r w:rsidR="00606EF0">
        <w:t xml:space="preserve">theo BMI, </w:t>
      </w:r>
      <w:r w:rsidR="00184FB2">
        <w:t xml:space="preserve">bệnh nhân </w:t>
      </w:r>
      <w:r w:rsidR="00022441">
        <w:t xml:space="preserve">nam </w:t>
      </w:r>
      <w:r w:rsidR="00B636FA">
        <w:t xml:space="preserve">mắc </w:t>
      </w:r>
      <w:r w:rsidR="008D1860">
        <w:t xml:space="preserve">SDD </w:t>
      </w:r>
      <w:r w:rsidR="00022441">
        <w:t>c</w:t>
      </w:r>
      <w:r w:rsidR="004949F4">
        <w:t>hiếm</w:t>
      </w:r>
      <w:r w:rsidR="00022441">
        <w:t xml:space="preserve"> 34</w:t>
      </w:r>
      <w:r w:rsidR="008C4E97">
        <w:t>,</w:t>
      </w:r>
      <w:r w:rsidR="00022441">
        <w:t xml:space="preserve">4% </w:t>
      </w:r>
      <w:r w:rsidR="004949F4">
        <w:t>cao hơn không nhiều so với</w:t>
      </w:r>
      <w:r w:rsidR="00022441">
        <w:t xml:space="preserve"> </w:t>
      </w:r>
      <w:r w:rsidR="00BE7AA5">
        <w:t xml:space="preserve">bệnh nhân </w:t>
      </w:r>
      <w:r w:rsidR="00022441">
        <w:t>nữ</w:t>
      </w:r>
      <w:r w:rsidR="008D1860">
        <w:t xml:space="preserve"> </w:t>
      </w:r>
      <w:r w:rsidR="009B2286">
        <w:t xml:space="preserve">mắc </w:t>
      </w:r>
      <w:r w:rsidR="008D1860">
        <w:t xml:space="preserve">SDD là </w:t>
      </w:r>
      <w:r w:rsidR="00022441">
        <w:t>34</w:t>
      </w:r>
      <w:r w:rsidR="008C4E97">
        <w:t>,</w:t>
      </w:r>
      <w:r w:rsidR="00022441">
        <w:t>3%</w:t>
      </w:r>
      <w:r w:rsidR="0098671D">
        <w:t>,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20297C">
        <w:t>bệnh nhân</w:t>
      </w:r>
      <w:r w:rsidR="00532DF4">
        <w:t xml:space="preserve"> nam </w:t>
      </w:r>
      <w:r w:rsidR="00162224">
        <w:t>mắc SDD là</w:t>
      </w:r>
      <w:r w:rsidR="00532DF4">
        <w:t xml:space="preserve"> 3</w:t>
      </w:r>
      <w:r w:rsidR="00AE5F85">
        <w:t>8</w:t>
      </w:r>
      <w:r w:rsidR="008C4E97">
        <w:t>,</w:t>
      </w:r>
      <w:r w:rsidR="00AE5F85">
        <w:t>8</w:t>
      </w:r>
      <w:r w:rsidR="00532DF4">
        <w:t xml:space="preserve">% </w:t>
      </w:r>
      <w:r w:rsidR="00A46AE8">
        <w:t>cao hơn không đáng kể so với bệnh nhân</w:t>
      </w:r>
      <w:r w:rsidR="00532DF4">
        <w:t xml:space="preserve"> nữ </w:t>
      </w:r>
      <w:r w:rsidR="00A46AE8">
        <w:t>mắc SDD là</w:t>
      </w:r>
      <w:r w:rsidR="00532DF4">
        <w:t xml:space="preserve"> 3</w:t>
      </w:r>
      <w:r w:rsidR="007C3255">
        <w:t>2</w:t>
      </w:r>
      <w:r w:rsidR="00532DF4">
        <w:t>.</w:t>
      </w:r>
      <w:r w:rsidR="000153C1">
        <w:t>8</w:t>
      </w:r>
      <w:r w:rsidR="00532DF4">
        <w:t>%</w:t>
      </w:r>
      <w:r w:rsidR="000A3678">
        <w:t>,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89" w:name="_Toc126527748"/>
      <w:r>
        <w:t>3</w:t>
      </w:r>
      <w:r w:rsidR="00913CE7">
        <w:t>.2</w:t>
      </w:r>
      <w:r>
        <w:t>.</w:t>
      </w:r>
      <w:r w:rsidR="00DB461B">
        <w:t>3</w:t>
      </w:r>
      <w:r>
        <w:t xml:space="preserve">. </w:t>
      </w:r>
      <w:bookmarkEnd w:id="89"/>
      <w:r>
        <w:t>Mối liên quan giữa nghề nghiệp và tình trạng dinh dưỡng</w:t>
      </w:r>
    </w:p>
    <w:p w14:paraId="202AC804" w14:textId="56A26BAC" w:rsidR="00334897" w:rsidRDefault="00334897" w:rsidP="00334897">
      <w:pPr>
        <w:pStyle w:val="Caption"/>
        <w:rPr>
          <w:bCs/>
        </w:rPr>
      </w:pPr>
      <w:bookmarkStart w:id="90" w:name="_Toc13460641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1</w:t>
      </w:r>
      <w:r w:rsidR="00CF667C">
        <w:fldChar w:fldCharType="end"/>
      </w:r>
      <w:r>
        <w:t xml:space="preserve">. </w:t>
      </w:r>
      <w:r w:rsidRPr="00707BC9">
        <w:rPr>
          <w:bCs/>
        </w:rPr>
        <w:t>Mối liên quan giữa nghề nghiệp và</w:t>
      </w:r>
      <w:r w:rsidR="007448F9">
        <w:rPr>
          <w:bCs/>
        </w:rPr>
        <w:t xml:space="preserve"> tình trạng dinh dưỡng</w:t>
      </w:r>
      <w:bookmarkEnd w:id="90"/>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2A15EF" w:rsidRDefault="007448F9" w:rsidP="001D102B">
            <w:pPr>
              <w:jc w:val="center"/>
              <w:rPr>
                <w:b/>
                <w:bCs/>
              </w:rPr>
            </w:pPr>
            <w:r>
              <w:rPr>
                <w:b/>
                <w:bCs/>
                <w:szCs w:val="28"/>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2A15EF" w:rsidRDefault="007448F9" w:rsidP="001D102B">
            <w:pPr>
              <w:jc w:val="right"/>
              <w:rPr>
                <w:b/>
                <w:bCs/>
                <w:szCs w:val="28"/>
              </w:rPr>
            </w:pPr>
            <w:r>
              <w:rPr>
                <w:b/>
                <w:bCs/>
                <w:szCs w:val="28"/>
              </w:rPr>
              <w:lastRenderedPageBreak/>
              <w:t>TTDD</w:t>
            </w:r>
          </w:p>
          <w:p w14:paraId="04DB1727" w14:textId="10309B5A" w:rsidR="007448F9" w:rsidRPr="002A15EF" w:rsidRDefault="007448F9" w:rsidP="001D102B">
            <w:pPr>
              <w:rPr>
                <w:b/>
                <w:bCs/>
                <w:szCs w:val="28"/>
              </w:rPr>
            </w:pPr>
            <w:r>
              <w:rPr>
                <w:b/>
                <w:bCs/>
                <w:szCs w:val="28"/>
              </w:rPr>
              <w:t>Nghề nghiệp</w:t>
            </w:r>
          </w:p>
        </w:tc>
        <w:tc>
          <w:tcPr>
            <w:tcW w:w="846" w:type="pct"/>
          </w:tcPr>
          <w:p w14:paraId="6413D7E2" w14:textId="1D98B010" w:rsidR="007448F9" w:rsidRDefault="007448F9" w:rsidP="001D102B">
            <w:pPr>
              <w:jc w:val="center"/>
              <w:rPr>
                <w:b/>
                <w:bCs/>
                <w:szCs w:val="28"/>
              </w:rPr>
            </w:pPr>
            <w:r>
              <w:rPr>
                <w:b/>
                <w:bCs/>
                <w:szCs w:val="28"/>
              </w:rPr>
              <w:t>SDD</w:t>
            </w:r>
          </w:p>
          <w:p w14:paraId="684DD317" w14:textId="77777777" w:rsidR="007448F9" w:rsidRPr="002A15EF" w:rsidRDefault="007448F9" w:rsidP="001D102B">
            <w:pPr>
              <w:jc w:val="center"/>
              <w:rPr>
                <w:b/>
                <w:bCs/>
              </w:rPr>
            </w:pPr>
            <w:r>
              <w:rPr>
                <w:b/>
                <w:bCs/>
                <w:szCs w:val="28"/>
              </w:rPr>
              <w:t xml:space="preserve">(n, </w:t>
            </w:r>
            <w:r w:rsidRPr="002A15EF">
              <w:rPr>
                <w:b/>
                <w:bCs/>
                <w:szCs w:val="28"/>
              </w:rPr>
              <w:t>%</w:t>
            </w:r>
            <w:r>
              <w:rPr>
                <w:b/>
                <w:bCs/>
                <w:szCs w:val="28"/>
              </w:rPr>
              <w:t>)</w:t>
            </w:r>
          </w:p>
        </w:tc>
        <w:tc>
          <w:tcPr>
            <w:tcW w:w="937" w:type="pct"/>
          </w:tcPr>
          <w:p w14:paraId="0CA7F8F8" w14:textId="4A761675" w:rsidR="007448F9" w:rsidRPr="002A15EF" w:rsidRDefault="007652F9" w:rsidP="001D102B">
            <w:pPr>
              <w:jc w:val="center"/>
              <w:rPr>
                <w:b/>
                <w:bCs/>
                <w:szCs w:val="28"/>
              </w:rPr>
            </w:pPr>
            <w:r>
              <w:rPr>
                <w:b/>
                <w:bCs/>
                <w:szCs w:val="28"/>
              </w:rPr>
              <w:t xml:space="preserve">Không </w:t>
            </w:r>
            <w:r w:rsidR="007448F9">
              <w:rPr>
                <w:b/>
                <w:bCs/>
                <w:szCs w:val="28"/>
              </w:rPr>
              <w:t>SDD (</w:t>
            </w:r>
            <w:r w:rsidR="007448F9" w:rsidRPr="002A15EF">
              <w:rPr>
                <w:b/>
                <w:bCs/>
                <w:szCs w:val="28"/>
              </w:rPr>
              <w:t>n</w:t>
            </w:r>
            <w:r w:rsidR="007448F9">
              <w:rPr>
                <w:b/>
                <w:bCs/>
                <w:szCs w:val="28"/>
              </w:rPr>
              <w:t xml:space="preserve">, </w:t>
            </w:r>
            <w:r w:rsidR="007448F9" w:rsidRPr="002A15EF">
              <w:rPr>
                <w:b/>
                <w:bCs/>
                <w:szCs w:val="28"/>
              </w:rPr>
              <w:t>%</w:t>
            </w:r>
            <w:r w:rsidR="007448F9">
              <w:rPr>
                <w:b/>
                <w:bCs/>
                <w:szCs w:val="28"/>
              </w:rPr>
              <w:t>)</w:t>
            </w:r>
          </w:p>
        </w:tc>
        <w:tc>
          <w:tcPr>
            <w:tcW w:w="1037" w:type="pct"/>
          </w:tcPr>
          <w:p w14:paraId="2306ECE1" w14:textId="77777777" w:rsidR="007448F9" w:rsidRDefault="007448F9" w:rsidP="001D102B">
            <w:pPr>
              <w:jc w:val="center"/>
              <w:rPr>
                <w:b/>
                <w:bCs/>
              </w:rPr>
            </w:pPr>
            <w:r>
              <w:rPr>
                <w:b/>
                <w:bCs/>
              </w:rPr>
              <w:t>OR</w:t>
            </w:r>
          </w:p>
          <w:p w14:paraId="5BBA42B6" w14:textId="77777777" w:rsidR="007448F9" w:rsidRPr="002A15EF" w:rsidRDefault="007448F9" w:rsidP="001D102B">
            <w:pPr>
              <w:jc w:val="center"/>
              <w:rPr>
                <w:b/>
                <w:bCs/>
              </w:rPr>
            </w:pPr>
            <w:r>
              <w:rPr>
                <w:b/>
                <w:bCs/>
              </w:rPr>
              <w:t>(95% CI)</w:t>
            </w:r>
          </w:p>
        </w:tc>
        <w:tc>
          <w:tcPr>
            <w:tcW w:w="608" w:type="pct"/>
          </w:tcPr>
          <w:p w14:paraId="139E2B31" w14:textId="77777777" w:rsidR="007448F9" w:rsidRPr="002A15EF" w:rsidRDefault="007448F9" w:rsidP="001D102B">
            <w:pPr>
              <w:jc w:val="center"/>
              <w:rPr>
                <w:b/>
                <w:bCs/>
                <w:szCs w:val="28"/>
              </w:rPr>
            </w:pPr>
            <w:r w:rsidRPr="002A15EF">
              <w:rPr>
                <w:b/>
                <w:bCs/>
                <w:szCs w:val="28"/>
              </w:rPr>
              <w:t>p</w:t>
            </w:r>
          </w:p>
        </w:tc>
      </w:tr>
      <w:tr w:rsidR="00FF0AF1" w14:paraId="3F034502" w14:textId="77777777" w:rsidTr="0071633A">
        <w:trPr>
          <w:trHeight w:val="354"/>
        </w:trPr>
        <w:tc>
          <w:tcPr>
            <w:tcW w:w="1572" w:type="pct"/>
          </w:tcPr>
          <w:p w14:paraId="302EF217" w14:textId="725E681D" w:rsidR="00FF0AF1" w:rsidRPr="003C2462" w:rsidRDefault="00FF0AF1" w:rsidP="00FF0AF1">
            <w:pPr>
              <w:rPr>
                <w:szCs w:val="28"/>
              </w:rPr>
            </w:pPr>
            <w:r>
              <w:rPr>
                <w:szCs w:val="28"/>
              </w:rPr>
              <w:t>Lao động tự do</w:t>
            </w:r>
          </w:p>
        </w:tc>
        <w:tc>
          <w:tcPr>
            <w:tcW w:w="846" w:type="pct"/>
            <w:vAlign w:val="top"/>
          </w:tcPr>
          <w:p w14:paraId="140A3406" w14:textId="0C11D998" w:rsidR="00FF0AF1" w:rsidRPr="003C2462" w:rsidRDefault="00FF0AF1" w:rsidP="00FF0AF1">
            <w:pPr>
              <w:jc w:val="center"/>
              <w:rPr>
                <w:szCs w:val="28"/>
              </w:rPr>
            </w:pPr>
            <w:r w:rsidRPr="00E44428">
              <w:t>49 (41,5%)</w:t>
            </w:r>
          </w:p>
        </w:tc>
        <w:tc>
          <w:tcPr>
            <w:tcW w:w="937" w:type="pct"/>
            <w:vAlign w:val="top"/>
          </w:tcPr>
          <w:p w14:paraId="667A9196" w14:textId="3B914C6A" w:rsidR="00FF0AF1" w:rsidRPr="003C2462" w:rsidRDefault="00FF0AF1" w:rsidP="00FF0AF1">
            <w:pPr>
              <w:jc w:val="center"/>
              <w:rPr>
                <w:szCs w:val="28"/>
              </w:rPr>
            </w:pPr>
            <w:r>
              <w:t>69 (</w:t>
            </w:r>
            <w:r w:rsidRPr="00A615D6">
              <w:t>58</w:t>
            </w:r>
            <w:r>
              <w:t>,</w:t>
            </w:r>
            <w:r w:rsidRPr="00A615D6">
              <w:t>5%</w:t>
            </w:r>
            <w:r>
              <w:t>)</w:t>
            </w:r>
          </w:p>
        </w:tc>
        <w:tc>
          <w:tcPr>
            <w:tcW w:w="1037" w:type="pct"/>
            <w:vMerge w:val="restart"/>
            <w:vAlign w:val="top"/>
          </w:tcPr>
          <w:p w14:paraId="25B242D1" w14:textId="77777777" w:rsidR="00FF0AF1" w:rsidRDefault="00266CE2" w:rsidP="00FF0AF1">
            <w:pPr>
              <w:jc w:val="center"/>
            </w:pPr>
            <w:r>
              <w:t>1,823</w:t>
            </w:r>
          </w:p>
          <w:p w14:paraId="584844B2" w14:textId="053D07C2" w:rsidR="00266CE2" w:rsidRPr="003C2462" w:rsidRDefault="00266CE2" w:rsidP="00FF0AF1">
            <w:pPr>
              <w:jc w:val="center"/>
            </w:pPr>
            <w:r>
              <w:t>(1,076-3,090)</w:t>
            </w:r>
          </w:p>
        </w:tc>
        <w:tc>
          <w:tcPr>
            <w:tcW w:w="608" w:type="pct"/>
            <w:vMerge w:val="restart"/>
          </w:tcPr>
          <w:p w14:paraId="678045D1" w14:textId="3E83EBDC" w:rsidR="00FF0AF1" w:rsidRPr="003C2462" w:rsidRDefault="00FF0AF1" w:rsidP="00FF0AF1">
            <w:pPr>
              <w:jc w:val="center"/>
              <w:rPr>
                <w:szCs w:val="28"/>
              </w:rPr>
            </w:pPr>
            <w:r>
              <w:rPr>
                <w:szCs w:val="28"/>
              </w:rPr>
              <w:t>0,035</w:t>
            </w:r>
          </w:p>
        </w:tc>
      </w:tr>
      <w:tr w:rsidR="00FF0AF1" w14:paraId="1C8E1895" w14:textId="77777777" w:rsidTr="0071633A">
        <w:trPr>
          <w:trHeight w:val="70"/>
        </w:trPr>
        <w:tc>
          <w:tcPr>
            <w:tcW w:w="1572" w:type="pct"/>
          </w:tcPr>
          <w:p w14:paraId="7B7B2EA5" w14:textId="7E27853A" w:rsidR="00FF0AF1" w:rsidRPr="003C2462" w:rsidRDefault="00FF0AF1" w:rsidP="00FF0AF1">
            <w:pPr>
              <w:rPr>
                <w:szCs w:val="28"/>
              </w:rPr>
            </w:pPr>
            <w:r>
              <w:rPr>
                <w:szCs w:val="28"/>
              </w:rPr>
              <w:t>Nghề nghiệp khác</w:t>
            </w:r>
          </w:p>
        </w:tc>
        <w:tc>
          <w:tcPr>
            <w:tcW w:w="846" w:type="pct"/>
            <w:vAlign w:val="top"/>
          </w:tcPr>
          <w:p w14:paraId="3FB976BD" w14:textId="4A0A39A4" w:rsidR="00FF0AF1" w:rsidRPr="003C2462" w:rsidRDefault="00FF0AF1" w:rsidP="00FF0AF1">
            <w:pPr>
              <w:jc w:val="center"/>
              <w:rPr>
                <w:szCs w:val="28"/>
              </w:rPr>
            </w:pPr>
            <w:r w:rsidRPr="00E44428">
              <w:t>37 (28,0%)</w:t>
            </w:r>
          </w:p>
        </w:tc>
        <w:tc>
          <w:tcPr>
            <w:tcW w:w="937" w:type="pct"/>
            <w:vAlign w:val="top"/>
          </w:tcPr>
          <w:p w14:paraId="490D01CF" w14:textId="781BAF0F" w:rsidR="00FF0AF1" w:rsidRPr="003C2462" w:rsidRDefault="00FF0AF1" w:rsidP="00FF0AF1">
            <w:pPr>
              <w:jc w:val="center"/>
              <w:rPr>
                <w:szCs w:val="28"/>
              </w:rPr>
            </w:pPr>
            <w:r>
              <w:t>95 (</w:t>
            </w:r>
            <w:r w:rsidRPr="004728E8">
              <w:t>72</w:t>
            </w:r>
            <w:r>
              <w:t>,</w:t>
            </w:r>
            <w:r w:rsidRPr="004728E8">
              <w:t>0%</w:t>
            </w:r>
            <w:r>
              <w:t>)</w:t>
            </w:r>
          </w:p>
        </w:tc>
        <w:tc>
          <w:tcPr>
            <w:tcW w:w="1037" w:type="pct"/>
            <w:vMerge/>
            <w:vAlign w:val="top"/>
          </w:tcPr>
          <w:p w14:paraId="130B312D" w14:textId="77777777" w:rsidR="00FF0AF1" w:rsidRPr="003C2462" w:rsidRDefault="00FF0AF1" w:rsidP="00FF0AF1">
            <w:pPr>
              <w:jc w:val="center"/>
            </w:pPr>
          </w:p>
        </w:tc>
        <w:tc>
          <w:tcPr>
            <w:tcW w:w="608" w:type="pct"/>
            <w:vMerge/>
          </w:tcPr>
          <w:p w14:paraId="2F6A500F" w14:textId="77777777" w:rsidR="00FF0AF1" w:rsidRPr="003C2462" w:rsidRDefault="00FF0AF1" w:rsidP="00FF0AF1">
            <w:pPr>
              <w:jc w:val="center"/>
              <w:rPr>
                <w:szCs w:val="28"/>
              </w:rPr>
            </w:pPr>
          </w:p>
        </w:tc>
      </w:tr>
      <w:tr w:rsidR="00FF0AF1" w14:paraId="66CE5C5B" w14:textId="77777777" w:rsidTr="001D102B">
        <w:tc>
          <w:tcPr>
            <w:tcW w:w="5000" w:type="pct"/>
            <w:gridSpan w:val="5"/>
            <w:tcBorders>
              <w:tl2br w:val="nil"/>
            </w:tcBorders>
          </w:tcPr>
          <w:p w14:paraId="1251CA66" w14:textId="77777777" w:rsidR="00FF0AF1" w:rsidRPr="002A15EF" w:rsidRDefault="00FF0AF1" w:rsidP="00FF0AF1">
            <w:pPr>
              <w:jc w:val="center"/>
              <w:rPr>
                <w:b/>
                <w:bCs/>
              </w:rPr>
            </w:pPr>
            <w:r>
              <w:rPr>
                <w:b/>
                <w:bCs/>
                <w:szCs w:val="28"/>
              </w:rPr>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2A15EF" w:rsidRDefault="00FF0AF1" w:rsidP="00FF0AF1">
            <w:pPr>
              <w:jc w:val="right"/>
              <w:rPr>
                <w:b/>
                <w:bCs/>
                <w:szCs w:val="28"/>
              </w:rPr>
            </w:pPr>
            <w:r>
              <w:rPr>
                <w:b/>
                <w:bCs/>
                <w:szCs w:val="28"/>
              </w:rPr>
              <w:t>TTDD</w:t>
            </w:r>
          </w:p>
          <w:p w14:paraId="1B252ED4" w14:textId="29BE4084" w:rsidR="00FF0AF1" w:rsidRPr="002A15EF" w:rsidRDefault="00FF0AF1" w:rsidP="00FF0AF1">
            <w:pPr>
              <w:rPr>
                <w:b/>
                <w:bCs/>
                <w:szCs w:val="28"/>
              </w:rPr>
            </w:pPr>
            <w:r>
              <w:rPr>
                <w:b/>
                <w:bCs/>
                <w:szCs w:val="28"/>
              </w:rPr>
              <w:t>Nghề nghiệp</w:t>
            </w:r>
          </w:p>
        </w:tc>
        <w:tc>
          <w:tcPr>
            <w:tcW w:w="846" w:type="pct"/>
          </w:tcPr>
          <w:p w14:paraId="7C823E5F" w14:textId="0E96CDF0" w:rsidR="00FF0AF1" w:rsidRDefault="00FF0AF1" w:rsidP="00FF0AF1">
            <w:pPr>
              <w:jc w:val="center"/>
              <w:rPr>
                <w:b/>
                <w:bCs/>
                <w:szCs w:val="28"/>
              </w:rPr>
            </w:pPr>
            <w:r>
              <w:rPr>
                <w:b/>
                <w:bCs/>
                <w:szCs w:val="28"/>
              </w:rPr>
              <w:t>SDD</w:t>
            </w:r>
          </w:p>
          <w:p w14:paraId="2B9FCE08" w14:textId="77777777" w:rsidR="00FF0AF1" w:rsidRPr="002A15EF" w:rsidRDefault="00FF0AF1" w:rsidP="00FF0AF1">
            <w:pPr>
              <w:jc w:val="center"/>
              <w:rPr>
                <w:b/>
                <w:bCs/>
              </w:rPr>
            </w:pPr>
            <w:r>
              <w:rPr>
                <w:b/>
                <w:bCs/>
                <w:szCs w:val="28"/>
              </w:rPr>
              <w:t xml:space="preserve">(n, </w:t>
            </w:r>
            <w:r w:rsidRPr="002A15EF">
              <w:rPr>
                <w:b/>
                <w:bCs/>
                <w:szCs w:val="28"/>
              </w:rPr>
              <w:t>%</w:t>
            </w:r>
            <w:r>
              <w:rPr>
                <w:b/>
                <w:bCs/>
                <w:szCs w:val="28"/>
              </w:rPr>
              <w:t>)</w:t>
            </w:r>
          </w:p>
        </w:tc>
        <w:tc>
          <w:tcPr>
            <w:tcW w:w="937" w:type="pct"/>
          </w:tcPr>
          <w:p w14:paraId="2CAFC4C7" w14:textId="1A8C430C" w:rsidR="00FF0AF1" w:rsidRPr="002A15EF" w:rsidRDefault="00FF0AF1" w:rsidP="00FF0AF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6E1CBEC9" w14:textId="77777777" w:rsidR="00FF0AF1" w:rsidRDefault="00FF0AF1" w:rsidP="00FF0AF1">
            <w:pPr>
              <w:jc w:val="center"/>
              <w:rPr>
                <w:b/>
                <w:bCs/>
              </w:rPr>
            </w:pPr>
            <w:r>
              <w:rPr>
                <w:b/>
                <w:bCs/>
              </w:rPr>
              <w:t>OR</w:t>
            </w:r>
          </w:p>
          <w:p w14:paraId="5FD02392" w14:textId="77777777" w:rsidR="00FF0AF1" w:rsidRPr="002A15EF" w:rsidRDefault="00FF0AF1" w:rsidP="00FF0AF1">
            <w:pPr>
              <w:jc w:val="center"/>
              <w:rPr>
                <w:b/>
                <w:bCs/>
              </w:rPr>
            </w:pPr>
            <w:r>
              <w:rPr>
                <w:b/>
                <w:bCs/>
              </w:rPr>
              <w:t>(95% CI)</w:t>
            </w:r>
          </w:p>
        </w:tc>
        <w:tc>
          <w:tcPr>
            <w:tcW w:w="608" w:type="pct"/>
          </w:tcPr>
          <w:p w14:paraId="4EF1904C" w14:textId="77777777" w:rsidR="00FF0AF1" w:rsidRPr="002A15EF" w:rsidRDefault="00FF0AF1" w:rsidP="00FF0AF1">
            <w:pPr>
              <w:jc w:val="center"/>
              <w:rPr>
                <w:b/>
                <w:bCs/>
                <w:szCs w:val="28"/>
              </w:rPr>
            </w:pPr>
            <w:r w:rsidRPr="002A15EF">
              <w:rPr>
                <w:b/>
                <w:bCs/>
                <w:szCs w:val="28"/>
              </w:rPr>
              <w:t>p</w:t>
            </w:r>
          </w:p>
        </w:tc>
      </w:tr>
      <w:tr w:rsidR="00501452" w14:paraId="4586ACD9" w14:textId="77777777" w:rsidTr="00884EA6">
        <w:trPr>
          <w:trHeight w:val="354"/>
        </w:trPr>
        <w:tc>
          <w:tcPr>
            <w:tcW w:w="1572" w:type="pct"/>
          </w:tcPr>
          <w:p w14:paraId="52050324" w14:textId="59C5980B" w:rsidR="00501452" w:rsidRPr="003C2462" w:rsidRDefault="00501452" w:rsidP="00501452">
            <w:pPr>
              <w:rPr>
                <w:szCs w:val="28"/>
              </w:rPr>
            </w:pPr>
            <w:r>
              <w:rPr>
                <w:szCs w:val="28"/>
              </w:rPr>
              <w:t>Lao động tự do</w:t>
            </w:r>
          </w:p>
        </w:tc>
        <w:tc>
          <w:tcPr>
            <w:tcW w:w="846" w:type="pct"/>
            <w:vAlign w:val="top"/>
          </w:tcPr>
          <w:p w14:paraId="25566F52" w14:textId="02C71CA6" w:rsidR="00501452" w:rsidRPr="003C2462" w:rsidRDefault="00501452" w:rsidP="00501452">
            <w:pPr>
              <w:jc w:val="center"/>
              <w:rPr>
                <w:szCs w:val="28"/>
              </w:rPr>
            </w:pPr>
            <w:r>
              <w:t>51 (</w:t>
            </w:r>
            <w:r w:rsidRPr="00792BD3">
              <w:t>43</w:t>
            </w:r>
            <w:r>
              <w:t>,</w:t>
            </w:r>
            <w:r w:rsidRPr="00792BD3">
              <w:t>2%</w:t>
            </w:r>
            <w:r>
              <w:t>)</w:t>
            </w:r>
          </w:p>
        </w:tc>
        <w:tc>
          <w:tcPr>
            <w:tcW w:w="937" w:type="pct"/>
            <w:vAlign w:val="top"/>
          </w:tcPr>
          <w:p w14:paraId="7FF95E33" w14:textId="34A47559" w:rsidR="00501452" w:rsidRPr="003C2462" w:rsidRDefault="00501452" w:rsidP="00501452">
            <w:pPr>
              <w:jc w:val="center"/>
              <w:rPr>
                <w:szCs w:val="28"/>
              </w:rPr>
            </w:pPr>
            <w:r w:rsidRPr="004C4FE6">
              <w:t>67 (56,8%)</w:t>
            </w:r>
          </w:p>
        </w:tc>
        <w:tc>
          <w:tcPr>
            <w:tcW w:w="1037" w:type="pct"/>
            <w:vMerge w:val="restart"/>
            <w:vAlign w:val="top"/>
          </w:tcPr>
          <w:p w14:paraId="654DB8AF" w14:textId="77777777" w:rsidR="00501452" w:rsidRDefault="00501452" w:rsidP="00501452">
            <w:pPr>
              <w:jc w:val="center"/>
            </w:pPr>
            <w:r>
              <w:t>1,631</w:t>
            </w:r>
          </w:p>
          <w:p w14:paraId="36BBB5EE" w14:textId="78CA7F1A" w:rsidR="00501452" w:rsidRPr="003C2462" w:rsidRDefault="00501452" w:rsidP="00501452">
            <w:pPr>
              <w:jc w:val="center"/>
            </w:pPr>
            <w:r>
              <w:t>(0,973-2,734)</w:t>
            </w:r>
          </w:p>
        </w:tc>
        <w:tc>
          <w:tcPr>
            <w:tcW w:w="608" w:type="pct"/>
            <w:vMerge w:val="restart"/>
          </w:tcPr>
          <w:p w14:paraId="5A3F32A4" w14:textId="4AC7C9B7" w:rsidR="00501452" w:rsidRPr="003C2462" w:rsidRDefault="00501452" w:rsidP="00501452">
            <w:pPr>
              <w:jc w:val="center"/>
              <w:rPr>
                <w:szCs w:val="28"/>
              </w:rPr>
            </w:pPr>
            <w:r>
              <w:rPr>
                <w:szCs w:val="28"/>
              </w:rPr>
              <w:t>0,083</w:t>
            </w:r>
          </w:p>
        </w:tc>
      </w:tr>
      <w:tr w:rsidR="00501452" w14:paraId="40C46DDF" w14:textId="77777777" w:rsidTr="00884EA6">
        <w:trPr>
          <w:trHeight w:val="70"/>
        </w:trPr>
        <w:tc>
          <w:tcPr>
            <w:tcW w:w="1572" w:type="pct"/>
          </w:tcPr>
          <w:p w14:paraId="5AA1D08E" w14:textId="70775F8C" w:rsidR="00501452" w:rsidRPr="003C2462" w:rsidRDefault="00501452" w:rsidP="00501452">
            <w:pPr>
              <w:rPr>
                <w:szCs w:val="28"/>
              </w:rPr>
            </w:pPr>
            <w:r>
              <w:rPr>
                <w:szCs w:val="28"/>
              </w:rPr>
              <w:t>Nghề nghiệp khác</w:t>
            </w:r>
          </w:p>
        </w:tc>
        <w:tc>
          <w:tcPr>
            <w:tcW w:w="846" w:type="pct"/>
            <w:vAlign w:val="top"/>
          </w:tcPr>
          <w:p w14:paraId="0CCABB9E" w14:textId="1F7018A4" w:rsidR="00501452" w:rsidRPr="003C2462" w:rsidRDefault="00501452" w:rsidP="00501452">
            <w:pPr>
              <w:jc w:val="center"/>
              <w:rPr>
                <w:szCs w:val="28"/>
              </w:rPr>
            </w:pPr>
            <w:r>
              <w:t>42 (</w:t>
            </w:r>
            <w:r w:rsidRPr="002E30BF">
              <w:t>31</w:t>
            </w:r>
            <w:r>
              <w:t>,</w:t>
            </w:r>
            <w:r w:rsidRPr="002E30BF">
              <w:t>8%</w:t>
            </w:r>
            <w:r>
              <w:t>)</w:t>
            </w:r>
          </w:p>
        </w:tc>
        <w:tc>
          <w:tcPr>
            <w:tcW w:w="937" w:type="pct"/>
            <w:vAlign w:val="top"/>
          </w:tcPr>
          <w:p w14:paraId="588C62AE" w14:textId="5FD62690" w:rsidR="00501452" w:rsidRPr="003C2462" w:rsidRDefault="00501452" w:rsidP="00501452">
            <w:pPr>
              <w:jc w:val="center"/>
              <w:rPr>
                <w:szCs w:val="28"/>
              </w:rPr>
            </w:pPr>
            <w:r w:rsidRPr="004C4FE6">
              <w:t>90 (68,2%)</w:t>
            </w:r>
          </w:p>
        </w:tc>
        <w:tc>
          <w:tcPr>
            <w:tcW w:w="1037" w:type="pct"/>
            <w:vMerge/>
            <w:vAlign w:val="top"/>
          </w:tcPr>
          <w:p w14:paraId="1CB29597" w14:textId="77777777" w:rsidR="00501452" w:rsidRPr="003C2462" w:rsidRDefault="00501452" w:rsidP="00501452">
            <w:pPr>
              <w:jc w:val="center"/>
            </w:pPr>
          </w:p>
        </w:tc>
        <w:tc>
          <w:tcPr>
            <w:tcW w:w="608" w:type="pct"/>
            <w:vMerge/>
          </w:tcPr>
          <w:p w14:paraId="0A21764F" w14:textId="77777777" w:rsidR="00501452" w:rsidRPr="003C2462" w:rsidRDefault="00501452" w:rsidP="00501452">
            <w:pPr>
              <w:jc w:val="center"/>
              <w:rPr>
                <w:szCs w:val="28"/>
              </w:rPr>
            </w:pPr>
          </w:p>
        </w:tc>
      </w:tr>
    </w:tbl>
    <w:p w14:paraId="0EBF7277" w14:textId="03420AD7" w:rsidR="00344395" w:rsidRDefault="001310FB" w:rsidP="008F08C2">
      <w:pPr>
        <w:tabs>
          <w:tab w:val="left" w:pos="2400"/>
        </w:tabs>
        <w:spacing w:before="160"/>
      </w:pPr>
      <w:r>
        <w:t xml:space="preserve">Nhận xét: </w:t>
      </w:r>
      <w:r w:rsidR="00F51DB2">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có </w:t>
      </w:r>
      <w:r w:rsidR="00F5626E">
        <w:t xml:space="preserve">tỷ lệ </w:t>
      </w:r>
      <w:r>
        <w:t xml:space="preserve">bệnh nhân 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là </w:t>
      </w:r>
      <w:r w:rsidR="0072055D" w:rsidRPr="004728E8">
        <w:t>28</w:t>
      </w:r>
      <w:r w:rsidR="00473555">
        <w:t>,</w:t>
      </w:r>
      <w:r w:rsidR="0072055D" w:rsidRPr="004728E8">
        <w:t>0</w:t>
      </w:r>
      <w:r w:rsidR="0072055D">
        <w:t>%</w:t>
      </w:r>
      <w:r w:rsidR="002F1537">
        <w:t>,</w:t>
      </w:r>
      <w:r>
        <w:t xml:space="preserve"> </w:t>
      </w:r>
      <w:r w:rsidR="0070311F">
        <w:t>OR=</w:t>
      </w:r>
      <w:r w:rsidR="003443D3">
        <w:t>0</w:t>
      </w:r>
      <w:r w:rsidR="00473555">
        <w:t>,</w:t>
      </w:r>
      <w:r w:rsidR="003443D3">
        <w:t>548, khoảng tin cậy 95% của OR là 0</w:t>
      </w:r>
      <w:r w:rsidR="00473555">
        <w:t>,</w:t>
      </w:r>
      <w:r w:rsidR="003443D3">
        <w:t>324-0</w:t>
      </w:r>
      <w:r w:rsidR="00473555">
        <w:t>,</w:t>
      </w:r>
      <w:r w:rsidR="003443D3" w:rsidRPr="002A1DCE">
        <w:t>9</w:t>
      </w:r>
      <w:r w:rsidR="003443D3">
        <w:t>30, s</w:t>
      </w:r>
      <w:r>
        <w:t xml:space="preserve">ự khác biệt </w:t>
      </w:r>
      <w:r w:rsidR="0072055D">
        <w:t>có</w:t>
      </w:r>
      <w:r>
        <w:t xml:space="preserve"> ý nghĩa thống kê với </w:t>
      </w:r>
      <w:r w:rsidR="0070311F">
        <w:t>p=</w:t>
      </w:r>
      <w:r w:rsidR="00F441BC">
        <w:t>0</w:t>
      </w:r>
      <w:r w:rsidR="00473555">
        <w:t>,</w:t>
      </w:r>
      <w:r w:rsidR="00F441BC">
        <w:t>035</w:t>
      </w:r>
      <w:r>
        <w:t>.</w:t>
      </w:r>
      <w:bookmarkStart w:id="91"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có </w:t>
      </w:r>
      <w:r w:rsidR="006C6DB2">
        <w:t xml:space="preserve">tỷ lệ </w:t>
      </w:r>
      <w:r w:rsidR="00344395">
        <w:t xml:space="preserve">bệnh nhân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2F1537">
        <w:t>,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91"/>
      <w:r>
        <w:t>Mối liên quan giữa khu vực địa lý và tình trạng dinh dưỡng</w:t>
      </w:r>
    </w:p>
    <w:p w14:paraId="2F054A47" w14:textId="3A0219A9" w:rsidR="00334897" w:rsidRDefault="00334897" w:rsidP="00EE6DD4">
      <w:pPr>
        <w:pStyle w:val="Caption"/>
        <w:jc w:val="both"/>
        <w:rPr>
          <w:bCs/>
        </w:rPr>
      </w:pPr>
      <w:bookmarkStart w:id="92" w:name="_Toc134606419"/>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2</w:t>
      </w:r>
      <w:r w:rsidR="00CF667C">
        <w:fldChar w:fldCharType="end"/>
      </w:r>
      <w:r>
        <w:t xml:space="preserve">. </w:t>
      </w:r>
      <w:r w:rsidRPr="00707BC9">
        <w:rPr>
          <w:bCs/>
        </w:rPr>
        <w:t xml:space="preserve">Mối liên quan giữa khu vực địa lý và </w:t>
      </w:r>
      <w:r w:rsidR="00EE6DD4">
        <w:rPr>
          <w:bCs/>
        </w:rPr>
        <w:t>tình trạng dinh dưỡng</w:t>
      </w:r>
      <w:bookmarkEnd w:id="9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EE6DD4" w14:paraId="10293A2D" w14:textId="77777777" w:rsidTr="001D102B">
        <w:tc>
          <w:tcPr>
            <w:tcW w:w="5000" w:type="pct"/>
            <w:gridSpan w:val="5"/>
            <w:tcBorders>
              <w:tl2br w:val="nil"/>
            </w:tcBorders>
          </w:tcPr>
          <w:p w14:paraId="5F490A9E" w14:textId="77777777" w:rsidR="00EE6DD4" w:rsidRPr="002A15EF" w:rsidRDefault="00EE6DD4" w:rsidP="001D102B">
            <w:pPr>
              <w:jc w:val="center"/>
              <w:rPr>
                <w:b/>
                <w:bCs/>
              </w:rPr>
            </w:pPr>
            <w:r>
              <w:rPr>
                <w:b/>
                <w:bCs/>
                <w:szCs w:val="28"/>
              </w:rPr>
              <w:t>BMI</w:t>
            </w:r>
          </w:p>
        </w:tc>
      </w:tr>
      <w:tr w:rsidR="00EE6DD4" w14:paraId="61639CCB" w14:textId="77777777" w:rsidTr="00A95206">
        <w:trPr>
          <w:trHeight w:val="759"/>
        </w:trPr>
        <w:tc>
          <w:tcPr>
            <w:tcW w:w="1572" w:type="pct"/>
            <w:tcBorders>
              <w:tl2br w:val="single" w:sz="4" w:space="0" w:color="auto"/>
            </w:tcBorders>
          </w:tcPr>
          <w:p w14:paraId="18A97D9B" w14:textId="77777777" w:rsidR="00EE6DD4" w:rsidRPr="002A15EF" w:rsidRDefault="00EE6DD4" w:rsidP="001D102B">
            <w:pPr>
              <w:jc w:val="right"/>
              <w:rPr>
                <w:b/>
                <w:bCs/>
                <w:szCs w:val="28"/>
              </w:rPr>
            </w:pPr>
            <w:r>
              <w:rPr>
                <w:b/>
                <w:bCs/>
                <w:szCs w:val="28"/>
              </w:rPr>
              <w:t>TTDD</w:t>
            </w:r>
          </w:p>
          <w:p w14:paraId="75E73D6C" w14:textId="77777777" w:rsidR="00EE6DD4" w:rsidRDefault="00EE6DD4" w:rsidP="001D102B">
            <w:pPr>
              <w:rPr>
                <w:b/>
                <w:bCs/>
                <w:szCs w:val="28"/>
              </w:rPr>
            </w:pPr>
            <w:r>
              <w:rPr>
                <w:b/>
                <w:bCs/>
                <w:szCs w:val="28"/>
              </w:rPr>
              <w:t>Khu vực</w:t>
            </w:r>
          </w:p>
          <w:p w14:paraId="3944720F" w14:textId="6E636359" w:rsidR="00EE6DD4" w:rsidRPr="002A15EF" w:rsidRDefault="00EE6DD4" w:rsidP="001D102B">
            <w:pPr>
              <w:rPr>
                <w:b/>
                <w:bCs/>
                <w:szCs w:val="28"/>
              </w:rPr>
            </w:pPr>
            <w:r>
              <w:rPr>
                <w:b/>
                <w:bCs/>
                <w:szCs w:val="28"/>
              </w:rPr>
              <w:t>địa lý</w:t>
            </w:r>
          </w:p>
        </w:tc>
        <w:tc>
          <w:tcPr>
            <w:tcW w:w="846" w:type="pct"/>
          </w:tcPr>
          <w:p w14:paraId="11D87F9F" w14:textId="24BB9748" w:rsidR="00EE6DD4" w:rsidRDefault="00EE6DD4" w:rsidP="001D102B">
            <w:pPr>
              <w:jc w:val="center"/>
              <w:rPr>
                <w:b/>
                <w:bCs/>
                <w:szCs w:val="28"/>
              </w:rPr>
            </w:pPr>
            <w:r>
              <w:rPr>
                <w:b/>
                <w:bCs/>
                <w:szCs w:val="28"/>
              </w:rPr>
              <w:t>SDD</w:t>
            </w:r>
          </w:p>
          <w:p w14:paraId="39A4A5E4" w14:textId="77777777" w:rsidR="00EE6DD4" w:rsidRPr="002A15EF" w:rsidRDefault="00EE6DD4" w:rsidP="001D102B">
            <w:pPr>
              <w:jc w:val="center"/>
              <w:rPr>
                <w:b/>
                <w:bCs/>
              </w:rPr>
            </w:pPr>
            <w:r>
              <w:rPr>
                <w:b/>
                <w:bCs/>
                <w:szCs w:val="28"/>
              </w:rPr>
              <w:t xml:space="preserve">(n, </w:t>
            </w:r>
            <w:r w:rsidRPr="002A15EF">
              <w:rPr>
                <w:b/>
                <w:bCs/>
                <w:szCs w:val="28"/>
              </w:rPr>
              <w:t>%</w:t>
            </w:r>
            <w:r>
              <w:rPr>
                <w:b/>
                <w:bCs/>
                <w:szCs w:val="28"/>
              </w:rPr>
              <w:t>)</w:t>
            </w:r>
          </w:p>
        </w:tc>
        <w:tc>
          <w:tcPr>
            <w:tcW w:w="937" w:type="pct"/>
          </w:tcPr>
          <w:p w14:paraId="7C7CFF54" w14:textId="1BB93D97" w:rsidR="00EE6DD4" w:rsidRPr="002A15EF" w:rsidRDefault="00C5753B" w:rsidP="001D102B">
            <w:pPr>
              <w:jc w:val="center"/>
              <w:rPr>
                <w:b/>
                <w:bCs/>
                <w:szCs w:val="28"/>
              </w:rPr>
            </w:pPr>
            <w:r>
              <w:rPr>
                <w:b/>
                <w:bCs/>
                <w:szCs w:val="28"/>
              </w:rPr>
              <w:t xml:space="preserve">Không </w:t>
            </w:r>
            <w:r w:rsidR="00EE6DD4">
              <w:rPr>
                <w:b/>
                <w:bCs/>
                <w:szCs w:val="28"/>
              </w:rPr>
              <w:t>SDD (</w:t>
            </w:r>
            <w:r w:rsidR="00EE6DD4" w:rsidRPr="002A15EF">
              <w:rPr>
                <w:b/>
                <w:bCs/>
                <w:szCs w:val="28"/>
              </w:rPr>
              <w:t>n</w:t>
            </w:r>
            <w:r w:rsidR="00EE6DD4">
              <w:rPr>
                <w:b/>
                <w:bCs/>
                <w:szCs w:val="28"/>
              </w:rPr>
              <w:t xml:space="preserve">, </w:t>
            </w:r>
            <w:r w:rsidR="00EE6DD4" w:rsidRPr="002A15EF">
              <w:rPr>
                <w:b/>
                <w:bCs/>
                <w:szCs w:val="28"/>
              </w:rPr>
              <w:t>%</w:t>
            </w:r>
            <w:r w:rsidR="00EE6DD4">
              <w:rPr>
                <w:b/>
                <w:bCs/>
                <w:szCs w:val="28"/>
              </w:rPr>
              <w:t>)</w:t>
            </w:r>
          </w:p>
        </w:tc>
        <w:tc>
          <w:tcPr>
            <w:tcW w:w="1037" w:type="pct"/>
          </w:tcPr>
          <w:p w14:paraId="625C421C" w14:textId="77777777" w:rsidR="00EE6DD4" w:rsidRDefault="00EE6DD4" w:rsidP="001D102B">
            <w:pPr>
              <w:jc w:val="center"/>
              <w:rPr>
                <w:b/>
                <w:bCs/>
              </w:rPr>
            </w:pPr>
            <w:r>
              <w:rPr>
                <w:b/>
                <w:bCs/>
              </w:rPr>
              <w:t>OR</w:t>
            </w:r>
          </w:p>
          <w:p w14:paraId="08610B1C" w14:textId="77777777" w:rsidR="00EE6DD4" w:rsidRPr="002A15EF" w:rsidRDefault="00EE6DD4" w:rsidP="001D102B">
            <w:pPr>
              <w:jc w:val="center"/>
              <w:rPr>
                <w:b/>
                <w:bCs/>
              </w:rPr>
            </w:pPr>
            <w:r>
              <w:rPr>
                <w:b/>
                <w:bCs/>
              </w:rPr>
              <w:t>(95% CI)</w:t>
            </w:r>
          </w:p>
        </w:tc>
        <w:tc>
          <w:tcPr>
            <w:tcW w:w="608" w:type="pct"/>
          </w:tcPr>
          <w:p w14:paraId="0DF3E9F9" w14:textId="77777777" w:rsidR="00EE6DD4" w:rsidRPr="002A15EF" w:rsidRDefault="00EE6DD4" w:rsidP="001D102B">
            <w:pPr>
              <w:jc w:val="center"/>
              <w:rPr>
                <w:b/>
                <w:bCs/>
                <w:szCs w:val="28"/>
              </w:rPr>
            </w:pPr>
            <w:r w:rsidRPr="002A15EF">
              <w:rPr>
                <w:b/>
                <w:bCs/>
                <w:szCs w:val="28"/>
              </w:rPr>
              <w:t>p</w:t>
            </w:r>
          </w:p>
        </w:tc>
      </w:tr>
      <w:tr w:rsidR="000F2949" w14:paraId="4519C65C" w14:textId="77777777" w:rsidTr="008406AC">
        <w:trPr>
          <w:trHeight w:val="354"/>
        </w:trPr>
        <w:tc>
          <w:tcPr>
            <w:tcW w:w="1572" w:type="pct"/>
          </w:tcPr>
          <w:p w14:paraId="4582FF72" w14:textId="6AC30A93" w:rsidR="000F2949" w:rsidRPr="003C2462" w:rsidRDefault="000F2949" w:rsidP="000F2949">
            <w:pPr>
              <w:rPr>
                <w:szCs w:val="28"/>
              </w:rPr>
            </w:pPr>
            <w:r>
              <w:rPr>
                <w:szCs w:val="28"/>
              </w:rPr>
              <w:t>Thành phố</w:t>
            </w:r>
          </w:p>
        </w:tc>
        <w:tc>
          <w:tcPr>
            <w:tcW w:w="846" w:type="pct"/>
            <w:vAlign w:val="top"/>
          </w:tcPr>
          <w:p w14:paraId="4D8EA13D" w14:textId="0C581C18" w:rsidR="000F2949" w:rsidRPr="003C2462" w:rsidRDefault="000F2949" w:rsidP="000F2949">
            <w:pPr>
              <w:jc w:val="center"/>
              <w:rPr>
                <w:szCs w:val="28"/>
              </w:rPr>
            </w:pPr>
            <w:r w:rsidRPr="009878F6">
              <w:t>34 (32,4%)</w:t>
            </w:r>
          </w:p>
        </w:tc>
        <w:tc>
          <w:tcPr>
            <w:tcW w:w="937" w:type="pct"/>
            <w:vAlign w:val="top"/>
          </w:tcPr>
          <w:p w14:paraId="73CC7F6B" w14:textId="30EBEBE9" w:rsidR="000F2949" w:rsidRPr="003C2462" w:rsidRDefault="000F2949" w:rsidP="000F2949">
            <w:pPr>
              <w:jc w:val="center"/>
              <w:rPr>
                <w:szCs w:val="28"/>
              </w:rPr>
            </w:pPr>
            <w:r>
              <w:t>71 (</w:t>
            </w:r>
            <w:r w:rsidRPr="006B18A8">
              <w:t>67</w:t>
            </w:r>
            <w:r>
              <w:t>,</w:t>
            </w:r>
            <w:r w:rsidRPr="006B18A8">
              <w:t>6%</w:t>
            </w:r>
            <w:r>
              <w:t>)</w:t>
            </w:r>
          </w:p>
        </w:tc>
        <w:tc>
          <w:tcPr>
            <w:tcW w:w="1037" w:type="pct"/>
            <w:vMerge w:val="restart"/>
            <w:vAlign w:val="top"/>
          </w:tcPr>
          <w:p w14:paraId="537DAB0E" w14:textId="77777777" w:rsidR="000F2949" w:rsidRDefault="000F2949" w:rsidP="000F2949">
            <w:pPr>
              <w:jc w:val="center"/>
            </w:pPr>
            <w:r>
              <w:t>0,856</w:t>
            </w:r>
          </w:p>
          <w:p w14:paraId="676A877F" w14:textId="31D6B819" w:rsidR="000F2949" w:rsidRPr="003C2462" w:rsidRDefault="000F2949" w:rsidP="000F2949">
            <w:pPr>
              <w:jc w:val="center"/>
            </w:pPr>
            <w:r>
              <w:t>(0,503-1,457)</w:t>
            </w:r>
          </w:p>
        </w:tc>
        <w:tc>
          <w:tcPr>
            <w:tcW w:w="608" w:type="pct"/>
            <w:vMerge w:val="restart"/>
          </w:tcPr>
          <w:p w14:paraId="7CDCFE6E" w14:textId="12167E8F" w:rsidR="000F2949" w:rsidRPr="003C2462" w:rsidRDefault="000F2949" w:rsidP="000F2949">
            <w:pPr>
              <w:jc w:val="center"/>
              <w:rPr>
                <w:szCs w:val="28"/>
              </w:rPr>
            </w:pPr>
            <w:r>
              <w:rPr>
                <w:szCs w:val="28"/>
              </w:rPr>
              <w:t>0,662</w:t>
            </w:r>
          </w:p>
        </w:tc>
      </w:tr>
      <w:tr w:rsidR="000F2949" w14:paraId="65DB69E7" w14:textId="77777777" w:rsidTr="008406AC">
        <w:trPr>
          <w:trHeight w:val="70"/>
        </w:trPr>
        <w:tc>
          <w:tcPr>
            <w:tcW w:w="1572" w:type="pct"/>
          </w:tcPr>
          <w:p w14:paraId="08DB8FC4" w14:textId="062F0167" w:rsidR="000F2949" w:rsidRPr="003C2462" w:rsidRDefault="000F2949" w:rsidP="000F2949">
            <w:pPr>
              <w:rPr>
                <w:szCs w:val="28"/>
              </w:rPr>
            </w:pPr>
            <w:r>
              <w:rPr>
                <w:szCs w:val="28"/>
              </w:rPr>
              <w:t>Nông thôn và hải đảo</w:t>
            </w:r>
          </w:p>
        </w:tc>
        <w:tc>
          <w:tcPr>
            <w:tcW w:w="846" w:type="pct"/>
            <w:vAlign w:val="top"/>
          </w:tcPr>
          <w:p w14:paraId="6A270B99" w14:textId="7C9ACDE9" w:rsidR="000F2949" w:rsidRPr="003C2462" w:rsidRDefault="000F2949" w:rsidP="000F2949">
            <w:pPr>
              <w:jc w:val="center"/>
              <w:rPr>
                <w:szCs w:val="28"/>
              </w:rPr>
            </w:pPr>
            <w:r w:rsidRPr="009878F6">
              <w:t>52 (35,9%)</w:t>
            </w:r>
          </w:p>
        </w:tc>
        <w:tc>
          <w:tcPr>
            <w:tcW w:w="937" w:type="pct"/>
            <w:vAlign w:val="top"/>
          </w:tcPr>
          <w:p w14:paraId="76F4CBAA" w14:textId="7BFEACB8" w:rsidR="000F2949" w:rsidRPr="003C2462" w:rsidRDefault="000F2949" w:rsidP="000F2949">
            <w:pPr>
              <w:jc w:val="center"/>
              <w:rPr>
                <w:szCs w:val="28"/>
              </w:rPr>
            </w:pPr>
            <w:r>
              <w:t>93 (</w:t>
            </w:r>
            <w:r w:rsidRPr="00D16334">
              <w:t>64</w:t>
            </w:r>
            <w:r>
              <w:t>,</w:t>
            </w:r>
            <w:r w:rsidRPr="00D16334">
              <w:t>1%</w:t>
            </w:r>
            <w:r>
              <w:t>)</w:t>
            </w:r>
          </w:p>
        </w:tc>
        <w:tc>
          <w:tcPr>
            <w:tcW w:w="1037" w:type="pct"/>
            <w:vMerge/>
            <w:vAlign w:val="top"/>
          </w:tcPr>
          <w:p w14:paraId="283625DB" w14:textId="77777777" w:rsidR="000F2949" w:rsidRPr="003C2462" w:rsidRDefault="000F2949" w:rsidP="000F2949">
            <w:pPr>
              <w:jc w:val="center"/>
            </w:pPr>
          </w:p>
        </w:tc>
        <w:tc>
          <w:tcPr>
            <w:tcW w:w="608" w:type="pct"/>
            <w:vMerge/>
          </w:tcPr>
          <w:p w14:paraId="40570804" w14:textId="77777777" w:rsidR="000F2949" w:rsidRPr="003C2462" w:rsidRDefault="000F2949" w:rsidP="000F2949">
            <w:pPr>
              <w:jc w:val="center"/>
              <w:rPr>
                <w:szCs w:val="28"/>
              </w:rPr>
            </w:pPr>
          </w:p>
        </w:tc>
      </w:tr>
      <w:tr w:rsidR="000F2949" w14:paraId="550D4270" w14:textId="77777777" w:rsidTr="001D102B">
        <w:tc>
          <w:tcPr>
            <w:tcW w:w="5000" w:type="pct"/>
            <w:gridSpan w:val="5"/>
            <w:tcBorders>
              <w:tl2br w:val="nil"/>
            </w:tcBorders>
          </w:tcPr>
          <w:p w14:paraId="2D7AA4B3" w14:textId="77777777" w:rsidR="000F2949" w:rsidRPr="002A15EF" w:rsidRDefault="000F2949" w:rsidP="000F2949">
            <w:pPr>
              <w:jc w:val="center"/>
              <w:rPr>
                <w:b/>
                <w:bCs/>
              </w:rPr>
            </w:pPr>
            <w:r>
              <w:rPr>
                <w:b/>
                <w:bCs/>
                <w:szCs w:val="28"/>
              </w:rPr>
              <w:t>SGA</w:t>
            </w:r>
          </w:p>
        </w:tc>
      </w:tr>
      <w:tr w:rsidR="000F2949" w14:paraId="669AA60C" w14:textId="77777777" w:rsidTr="00A95206">
        <w:trPr>
          <w:trHeight w:val="759"/>
        </w:trPr>
        <w:tc>
          <w:tcPr>
            <w:tcW w:w="1572" w:type="pct"/>
            <w:tcBorders>
              <w:tl2br w:val="single" w:sz="4" w:space="0" w:color="auto"/>
            </w:tcBorders>
          </w:tcPr>
          <w:p w14:paraId="78BAB39A" w14:textId="77777777" w:rsidR="000F2949" w:rsidRPr="002A15EF" w:rsidRDefault="000F2949" w:rsidP="000F2949">
            <w:pPr>
              <w:jc w:val="right"/>
              <w:rPr>
                <w:b/>
                <w:bCs/>
                <w:szCs w:val="28"/>
              </w:rPr>
            </w:pPr>
            <w:r>
              <w:rPr>
                <w:b/>
                <w:bCs/>
                <w:szCs w:val="28"/>
              </w:rPr>
              <w:t>TTDD</w:t>
            </w:r>
          </w:p>
          <w:p w14:paraId="22A3DC40" w14:textId="77777777" w:rsidR="000F2949" w:rsidRDefault="000F2949" w:rsidP="000F2949">
            <w:pPr>
              <w:rPr>
                <w:b/>
                <w:bCs/>
                <w:szCs w:val="28"/>
              </w:rPr>
            </w:pPr>
            <w:r>
              <w:rPr>
                <w:b/>
                <w:bCs/>
                <w:szCs w:val="28"/>
              </w:rPr>
              <w:t>Khu vực</w:t>
            </w:r>
          </w:p>
          <w:p w14:paraId="2D8910E2" w14:textId="29B512ED" w:rsidR="000F2949" w:rsidRPr="002A15EF" w:rsidRDefault="000F2949" w:rsidP="000F2949">
            <w:pPr>
              <w:rPr>
                <w:b/>
                <w:bCs/>
                <w:szCs w:val="28"/>
              </w:rPr>
            </w:pPr>
            <w:r>
              <w:rPr>
                <w:b/>
                <w:bCs/>
                <w:szCs w:val="28"/>
              </w:rPr>
              <w:t>địa lý</w:t>
            </w:r>
          </w:p>
        </w:tc>
        <w:tc>
          <w:tcPr>
            <w:tcW w:w="846" w:type="pct"/>
          </w:tcPr>
          <w:p w14:paraId="7E598457" w14:textId="02577A06" w:rsidR="000F2949" w:rsidRDefault="000F2949" w:rsidP="000F2949">
            <w:pPr>
              <w:jc w:val="center"/>
              <w:rPr>
                <w:b/>
                <w:bCs/>
                <w:szCs w:val="28"/>
              </w:rPr>
            </w:pPr>
            <w:r>
              <w:rPr>
                <w:b/>
                <w:bCs/>
                <w:szCs w:val="28"/>
              </w:rPr>
              <w:t>SDD</w:t>
            </w:r>
          </w:p>
          <w:p w14:paraId="4B37006E" w14:textId="77777777" w:rsidR="000F2949" w:rsidRPr="002A15EF" w:rsidRDefault="000F2949" w:rsidP="000F2949">
            <w:pPr>
              <w:jc w:val="center"/>
              <w:rPr>
                <w:b/>
                <w:bCs/>
              </w:rPr>
            </w:pPr>
            <w:r>
              <w:rPr>
                <w:b/>
                <w:bCs/>
                <w:szCs w:val="28"/>
              </w:rPr>
              <w:t xml:space="preserve">(n, </w:t>
            </w:r>
            <w:r w:rsidRPr="002A15EF">
              <w:rPr>
                <w:b/>
                <w:bCs/>
                <w:szCs w:val="28"/>
              </w:rPr>
              <w:t>%</w:t>
            </w:r>
            <w:r>
              <w:rPr>
                <w:b/>
                <w:bCs/>
                <w:szCs w:val="28"/>
              </w:rPr>
              <w:t>)</w:t>
            </w:r>
          </w:p>
        </w:tc>
        <w:tc>
          <w:tcPr>
            <w:tcW w:w="937" w:type="pct"/>
          </w:tcPr>
          <w:p w14:paraId="18185B7F" w14:textId="3A98FF85" w:rsidR="000F2949" w:rsidRPr="002A15EF" w:rsidRDefault="000F2949" w:rsidP="000F2949">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97AE150" w14:textId="77777777" w:rsidR="000F2949" w:rsidRDefault="000F2949" w:rsidP="000F2949">
            <w:pPr>
              <w:jc w:val="center"/>
              <w:rPr>
                <w:b/>
                <w:bCs/>
              </w:rPr>
            </w:pPr>
            <w:r>
              <w:rPr>
                <w:b/>
                <w:bCs/>
              </w:rPr>
              <w:t>OR</w:t>
            </w:r>
          </w:p>
          <w:p w14:paraId="7A22B385" w14:textId="77777777" w:rsidR="000F2949" w:rsidRPr="002A15EF" w:rsidRDefault="000F2949" w:rsidP="000F2949">
            <w:pPr>
              <w:jc w:val="center"/>
              <w:rPr>
                <w:b/>
                <w:bCs/>
              </w:rPr>
            </w:pPr>
            <w:r>
              <w:rPr>
                <w:b/>
                <w:bCs/>
              </w:rPr>
              <w:t>(95% CI)</w:t>
            </w:r>
          </w:p>
        </w:tc>
        <w:tc>
          <w:tcPr>
            <w:tcW w:w="608" w:type="pct"/>
          </w:tcPr>
          <w:p w14:paraId="204DE017" w14:textId="77777777" w:rsidR="000F2949" w:rsidRPr="002A15EF" w:rsidRDefault="000F2949" w:rsidP="000F2949">
            <w:pPr>
              <w:jc w:val="center"/>
              <w:rPr>
                <w:b/>
                <w:bCs/>
                <w:szCs w:val="28"/>
              </w:rPr>
            </w:pPr>
            <w:r w:rsidRPr="002A15EF">
              <w:rPr>
                <w:b/>
                <w:bCs/>
                <w:szCs w:val="28"/>
              </w:rPr>
              <w:t>p</w:t>
            </w:r>
          </w:p>
        </w:tc>
      </w:tr>
      <w:tr w:rsidR="003A0003" w14:paraId="0FBE57E4" w14:textId="77777777" w:rsidTr="00C81878">
        <w:trPr>
          <w:trHeight w:val="354"/>
        </w:trPr>
        <w:tc>
          <w:tcPr>
            <w:tcW w:w="1572" w:type="pct"/>
          </w:tcPr>
          <w:p w14:paraId="55E11671" w14:textId="462C170E" w:rsidR="003A0003" w:rsidRPr="003C2462" w:rsidRDefault="003A0003" w:rsidP="003A0003">
            <w:pPr>
              <w:rPr>
                <w:szCs w:val="28"/>
              </w:rPr>
            </w:pPr>
            <w:r>
              <w:rPr>
                <w:szCs w:val="28"/>
              </w:rPr>
              <w:lastRenderedPageBreak/>
              <w:t>Thành phố</w:t>
            </w:r>
          </w:p>
        </w:tc>
        <w:tc>
          <w:tcPr>
            <w:tcW w:w="846" w:type="pct"/>
            <w:vAlign w:val="top"/>
          </w:tcPr>
          <w:p w14:paraId="3726BF19" w14:textId="2AB3E2D5" w:rsidR="003A0003" w:rsidRPr="003C2462" w:rsidRDefault="003A0003" w:rsidP="003A0003">
            <w:pPr>
              <w:jc w:val="center"/>
              <w:rPr>
                <w:szCs w:val="28"/>
              </w:rPr>
            </w:pPr>
            <w:r w:rsidRPr="00351C25">
              <w:t>36 (34,3%)</w:t>
            </w:r>
          </w:p>
        </w:tc>
        <w:tc>
          <w:tcPr>
            <w:tcW w:w="937" w:type="pct"/>
            <w:vAlign w:val="top"/>
          </w:tcPr>
          <w:p w14:paraId="647DF7F3" w14:textId="0C2CC486" w:rsidR="003A0003" w:rsidRPr="003C2462" w:rsidRDefault="003A0003" w:rsidP="003A0003">
            <w:pPr>
              <w:jc w:val="center"/>
              <w:rPr>
                <w:szCs w:val="28"/>
              </w:rPr>
            </w:pPr>
            <w:r>
              <w:t>69 (</w:t>
            </w:r>
            <w:r w:rsidRPr="0060450A">
              <w:t>65</w:t>
            </w:r>
            <w:r>
              <w:t>,</w:t>
            </w:r>
            <w:r w:rsidRPr="0060450A">
              <w:t>7%</w:t>
            </w:r>
            <w:r>
              <w:t>)</w:t>
            </w:r>
          </w:p>
        </w:tc>
        <w:tc>
          <w:tcPr>
            <w:tcW w:w="1037" w:type="pct"/>
            <w:vMerge w:val="restart"/>
            <w:vAlign w:val="top"/>
          </w:tcPr>
          <w:p w14:paraId="3667097F" w14:textId="77777777" w:rsidR="003A0003" w:rsidRDefault="003A0003" w:rsidP="003A0003">
            <w:pPr>
              <w:jc w:val="center"/>
            </w:pPr>
            <w:r>
              <w:t>0,805</w:t>
            </w:r>
          </w:p>
          <w:p w14:paraId="7C3CA8F6" w14:textId="50D036A0" w:rsidR="003A0003" w:rsidRPr="003C2462" w:rsidRDefault="003A0003" w:rsidP="003A0003">
            <w:pPr>
              <w:jc w:val="center"/>
            </w:pPr>
            <w:r>
              <w:t>(0,477-1,359)</w:t>
            </w:r>
          </w:p>
        </w:tc>
        <w:tc>
          <w:tcPr>
            <w:tcW w:w="608" w:type="pct"/>
            <w:vMerge w:val="restart"/>
          </w:tcPr>
          <w:p w14:paraId="3E2AEC77" w14:textId="34BF20B0" w:rsidR="003A0003" w:rsidRPr="003C2462" w:rsidRDefault="003A0003" w:rsidP="003A0003">
            <w:pPr>
              <w:jc w:val="center"/>
              <w:rPr>
                <w:szCs w:val="28"/>
              </w:rPr>
            </w:pPr>
            <w:r>
              <w:rPr>
                <w:szCs w:val="28"/>
              </w:rPr>
              <w:t>0,</w:t>
            </w:r>
            <w:r w:rsidRPr="00802A61">
              <w:rPr>
                <w:szCs w:val="28"/>
              </w:rPr>
              <w:t>4</w:t>
            </w:r>
            <w:r>
              <w:rPr>
                <w:szCs w:val="28"/>
              </w:rPr>
              <w:t>9</w:t>
            </w:r>
            <w:r w:rsidRPr="00802A61">
              <w:rPr>
                <w:szCs w:val="28"/>
              </w:rPr>
              <w:t>7</w:t>
            </w:r>
          </w:p>
        </w:tc>
      </w:tr>
      <w:tr w:rsidR="003A0003" w14:paraId="5003F576" w14:textId="77777777" w:rsidTr="00C81878">
        <w:trPr>
          <w:trHeight w:val="70"/>
        </w:trPr>
        <w:tc>
          <w:tcPr>
            <w:tcW w:w="1572" w:type="pct"/>
          </w:tcPr>
          <w:p w14:paraId="143E8452" w14:textId="0EE087B1" w:rsidR="003A0003" w:rsidRPr="003C2462" w:rsidRDefault="003A0003" w:rsidP="003A0003">
            <w:pPr>
              <w:rPr>
                <w:szCs w:val="28"/>
              </w:rPr>
            </w:pPr>
            <w:r>
              <w:rPr>
                <w:szCs w:val="28"/>
              </w:rPr>
              <w:t>Nông thôn và hải đảo</w:t>
            </w:r>
          </w:p>
        </w:tc>
        <w:tc>
          <w:tcPr>
            <w:tcW w:w="846" w:type="pct"/>
            <w:vAlign w:val="top"/>
          </w:tcPr>
          <w:p w14:paraId="3D6703FF" w14:textId="0E940839" w:rsidR="003A0003" w:rsidRPr="003C2462" w:rsidRDefault="003A0003" w:rsidP="003A0003">
            <w:pPr>
              <w:jc w:val="center"/>
              <w:rPr>
                <w:szCs w:val="28"/>
              </w:rPr>
            </w:pPr>
            <w:r w:rsidRPr="00351C25">
              <w:t>57 (39,3%)</w:t>
            </w:r>
          </w:p>
        </w:tc>
        <w:tc>
          <w:tcPr>
            <w:tcW w:w="937" w:type="pct"/>
            <w:vAlign w:val="top"/>
          </w:tcPr>
          <w:p w14:paraId="34112F0B" w14:textId="2BBED99E" w:rsidR="003A0003" w:rsidRPr="003C2462" w:rsidRDefault="003A0003" w:rsidP="003A0003">
            <w:pPr>
              <w:jc w:val="center"/>
              <w:rPr>
                <w:szCs w:val="28"/>
              </w:rPr>
            </w:pPr>
            <w:r>
              <w:t>88 (</w:t>
            </w:r>
            <w:r w:rsidRPr="00AC74A4">
              <w:t>60</w:t>
            </w:r>
            <w:r>
              <w:t>,</w:t>
            </w:r>
            <w:r w:rsidRPr="00AC74A4">
              <w:t>7%</w:t>
            </w:r>
            <w:r>
              <w:t>)</w:t>
            </w:r>
          </w:p>
        </w:tc>
        <w:tc>
          <w:tcPr>
            <w:tcW w:w="1037" w:type="pct"/>
            <w:vMerge/>
            <w:vAlign w:val="top"/>
          </w:tcPr>
          <w:p w14:paraId="124697EF" w14:textId="77777777" w:rsidR="003A0003" w:rsidRPr="003C2462" w:rsidRDefault="003A0003" w:rsidP="003A0003">
            <w:pPr>
              <w:jc w:val="center"/>
            </w:pPr>
          </w:p>
        </w:tc>
        <w:tc>
          <w:tcPr>
            <w:tcW w:w="608" w:type="pct"/>
            <w:vMerge/>
          </w:tcPr>
          <w:p w14:paraId="393F649F" w14:textId="77777777" w:rsidR="003A0003" w:rsidRPr="003C2462" w:rsidRDefault="003A0003" w:rsidP="003A0003">
            <w:pPr>
              <w:jc w:val="center"/>
              <w:rPr>
                <w:szCs w:val="28"/>
              </w:rPr>
            </w:pPr>
          </w:p>
        </w:tc>
      </w:tr>
    </w:tbl>
    <w:p w14:paraId="2D029E1D" w14:textId="37C2636E" w:rsidR="00E64758" w:rsidRDefault="00B0209D" w:rsidP="00853289">
      <w:pPr>
        <w:tabs>
          <w:tab w:val="left" w:pos="2400"/>
        </w:tabs>
        <w:spacing w:before="160"/>
      </w:pPr>
      <w:r>
        <w:t xml:space="preserve">Nhận xét: </w:t>
      </w:r>
      <w:r w:rsidR="005B5559">
        <w:t xml:space="preserve">đánh giá mối liên quan giữa khu vực địa lý và TTDD </w:t>
      </w:r>
      <w:r w:rsidR="00905CAF">
        <w:t>t</w:t>
      </w:r>
      <w:r w:rsidR="00FB7AD3">
        <w:t>heo BMI, t</w:t>
      </w:r>
      <w:r w:rsidR="00B33E2D">
        <w:t xml:space="preserve">ỷ lệ </w:t>
      </w:r>
      <w:r>
        <w:t xml:space="preserve">bệnh nhân SDD ở khu vực thành phố 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473555">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93" w:name="_Toc126527752"/>
      <w:r w:rsidR="00853289">
        <w:t xml:space="preserve"> </w:t>
      </w:r>
      <w:r w:rsidR="00FB7AD3">
        <w:t>Theo SGA, t</w:t>
      </w:r>
      <w:r w:rsidR="00B33E2D">
        <w:t xml:space="preserve">ỷ lệ </w:t>
      </w:r>
      <w:r w:rsidR="00E64758">
        <w:t xml:space="preserve">bệnh nhân SDD ở khu vực thành phố là </w:t>
      </w:r>
      <w:r w:rsidR="00E64758" w:rsidRPr="006B18A8">
        <w:t>3</w:t>
      </w:r>
      <w:r w:rsidR="002258A4">
        <w:t>4</w:t>
      </w:r>
      <w:r w:rsidR="00473555">
        <w:t>,</w:t>
      </w:r>
      <w:r w:rsidR="002258A4">
        <w:t>3</w:t>
      </w:r>
      <w:r w:rsidR="00E64758" w:rsidRPr="006B18A8">
        <w:t>%</w:t>
      </w:r>
      <w:r w:rsidR="00E64758">
        <w:t xml:space="preserve"> thấp hơn</w:t>
      </w:r>
      <w:r w:rsidR="00900837">
        <w:t xml:space="preserve"> không nhiều so với</w:t>
      </w:r>
      <w:r w:rsidR="00E64758">
        <w:t xml:space="preserve"> khu vực nông thôn và hải đảo là </w:t>
      </w:r>
      <w:r w:rsidR="00E64758" w:rsidRPr="00D16334">
        <w:t>3</w:t>
      </w:r>
      <w:r w:rsidR="002258A4">
        <w:t>9</w:t>
      </w:r>
      <w:r w:rsidR="00473555">
        <w:t>,</w:t>
      </w:r>
      <w:r w:rsidR="002258A4">
        <w:t>3</w:t>
      </w:r>
      <w:r w:rsidR="00E64758" w:rsidRPr="00D16334">
        <w:t>%</w:t>
      </w:r>
      <w:r w:rsidR="00473555">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93"/>
      <w:r>
        <w:t>Mối liên quan thời gian chẩn đoán bệnh và tình trạng dinh dưỡng</w:t>
      </w:r>
    </w:p>
    <w:p w14:paraId="08C4AD27" w14:textId="79413ACE" w:rsidR="00334897" w:rsidRDefault="00334897" w:rsidP="00334897">
      <w:pPr>
        <w:pStyle w:val="Caption"/>
        <w:jc w:val="both"/>
        <w:rPr>
          <w:bCs/>
        </w:rPr>
      </w:pPr>
      <w:bookmarkStart w:id="94" w:name="_Toc134606420"/>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3</w:t>
      </w:r>
      <w:r w:rsidR="00CF667C">
        <w:fldChar w:fldCharType="end"/>
      </w:r>
      <w:r w:rsidRPr="008977C9">
        <w:rPr>
          <w:bCs/>
        </w:rPr>
        <w:t>.</w:t>
      </w:r>
      <w:r>
        <w:rPr>
          <w:bCs/>
        </w:rPr>
        <w:t xml:space="preserve"> </w:t>
      </w:r>
      <w:r w:rsidRPr="008977C9">
        <w:rPr>
          <w:bCs/>
        </w:rPr>
        <w:t>Mối liên quan giữa thời gian chẩn đoán và TTDD</w:t>
      </w:r>
      <w:bookmarkEnd w:id="94"/>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2A15EF" w:rsidRDefault="00395D3E" w:rsidP="001D102B">
            <w:pPr>
              <w:jc w:val="center"/>
              <w:rPr>
                <w:b/>
                <w:bCs/>
              </w:rPr>
            </w:pPr>
            <w:r>
              <w:rPr>
                <w:b/>
                <w:bCs/>
                <w:szCs w:val="28"/>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2A15EF" w:rsidRDefault="00395D3E" w:rsidP="001D102B">
            <w:pPr>
              <w:jc w:val="right"/>
              <w:rPr>
                <w:b/>
                <w:bCs/>
                <w:szCs w:val="28"/>
              </w:rPr>
            </w:pPr>
            <w:r>
              <w:rPr>
                <w:b/>
                <w:bCs/>
                <w:szCs w:val="28"/>
              </w:rPr>
              <w:t>TTDD</w:t>
            </w:r>
          </w:p>
          <w:p w14:paraId="66A12395" w14:textId="77777777" w:rsidR="00395D3E" w:rsidRDefault="00395D3E" w:rsidP="00395D3E">
            <w:pPr>
              <w:rPr>
                <w:b/>
                <w:bCs/>
                <w:szCs w:val="28"/>
              </w:rPr>
            </w:pPr>
            <w:r>
              <w:rPr>
                <w:b/>
                <w:bCs/>
                <w:szCs w:val="28"/>
              </w:rPr>
              <w:t>Thời gian</w:t>
            </w:r>
          </w:p>
          <w:p w14:paraId="78012AEB" w14:textId="4EDF04F6" w:rsidR="00395D3E" w:rsidRPr="002A15EF" w:rsidRDefault="00395D3E" w:rsidP="00395D3E">
            <w:pPr>
              <w:rPr>
                <w:b/>
                <w:bCs/>
                <w:szCs w:val="28"/>
              </w:rPr>
            </w:pPr>
            <w:r>
              <w:rPr>
                <w:b/>
                <w:bCs/>
                <w:szCs w:val="28"/>
              </w:rPr>
              <w:t>chẩn đoán</w:t>
            </w:r>
          </w:p>
        </w:tc>
        <w:tc>
          <w:tcPr>
            <w:tcW w:w="846" w:type="pct"/>
          </w:tcPr>
          <w:p w14:paraId="5FD87440" w14:textId="6DB6B815" w:rsidR="00395D3E" w:rsidRDefault="00395D3E" w:rsidP="001D102B">
            <w:pPr>
              <w:jc w:val="center"/>
              <w:rPr>
                <w:b/>
                <w:bCs/>
                <w:szCs w:val="28"/>
              </w:rPr>
            </w:pPr>
            <w:r>
              <w:rPr>
                <w:b/>
                <w:bCs/>
                <w:szCs w:val="28"/>
              </w:rPr>
              <w:t>SDD</w:t>
            </w:r>
          </w:p>
          <w:p w14:paraId="0DF0B742" w14:textId="77777777" w:rsidR="00395D3E" w:rsidRPr="002A15EF" w:rsidRDefault="00395D3E" w:rsidP="001D102B">
            <w:pPr>
              <w:jc w:val="center"/>
              <w:rPr>
                <w:b/>
                <w:bCs/>
              </w:rPr>
            </w:pPr>
            <w:r>
              <w:rPr>
                <w:b/>
                <w:bCs/>
                <w:szCs w:val="28"/>
              </w:rPr>
              <w:t xml:space="preserve">(n, </w:t>
            </w:r>
            <w:r w:rsidRPr="002A15EF">
              <w:rPr>
                <w:b/>
                <w:bCs/>
                <w:szCs w:val="28"/>
              </w:rPr>
              <w:t>%</w:t>
            </w:r>
            <w:r>
              <w:rPr>
                <w:b/>
                <w:bCs/>
                <w:szCs w:val="28"/>
              </w:rPr>
              <w:t>)</w:t>
            </w:r>
          </w:p>
        </w:tc>
        <w:tc>
          <w:tcPr>
            <w:tcW w:w="937" w:type="pct"/>
          </w:tcPr>
          <w:p w14:paraId="66B32A0D" w14:textId="4C0706E1" w:rsidR="00395D3E" w:rsidRPr="002A15EF" w:rsidRDefault="00E2256F" w:rsidP="001D102B">
            <w:pPr>
              <w:jc w:val="center"/>
              <w:rPr>
                <w:b/>
                <w:bCs/>
                <w:szCs w:val="28"/>
              </w:rPr>
            </w:pPr>
            <w:r>
              <w:rPr>
                <w:b/>
                <w:bCs/>
                <w:szCs w:val="28"/>
              </w:rPr>
              <w:t xml:space="preserve">Không </w:t>
            </w:r>
            <w:r w:rsidR="00395D3E">
              <w:rPr>
                <w:b/>
                <w:bCs/>
                <w:szCs w:val="28"/>
              </w:rPr>
              <w:t>SDD (</w:t>
            </w:r>
            <w:r w:rsidR="00395D3E" w:rsidRPr="002A15EF">
              <w:rPr>
                <w:b/>
                <w:bCs/>
                <w:szCs w:val="28"/>
              </w:rPr>
              <w:t>n</w:t>
            </w:r>
            <w:r w:rsidR="00395D3E">
              <w:rPr>
                <w:b/>
                <w:bCs/>
                <w:szCs w:val="28"/>
              </w:rPr>
              <w:t xml:space="preserve">, </w:t>
            </w:r>
            <w:r w:rsidR="00395D3E" w:rsidRPr="002A15EF">
              <w:rPr>
                <w:b/>
                <w:bCs/>
                <w:szCs w:val="28"/>
              </w:rPr>
              <w:t>%</w:t>
            </w:r>
            <w:r w:rsidR="00395D3E">
              <w:rPr>
                <w:b/>
                <w:bCs/>
                <w:szCs w:val="28"/>
              </w:rPr>
              <w:t>)</w:t>
            </w:r>
          </w:p>
        </w:tc>
        <w:tc>
          <w:tcPr>
            <w:tcW w:w="1037" w:type="pct"/>
          </w:tcPr>
          <w:p w14:paraId="02613514" w14:textId="77777777" w:rsidR="00395D3E" w:rsidRDefault="00395D3E" w:rsidP="001D102B">
            <w:pPr>
              <w:jc w:val="center"/>
              <w:rPr>
                <w:b/>
                <w:bCs/>
              </w:rPr>
            </w:pPr>
            <w:r>
              <w:rPr>
                <w:b/>
                <w:bCs/>
              </w:rPr>
              <w:t>OR</w:t>
            </w:r>
          </w:p>
          <w:p w14:paraId="663DF982" w14:textId="77777777" w:rsidR="00395D3E" w:rsidRPr="002A15EF" w:rsidRDefault="00395D3E" w:rsidP="001D102B">
            <w:pPr>
              <w:jc w:val="center"/>
              <w:rPr>
                <w:b/>
                <w:bCs/>
              </w:rPr>
            </w:pPr>
            <w:r>
              <w:rPr>
                <w:b/>
                <w:bCs/>
              </w:rPr>
              <w:t>(95% CI)</w:t>
            </w:r>
          </w:p>
        </w:tc>
        <w:tc>
          <w:tcPr>
            <w:tcW w:w="608" w:type="pct"/>
          </w:tcPr>
          <w:p w14:paraId="7299E7BD" w14:textId="77777777" w:rsidR="00395D3E" w:rsidRPr="002A15EF" w:rsidRDefault="00395D3E" w:rsidP="001D102B">
            <w:pPr>
              <w:jc w:val="center"/>
              <w:rPr>
                <w:b/>
                <w:bCs/>
                <w:szCs w:val="28"/>
              </w:rPr>
            </w:pPr>
            <w:r w:rsidRPr="002A15EF">
              <w:rPr>
                <w:b/>
                <w:bCs/>
                <w:szCs w:val="28"/>
              </w:rPr>
              <w:t>p</w:t>
            </w:r>
          </w:p>
        </w:tc>
      </w:tr>
      <w:tr w:rsidR="001278C8" w14:paraId="40BEDF9B" w14:textId="77777777" w:rsidTr="008D63FB">
        <w:trPr>
          <w:trHeight w:val="354"/>
        </w:trPr>
        <w:tc>
          <w:tcPr>
            <w:tcW w:w="1572" w:type="pct"/>
          </w:tcPr>
          <w:p w14:paraId="0AD0064D" w14:textId="01F3F301" w:rsidR="001278C8" w:rsidRPr="003C2462" w:rsidRDefault="001278C8" w:rsidP="001278C8">
            <w:pPr>
              <w:rPr>
                <w:szCs w:val="28"/>
              </w:rPr>
            </w:pPr>
            <w:r>
              <w:rPr>
                <w:szCs w:val="28"/>
              </w:rPr>
              <w:t>Trước 2 tháng</w:t>
            </w:r>
          </w:p>
        </w:tc>
        <w:tc>
          <w:tcPr>
            <w:tcW w:w="846" w:type="pct"/>
            <w:vAlign w:val="top"/>
          </w:tcPr>
          <w:p w14:paraId="698E6288" w14:textId="63BC4D4C" w:rsidR="001278C8" w:rsidRPr="003C2462" w:rsidRDefault="001278C8" w:rsidP="001278C8">
            <w:pPr>
              <w:jc w:val="center"/>
              <w:rPr>
                <w:szCs w:val="28"/>
              </w:rPr>
            </w:pPr>
            <w:r w:rsidRPr="00EC7A8A">
              <w:t>63 (32,3%)</w:t>
            </w:r>
          </w:p>
        </w:tc>
        <w:tc>
          <w:tcPr>
            <w:tcW w:w="937" w:type="pct"/>
            <w:vAlign w:val="top"/>
          </w:tcPr>
          <w:p w14:paraId="1666DBD8" w14:textId="7F9D3A08" w:rsidR="001278C8" w:rsidRPr="003C2462" w:rsidRDefault="001278C8" w:rsidP="001278C8">
            <w:pPr>
              <w:jc w:val="center"/>
              <w:rPr>
                <w:szCs w:val="28"/>
              </w:rPr>
            </w:pPr>
            <w:r>
              <w:t>132 (</w:t>
            </w:r>
            <w:r w:rsidRPr="006A3897">
              <w:t>67</w:t>
            </w:r>
            <w:r>
              <w:t>,</w:t>
            </w:r>
            <w:r w:rsidRPr="006A3897">
              <w:t>7%</w:t>
            </w:r>
            <w:r>
              <w:t>)</w:t>
            </w:r>
          </w:p>
        </w:tc>
        <w:tc>
          <w:tcPr>
            <w:tcW w:w="1037" w:type="pct"/>
            <w:vMerge w:val="restart"/>
            <w:vAlign w:val="top"/>
          </w:tcPr>
          <w:p w14:paraId="67AE6F6E" w14:textId="77777777" w:rsidR="001278C8" w:rsidRDefault="001278C8" w:rsidP="001278C8">
            <w:pPr>
              <w:jc w:val="center"/>
            </w:pPr>
            <w:r>
              <w:t>0,664</w:t>
            </w:r>
          </w:p>
          <w:p w14:paraId="1536E4B8" w14:textId="13A3B942" w:rsidR="001278C8" w:rsidRPr="003C2462" w:rsidRDefault="001278C8" w:rsidP="001278C8">
            <w:pPr>
              <w:jc w:val="center"/>
            </w:pPr>
            <w:r>
              <w:t>(0,359-1,227)</w:t>
            </w:r>
          </w:p>
        </w:tc>
        <w:tc>
          <w:tcPr>
            <w:tcW w:w="608" w:type="pct"/>
            <w:vMerge w:val="restart"/>
          </w:tcPr>
          <w:p w14:paraId="75F12FAC" w14:textId="7ADEC535" w:rsidR="001278C8" w:rsidRPr="003C2462" w:rsidRDefault="001278C8" w:rsidP="001278C8">
            <w:pPr>
              <w:jc w:val="center"/>
              <w:rPr>
                <w:szCs w:val="28"/>
              </w:rPr>
            </w:pPr>
            <w:r>
              <w:rPr>
                <w:szCs w:val="28"/>
              </w:rPr>
              <w:t>0,250</w:t>
            </w:r>
          </w:p>
        </w:tc>
      </w:tr>
      <w:tr w:rsidR="001278C8" w14:paraId="68D826BE" w14:textId="77777777" w:rsidTr="008D63FB">
        <w:trPr>
          <w:trHeight w:val="70"/>
        </w:trPr>
        <w:tc>
          <w:tcPr>
            <w:tcW w:w="1572" w:type="pct"/>
          </w:tcPr>
          <w:p w14:paraId="75951C8A" w14:textId="252DE6A8" w:rsidR="001278C8" w:rsidRPr="003C2462" w:rsidRDefault="001278C8" w:rsidP="001278C8">
            <w:pPr>
              <w:rPr>
                <w:szCs w:val="28"/>
              </w:rPr>
            </w:pPr>
            <w:r>
              <w:rPr>
                <w:szCs w:val="28"/>
              </w:rPr>
              <w:t>Từ 2 tháng trở lên</w:t>
            </w:r>
          </w:p>
        </w:tc>
        <w:tc>
          <w:tcPr>
            <w:tcW w:w="846" w:type="pct"/>
            <w:vAlign w:val="top"/>
          </w:tcPr>
          <w:p w14:paraId="7474D52A" w14:textId="5294AC7C" w:rsidR="001278C8" w:rsidRPr="003C2462" w:rsidRDefault="001278C8" w:rsidP="001278C8">
            <w:pPr>
              <w:jc w:val="center"/>
              <w:rPr>
                <w:szCs w:val="28"/>
              </w:rPr>
            </w:pPr>
            <w:r w:rsidRPr="00EC7A8A">
              <w:t>23 (41,8%)</w:t>
            </w:r>
          </w:p>
        </w:tc>
        <w:tc>
          <w:tcPr>
            <w:tcW w:w="937" w:type="pct"/>
            <w:vAlign w:val="top"/>
          </w:tcPr>
          <w:p w14:paraId="41228FFD" w14:textId="18BF4186" w:rsidR="001278C8" w:rsidRPr="003C2462" w:rsidRDefault="001278C8" w:rsidP="001278C8">
            <w:pPr>
              <w:jc w:val="center"/>
              <w:rPr>
                <w:szCs w:val="28"/>
              </w:rPr>
            </w:pPr>
            <w:r>
              <w:t>32 (</w:t>
            </w:r>
            <w:r w:rsidRPr="003222B5">
              <w:t>58</w:t>
            </w:r>
            <w:r>
              <w:t>,</w:t>
            </w:r>
            <w:r w:rsidRPr="003222B5">
              <w:t>2%</w:t>
            </w:r>
            <w:r>
              <w:t>)</w:t>
            </w:r>
          </w:p>
        </w:tc>
        <w:tc>
          <w:tcPr>
            <w:tcW w:w="1037" w:type="pct"/>
            <w:vMerge/>
            <w:vAlign w:val="top"/>
          </w:tcPr>
          <w:p w14:paraId="65FAADC1" w14:textId="77777777" w:rsidR="001278C8" w:rsidRPr="003C2462" w:rsidRDefault="001278C8" w:rsidP="001278C8">
            <w:pPr>
              <w:jc w:val="center"/>
            </w:pPr>
          </w:p>
        </w:tc>
        <w:tc>
          <w:tcPr>
            <w:tcW w:w="608" w:type="pct"/>
            <w:vMerge/>
          </w:tcPr>
          <w:p w14:paraId="5CE8C4F1" w14:textId="77777777" w:rsidR="001278C8" w:rsidRPr="003C2462" w:rsidRDefault="001278C8" w:rsidP="001278C8">
            <w:pPr>
              <w:jc w:val="center"/>
              <w:rPr>
                <w:szCs w:val="28"/>
              </w:rPr>
            </w:pPr>
          </w:p>
        </w:tc>
      </w:tr>
      <w:tr w:rsidR="001278C8" w14:paraId="5E25CD2B" w14:textId="77777777" w:rsidTr="001D102B">
        <w:tc>
          <w:tcPr>
            <w:tcW w:w="5000" w:type="pct"/>
            <w:gridSpan w:val="5"/>
            <w:tcBorders>
              <w:tl2br w:val="nil"/>
            </w:tcBorders>
          </w:tcPr>
          <w:p w14:paraId="47533505" w14:textId="77777777" w:rsidR="001278C8" w:rsidRPr="002A15EF" w:rsidRDefault="001278C8" w:rsidP="001278C8">
            <w:pPr>
              <w:jc w:val="center"/>
              <w:rPr>
                <w:b/>
                <w:bCs/>
              </w:rPr>
            </w:pPr>
            <w:r>
              <w:rPr>
                <w:b/>
                <w:bCs/>
                <w:szCs w:val="28"/>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2A15EF" w:rsidRDefault="001278C8" w:rsidP="001278C8">
            <w:pPr>
              <w:jc w:val="right"/>
              <w:rPr>
                <w:b/>
                <w:bCs/>
                <w:szCs w:val="28"/>
              </w:rPr>
            </w:pPr>
            <w:r>
              <w:rPr>
                <w:b/>
                <w:bCs/>
                <w:szCs w:val="28"/>
              </w:rPr>
              <w:t>TTDD</w:t>
            </w:r>
          </w:p>
          <w:p w14:paraId="6E5C0AE7" w14:textId="77777777" w:rsidR="001278C8" w:rsidRDefault="001278C8" w:rsidP="001278C8">
            <w:pPr>
              <w:rPr>
                <w:b/>
                <w:bCs/>
                <w:szCs w:val="28"/>
              </w:rPr>
            </w:pPr>
            <w:r>
              <w:rPr>
                <w:b/>
                <w:bCs/>
                <w:szCs w:val="28"/>
              </w:rPr>
              <w:t>Thời gian</w:t>
            </w:r>
          </w:p>
          <w:p w14:paraId="068D5C76" w14:textId="5C1B3B06" w:rsidR="001278C8" w:rsidRPr="002A15EF" w:rsidRDefault="001278C8" w:rsidP="001278C8">
            <w:pPr>
              <w:rPr>
                <w:b/>
                <w:bCs/>
                <w:szCs w:val="28"/>
              </w:rPr>
            </w:pPr>
            <w:r>
              <w:rPr>
                <w:b/>
                <w:bCs/>
                <w:szCs w:val="28"/>
              </w:rPr>
              <w:t>chẩn đoán</w:t>
            </w:r>
          </w:p>
        </w:tc>
        <w:tc>
          <w:tcPr>
            <w:tcW w:w="846" w:type="pct"/>
          </w:tcPr>
          <w:p w14:paraId="7820DB4D" w14:textId="736041C7" w:rsidR="001278C8" w:rsidRDefault="001278C8" w:rsidP="001278C8">
            <w:pPr>
              <w:jc w:val="center"/>
              <w:rPr>
                <w:b/>
                <w:bCs/>
                <w:szCs w:val="28"/>
              </w:rPr>
            </w:pPr>
            <w:r>
              <w:rPr>
                <w:b/>
                <w:bCs/>
                <w:szCs w:val="28"/>
              </w:rPr>
              <w:t>SDD</w:t>
            </w:r>
          </w:p>
          <w:p w14:paraId="1F8A2145" w14:textId="77777777" w:rsidR="001278C8" w:rsidRPr="002A15EF" w:rsidRDefault="001278C8" w:rsidP="001278C8">
            <w:pPr>
              <w:jc w:val="center"/>
              <w:rPr>
                <w:b/>
                <w:bCs/>
              </w:rPr>
            </w:pPr>
            <w:r>
              <w:rPr>
                <w:b/>
                <w:bCs/>
                <w:szCs w:val="28"/>
              </w:rPr>
              <w:t xml:space="preserve">(n, </w:t>
            </w:r>
            <w:r w:rsidRPr="002A15EF">
              <w:rPr>
                <w:b/>
                <w:bCs/>
                <w:szCs w:val="28"/>
              </w:rPr>
              <w:t>%</w:t>
            </w:r>
            <w:r>
              <w:rPr>
                <w:b/>
                <w:bCs/>
                <w:szCs w:val="28"/>
              </w:rPr>
              <w:t>)</w:t>
            </w:r>
          </w:p>
        </w:tc>
        <w:tc>
          <w:tcPr>
            <w:tcW w:w="937" w:type="pct"/>
          </w:tcPr>
          <w:p w14:paraId="112B1721" w14:textId="648F4FE0" w:rsidR="001278C8" w:rsidRPr="002A15EF" w:rsidRDefault="001278C8" w:rsidP="001278C8">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3D231645" w14:textId="77777777" w:rsidR="001278C8" w:rsidRDefault="001278C8" w:rsidP="001278C8">
            <w:pPr>
              <w:jc w:val="center"/>
              <w:rPr>
                <w:b/>
                <w:bCs/>
              </w:rPr>
            </w:pPr>
            <w:r>
              <w:rPr>
                <w:b/>
                <w:bCs/>
              </w:rPr>
              <w:t>OR</w:t>
            </w:r>
          </w:p>
          <w:p w14:paraId="061A2146" w14:textId="77777777" w:rsidR="001278C8" w:rsidRPr="002A15EF" w:rsidRDefault="001278C8" w:rsidP="001278C8">
            <w:pPr>
              <w:jc w:val="center"/>
              <w:rPr>
                <w:b/>
                <w:bCs/>
              </w:rPr>
            </w:pPr>
            <w:r>
              <w:rPr>
                <w:b/>
                <w:bCs/>
              </w:rPr>
              <w:t>(95% CI)</w:t>
            </w:r>
          </w:p>
        </w:tc>
        <w:tc>
          <w:tcPr>
            <w:tcW w:w="608" w:type="pct"/>
          </w:tcPr>
          <w:p w14:paraId="337B237E" w14:textId="77777777" w:rsidR="001278C8" w:rsidRPr="002A15EF" w:rsidRDefault="001278C8" w:rsidP="001278C8">
            <w:pPr>
              <w:jc w:val="center"/>
              <w:rPr>
                <w:b/>
                <w:bCs/>
                <w:szCs w:val="28"/>
              </w:rPr>
            </w:pPr>
            <w:r w:rsidRPr="002A15EF">
              <w:rPr>
                <w:b/>
                <w:bCs/>
                <w:szCs w:val="28"/>
              </w:rPr>
              <w:t>p</w:t>
            </w:r>
          </w:p>
        </w:tc>
      </w:tr>
      <w:tr w:rsidR="0010067A" w14:paraId="10759D70" w14:textId="77777777" w:rsidTr="00006E5D">
        <w:trPr>
          <w:trHeight w:val="354"/>
        </w:trPr>
        <w:tc>
          <w:tcPr>
            <w:tcW w:w="1572" w:type="pct"/>
          </w:tcPr>
          <w:p w14:paraId="1A4C613B" w14:textId="4A31F3BF" w:rsidR="0010067A" w:rsidRPr="003C2462" w:rsidRDefault="0010067A" w:rsidP="0010067A">
            <w:pPr>
              <w:rPr>
                <w:szCs w:val="28"/>
              </w:rPr>
            </w:pPr>
            <w:r>
              <w:rPr>
                <w:szCs w:val="28"/>
              </w:rPr>
              <w:t>Trước 2 tháng</w:t>
            </w:r>
          </w:p>
        </w:tc>
        <w:tc>
          <w:tcPr>
            <w:tcW w:w="846" w:type="pct"/>
            <w:vAlign w:val="top"/>
          </w:tcPr>
          <w:p w14:paraId="7F3AD4F1" w14:textId="00B7E541" w:rsidR="0010067A" w:rsidRPr="003C2462" w:rsidRDefault="0010067A" w:rsidP="0010067A">
            <w:pPr>
              <w:jc w:val="center"/>
              <w:rPr>
                <w:szCs w:val="28"/>
              </w:rPr>
            </w:pPr>
            <w:r w:rsidRPr="00FE7A1A">
              <w:t>68 (34,9%)</w:t>
            </w:r>
          </w:p>
        </w:tc>
        <w:tc>
          <w:tcPr>
            <w:tcW w:w="937" w:type="pct"/>
            <w:vAlign w:val="top"/>
          </w:tcPr>
          <w:p w14:paraId="0F0830D1" w14:textId="01AF12D0" w:rsidR="0010067A" w:rsidRPr="003C2462" w:rsidRDefault="0010067A" w:rsidP="0010067A">
            <w:pPr>
              <w:jc w:val="center"/>
              <w:rPr>
                <w:szCs w:val="28"/>
              </w:rPr>
            </w:pPr>
            <w:r>
              <w:t>127 (</w:t>
            </w:r>
            <w:r w:rsidRPr="000A147F">
              <w:t>65</w:t>
            </w:r>
            <w:r>
              <w:t>,</w:t>
            </w:r>
            <w:r w:rsidRPr="000A147F">
              <w:t>1%</w:t>
            </w:r>
            <w:r>
              <w:t>)</w:t>
            </w:r>
          </w:p>
        </w:tc>
        <w:tc>
          <w:tcPr>
            <w:tcW w:w="1037" w:type="pct"/>
            <w:vMerge w:val="restart"/>
            <w:vAlign w:val="top"/>
          </w:tcPr>
          <w:p w14:paraId="4A36FA9E" w14:textId="77777777" w:rsidR="0010067A" w:rsidRDefault="0010067A" w:rsidP="0010067A">
            <w:pPr>
              <w:jc w:val="center"/>
            </w:pPr>
            <w:r>
              <w:t>0,643</w:t>
            </w:r>
          </w:p>
          <w:p w14:paraId="2D6AAE6F" w14:textId="69AE9306" w:rsidR="0010067A" w:rsidRPr="003C2462" w:rsidRDefault="0010067A" w:rsidP="0010067A">
            <w:pPr>
              <w:jc w:val="center"/>
            </w:pPr>
            <w:r>
              <w:t>(0,350-1,179)</w:t>
            </w:r>
          </w:p>
        </w:tc>
        <w:tc>
          <w:tcPr>
            <w:tcW w:w="608" w:type="pct"/>
            <w:vMerge w:val="restart"/>
          </w:tcPr>
          <w:p w14:paraId="70B2A520" w14:textId="6793EC89" w:rsidR="0010067A" w:rsidRPr="003C2462" w:rsidRDefault="0010067A" w:rsidP="0010067A">
            <w:pPr>
              <w:jc w:val="center"/>
              <w:rPr>
                <w:szCs w:val="28"/>
              </w:rPr>
            </w:pPr>
            <w:r>
              <w:rPr>
                <w:szCs w:val="28"/>
              </w:rPr>
              <w:t>0,202</w:t>
            </w:r>
          </w:p>
        </w:tc>
      </w:tr>
      <w:tr w:rsidR="0010067A" w14:paraId="07EC384F" w14:textId="77777777" w:rsidTr="00006E5D">
        <w:trPr>
          <w:trHeight w:val="70"/>
        </w:trPr>
        <w:tc>
          <w:tcPr>
            <w:tcW w:w="1572" w:type="pct"/>
          </w:tcPr>
          <w:p w14:paraId="0B2578E1" w14:textId="251C55F1" w:rsidR="0010067A" w:rsidRPr="003C2462" w:rsidRDefault="0010067A" w:rsidP="0010067A">
            <w:pPr>
              <w:rPr>
                <w:szCs w:val="28"/>
              </w:rPr>
            </w:pPr>
            <w:r>
              <w:rPr>
                <w:szCs w:val="28"/>
              </w:rPr>
              <w:t>Từ 2 tháng trở lên</w:t>
            </w:r>
          </w:p>
        </w:tc>
        <w:tc>
          <w:tcPr>
            <w:tcW w:w="846" w:type="pct"/>
            <w:vAlign w:val="top"/>
          </w:tcPr>
          <w:p w14:paraId="379B0324" w14:textId="756E69AA" w:rsidR="0010067A" w:rsidRPr="003C2462" w:rsidRDefault="0010067A" w:rsidP="0010067A">
            <w:pPr>
              <w:jc w:val="center"/>
              <w:rPr>
                <w:szCs w:val="28"/>
              </w:rPr>
            </w:pPr>
            <w:r w:rsidRPr="00FE7A1A">
              <w:t>25 (45,5%)</w:t>
            </w:r>
          </w:p>
        </w:tc>
        <w:tc>
          <w:tcPr>
            <w:tcW w:w="937" w:type="pct"/>
            <w:vAlign w:val="top"/>
          </w:tcPr>
          <w:p w14:paraId="50D446C8" w14:textId="7D30BDCE" w:rsidR="0010067A" w:rsidRPr="003C2462" w:rsidRDefault="0010067A" w:rsidP="0010067A">
            <w:pPr>
              <w:jc w:val="center"/>
              <w:rPr>
                <w:szCs w:val="28"/>
              </w:rPr>
            </w:pPr>
            <w:r>
              <w:t>30 (</w:t>
            </w:r>
            <w:r w:rsidRPr="00496624">
              <w:t>54</w:t>
            </w:r>
            <w:r>
              <w:t>,</w:t>
            </w:r>
            <w:r w:rsidRPr="00496624">
              <w:t>5%</w:t>
            </w:r>
            <w:r>
              <w:t>)</w:t>
            </w:r>
          </w:p>
        </w:tc>
        <w:tc>
          <w:tcPr>
            <w:tcW w:w="1037" w:type="pct"/>
            <w:vMerge/>
            <w:vAlign w:val="top"/>
          </w:tcPr>
          <w:p w14:paraId="7AAC442A" w14:textId="77777777" w:rsidR="0010067A" w:rsidRPr="003C2462" w:rsidRDefault="0010067A" w:rsidP="0010067A">
            <w:pPr>
              <w:jc w:val="center"/>
            </w:pPr>
          </w:p>
        </w:tc>
        <w:tc>
          <w:tcPr>
            <w:tcW w:w="608" w:type="pct"/>
            <w:vMerge/>
          </w:tcPr>
          <w:p w14:paraId="3DBFF379" w14:textId="77777777" w:rsidR="0010067A" w:rsidRPr="003C2462" w:rsidRDefault="0010067A" w:rsidP="0010067A">
            <w:pPr>
              <w:jc w:val="center"/>
              <w:rPr>
                <w:szCs w:val="28"/>
              </w:rPr>
            </w:pPr>
          </w:p>
        </w:tc>
      </w:tr>
    </w:tbl>
    <w:p w14:paraId="769B2009" w14:textId="708157B5" w:rsidR="00E40206" w:rsidRDefault="00B33E2D" w:rsidP="005B5806">
      <w:pPr>
        <w:tabs>
          <w:tab w:val="left" w:pos="2400"/>
        </w:tabs>
        <w:spacing w:before="160"/>
      </w:pPr>
      <w:r>
        <w:t>Nhận xét:</w:t>
      </w:r>
      <w:r w:rsidR="009F556D">
        <w:t xml:space="preserve"> đ</w:t>
      </w:r>
      <w:r w:rsidR="00357C59">
        <w:t>ánh giá</w:t>
      </w:r>
      <w:r w:rsidR="00F26C7B">
        <w:t xml:space="preserve"> mối liên quan giữa thời gian phát hiện lao phổi với</w:t>
      </w:r>
      <w:r w:rsidR="00357C59">
        <w:t xml:space="preserve"> TTDD </w:t>
      </w:r>
      <w:r>
        <w:t>theo BMI, bệnh nhân có thời gian phát hiện</w:t>
      </w:r>
      <w:r w:rsidR="00674CC1">
        <w:t xml:space="preserve"> </w:t>
      </w:r>
      <w:r w:rsidR="00E653A3">
        <w:t>bệnh</w:t>
      </w:r>
      <w:r>
        <w:t xml:space="preserve"> trước 2 tháng</w:t>
      </w:r>
      <w:r w:rsidR="00674CC1">
        <w:t xml:space="preserve"> có tỷ lệ SDD là</w:t>
      </w:r>
      <w:r>
        <w:t xml:space="preserve"> </w:t>
      </w:r>
      <w:r w:rsidRPr="006B18A8">
        <w:t>32</w:t>
      </w:r>
      <w:r w:rsidR="004021B4">
        <w:t>,</w:t>
      </w:r>
      <w:r w:rsidR="00674CC1">
        <w:t>3</w:t>
      </w:r>
      <w:r w:rsidRPr="006B18A8">
        <w:t>%</w:t>
      </w:r>
      <w:r>
        <w:t xml:space="preserve"> thấp hơn </w:t>
      </w:r>
      <w:r w:rsidR="001701E7">
        <w:t xml:space="preserve">bệnh nhân có thời gian phát hiện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E352B7">
        <w:t>,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w:t>
      </w:r>
      <w:r w:rsidR="00E40206">
        <w:lastRenderedPageBreak/>
        <w:t xml:space="preserve">SGA, bệnh nhân có thời gian phát hiện </w:t>
      </w:r>
      <w:r w:rsidR="00B525BE">
        <w:t>bệnh</w:t>
      </w:r>
      <w:r w:rsidR="00E40206">
        <w:t xml:space="preserve"> trước 2 tháng có tỷ lệ SDD là </w:t>
      </w:r>
      <w:r w:rsidR="00E40206" w:rsidRPr="006B18A8">
        <w:t>3</w:t>
      </w:r>
      <w:r w:rsidR="00340D5D">
        <w:t>4</w:t>
      </w:r>
      <w:r w:rsidR="004021B4">
        <w:t>,</w:t>
      </w:r>
      <w:r w:rsidR="00340D5D">
        <w:t>9</w:t>
      </w:r>
      <w:r w:rsidR="00E40206" w:rsidRPr="006B18A8">
        <w:t>%</w:t>
      </w:r>
      <w:r w:rsidR="00E40206">
        <w:t xml:space="preserve"> thấp hơn bệnh nhân có thời gian phát hiện bệnh từ 2 tháng trở lên là 4</w:t>
      </w:r>
      <w:r w:rsidR="00BB3280">
        <w:t>5</w:t>
      </w:r>
      <w:r w:rsidR="004021B4">
        <w:t>,</w:t>
      </w:r>
      <w:r w:rsidR="00BB3280">
        <w:t>5</w:t>
      </w:r>
      <w:r w:rsidR="00E40206" w:rsidRPr="00D16334">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2B87EB50" w:rsidR="007D6B49" w:rsidRDefault="007D6B49" w:rsidP="007D6B49">
      <w:pPr>
        <w:pStyle w:val="Heading3"/>
      </w:pPr>
      <w:r>
        <w:t>3.2.6. Mối liên quan giữa tiền sử bệnh lý</w:t>
      </w:r>
      <w:r w:rsidR="00FC7A74">
        <w:t xml:space="preserve"> mạn tính</w:t>
      </w:r>
      <w:r>
        <w:t xml:space="preserve"> và tình trạng dinh dưỡng</w:t>
      </w:r>
    </w:p>
    <w:p w14:paraId="608B3F35" w14:textId="16BE27FD" w:rsidR="007D6B49" w:rsidRPr="00B751F1" w:rsidRDefault="0046390A" w:rsidP="0046390A">
      <w:pPr>
        <w:pStyle w:val="Caption"/>
      </w:pPr>
      <w:bookmarkStart w:id="95" w:name="_Toc134606421"/>
      <w:r w:rsidRPr="00B751F1">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4</w:t>
      </w:r>
      <w:r w:rsidR="00CF667C">
        <w:fldChar w:fldCharType="end"/>
      </w:r>
      <w:r w:rsidR="007D6B49" w:rsidRPr="00B751F1">
        <w:t>. Mối liên quan giữa tiền sử bệnh lý</w:t>
      </w:r>
      <w:r w:rsidR="00FC7A74">
        <w:t xml:space="preserve"> mạn tính</w:t>
      </w:r>
      <w:r w:rsidR="007D6B49" w:rsidRPr="00B751F1">
        <w:t xml:space="preserve"> và </w:t>
      </w:r>
      <w:r w:rsidRPr="00B751F1">
        <w:t>TTDD</w:t>
      </w:r>
      <w:bookmarkEnd w:id="9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2A15EF" w:rsidRDefault="007D6B49" w:rsidP="001D102B">
            <w:pPr>
              <w:jc w:val="center"/>
              <w:rPr>
                <w:b/>
                <w:bCs/>
              </w:rPr>
            </w:pPr>
            <w:r>
              <w:rPr>
                <w:b/>
                <w:bCs/>
                <w:szCs w:val="28"/>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2A15EF" w:rsidRDefault="007D6B49" w:rsidP="001D102B">
            <w:pPr>
              <w:jc w:val="right"/>
              <w:rPr>
                <w:b/>
                <w:bCs/>
                <w:szCs w:val="28"/>
              </w:rPr>
            </w:pPr>
            <w:r>
              <w:rPr>
                <w:b/>
                <w:bCs/>
                <w:szCs w:val="28"/>
              </w:rPr>
              <w:t>TTDD</w:t>
            </w:r>
          </w:p>
          <w:p w14:paraId="1E9331AB" w14:textId="77777777" w:rsidR="007D6B49" w:rsidRDefault="007D6B49" w:rsidP="001D102B">
            <w:pPr>
              <w:rPr>
                <w:b/>
                <w:bCs/>
                <w:szCs w:val="28"/>
              </w:rPr>
            </w:pPr>
            <w:r>
              <w:rPr>
                <w:b/>
                <w:bCs/>
                <w:szCs w:val="28"/>
              </w:rPr>
              <w:t>Tiền sử</w:t>
            </w:r>
          </w:p>
          <w:p w14:paraId="796A4C2F" w14:textId="699E312D" w:rsidR="007D6B49" w:rsidRPr="002A15EF" w:rsidRDefault="007D6B49" w:rsidP="001D102B">
            <w:pPr>
              <w:rPr>
                <w:b/>
                <w:bCs/>
                <w:szCs w:val="28"/>
              </w:rPr>
            </w:pPr>
            <w:r>
              <w:rPr>
                <w:b/>
                <w:bCs/>
                <w:szCs w:val="28"/>
              </w:rPr>
              <w:t xml:space="preserve">bệnh </w:t>
            </w:r>
            <w:r w:rsidR="00603D4E">
              <w:rPr>
                <w:b/>
                <w:bCs/>
                <w:szCs w:val="28"/>
              </w:rPr>
              <w:t>lý</w:t>
            </w:r>
          </w:p>
        </w:tc>
        <w:tc>
          <w:tcPr>
            <w:tcW w:w="846" w:type="pct"/>
          </w:tcPr>
          <w:p w14:paraId="7DF9B296" w14:textId="7B1CAD0B" w:rsidR="007D6B49" w:rsidRDefault="007D6B49" w:rsidP="001D102B">
            <w:pPr>
              <w:jc w:val="center"/>
              <w:rPr>
                <w:b/>
                <w:bCs/>
                <w:szCs w:val="28"/>
              </w:rPr>
            </w:pPr>
            <w:r>
              <w:rPr>
                <w:b/>
                <w:bCs/>
                <w:szCs w:val="28"/>
              </w:rPr>
              <w:t>SDD</w:t>
            </w:r>
          </w:p>
          <w:p w14:paraId="6F452D15"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937" w:type="pct"/>
          </w:tcPr>
          <w:p w14:paraId="4BDF83ED" w14:textId="5578FE8A" w:rsidR="007D6B49" w:rsidRPr="002A15EF" w:rsidRDefault="002332ED" w:rsidP="001D102B">
            <w:pPr>
              <w:jc w:val="center"/>
              <w:rPr>
                <w:b/>
                <w:bCs/>
                <w:szCs w:val="28"/>
              </w:rPr>
            </w:pPr>
            <w:r>
              <w:rPr>
                <w:b/>
                <w:bCs/>
                <w:szCs w:val="28"/>
              </w:rPr>
              <w:t xml:space="preserve">Không </w:t>
            </w:r>
            <w:r w:rsidR="007D6B49">
              <w:rPr>
                <w:b/>
                <w:bCs/>
                <w:szCs w:val="28"/>
              </w:rPr>
              <w:t>SDD (</w:t>
            </w:r>
            <w:r w:rsidR="007D6B49" w:rsidRPr="002A15EF">
              <w:rPr>
                <w:b/>
                <w:bCs/>
                <w:szCs w:val="28"/>
              </w:rPr>
              <w:t>n</w:t>
            </w:r>
            <w:r w:rsidR="007D6B49">
              <w:rPr>
                <w:b/>
                <w:bCs/>
                <w:szCs w:val="28"/>
              </w:rPr>
              <w:t xml:space="preserve">, </w:t>
            </w:r>
            <w:r w:rsidR="007D6B49" w:rsidRPr="002A15EF">
              <w:rPr>
                <w:b/>
                <w:bCs/>
                <w:szCs w:val="28"/>
              </w:rPr>
              <w:t>%</w:t>
            </w:r>
            <w:r w:rsidR="007D6B49">
              <w:rPr>
                <w:b/>
                <w:bCs/>
                <w:szCs w:val="28"/>
              </w:rPr>
              <w:t>)</w:t>
            </w:r>
          </w:p>
        </w:tc>
        <w:tc>
          <w:tcPr>
            <w:tcW w:w="1037" w:type="pct"/>
          </w:tcPr>
          <w:p w14:paraId="58D4FA55" w14:textId="77777777" w:rsidR="007D6B49" w:rsidRDefault="007D6B49" w:rsidP="001D102B">
            <w:pPr>
              <w:jc w:val="center"/>
              <w:rPr>
                <w:b/>
                <w:bCs/>
              </w:rPr>
            </w:pPr>
            <w:r>
              <w:rPr>
                <w:b/>
                <w:bCs/>
              </w:rPr>
              <w:t>OR</w:t>
            </w:r>
          </w:p>
          <w:p w14:paraId="7D94638B" w14:textId="77777777" w:rsidR="007D6B49" w:rsidRPr="002A15EF" w:rsidRDefault="007D6B49" w:rsidP="001D102B">
            <w:pPr>
              <w:jc w:val="center"/>
              <w:rPr>
                <w:b/>
                <w:bCs/>
              </w:rPr>
            </w:pPr>
            <w:r>
              <w:rPr>
                <w:b/>
                <w:bCs/>
              </w:rPr>
              <w:t>(95% CI)</w:t>
            </w:r>
          </w:p>
        </w:tc>
        <w:tc>
          <w:tcPr>
            <w:tcW w:w="608" w:type="pct"/>
          </w:tcPr>
          <w:p w14:paraId="40BBD570" w14:textId="77777777" w:rsidR="007D6B49" w:rsidRPr="002A15EF" w:rsidRDefault="007D6B49" w:rsidP="001D102B">
            <w:pPr>
              <w:jc w:val="center"/>
              <w:rPr>
                <w:b/>
                <w:bCs/>
                <w:szCs w:val="28"/>
              </w:rPr>
            </w:pPr>
            <w:r w:rsidRPr="002A15EF">
              <w:rPr>
                <w:b/>
                <w:bCs/>
                <w:szCs w:val="28"/>
              </w:rPr>
              <w:t>p</w:t>
            </w:r>
          </w:p>
        </w:tc>
      </w:tr>
      <w:tr w:rsidR="007D6B49" w14:paraId="3854CA4F" w14:textId="77777777" w:rsidTr="00E610E6">
        <w:trPr>
          <w:trHeight w:val="354"/>
        </w:trPr>
        <w:tc>
          <w:tcPr>
            <w:tcW w:w="1572" w:type="pct"/>
          </w:tcPr>
          <w:p w14:paraId="47FC4913" w14:textId="4E4532EF" w:rsidR="007D6B49" w:rsidRPr="003C2462" w:rsidRDefault="00476864" w:rsidP="001D102B">
            <w:pPr>
              <w:rPr>
                <w:szCs w:val="28"/>
              </w:rPr>
            </w:pPr>
            <w:r>
              <w:rPr>
                <w:szCs w:val="28"/>
              </w:rPr>
              <w:t xml:space="preserve">Không </w:t>
            </w:r>
          </w:p>
        </w:tc>
        <w:tc>
          <w:tcPr>
            <w:tcW w:w="846" w:type="pct"/>
            <w:vAlign w:val="top"/>
          </w:tcPr>
          <w:p w14:paraId="348C3259" w14:textId="1C069EE6" w:rsidR="007D6B49" w:rsidRPr="003C2462" w:rsidRDefault="00BC4BDF" w:rsidP="001D102B">
            <w:pPr>
              <w:jc w:val="center"/>
              <w:rPr>
                <w:szCs w:val="28"/>
              </w:rPr>
            </w:pPr>
            <w:r>
              <w:t>68</w:t>
            </w:r>
            <w:r w:rsidR="009B02B0">
              <w:t xml:space="preserve"> </w:t>
            </w:r>
            <w:r w:rsidR="007D6B49">
              <w:t>(</w:t>
            </w:r>
            <w:r>
              <w:t>37</w:t>
            </w:r>
            <w:r w:rsidR="004021B4">
              <w:t>,</w:t>
            </w:r>
            <w:r>
              <w:t>8</w:t>
            </w:r>
            <w:r w:rsidR="007D6B49">
              <w:t>%)</w:t>
            </w:r>
          </w:p>
        </w:tc>
        <w:tc>
          <w:tcPr>
            <w:tcW w:w="937" w:type="pct"/>
            <w:vAlign w:val="top"/>
          </w:tcPr>
          <w:p w14:paraId="01745A7A" w14:textId="334BC2B0" w:rsidR="007D6B49" w:rsidRPr="003C2462" w:rsidRDefault="00BC4BDF" w:rsidP="001D102B">
            <w:pPr>
              <w:jc w:val="center"/>
              <w:rPr>
                <w:szCs w:val="28"/>
              </w:rPr>
            </w:pPr>
            <w:r>
              <w:t>112</w:t>
            </w:r>
            <w:r w:rsidR="007D6B49">
              <w:t xml:space="preserve"> (</w:t>
            </w:r>
            <w:r>
              <w:t>62</w:t>
            </w:r>
            <w:r w:rsidR="004021B4">
              <w:t>,</w:t>
            </w:r>
            <w:r>
              <w:t>2</w:t>
            </w:r>
            <w:r w:rsidR="007D6B49">
              <w:t>%)</w:t>
            </w:r>
          </w:p>
        </w:tc>
        <w:tc>
          <w:tcPr>
            <w:tcW w:w="1037" w:type="pct"/>
            <w:vMerge w:val="restart"/>
          </w:tcPr>
          <w:p w14:paraId="67BF9B23" w14:textId="3CE42AC0" w:rsidR="007D6B49" w:rsidRDefault="008108D3" w:rsidP="001D102B">
            <w:pPr>
              <w:jc w:val="center"/>
            </w:pPr>
            <w:r>
              <w:t>1,754</w:t>
            </w:r>
          </w:p>
          <w:p w14:paraId="3CAF7CFC" w14:textId="6BCFB5F1" w:rsidR="007D6B49" w:rsidRPr="003C2462" w:rsidRDefault="007D6B49" w:rsidP="001D102B">
            <w:pPr>
              <w:jc w:val="center"/>
            </w:pPr>
            <w:r>
              <w:t>(0</w:t>
            </w:r>
            <w:r w:rsidR="004021B4">
              <w:t>,</w:t>
            </w:r>
            <w:r w:rsidR="008108D3">
              <w:t>948</w:t>
            </w:r>
            <w:r>
              <w:t>-</w:t>
            </w:r>
            <w:r w:rsidR="008108D3">
              <w:t>3</w:t>
            </w:r>
            <w:r w:rsidR="004021B4">
              <w:t>,</w:t>
            </w:r>
            <w:r w:rsidR="008108D3">
              <w:t>244</w:t>
            </w:r>
            <w:r>
              <w:t>)</w:t>
            </w:r>
          </w:p>
        </w:tc>
        <w:tc>
          <w:tcPr>
            <w:tcW w:w="608" w:type="pct"/>
            <w:vMerge w:val="restart"/>
          </w:tcPr>
          <w:p w14:paraId="335AAABC" w14:textId="3C725107" w:rsidR="007D6B49" w:rsidRPr="003C2462" w:rsidRDefault="009B02B0" w:rsidP="001D102B">
            <w:pPr>
              <w:jc w:val="center"/>
              <w:rPr>
                <w:szCs w:val="28"/>
              </w:rPr>
            </w:pPr>
            <w:r>
              <w:rPr>
                <w:szCs w:val="28"/>
              </w:rPr>
              <w:t>0</w:t>
            </w:r>
            <w:r w:rsidR="004021B4">
              <w:rPr>
                <w:szCs w:val="28"/>
              </w:rPr>
              <w:t>,</w:t>
            </w:r>
            <w:r w:rsidR="00315B95">
              <w:rPr>
                <w:szCs w:val="28"/>
              </w:rPr>
              <w:t>0</w:t>
            </w:r>
            <w:r w:rsidR="001B0C7D">
              <w:rPr>
                <w:szCs w:val="28"/>
              </w:rPr>
              <w:t>98</w:t>
            </w:r>
          </w:p>
        </w:tc>
      </w:tr>
      <w:tr w:rsidR="007D6B49" w14:paraId="5E3FC824" w14:textId="77777777" w:rsidTr="00E610E6">
        <w:trPr>
          <w:trHeight w:val="70"/>
        </w:trPr>
        <w:tc>
          <w:tcPr>
            <w:tcW w:w="1572" w:type="pct"/>
          </w:tcPr>
          <w:p w14:paraId="27E214A3" w14:textId="5168B06A" w:rsidR="007D6B49" w:rsidRPr="003C2462" w:rsidRDefault="00476864" w:rsidP="001D102B">
            <w:pPr>
              <w:rPr>
                <w:szCs w:val="28"/>
              </w:rPr>
            </w:pPr>
            <w:r>
              <w:rPr>
                <w:szCs w:val="28"/>
              </w:rPr>
              <w:t>Có</w:t>
            </w:r>
          </w:p>
        </w:tc>
        <w:tc>
          <w:tcPr>
            <w:tcW w:w="846" w:type="pct"/>
            <w:vAlign w:val="top"/>
          </w:tcPr>
          <w:p w14:paraId="273E862F" w14:textId="60EDFB3E" w:rsidR="007D6B49" w:rsidRPr="003C2462" w:rsidRDefault="00DA15DF" w:rsidP="001D102B">
            <w:pPr>
              <w:jc w:val="center"/>
              <w:rPr>
                <w:szCs w:val="28"/>
              </w:rPr>
            </w:pPr>
            <w:r>
              <w:t>18</w:t>
            </w:r>
            <w:r w:rsidR="007D6B49">
              <w:t xml:space="preserve"> (</w:t>
            </w:r>
            <w:r>
              <w:t>25</w:t>
            </w:r>
            <w:r w:rsidR="004021B4">
              <w:t>,</w:t>
            </w:r>
            <w:r>
              <w:t>7</w:t>
            </w:r>
            <w:r w:rsidR="007D6B49">
              <w:t>%)</w:t>
            </w:r>
          </w:p>
        </w:tc>
        <w:tc>
          <w:tcPr>
            <w:tcW w:w="937" w:type="pct"/>
            <w:vAlign w:val="top"/>
          </w:tcPr>
          <w:p w14:paraId="24AE922A" w14:textId="3BD8509D" w:rsidR="007D6B49" w:rsidRPr="003C2462" w:rsidRDefault="00DA15DF" w:rsidP="001D102B">
            <w:pPr>
              <w:jc w:val="center"/>
              <w:rPr>
                <w:szCs w:val="28"/>
              </w:rPr>
            </w:pPr>
            <w:r>
              <w:t>52</w:t>
            </w:r>
            <w:r w:rsidR="007D6B49">
              <w:t xml:space="preserve"> (</w:t>
            </w:r>
            <w:r w:rsidR="00A260C5">
              <w:t>74</w:t>
            </w:r>
            <w:r w:rsidR="004021B4">
              <w:t>,</w:t>
            </w:r>
            <w:r w:rsidR="009B02B0">
              <w:t>3</w:t>
            </w:r>
            <w:r w:rsidR="007D6B49">
              <w:t>%)</w:t>
            </w:r>
          </w:p>
        </w:tc>
        <w:tc>
          <w:tcPr>
            <w:tcW w:w="1037" w:type="pct"/>
            <w:vMerge/>
          </w:tcPr>
          <w:p w14:paraId="582A2DF9" w14:textId="77777777" w:rsidR="007D6B49" w:rsidRPr="003C2462" w:rsidRDefault="007D6B49" w:rsidP="001D102B">
            <w:pPr>
              <w:jc w:val="center"/>
            </w:pPr>
          </w:p>
        </w:tc>
        <w:tc>
          <w:tcPr>
            <w:tcW w:w="608" w:type="pct"/>
            <w:vMerge/>
          </w:tcPr>
          <w:p w14:paraId="653285B1" w14:textId="77777777" w:rsidR="007D6B49" w:rsidRPr="003C2462" w:rsidRDefault="007D6B49" w:rsidP="001D102B">
            <w:pPr>
              <w:jc w:val="center"/>
              <w:rPr>
                <w:szCs w:val="28"/>
              </w:rPr>
            </w:pPr>
          </w:p>
        </w:tc>
      </w:tr>
      <w:tr w:rsidR="007D6B49" w14:paraId="77EB3292" w14:textId="77777777" w:rsidTr="001D102B">
        <w:tc>
          <w:tcPr>
            <w:tcW w:w="5000" w:type="pct"/>
            <w:gridSpan w:val="5"/>
            <w:tcBorders>
              <w:tl2br w:val="nil"/>
            </w:tcBorders>
          </w:tcPr>
          <w:p w14:paraId="4FEDFC0C" w14:textId="77777777" w:rsidR="007D6B49" w:rsidRPr="002A15EF" w:rsidRDefault="007D6B49" w:rsidP="001D102B">
            <w:pPr>
              <w:jc w:val="center"/>
              <w:rPr>
                <w:b/>
                <w:bCs/>
              </w:rPr>
            </w:pPr>
            <w:r>
              <w:rPr>
                <w:b/>
                <w:bCs/>
                <w:szCs w:val="28"/>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2A15EF" w:rsidRDefault="007D6B49" w:rsidP="001D102B">
            <w:pPr>
              <w:jc w:val="right"/>
              <w:rPr>
                <w:b/>
                <w:bCs/>
                <w:szCs w:val="28"/>
              </w:rPr>
            </w:pPr>
            <w:r>
              <w:rPr>
                <w:b/>
                <w:bCs/>
                <w:szCs w:val="28"/>
              </w:rPr>
              <w:t>TTDD</w:t>
            </w:r>
          </w:p>
          <w:p w14:paraId="535E9C22" w14:textId="77777777" w:rsidR="00AA38FD" w:rsidRDefault="00AA38FD" w:rsidP="00AA38FD">
            <w:pPr>
              <w:rPr>
                <w:b/>
                <w:bCs/>
                <w:szCs w:val="28"/>
              </w:rPr>
            </w:pPr>
            <w:r>
              <w:rPr>
                <w:b/>
                <w:bCs/>
                <w:szCs w:val="28"/>
              </w:rPr>
              <w:t>Tiền sử</w:t>
            </w:r>
          </w:p>
          <w:p w14:paraId="3BFBAF72" w14:textId="5B8D3FD3" w:rsidR="007D6B49" w:rsidRPr="002A15EF" w:rsidRDefault="00AA38FD" w:rsidP="00AA38FD">
            <w:pPr>
              <w:rPr>
                <w:b/>
                <w:bCs/>
                <w:szCs w:val="28"/>
              </w:rPr>
            </w:pPr>
            <w:r>
              <w:rPr>
                <w:b/>
                <w:bCs/>
                <w:szCs w:val="28"/>
              </w:rPr>
              <w:t xml:space="preserve">bệnh </w:t>
            </w:r>
            <w:r w:rsidR="000871BD">
              <w:rPr>
                <w:b/>
                <w:bCs/>
                <w:szCs w:val="28"/>
              </w:rPr>
              <w:t>lý</w:t>
            </w:r>
          </w:p>
        </w:tc>
        <w:tc>
          <w:tcPr>
            <w:tcW w:w="846" w:type="pct"/>
          </w:tcPr>
          <w:p w14:paraId="41867F7B" w14:textId="3BDBEE3B" w:rsidR="007D6B49" w:rsidRDefault="007D6B49" w:rsidP="001D102B">
            <w:pPr>
              <w:jc w:val="center"/>
              <w:rPr>
                <w:b/>
                <w:bCs/>
                <w:szCs w:val="28"/>
              </w:rPr>
            </w:pPr>
            <w:r>
              <w:rPr>
                <w:b/>
                <w:bCs/>
                <w:szCs w:val="28"/>
              </w:rPr>
              <w:t>SDD</w:t>
            </w:r>
          </w:p>
          <w:p w14:paraId="5FD56E12" w14:textId="77777777" w:rsidR="007D6B49" w:rsidRPr="002A15EF" w:rsidRDefault="007D6B49" w:rsidP="001D102B">
            <w:pPr>
              <w:jc w:val="center"/>
              <w:rPr>
                <w:b/>
                <w:bCs/>
              </w:rPr>
            </w:pPr>
            <w:r>
              <w:rPr>
                <w:b/>
                <w:bCs/>
                <w:szCs w:val="28"/>
              </w:rPr>
              <w:t xml:space="preserve">(n, </w:t>
            </w:r>
            <w:r w:rsidRPr="002A15EF">
              <w:rPr>
                <w:b/>
                <w:bCs/>
                <w:szCs w:val="28"/>
              </w:rPr>
              <w:t>%</w:t>
            </w:r>
            <w:r>
              <w:rPr>
                <w:b/>
                <w:bCs/>
                <w:szCs w:val="28"/>
              </w:rPr>
              <w:t>)</w:t>
            </w:r>
          </w:p>
        </w:tc>
        <w:tc>
          <w:tcPr>
            <w:tcW w:w="937" w:type="pct"/>
          </w:tcPr>
          <w:p w14:paraId="19EC80F5" w14:textId="5B8EB535" w:rsidR="007D6B49" w:rsidRPr="002A15EF" w:rsidRDefault="00CE18B7" w:rsidP="001D102B">
            <w:pPr>
              <w:jc w:val="center"/>
              <w:rPr>
                <w:b/>
                <w:bCs/>
                <w:szCs w:val="28"/>
              </w:rPr>
            </w:pPr>
            <w:r>
              <w:rPr>
                <w:b/>
                <w:bCs/>
                <w:szCs w:val="28"/>
              </w:rPr>
              <w:t xml:space="preserve">Không </w:t>
            </w:r>
            <w:r w:rsidR="007D6B49">
              <w:rPr>
                <w:b/>
                <w:bCs/>
                <w:szCs w:val="28"/>
              </w:rPr>
              <w:t>SDD (</w:t>
            </w:r>
            <w:r w:rsidR="007D6B49" w:rsidRPr="002A15EF">
              <w:rPr>
                <w:b/>
                <w:bCs/>
                <w:szCs w:val="28"/>
              </w:rPr>
              <w:t>n</w:t>
            </w:r>
            <w:r w:rsidR="007D6B49">
              <w:rPr>
                <w:b/>
                <w:bCs/>
                <w:szCs w:val="28"/>
              </w:rPr>
              <w:t xml:space="preserve">, </w:t>
            </w:r>
            <w:r w:rsidR="007D6B49" w:rsidRPr="002A15EF">
              <w:rPr>
                <w:b/>
                <w:bCs/>
                <w:szCs w:val="28"/>
              </w:rPr>
              <w:t>%</w:t>
            </w:r>
            <w:r w:rsidR="007D6B49">
              <w:rPr>
                <w:b/>
                <w:bCs/>
                <w:szCs w:val="28"/>
              </w:rPr>
              <w:t>)</w:t>
            </w:r>
          </w:p>
        </w:tc>
        <w:tc>
          <w:tcPr>
            <w:tcW w:w="1037" w:type="pct"/>
          </w:tcPr>
          <w:p w14:paraId="211BF75F" w14:textId="77777777" w:rsidR="007D6B49" w:rsidRDefault="007D6B49" w:rsidP="001D102B">
            <w:pPr>
              <w:jc w:val="center"/>
              <w:rPr>
                <w:b/>
                <w:bCs/>
              </w:rPr>
            </w:pPr>
            <w:r>
              <w:rPr>
                <w:b/>
                <w:bCs/>
              </w:rPr>
              <w:t>OR</w:t>
            </w:r>
          </w:p>
          <w:p w14:paraId="48EDAC1C" w14:textId="77777777" w:rsidR="007D6B49" w:rsidRPr="002A15EF" w:rsidRDefault="007D6B49" w:rsidP="001D102B">
            <w:pPr>
              <w:jc w:val="center"/>
              <w:rPr>
                <w:b/>
                <w:bCs/>
              </w:rPr>
            </w:pPr>
            <w:r>
              <w:rPr>
                <w:b/>
                <w:bCs/>
              </w:rPr>
              <w:t>(95% CI)</w:t>
            </w:r>
          </w:p>
        </w:tc>
        <w:tc>
          <w:tcPr>
            <w:tcW w:w="608" w:type="pct"/>
          </w:tcPr>
          <w:p w14:paraId="60F09BA4" w14:textId="434191C6" w:rsidR="007D6B49" w:rsidRPr="002A15EF" w:rsidRDefault="00315B95" w:rsidP="001D102B">
            <w:pPr>
              <w:jc w:val="center"/>
              <w:rPr>
                <w:b/>
                <w:bCs/>
                <w:szCs w:val="28"/>
              </w:rPr>
            </w:pPr>
            <w:r w:rsidRPr="002A15EF">
              <w:rPr>
                <w:b/>
                <w:bCs/>
                <w:szCs w:val="28"/>
              </w:rPr>
              <w:t>P</w:t>
            </w:r>
          </w:p>
        </w:tc>
      </w:tr>
      <w:tr w:rsidR="007D6B49" w14:paraId="7A72B414" w14:textId="77777777" w:rsidTr="00E610E6">
        <w:trPr>
          <w:trHeight w:val="354"/>
        </w:trPr>
        <w:tc>
          <w:tcPr>
            <w:tcW w:w="1572" w:type="pct"/>
          </w:tcPr>
          <w:p w14:paraId="6C66ED95" w14:textId="2FEBAC9E" w:rsidR="007D6B49" w:rsidRPr="003C2462" w:rsidRDefault="00476864" w:rsidP="001D102B">
            <w:pPr>
              <w:rPr>
                <w:szCs w:val="28"/>
              </w:rPr>
            </w:pPr>
            <w:r>
              <w:rPr>
                <w:szCs w:val="28"/>
              </w:rPr>
              <w:t>Không</w:t>
            </w:r>
          </w:p>
        </w:tc>
        <w:tc>
          <w:tcPr>
            <w:tcW w:w="846" w:type="pct"/>
            <w:vAlign w:val="top"/>
          </w:tcPr>
          <w:p w14:paraId="43B550C9" w14:textId="4525589D" w:rsidR="007D6B49" w:rsidRPr="003C2462" w:rsidRDefault="000D7A5A" w:rsidP="001D102B">
            <w:pPr>
              <w:jc w:val="center"/>
              <w:rPr>
                <w:szCs w:val="28"/>
              </w:rPr>
            </w:pPr>
            <w:r>
              <w:t>69</w:t>
            </w:r>
            <w:r w:rsidR="007D6B49">
              <w:t xml:space="preserve"> (</w:t>
            </w:r>
            <w:r>
              <w:t>38</w:t>
            </w:r>
            <w:r w:rsidR="004021B4">
              <w:t>,</w:t>
            </w:r>
            <w:r>
              <w:t>3</w:t>
            </w:r>
            <w:r w:rsidR="007D6B49">
              <w:t>%)</w:t>
            </w:r>
          </w:p>
        </w:tc>
        <w:tc>
          <w:tcPr>
            <w:tcW w:w="937" w:type="pct"/>
            <w:vAlign w:val="top"/>
          </w:tcPr>
          <w:p w14:paraId="1DE8F8FA" w14:textId="7920C55A" w:rsidR="007D6B49" w:rsidRPr="003C2462" w:rsidRDefault="000D7A5A" w:rsidP="001D102B">
            <w:pPr>
              <w:jc w:val="center"/>
              <w:rPr>
                <w:szCs w:val="28"/>
              </w:rPr>
            </w:pPr>
            <w:r>
              <w:t>111</w:t>
            </w:r>
            <w:r w:rsidR="007D6B49">
              <w:t xml:space="preserve"> (</w:t>
            </w:r>
            <w:r>
              <w:t>61</w:t>
            </w:r>
            <w:r w:rsidR="004021B4">
              <w:t>,</w:t>
            </w:r>
            <w:r>
              <w:t>7</w:t>
            </w:r>
            <w:r w:rsidR="007D6B49">
              <w:t>%)</w:t>
            </w:r>
          </w:p>
        </w:tc>
        <w:tc>
          <w:tcPr>
            <w:tcW w:w="1037" w:type="pct"/>
            <w:vMerge w:val="restart"/>
          </w:tcPr>
          <w:p w14:paraId="0DA44D04" w14:textId="3AE43A67" w:rsidR="007D6B49" w:rsidRDefault="00723FFD" w:rsidP="001D102B">
            <w:pPr>
              <w:jc w:val="center"/>
            </w:pPr>
            <w:r>
              <w:t>1,191</w:t>
            </w:r>
          </w:p>
          <w:p w14:paraId="732B3CC9" w14:textId="244038B2" w:rsidR="007D6B49" w:rsidRPr="003C2462" w:rsidRDefault="007D6B49" w:rsidP="001D102B">
            <w:pPr>
              <w:jc w:val="center"/>
            </w:pPr>
            <w:r>
              <w:t>(0</w:t>
            </w:r>
            <w:r w:rsidR="004021B4">
              <w:t>,</w:t>
            </w:r>
            <w:r w:rsidR="00723FFD">
              <w:t>669</w:t>
            </w:r>
            <w:r w:rsidR="00046FEC">
              <w:t>-</w:t>
            </w:r>
            <w:r w:rsidR="00723FFD">
              <w:t>2</w:t>
            </w:r>
            <w:r w:rsidR="004021B4">
              <w:t>,</w:t>
            </w:r>
            <w:r w:rsidR="00723FFD">
              <w:t>123</w:t>
            </w:r>
            <w:r>
              <w:t>)</w:t>
            </w:r>
          </w:p>
        </w:tc>
        <w:tc>
          <w:tcPr>
            <w:tcW w:w="608" w:type="pct"/>
            <w:vMerge w:val="restart"/>
          </w:tcPr>
          <w:p w14:paraId="5CC7DCE9" w14:textId="7793130C" w:rsidR="007D6B49" w:rsidRPr="003C2462" w:rsidRDefault="009644C7" w:rsidP="001D102B">
            <w:pPr>
              <w:jc w:val="center"/>
              <w:rPr>
                <w:szCs w:val="28"/>
              </w:rPr>
            </w:pPr>
            <w:r>
              <w:rPr>
                <w:szCs w:val="28"/>
              </w:rPr>
              <w:t>0</w:t>
            </w:r>
            <w:r w:rsidR="004021B4">
              <w:rPr>
                <w:szCs w:val="28"/>
              </w:rPr>
              <w:t>,</w:t>
            </w:r>
            <w:r w:rsidR="00F22874">
              <w:rPr>
                <w:szCs w:val="28"/>
              </w:rPr>
              <w:t>654</w:t>
            </w:r>
          </w:p>
        </w:tc>
      </w:tr>
      <w:tr w:rsidR="007D6B49" w14:paraId="4E898E4A" w14:textId="77777777" w:rsidTr="00E610E6">
        <w:trPr>
          <w:trHeight w:val="70"/>
        </w:trPr>
        <w:tc>
          <w:tcPr>
            <w:tcW w:w="1572" w:type="pct"/>
          </w:tcPr>
          <w:p w14:paraId="1D735083" w14:textId="7D56C9C7" w:rsidR="007D6B49" w:rsidRPr="003C2462" w:rsidRDefault="00476864" w:rsidP="001D102B">
            <w:pPr>
              <w:rPr>
                <w:szCs w:val="28"/>
              </w:rPr>
            </w:pPr>
            <w:r>
              <w:rPr>
                <w:szCs w:val="28"/>
              </w:rPr>
              <w:t>Có</w:t>
            </w:r>
          </w:p>
        </w:tc>
        <w:tc>
          <w:tcPr>
            <w:tcW w:w="846" w:type="pct"/>
            <w:vAlign w:val="top"/>
          </w:tcPr>
          <w:p w14:paraId="6BE48522" w14:textId="1C647D0B" w:rsidR="007D6B49" w:rsidRPr="003C2462" w:rsidRDefault="000D7A5A" w:rsidP="001D102B">
            <w:pPr>
              <w:jc w:val="center"/>
              <w:rPr>
                <w:szCs w:val="28"/>
              </w:rPr>
            </w:pPr>
            <w:r>
              <w:t>2</w:t>
            </w:r>
            <w:r w:rsidR="007D6B49" w:rsidRPr="00645927">
              <w:t>4</w:t>
            </w:r>
            <w:r w:rsidR="007D6B49">
              <w:t xml:space="preserve"> (</w:t>
            </w:r>
            <w:r>
              <w:t>34</w:t>
            </w:r>
            <w:r w:rsidR="004021B4">
              <w:t>,</w:t>
            </w:r>
            <w:r>
              <w:t>3</w:t>
            </w:r>
            <w:r w:rsidR="007D6B49">
              <w:t>%)</w:t>
            </w:r>
          </w:p>
        </w:tc>
        <w:tc>
          <w:tcPr>
            <w:tcW w:w="937" w:type="pct"/>
            <w:vAlign w:val="top"/>
          </w:tcPr>
          <w:p w14:paraId="38D4577F" w14:textId="23D0A6DA" w:rsidR="007D6B49" w:rsidRPr="003C2462" w:rsidRDefault="000D7A5A" w:rsidP="001D102B">
            <w:pPr>
              <w:jc w:val="center"/>
              <w:rPr>
                <w:szCs w:val="28"/>
              </w:rPr>
            </w:pPr>
            <w:r>
              <w:t>4</w:t>
            </w:r>
            <w:r w:rsidR="00B3409D">
              <w:t>6</w:t>
            </w:r>
            <w:r w:rsidR="007D6B49">
              <w:t xml:space="preserve"> (</w:t>
            </w:r>
            <w:r>
              <w:t>65</w:t>
            </w:r>
            <w:r w:rsidR="004021B4">
              <w:t>,</w:t>
            </w:r>
            <w:r>
              <w:t>7</w:t>
            </w:r>
            <w:r w:rsidR="007D6B49">
              <w:t>%)</w:t>
            </w:r>
          </w:p>
        </w:tc>
        <w:tc>
          <w:tcPr>
            <w:tcW w:w="1037" w:type="pct"/>
            <w:vMerge/>
          </w:tcPr>
          <w:p w14:paraId="452D7D93" w14:textId="77777777" w:rsidR="007D6B49" w:rsidRPr="003C2462" w:rsidRDefault="007D6B49" w:rsidP="001D102B">
            <w:pPr>
              <w:jc w:val="center"/>
            </w:pPr>
          </w:p>
        </w:tc>
        <w:tc>
          <w:tcPr>
            <w:tcW w:w="608" w:type="pct"/>
            <w:vMerge/>
          </w:tcPr>
          <w:p w14:paraId="7D375374" w14:textId="77777777" w:rsidR="007D6B49" w:rsidRPr="003C2462" w:rsidRDefault="007D6B49" w:rsidP="001D102B">
            <w:pPr>
              <w:jc w:val="center"/>
              <w:rPr>
                <w:szCs w:val="28"/>
              </w:rPr>
            </w:pPr>
          </w:p>
        </w:tc>
      </w:tr>
    </w:tbl>
    <w:p w14:paraId="0A45BAD7" w14:textId="17695C99" w:rsidR="00BC09BF" w:rsidRDefault="0031292E" w:rsidP="005B5806">
      <w:pPr>
        <w:tabs>
          <w:tab w:val="left" w:pos="2400"/>
        </w:tabs>
        <w:spacing w:before="160"/>
      </w:pPr>
      <w:r>
        <w:t>Nhận xét:</w:t>
      </w:r>
      <w:r w:rsidR="00357C59">
        <w:t xml:space="preserve"> </w:t>
      </w:r>
      <w:r w:rsidR="00123550">
        <w:t>đ</w:t>
      </w:r>
      <w:r w:rsidR="00357C59">
        <w:t xml:space="preserve">ánh giá </w:t>
      </w:r>
      <w:r w:rsidR="00FB3854">
        <w:t>mối liên quan giữa tiền sử bệnh lý mạn tính và TTDD</w:t>
      </w:r>
      <w:r w:rsidR="00357C59">
        <w:t xml:space="preserve"> theo BMI, bệnh nhân có tiền sử bệnh lý mạn tính </w:t>
      </w:r>
      <w:r w:rsidR="00804233">
        <w:t>mắc</w:t>
      </w:r>
      <w:r w:rsidR="00357C59">
        <w:t xml:space="preserve"> SDD </w:t>
      </w:r>
      <w:r w:rsidR="00804233">
        <w:t>chiếm</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357C59">
        <w:t xml:space="preserve">có </w:t>
      </w:r>
      <w:r w:rsidR="001D4B10">
        <w:t>tiền sử bệnh lý mạn tính</w:t>
      </w:r>
      <w:r w:rsidR="00357C59">
        <w:t xml:space="preserve"> là </w:t>
      </w:r>
      <w:r w:rsidR="009066FC">
        <w:t>37</w:t>
      </w:r>
      <w:r w:rsidR="004021B4">
        <w:t>,</w:t>
      </w:r>
      <w:r w:rsidR="009066FC">
        <w:t>8</w:t>
      </w:r>
      <w:r w:rsidR="00357C59" w:rsidRPr="00D16334">
        <w:t>%</w:t>
      </w:r>
      <w:r w:rsidR="004155D4">
        <w:t>, t</w:t>
      </w:r>
      <w:r w:rsidR="00357C59">
        <w:t xml:space="preserve">uy nhiên, 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có tiền sử bệnh lý mạn tính </w:t>
      </w:r>
      <w:r w:rsidR="003C75D4">
        <w:t xml:space="preserve">mắc </w:t>
      </w:r>
      <w:r w:rsidR="00BC09BF">
        <w:t xml:space="preserve">SDD là </w:t>
      </w:r>
      <w:r w:rsidR="003C75D4">
        <w:t>34</w:t>
      </w:r>
      <w:r w:rsidR="004021B4">
        <w:t>,</w:t>
      </w:r>
      <w:r w:rsidR="003C75D4">
        <w:t>3</w:t>
      </w:r>
      <w:r w:rsidR="00BC09BF" w:rsidRPr="006B18A8">
        <w:t>%</w:t>
      </w:r>
      <w:r w:rsidR="003C75D4">
        <w:t xml:space="preserve"> thấp hơn không nhiều so với</w:t>
      </w:r>
      <w:r w:rsidR="00E27C1F">
        <w:t xml:space="preserve"> bệnh nhân </w:t>
      </w:r>
      <w:r w:rsidR="001A2FB8">
        <w:t>không có</w:t>
      </w:r>
      <w:r w:rsidR="00BC09BF">
        <w:t xml:space="preserve"> tiền sử bệnh lý mạn tính là 3</w:t>
      </w:r>
      <w:r w:rsidR="006E5B2E">
        <w:t>8,4</w:t>
      </w:r>
      <w:r w:rsidR="00BC09BF" w:rsidRPr="00D16334">
        <w:t>%</w:t>
      </w:r>
      <w:r w:rsidR="004021B4">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t>3.</w:t>
      </w:r>
      <w:r w:rsidR="00913CE7">
        <w:t>2</w:t>
      </w:r>
      <w:r>
        <w:t>.</w:t>
      </w:r>
      <w:r w:rsidR="005D615D">
        <w:t>7</w:t>
      </w:r>
      <w:r>
        <w:t xml:space="preserve">. </w:t>
      </w:r>
      <w:r w:rsidR="00682510">
        <w:t>Mối liên quan giữa triệu chứng sốt và tình trạng dinh dưỡng</w:t>
      </w:r>
    </w:p>
    <w:p w14:paraId="537F6C0D" w14:textId="628B3CF2" w:rsidR="00F656F9" w:rsidRDefault="00F656F9" w:rsidP="00F656F9">
      <w:pPr>
        <w:pStyle w:val="Caption"/>
        <w:rPr>
          <w:bCs/>
        </w:rPr>
      </w:pPr>
      <w:bookmarkStart w:id="96" w:name="_Toc134606422"/>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5</w:t>
      </w:r>
      <w:r w:rsidR="00CF667C">
        <w:fldChar w:fldCharType="end"/>
      </w:r>
      <w:r>
        <w:t xml:space="preserve">. </w:t>
      </w:r>
      <w:r>
        <w:rPr>
          <w:bCs/>
        </w:rPr>
        <w:t>Mối liên quan giữa triệu chứng sốt và TTDD</w:t>
      </w:r>
      <w:bookmarkEnd w:id="9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1D102B">
        <w:tc>
          <w:tcPr>
            <w:tcW w:w="5000" w:type="pct"/>
            <w:gridSpan w:val="5"/>
            <w:tcBorders>
              <w:tl2br w:val="nil"/>
            </w:tcBorders>
          </w:tcPr>
          <w:p w14:paraId="5A610676" w14:textId="77777777" w:rsidR="00F656F9" w:rsidRPr="002A15EF" w:rsidRDefault="00F656F9" w:rsidP="001D102B">
            <w:pPr>
              <w:jc w:val="center"/>
              <w:rPr>
                <w:b/>
                <w:bCs/>
              </w:rPr>
            </w:pPr>
            <w:r>
              <w:rPr>
                <w:b/>
                <w:bCs/>
                <w:szCs w:val="28"/>
              </w:rPr>
              <w:lastRenderedPageBreak/>
              <w:t>BMI</w:t>
            </w:r>
          </w:p>
        </w:tc>
      </w:tr>
      <w:tr w:rsidR="00F656F9" w14:paraId="4572C1BA" w14:textId="77777777" w:rsidTr="00595C48">
        <w:trPr>
          <w:trHeight w:val="759"/>
        </w:trPr>
        <w:tc>
          <w:tcPr>
            <w:tcW w:w="1572" w:type="pct"/>
            <w:tcBorders>
              <w:tl2br w:val="single" w:sz="4" w:space="0" w:color="auto"/>
            </w:tcBorders>
          </w:tcPr>
          <w:p w14:paraId="13130100" w14:textId="77777777" w:rsidR="00F656F9" w:rsidRPr="002A15EF" w:rsidRDefault="00F656F9" w:rsidP="001D102B">
            <w:pPr>
              <w:jc w:val="right"/>
              <w:rPr>
                <w:b/>
                <w:bCs/>
                <w:szCs w:val="28"/>
              </w:rPr>
            </w:pPr>
            <w:r>
              <w:rPr>
                <w:b/>
                <w:bCs/>
                <w:szCs w:val="28"/>
              </w:rPr>
              <w:t>TTDD</w:t>
            </w:r>
          </w:p>
          <w:p w14:paraId="5B1A20BC" w14:textId="7515145F" w:rsidR="00F656F9" w:rsidRPr="002A15EF" w:rsidRDefault="002E0986" w:rsidP="001D102B">
            <w:pPr>
              <w:rPr>
                <w:b/>
                <w:bCs/>
                <w:szCs w:val="28"/>
              </w:rPr>
            </w:pPr>
            <w:r>
              <w:rPr>
                <w:b/>
                <w:bCs/>
                <w:szCs w:val="28"/>
              </w:rPr>
              <w:t>Sốt</w:t>
            </w:r>
          </w:p>
        </w:tc>
        <w:tc>
          <w:tcPr>
            <w:tcW w:w="846" w:type="pct"/>
          </w:tcPr>
          <w:p w14:paraId="1466ADEE" w14:textId="717D6034" w:rsidR="00F656F9" w:rsidRDefault="00F656F9" w:rsidP="001D102B">
            <w:pPr>
              <w:jc w:val="center"/>
              <w:rPr>
                <w:b/>
                <w:bCs/>
                <w:szCs w:val="28"/>
              </w:rPr>
            </w:pPr>
            <w:r>
              <w:rPr>
                <w:b/>
                <w:bCs/>
                <w:szCs w:val="28"/>
              </w:rPr>
              <w:t>SDD</w:t>
            </w:r>
          </w:p>
          <w:p w14:paraId="422B50F0" w14:textId="77777777" w:rsidR="00F656F9" w:rsidRPr="002A15EF" w:rsidRDefault="00F656F9" w:rsidP="001D102B">
            <w:pPr>
              <w:jc w:val="center"/>
              <w:rPr>
                <w:b/>
                <w:bCs/>
              </w:rPr>
            </w:pPr>
            <w:r>
              <w:rPr>
                <w:b/>
                <w:bCs/>
                <w:szCs w:val="28"/>
              </w:rPr>
              <w:t xml:space="preserve">(n, </w:t>
            </w:r>
            <w:r w:rsidRPr="002A15EF">
              <w:rPr>
                <w:b/>
                <w:bCs/>
                <w:szCs w:val="28"/>
              </w:rPr>
              <w:t>%</w:t>
            </w:r>
            <w:r>
              <w:rPr>
                <w:b/>
                <w:bCs/>
                <w:szCs w:val="28"/>
              </w:rPr>
              <w:t>)</w:t>
            </w:r>
          </w:p>
        </w:tc>
        <w:tc>
          <w:tcPr>
            <w:tcW w:w="937" w:type="pct"/>
          </w:tcPr>
          <w:p w14:paraId="12CCD9FD" w14:textId="53AF9EF8" w:rsidR="00F656F9" w:rsidRPr="002A15EF" w:rsidRDefault="00E610E6" w:rsidP="001D102B">
            <w:pPr>
              <w:jc w:val="center"/>
              <w:rPr>
                <w:b/>
                <w:bCs/>
                <w:szCs w:val="28"/>
              </w:rPr>
            </w:pPr>
            <w:r>
              <w:rPr>
                <w:b/>
                <w:bCs/>
                <w:szCs w:val="28"/>
              </w:rPr>
              <w:t xml:space="preserve">Không </w:t>
            </w:r>
            <w:r w:rsidR="00F656F9">
              <w:rPr>
                <w:b/>
                <w:bCs/>
                <w:szCs w:val="28"/>
              </w:rPr>
              <w:t>SDD (</w:t>
            </w:r>
            <w:r w:rsidR="00F656F9" w:rsidRPr="002A15EF">
              <w:rPr>
                <w:b/>
                <w:bCs/>
                <w:szCs w:val="28"/>
              </w:rPr>
              <w:t>n</w:t>
            </w:r>
            <w:r w:rsidR="00F656F9">
              <w:rPr>
                <w:b/>
                <w:bCs/>
                <w:szCs w:val="28"/>
              </w:rPr>
              <w:t xml:space="preserve">, </w:t>
            </w:r>
            <w:r w:rsidR="00F656F9" w:rsidRPr="002A15EF">
              <w:rPr>
                <w:b/>
                <w:bCs/>
                <w:szCs w:val="28"/>
              </w:rPr>
              <w:t>%</w:t>
            </w:r>
            <w:r w:rsidR="00F656F9">
              <w:rPr>
                <w:b/>
                <w:bCs/>
                <w:szCs w:val="28"/>
              </w:rPr>
              <w:t>)</w:t>
            </w:r>
          </w:p>
        </w:tc>
        <w:tc>
          <w:tcPr>
            <w:tcW w:w="1037" w:type="pct"/>
          </w:tcPr>
          <w:p w14:paraId="57D3675F" w14:textId="77777777" w:rsidR="00F656F9" w:rsidRDefault="00F656F9" w:rsidP="001D102B">
            <w:pPr>
              <w:jc w:val="center"/>
              <w:rPr>
                <w:b/>
                <w:bCs/>
              </w:rPr>
            </w:pPr>
            <w:r>
              <w:rPr>
                <w:b/>
                <w:bCs/>
              </w:rPr>
              <w:t>OR</w:t>
            </w:r>
          </w:p>
          <w:p w14:paraId="643184A5" w14:textId="77777777" w:rsidR="00F656F9" w:rsidRPr="002A15EF" w:rsidRDefault="00F656F9" w:rsidP="001D102B">
            <w:pPr>
              <w:jc w:val="center"/>
              <w:rPr>
                <w:b/>
                <w:bCs/>
              </w:rPr>
            </w:pPr>
            <w:r>
              <w:rPr>
                <w:b/>
                <w:bCs/>
              </w:rPr>
              <w:t>(95% CI)</w:t>
            </w:r>
          </w:p>
        </w:tc>
        <w:tc>
          <w:tcPr>
            <w:tcW w:w="608" w:type="pct"/>
          </w:tcPr>
          <w:p w14:paraId="5ABAA5AD" w14:textId="77777777" w:rsidR="00F656F9" w:rsidRPr="002A15EF" w:rsidRDefault="00F656F9" w:rsidP="001D102B">
            <w:pPr>
              <w:jc w:val="center"/>
              <w:rPr>
                <w:b/>
                <w:bCs/>
                <w:szCs w:val="28"/>
              </w:rPr>
            </w:pPr>
            <w:r w:rsidRPr="002A15EF">
              <w:rPr>
                <w:b/>
                <w:bCs/>
                <w:szCs w:val="28"/>
              </w:rPr>
              <w:t>p</w:t>
            </w:r>
          </w:p>
        </w:tc>
      </w:tr>
      <w:tr w:rsidR="00BF6631" w14:paraId="453D128A" w14:textId="77777777" w:rsidTr="008E6513">
        <w:trPr>
          <w:trHeight w:val="354"/>
        </w:trPr>
        <w:tc>
          <w:tcPr>
            <w:tcW w:w="1572" w:type="pct"/>
          </w:tcPr>
          <w:p w14:paraId="5E7EDB47" w14:textId="5ADB0ED1" w:rsidR="00BF6631" w:rsidRPr="003C2462" w:rsidRDefault="00BF6631" w:rsidP="00BF6631">
            <w:pPr>
              <w:rPr>
                <w:szCs w:val="28"/>
              </w:rPr>
            </w:pPr>
            <w:r>
              <w:rPr>
                <w:szCs w:val="28"/>
              </w:rPr>
              <w:t>Không</w:t>
            </w:r>
          </w:p>
        </w:tc>
        <w:tc>
          <w:tcPr>
            <w:tcW w:w="846" w:type="pct"/>
            <w:vAlign w:val="top"/>
          </w:tcPr>
          <w:p w14:paraId="43AF2369" w14:textId="2A125451" w:rsidR="00BF6631" w:rsidRPr="003C2462" w:rsidRDefault="00BF6631" w:rsidP="00BF6631">
            <w:pPr>
              <w:jc w:val="center"/>
              <w:rPr>
                <w:szCs w:val="28"/>
              </w:rPr>
            </w:pPr>
            <w:r w:rsidRPr="00462199">
              <w:t>37 (29,4%)</w:t>
            </w:r>
          </w:p>
        </w:tc>
        <w:tc>
          <w:tcPr>
            <w:tcW w:w="937" w:type="pct"/>
            <w:vAlign w:val="top"/>
          </w:tcPr>
          <w:p w14:paraId="30EE4D36" w14:textId="0D907667" w:rsidR="00BF6631" w:rsidRPr="003C2462" w:rsidRDefault="00BF6631" w:rsidP="00BF6631">
            <w:pPr>
              <w:jc w:val="center"/>
              <w:rPr>
                <w:szCs w:val="28"/>
              </w:rPr>
            </w:pPr>
            <w:r>
              <w:t>89 (7</w:t>
            </w:r>
            <w:r w:rsidRPr="00946903">
              <w:t>0</w:t>
            </w:r>
            <w:r>
              <w:t>,6</w:t>
            </w:r>
            <w:r w:rsidRPr="00946903">
              <w:t>%</w:t>
            </w:r>
            <w:r>
              <w:t>)</w:t>
            </w:r>
          </w:p>
        </w:tc>
        <w:tc>
          <w:tcPr>
            <w:tcW w:w="1037" w:type="pct"/>
            <w:vMerge w:val="restart"/>
            <w:vAlign w:val="top"/>
          </w:tcPr>
          <w:p w14:paraId="152E00BB" w14:textId="77777777" w:rsidR="00BF6631" w:rsidRDefault="00E86363" w:rsidP="00BF6631">
            <w:pPr>
              <w:jc w:val="center"/>
            </w:pPr>
            <w:r>
              <w:t>0,636</w:t>
            </w:r>
          </w:p>
          <w:p w14:paraId="569C4867" w14:textId="069C9DBF" w:rsidR="00E86363" w:rsidRPr="003C2462" w:rsidRDefault="00E86363" w:rsidP="00BF6631">
            <w:pPr>
              <w:jc w:val="center"/>
            </w:pPr>
            <w:r>
              <w:t>(0,376-1,077)</w:t>
            </w:r>
          </w:p>
        </w:tc>
        <w:tc>
          <w:tcPr>
            <w:tcW w:w="608" w:type="pct"/>
            <w:vMerge w:val="restart"/>
          </w:tcPr>
          <w:p w14:paraId="44928D21" w14:textId="1EC12943" w:rsidR="00BF6631" w:rsidRPr="003C2462" w:rsidRDefault="00BF6631" w:rsidP="00BF6631">
            <w:pPr>
              <w:jc w:val="center"/>
              <w:rPr>
                <w:szCs w:val="28"/>
              </w:rPr>
            </w:pPr>
            <w:r>
              <w:rPr>
                <w:szCs w:val="28"/>
              </w:rPr>
              <w:t>0,120</w:t>
            </w:r>
          </w:p>
        </w:tc>
      </w:tr>
      <w:tr w:rsidR="00BF6631" w14:paraId="70AE1D36" w14:textId="77777777" w:rsidTr="008E6513">
        <w:trPr>
          <w:trHeight w:val="70"/>
        </w:trPr>
        <w:tc>
          <w:tcPr>
            <w:tcW w:w="1572" w:type="pct"/>
          </w:tcPr>
          <w:p w14:paraId="52FD1305" w14:textId="2D274959" w:rsidR="00BF6631" w:rsidRPr="003C2462" w:rsidRDefault="00BF6631" w:rsidP="00BF6631">
            <w:pPr>
              <w:rPr>
                <w:szCs w:val="28"/>
              </w:rPr>
            </w:pPr>
            <w:r>
              <w:rPr>
                <w:szCs w:val="28"/>
              </w:rPr>
              <w:t>Có</w:t>
            </w:r>
          </w:p>
        </w:tc>
        <w:tc>
          <w:tcPr>
            <w:tcW w:w="846" w:type="pct"/>
            <w:vAlign w:val="top"/>
          </w:tcPr>
          <w:p w14:paraId="51CF8D51" w14:textId="60C5918D" w:rsidR="00BF6631" w:rsidRPr="003C2462" w:rsidRDefault="00BF6631" w:rsidP="00BF6631">
            <w:pPr>
              <w:jc w:val="center"/>
              <w:rPr>
                <w:szCs w:val="28"/>
              </w:rPr>
            </w:pPr>
            <w:r w:rsidRPr="00462199">
              <w:t>48 (39,0%)</w:t>
            </w:r>
          </w:p>
        </w:tc>
        <w:tc>
          <w:tcPr>
            <w:tcW w:w="937" w:type="pct"/>
            <w:vAlign w:val="top"/>
          </w:tcPr>
          <w:p w14:paraId="226D48D9" w14:textId="7B90653F" w:rsidR="00BF6631" w:rsidRPr="003C2462" w:rsidRDefault="00BF6631" w:rsidP="00BF6631">
            <w:pPr>
              <w:jc w:val="center"/>
              <w:rPr>
                <w:szCs w:val="28"/>
              </w:rPr>
            </w:pPr>
            <w:r>
              <w:t>75 (61,0</w:t>
            </w:r>
            <w:r w:rsidRPr="000D4E27">
              <w:t>%</w:t>
            </w:r>
            <w:r>
              <w:t>)</w:t>
            </w:r>
          </w:p>
        </w:tc>
        <w:tc>
          <w:tcPr>
            <w:tcW w:w="1037" w:type="pct"/>
            <w:vMerge/>
            <w:vAlign w:val="top"/>
          </w:tcPr>
          <w:p w14:paraId="5590804D" w14:textId="77777777" w:rsidR="00BF6631" w:rsidRPr="003C2462" w:rsidRDefault="00BF6631" w:rsidP="00BF6631">
            <w:pPr>
              <w:jc w:val="center"/>
            </w:pPr>
          </w:p>
        </w:tc>
        <w:tc>
          <w:tcPr>
            <w:tcW w:w="608" w:type="pct"/>
            <w:vMerge/>
          </w:tcPr>
          <w:p w14:paraId="2396F127" w14:textId="77777777" w:rsidR="00BF6631" w:rsidRPr="003C2462" w:rsidRDefault="00BF6631" w:rsidP="00BF6631">
            <w:pPr>
              <w:jc w:val="center"/>
              <w:rPr>
                <w:szCs w:val="28"/>
              </w:rPr>
            </w:pPr>
          </w:p>
        </w:tc>
      </w:tr>
      <w:tr w:rsidR="00BF6631" w14:paraId="3999F2D5" w14:textId="77777777" w:rsidTr="001D102B">
        <w:tc>
          <w:tcPr>
            <w:tcW w:w="5000" w:type="pct"/>
            <w:gridSpan w:val="5"/>
            <w:tcBorders>
              <w:tl2br w:val="nil"/>
            </w:tcBorders>
          </w:tcPr>
          <w:p w14:paraId="62A39BB9" w14:textId="77777777" w:rsidR="00BF6631" w:rsidRPr="002A15EF" w:rsidRDefault="00BF6631" w:rsidP="00BF6631">
            <w:pPr>
              <w:jc w:val="center"/>
              <w:rPr>
                <w:b/>
                <w:bCs/>
              </w:rPr>
            </w:pPr>
            <w:r>
              <w:rPr>
                <w:b/>
                <w:bCs/>
                <w:szCs w:val="28"/>
              </w:rPr>
              <w:t>SGA</w:t>
            </w:r>
          </w:p>
        </w:tc>
      </w:tr>
      <w:tr w:rsidR="00BF6631" w14:paraId="7EF09665" w14:textId="77777777" w:rsidTr="00595C48">
        <w:trPr>
          <w:trHeight w:val="759"/>
        </w:trPr>
        <w:tc>
          <w:tcPr>
            <w:tcW w:w="1572" w:type="pct"/>
            <w:tcBorders>
              <w:tl2br w:val="single" w:sz="4" w:space="0" w:color="auto"/>
            </w:tcBorders>
          </w:tcPr>
          <w:p w14:paraId="62059B0F" w14:textId="77777777" w:rsidR="00BF6631" w:rsidRPr="002A15EF" w:rsidRDefault="00BF6631" w:rsidP="00BF6631">
            <w:pPr>
              <w:jc w:val="right"/>
              <w:rPr>
                <w:b/>
                <w:bCs/>
                <w:szCs w:val="28"/>
              </w:rPr>
            </w:pPr>
            <w:r>
              <w:rPr>
                <w:b/>
                <w:bCs/>
                <w:szCs w:val="28"/>
              </w:rPr>
              <w:t>TTDD</w:t>
            </w:r>
          </w:p>
          <w:p w14:paraId="0C1A8BCF" w14:textId="2D2FBA81" w:rsidR="00BF6631" w:rsidRPr="002A15EF" w:rsidRDefault="00BF6631" w:rsidP="00BF6631">
            <w:pPr>
              <w:rPr>
                <w:b/>
                <w:bCs/>
                <w:szCs w:val="28"/>
              </w:rPr>
            </w:pPr>
            <w:r>
              <w:rPr>
                <w:b/>
                <w:bCs/>
                <w:szCs w:val="28"/>
              </w:rPr>
              <w:t>Sốt</w:t>
            </w:r>
          </w:p>
        </w:tc>
        <w:tc>
          <w:tcPr>
            <w:tcW w:w="846" w:type="pct"/>
          </w:tcPr>
          <w:p w14:paraId="71723340" w14:textId="2C0B2589" w:rsidR="00BF6631" w:rsidRDefault="00BF6631" w:rsidP="00BF6631">
            <w:pPr>
              <w:jc w:val="center"/>
              <w:rPr>
                <w:b/>
                <w:bCs/>
                <w:szCs w:val="28"/>
              </w:rPr>
            </w:pPr>
            <w:r>
              <w:rPr>
                <w:b/>
                <w:bCs/>
                <w:szCs w:val="28"/>
              </w:rPr>
              <w:t>SDD</w:t>
            </w:r>
          </w:p>
          <w:p w14:paraId="45252126" w14:textId="77777777" w:rsidR="00BF6631" w:rsidRPr="002A15EF" w:rsidRDefault="00BF6631" w:rsidP="00BF6631">
            <w:pPr>
              <w:jc w:val="center"/>
              <w:rPr>
                <w:b/>
                <w:bCs/>
              </w:rPr>
            </w:pPr>
            <w:r>
              <w:rPr>
                <w:b/>
                <w:bCs/>
                <w:szCs w:val="28"/>
              </w:rPr>
              <w:t xml:space="preserve">(n, </w:t>
            </w:r>
            <w:r w:rsidRPr="002A15EF">
              <w:rPr>
                <w:b/>
                <w:bCs/>
                <w:szCs w:val="28"/>
              </w:rPr>
              <w:t>%</w:t>
            </w:r>
            <w:r>
              <w:rPr>
                <w:b/>
                <w:bCs/>
                <w:szCs w:val="28"/>
              </w:rPr>
              <w:t>)</w:t>
            </w:r>
          </w:p>
        </w:tc>
        <w:tc>
          <w:tcPr>
            <w:tcW w:w="937" w:type="pct"/>
          </w:tcPr>
          <w:p w14:paraId="3C75953B" w14:textId="4CE14345" w:rsidR="00BF6631" w:rsidRPr="002A15EF" w:rsidRDefault="00BF6631" w:rsidP="00BF663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5EADDE4" w14:textId="77777777" w:rsidR="00BF6631" w:rsidRDefault="00BF6631" w:rsidP="00BF6631">
            <w:pPr>
              <w:jc w:val="center"/>
              <w:rPr>
                <w:b/>
                <w:bCs/>
              </w:rPr>
            </w:pPr>
            <w:r>
              <w:rPr>
                <w:b/>
                <w:bCs/>
              </w:rPr>
              <w:t>OR</w:t>
            </w:r>
          </w:p>
          <w:p w14:paraId="1E4F250F" w14:textId="77777777" w:rsidR="00BF6631" w:rsidRPr="002A15EF" w:rsidRDefault="00BF6631" w:rsidP="00BF6631">
            <w:pPr>
              <w:jc w:val="center"/>
              <w:rPr>
                <w:b/>
                <w:bCs/>
              </w:rPr>
            </w:pPr>
            <w:r>
              <w:rPr>
                <w:b/>
                <w:bCs/>
              </w:rPr>
              <w:t>(95% CI)</w:t>
            </w:r>
          </w:p>
        </w:tc>
        <w:tc>
          <w:tcPr>
            <w:tcW w:w="608" w:type="pct"/>
          </w:tcPr>
          <w:p w14:paraId="5D4D70E3" w14:textId="77777777" w:rsidR="00BF6631" w:rsidRPr="002A15EF" w:rsidRDefault="00BF6631" w:rsidP="00BF6631">
            <w:pPr>
              <w:jc w:val="center"/>
              <w:rPr>
                <w:b/>
                <w:bCs/>
                <w:szCs w:val="28"/>
              </w:rPr>
            </w:pPr>
            <w:r w:rsidRPr="002A15EF">
              <w:rPr>
                <w:b/>
                <w:bCs/>
                <w:szCs w:val="28"/>
              </w:rPr>
              <w:t>p</w:t>
            </w:r>
          </w:p>
        </w:tc>
      </w:tr>
      <w:tr w:rsidR="008A4907" w14:paraId="66A31C8D" w14:textId="77777777" w:rsidTr="00732373">
        <w:trPr>
          <w:trHeight w:val="354"/>
        </w:trPr>
        <w:tc>
          <w:tcPr>
            <w:tcW w:w="1572" w:type="pct"/>
          </w:tcPr>
          <w:p w14:paraId="6EC68A0A" w14:textId="79E71011" w:rsidR="008A4907" w:rsidRPr="003C2462" w:rsidRDefault="008A4907" w:rsidP="008A4907">
            <w:pPr>
              <w:rPr>
                <w:szCs w:val="28"/>
              </w:rPr>
            </w:pPr>
            <w:r>
              <w:rPr>
                <w:szCs w:val="28"/>
              </w:rPr>
              <w:t>Không</w:t>
            </w:r>
          </w:p>
        </w:tc>
        <w:tc>
          <w:tcPr>
            <w:tcW w:w="846" w:type="pct"/>
            <w:vAlign w:val="top"/>
          </w:tcPr>
          <w:p w14:paraId="51AA8A75" w14:textId="6DD93E36" w:rsidR="008A4907" w:rsidRPr="003C2462" w:rsidRDefault="008A4907" w:rsidP="008A4907">
            <w:pPr>
              <w:jc w:val="center"/>
              <w:rPr>
                <w:szCs w:val="28"/>
              </w:rPr>
            </w:pPr>
            <w:r w:rsidRPr="00C51A98">
              <w:t>34 (27,0%)</w:t>
            </w:r>
          </w:p>
        </w:tc>
        <w:tc>
          <w:tcPr>
            <w:tcW w:w="937" w:type="pct"/>
            <w:vAlign w:val="top"/>
          </w:tcPr>
          <w:p w14:paraId="168E88D7" w14:textId="5A1A8D66" w:rsidR="008A4907" w:rsidRPr="003C2462" w:rsidRDefault="008A4907" w:rsidP="008A4907">
            <w:pPr>
              <w:jc w:val="center"/>
              <w:rPr>
                <w:szCs w:val="28"/>
              </w:rPr>
            </w:pPr>
            <w:r>
              <w:t>92 (</w:t>
            </w:r>
            <w:r w:rsidRPr="00892A4C">
              <w:t>7</w:t>
            </w:r>
            <w:r>
              <w:t>3,</w:t>
            </w:r>
            <w:r w:rsidRPr="00892A4C">
              <w:t>0%</w:t>
            </w:r>
            <w:r>
              <w:t>)</w:t>
            </w:r>
          </w:p>
        </w:tc>
        <w:tc>
          <w:tcPr>
            <w:tcW w:w="1037" w:type="pct"/>
            <w:vMerge w:val="restart"/>
            <w:vAlign w:val="top"/>
          </w:tcPr>
          <w:p w14:paraId="1B4BA236" w14:textId="77777777" w:rsidR="008A4907" w:rsidRDefault="0045516A" w:rsidP="008A4907">
            <w:pPr>
              <w:jc w:val="center"/>
            </w:pPr>
            <w:r>
              <w:t>0,407</w:t>
            </w:r>
          </w:p>
          <w:p w14:paraId="11983F69" w14:textId="3069B1BC" w:rsidR="0045516A" w:rsidRPr="003C2462" w:rsidRDefault="0045516A" w:rsidP="008A4907">
            <w:pPr>
              <w:jc w:val="center"/>
            </w:pPr>
            <w:r>
              <w:t>(0,240-0,690)</w:t>
            </w:r>
          </w:p>
        </w:tc>
        <w:tc>
          <w:tcPr>
            <w:tcW w:w="608" w:type="pct"/>
            <w:vMerge w:val="restart"/>
          </w:tcPr>
          <w:p w14:paraId="18C55D90" w14:textId="69F0D7B8" w:rsidR="008A4907" w:rsidRPr="003C2462" w:rsidRDefault="008A4907" w:rsidP="008A4907">
            <w:pPr>
              <w:jc w:val="center"/>
              <w:rPr>
                <w:szCs w:val="28"/>
              </w:rPr>
            </w:pPr>
            <w:r>
              <w:rPr>
                <w:szCs w:val="28"/>
              </w:rPr>
              <w:t>0,001</w:t>
            </w:r>
          </w:p>
        </w:tc>
      </w:tr>
      <w:tr w:rsidR="008A4907" w14:paraId="5C0FA438" w14:textId="77777777" w:rsidTr="00732373">
        <w:trPr>
          <w:trHeight w:val="70"/>
        </w:trPr>
        <w:tc>
          <w:tcPr>
            <w:tcW w:w="1572" w:type="pct"/>
          </w:tcPr>
          <w:p w14:paraId="1A8B32C1" w14:textId="79AF384A" w:rsidR="008A4907" w:rsidRPr="003C2462" w:rsidRDefault="008A4907" w:rsidP="008A4907">
            <w:pPr>
              <w:rPr>
                <w:szCs w:val="28"/>
              </w:rPr>
            </w:pPr>
            <w:r>
              <w:rPr>
                <w:szCs w:val="28"/>
              </w:rPr>
              <w:t>Có</w:t>
            </w:r>
          </w:p>
        </w:tc>
        <w:tc>
          <w:tcPr>
            <w:tcW w:w="846" w:type="pct"/>
            <w:vAlign w:val="top"/>
          </w:tcPr>
          <w:p w14:paraId="6926CE4F" w14:textId="784F4AC2" w:rsidR="008A4907" w:rsidRPr="003C2462" w:rsidRDefault="008A4907" w:rsidP="008A4907">
            <w:pPr>
              <w:jc w:val="center"/>
              <w:rPr>
                <w:szCs w:val="28"/>
              </w:rPr>
            </w:pPr>
            <w:r w:rsidRPr="00C51A98">
              <w:t>58 (47,2%)</w:t>
            </w:r>
          </w:p>
        </w:tc>
        <w:tc>
          <w:tcPr>
            <w:tcW w:w="937" w:type="pct"/>
            <w:vAlign w:val="top"/>
          </w:tcPr>
          <w:p w14:paraId="10C58F62" w14:textId="30FD087B" w:rsidR="008A4907" w:rsidRPr="003C2462" w:rsidRDefault="008A4907" w:rsidP="008A4907">
            <w:pPr>
              <w:jc w:val="center"/>
              <w:rPr>
                <w:szCs w:val="28"/>
              </w:rPr>
            </w:pPr>
            <w:r>
              <w:t>65 (</w:t>
            </w:r>
            <w:r w:rsidRPr="00D319D7">
              <w:t>5</w:t>
            </w:r>
            <w:r>
              <w:t>2,</w:t>
            </w:r>
            <w:r w:rsidRPr="00D319D7">
              <w:t>8%</w:t>
            </w:r>
            <w:r>
              <w:t>)</w:t>
            </w:r>
          </w:p>
        </w:tc>
        <w:tc>
          <w:tcPr>
            <w:tcW w:w="1037" w:type="pct"/>
            <w:vMerge/>
            <w:vAlign w:val="top"/>
          </w:tcPr>
          <w:p w14:paraId="061A5E8C" w14:textId="77777777" w:rsidR="008A4907" w:rsidRPr="003C2462" w:rsidRDefault="008A4907" w:rsidP="008A4907">
            <w:pPr>
              <w:jc w:val="center"/>
            </w:pPr>
          </w:p>
        </w:tc>
        <w:tc>
          <w:tcPr>
            <w:tcW w:w="608" w:type="pct"/>
            <w:vMerge/>
          </w:tcPr>
          <w:p w14:paraId="3CA9E053" w14:textId="77777777" w:rsidR="008A4907" w:rsidRPr="003C2462" w:rsidRDefault="008A4907" w:rsidP="008A4907">
            <w:pPr>
              <w:jc w:val="center"/>
              <w:rPr>
                <w:szCs w:val="28"/>
              </w:rPr>
            </w:pPr>
          </w:p>
        </w:tc>
      </w:tr>
    </w:tbl>
    <w:p w14:paraId="4152C5AD" w14:textId="7204054B" w:rsidR="000C444C" w:rsidRDefault="00F656F9" w:rsidP="000C444C">
      <w:pPr>
        <w:tabs>
          <w:tab w:val="left" w:pos="2400"/>
        </w:tabs>
        <w:spacing w:before="160"/>
      </w:pPr>
      <w:r>
        <w:t>Nhận xét:</w:t>
      </w:r>
      <w:r w:rsidR="009C5F8F">
        <w:t xml:space="preserve"> </w:t>
      </w:r>
      <w:r w:rsidR="007C496F">
        <w:t xml:space="preserve">đánh giá mối liên quan giữa triệu chứng sốt và TTDD </w:t>
      </w:r>
      <w:r w:rsidR="000C444C">
        <w:t xml:space="preserve">theo BMI, bệnh nhân </w:t>
      </w:r>
      <w:r w:rsidR="004F2C91">
        <w:t>có sốt tỷ lệ mắc</w:t>
      </w:r>
      <w:r w:rsidR="000C444C">
        <w:t xml:space="preserve"> SDD là </w:t>
      </w:r>
      <w:r w:rsidR="007F586A">
        <w:t>39</w:t>
      </w:r>
      <w:r w:rsidR="000C444C">
        <w:t>,</w:t>
      </w:r>
      <w:r w:rsidR="007F586A">
        <w:t>0</w:t>
      </w:r>
      <w:r w:rsidR="000C444C" w:rsidRPr="006B18A8">
        <w:t>%</w:t>
      </w:r>
      <w:r w:rsidR="000C444C">
        <w:t xml:space="preserve"> </w:t>
      </w:r>
      <w:r w:rsidR="00AF2345">
        <w:t>cao</w:t>
      </w:r>
      <w:r w:rsidR="000C444C">
        <w:t xml:space="preserve"> hơn bệnh nhân </w:t>
      </w:r>
      <w:r w:rsidR="00C55700">
        <w:t xml:space="preserve">không </w:t>
      </w:r>
      <w:r w:rsidR="000C444C">
        <w:t xml:space="preserve">có triệu chứng sốt là </w:t>
      </w:r>
      <w:r w:rsidR="007F586A">
        <w:t>2</w:t>
      </w:r>
      <w:r w:rsidR="000C444C">
        <w:t>9,</w:t>
      </w:r>
      <w:r w:rsidR="007F586A">
        <w:t>4</w:t>
      </w:r>
      <w:r w:rsidR="000C444C" w:rsidRPr="00D16334">
        <w:t>%</w:t>
      </w:r>
      <w:r w:rsidR="000C444C">
        <w:t xml:space="preserve">, sự khác biệt không có ý nghĩa thống kê với </w:t>
      </w:r>
      <w:r w:rsidR="0070311F">
        <w:t>p=</w:t>
      </w:r>
      <w:r w:rsidR="000C444C">
        <w:t>0,1</w:t>
      </w:r>
      <w:r w:rsidR="002B1C06">
        <w:t>20</w:t>
      </w:r>
      <w:r w:rsidR="000C444C">
        <w:t xml:space="preserve">. </w:t>
      </w:r>
      <w:r w:rsidR="00195DFC">
        <w:t xml:space="preserve">Tuy nhiên </w:t>
      </w:r>
      <w:r w:rsidR="000C444C">
        <w:t xml:space="preserve">theo SGA bệnh nhân có triệu chứng sốt có tỷ lệ SDD là </w:t>
      </w:r>
      <w:r w:rsidR="006E55A9">
        <w:t>4</w:t>
      </w:r>
      <w:r w:rsidR="000C444C">
        <w:t>7,</w:t>
      </w:r>
      <w:r w:rsidR="006E55A9">
        <w:t>2</w:t>
      </w:r>
      <w:r w:rsidR="000C444C" w:rsidRPr="006B18A8">
        <w:t>%</w:t>
      </w:r>
      <w:r w:rsidR="000C444C">
        <w:t xml:space="preserve"> </w:t>
      </w:r>
      <w:r w:rsidR="006E55A9">
        <w:t xml:space="preserve">cao hơn so với </w:t>
      </w:r>
      <w:r w:rsidR="000C444C">
        <w:t xml:space="preserve">bệnh nhân </w:t>
      </w:r>
      <w:r w:rsidR="006E55A9">
        <w:t xml:space="preserve">không </w:t>
      </w:r>
      <w:r w:rsidR="000C444C">
        <w:t xml:space="preserve">có triệu chứng sốt là </w:t>
      </w:r>
      <w:r w:rsidR="003D7789">
        <w:t>2</w:t>
      </w:r>
      <w:r w:rsidR="000C444C">
        <w:t>7,</w:t>
      </w:r>
      <w:r w:rsidR="003D7789">
        <w:t>0</w:t>
      </w:r>
      <w:r w:rsidR="000C444C" w:rsidRPr="00D16334">
        <w:t>%</w:t>
      </w:r>
      <w:r w:rsidR="000C444C">
        <w:t xml:space="preserve">, sự khác biệt có ý nghĩa thống kê với </w:t>
      </w:r>
      <w:r w:rsidR="0070311F">
        <w:t>p=</w:t>
      </w:r>
      <w:r w:rsidR="000C444C">
        <w:t>0,00</w:t>
      </w:r>
      <w:r w:rsidR="00DF4FDC">
        <w:t>1</w:t>
      </w:r>
      <w:r w:rsidR="000C444C">
        <w:t>.</w:t>
      </w:r>
    </w:p>
    <w:p w14:paraId="027DCF61" w14:textId="668318DF" w:rsidR="00F24E7F" w:rsidRDefault="00F24E7F" w:rsidP="00F24E7F">
      <w:pPr>
        <w:pStyle w:val="Heading3"/>
      </w:pPr>
      <w:r>
        <w:t>3.2.8. Mối liên quan giữa triệu chứng ran và tình trạng dinh dưỡng</w:t>
      </w:r>
    </w:p>
    <w:p w14:paraId="2F89709D" w14:textId="148F92A3" w:rsidR="00F24E7F" w:rsidRDefault="00F24E7F" w:rsidP="00F24E7F">
      <w:pPr>
        <w:pStyle w:val="Caption"/>
        <w:rPr>
          <w:bCs/>
        </w:rPr>
      </w:pPr>
      <w:bookmarkStart w:id="97" w:name="_Toc134606423"/>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6</w:t>
      </w:r>
      <w:r w:rsidR="00CF667C">
        <w:fldChar w:fldCharType="end"/>
      </w:r>
      <w:r>
        <w:t xml:space="preserve">. </w:t>
      </w:r>
      <w:r>
        <w:rPr>
          <w:bCs/>
        </w:rPr>
        <w:t>Mối liên quan giữa triệu chứng ran và TTDD</w:t>
      </w:r>
      <w:bookmarkEnd w:id="9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24E7F" w14:paraId="380D6C40" w14:textId="77777777" w:rsidTr="009169DE">
        <w:tc>
          <w:tcPr>
            <w:tcW w:w="5000" w:type="pct"/>
            <w:gridSpan w:val="5"/>
            <w:tcBorders>
              <w:tl2br w:val="nil"/>
            </w:tcBorders>
          </w:tcPr>
          <w:p w14:paraId="46B20F9A" w14:textId="77777777" w:rsidR="00F24E7F" w:rsidRPr="002A15EF" w:rsidRDefault="00F24E7F" w:rsidP="009169DE">
            <w:pPr>
              <w:jc w:val="center"/>
              <w:rPr>
                <w:b/>
                <w:bCs/>
              </w:rPr>
            </w:pPr>
            <w:r>
              <w:rPr>
                <w:b/>
                <w:bCs/>
                <w:szCs w:val="28"/>
              </w:rPr>
              <w:t>BMI</w:t>
            </w:r>
          </w:p>
        </w:tc>
      </w:tr>
      <w:tr w:rsidR="00F24E7F" w14:paraId="6307A3DE" w14:textId="77777777" w:rsidTr="00354C8B">
        <w:trPr>
          <w:trHeight w:val="759"/>
        </w:trPr>
        <w:tc>
          <w:tcPr>
            <w:tcW w:w="1572" w:type="pct"/>
            <w:tcBorders>
              <w:tl2br w:val="single" w:sz="4" w:space="0" w:color="auto"/>
            </w:tcBorders>
          </w:tcPr>
          <w:p w14:paraId="75FE9CE7" w14:textId="77777777" w:rsidR="00F24E7F" w:rsidRPr="002A15EF" w:rsidRDefault="00F24E7F" w:rsidP="009169DE">
            <w:pPr>
              <w:jc w:val="right"/>
              <w:rPr>
                <w:b/>
                <w:bCs/>
                <w:szCs w:val="28"/>
              </w:rPr>
            </w:pPr>
            <w:r>
              <w:rPr>
                <w:b/>
                <w:bCs/>
                <w:szCs w:val="28"/>
              </w:rPr>
              <w:t>TTDD</w:t>
            </w:r>
          </w:p>
          <w:p w14:paraId="43D638F6" w14:textId="259CA2BC" w:rsidR="00F24E7F" w:rsidRPr="002A15EF" w:rsidRDefault="00006631" w:rsidP="009169DE">
            <w:pPr>
              <w:rPr>
                <w:b/>
                <w:bCs/>
                <w:szCs w:val="28"/>
              </w:rPr>
            </w:pPr>
            <w:r>
              <w:rPr>
                <w:b/>
                <w:bCs/>
                <w:szCs w:val="28"/>
              </w:rPr>
              <w:t>Ran</w:t>
            </w:r>
          </w:p>
        </w:tc>
        <w:tc>
          <w:tcPr>
            <w:tcW w:w="846" w:type="pct"/>
          </w:tcPr>
          <w:p w14:paraId="0C5416B4" w14:textId="6597AD46" w:rsidR="00F24E7F" w:rsidRDefault="00F24E7F" w:rsidP="009169DE">
            <w:pPr>
              <w:jc w:val="center"/>
              <w:rPr>
                <w:b/>
                <w:bCs/>
                <w:szCs w:val="28"/>
              </w:rPr>
            </w:pPr>
            <w:r>
              <w:rPr>
                <w:b/>
                <w:bCs/>
                <w:szCs w:val="28"/>
              </w:rPr>
              <w:t>SDD</w:t>
            </w:r>
          </w:p>
          <w:p w14:paraId="10F7A8FF" w14:textId="77777777" w:rsidR="00F24E7F" w:rsidRPr="002A15EF" w:rsidRDefault="00F24E7F" w:rsidP="009169DE">
            <w:pPr>
              <w:jc w:val="center"/>
              <w:rPr>
                <w:b/>
                <w:bCs/>
              </w:rPr>
            </w:pPr>
            <w:r>
              <w:rPr>
                <w:b/>
                <w:bCs/>
                <w:szCs w:val="28"/>
              </w:rPr>
              <w:t xml:space="preserve">(n, </w:t>
            </w:r>
            <w:r w:rsidRPr="002A15EF">
              <w:rPr>
                <w:b/>
                <w:bCs/>
                <w:szCs w:val="28"/>
              </w:rPr>
              <w:t>%</w:t>
            </w:r>
            <w:r>
              <w:rPr>
                <w:b/>
                <w:bCs/>
                <w:szCs w:val="28"/>
              </w:rPr>
              <w:t>)</w:t>
            </w:r>
          </w:p>
        </w:tc>
        <w:tc>
          <w:tcPr>
            <w:tcW w:w="937" w:type="pct"/>
          </w:tcPr>
          <w:p w14:paraId="081AFB8F" w14:textId="493A2143" w:rsidR="00F24E7F" w:rsidRPr="002A15EF" w:rsidRDefault="00595C48" w:rsidP="009169DE">
            <w:pPr>
              <w:jc w:val="center"/>
              <w:rPr>
                <w:b/>
                <w:bCs/>
                <w:szCs w:val="28"/>
              </w:rPr>
            </w:pPr>
            <w:r>
              <w:rPr>
                <w:b/>
                <w:bCs/>
                <w:szCs w:val="28"/>
              </w:rPr>
              <w:t xml:space="preserve">Không </w:t>
            </w:r>
            <w:r w:rsidR="00F24E7F">
              <w:rPr>
                <w:b/>
                <w:bCs/>
                <w:szCs w:val="28"/>
              </w:rPr>
              <w:t>SDD (</w:t>
            </w:r>
            <w:r w:rsidR="00F24E7F" w:rsidRPr="002A15EF">
              <w:rPr>
                <w:b/>
                <w:bCs/>
                <w:szCs w:val="28"/>
              </w:rPr>
              <w:t>n</w:t>
            </w:r>
            <w:r w:rsidR="00F24E7F">
              <w:rPr>
                <w:b/>
                <w:bCs/>
                <w:szCs w:val="28"/>
              </w:rPr>
              <w:t xml:space="preserve">, </w:t>
            </w:r>
            <w:r w:rsidR="00F24E7F" w:rsidRPr="002A15EF">
              <w:rPr>
                <w:b/>
                <w:bCs/>
                <w:szCs w:val="28"/>
              </w:rPr>
              <w:t>%</w:t>
            </w:r>
            <w:r w:rsidR="00F24E7F">
              <w:rPr>
                <w:b/>
                <w:bCs/>
                <w:szCs w:val="28"/>
              </w:rPr>
              <w:t>)</w:t>
            </w:r>
          </w:p>
        </w:tc>
        <w:tc>
          <w:tcPr>
            <w:tcW w:w="1037" w:type="pct"/>
          </w:tcPr>
          <w:p w14:paraId="0E3143EA" w14:textId="77777777" w:rsidR="00F24E7F" w:rsidRDefault="00F24E7F" w:rsidP="009169DE">
            <w:pPr>
              <w:jc w:val="center"/>
              <w:rPr>
                <w:b/>
                <w:bCs/>
              </w:rPr>
            </w:pPr>
            <w:r>
              <w:rPr>
                <w:b/>
                <w:bCs/>
              </w:rPr>
              <w:t>OR</w:t>
            </w:r>
          </w:p>
          <w:p w14:paraId="13072CDF" w14:textId="77777777" w:rsidR="00F24E7F" w:rsidRPr="002A15EF" w:rsidRDefault="00F24E7F" w:rsidP="009169DE">
            <w:pPr>
              <w:jc w:val="center"/>
              <w:rPr>
                <w:b/>
                <w:bCs/>
              </w:rPr>
            </w:pPr>
            <w:r>
              <w:rPr>
                <w:b/>
                <w:bCs/>
              </w:rPr>
              <w:t>(95% CI)</w:t>
            </w:r>
          </w:p>
        </w:tc>
        <w:tc>
          <w:tcPr>
            <w:tcW w:w="608" w:type="pct"/>
          </w:tcPr>
          <w:p w14:paraId="155117B8" w14:textId="77777777" w:rsidR="00F24E7F" w:rsidRPr="002A15EF" w:rsidRDefault="00F24E7F" w:rsidP="009169DE">
            <w:pPr>
              <w:jc w:val="center"/>
              <w:rPr>
                <w:b/>
                <w:bCs/>
                <w:szCs w:val="28"/>
              </w:rPr>
            </w:pPr>
            <w:r w:rsidRPr="002A15EF">
              <w:rPr>
                <w:b/>
                <w:bCs/>
                <w:szCs w:val="28"/>
              </w:rPr>
              <w:t>p</w:t>
            </w:r>
          </w:p>
        </w:tc>
      </w:tr>
      <w:tr w:rsidR="00340AD0" w14:paraId="05B6F848" w14:textId="77777777" w:rsidTr="00DA630B">
        <w:trPr>
          <w:trHeight w:val="354"/>
        </w:trPr>
        <w:tc>
          <w:tcPr>
            <w:tcW w:w="1572" w:type="pct"/>
          </w:tcPr>
          <w:p w14:paraId="37265411" w14:textId="77777777" w:rsidR="00340AD0" w:rsidRPr="003C2462" w:rsidRDefault="00340AD0" w:rsidP="00340AD0">
            <w:pPr>
              <w:rPr>
                <w:szCs w:val="28"/>
              </w:rPr>
            </w:pPr>
            <w:r>
              <w:rPr>
                <w:szCs w:val="28"/>
              </w:rPr>
              <w:t>Không</w:t>
            </w:r>
          </w:p>
        </w:tc>
        <w:tc>
          <w:tcPr>
            <w:tcW w:w="846" w:type="pct"/>
            <w:vAlign w:val="top"/>
          </w:tcPr>
          <w:p w14:paraId="5473D08A" w14:textId="03A0BAF8" w:rsidR="00340AD0" w:rsidRPr="003C2462" w:rsidRDefault="00340AD0" w:rsidP="00340AD0">
            <w:pPr>
              <w:jc w:val="center"/>
              <w:rPr>
                <w:szCs w:val="28"/>
              </w:rPr>
            </w:pPr>
            <w:r w:rsidRPr="006002B1">
              <w:t>5 (25,0%)</w:t>
            </w:r>
          </w:p>
        </w:tc>
        <w:tc>
          <w:tcPr>
            <w:tcW w:w="937" w:type="pct"/>
            <w:vAlign w:val="top"/>
          </w:tcPr>
          <w:p w14:paraId="7A141918" w14:textId="165F6D18" w:rsidR="00340AD0" w:rsidRPr="003C2462" w:rsidRDefault="00340AD0" w:rsidP="00340AD0">
            <w:pPr>
              <w:jc w:val="center"/>
              <w:rPr>
                <w:szCs w:val="28"/>
              </w:rPr>
            </w:pPr>
            <w:r>
              <w:t>15 (75,0</w:t>
            </w:r>
            <w:r w:rsidRPr="00946903">
              <w:t>%</w:t>
            </w:r>
            <w:r>
              <w:t>)</w:t>
            </w:r>
          </w:p>
        </w:tc>
        <w:tc>
          <w:tcPr>
            <w:tcW w:w="1037" w:type="pct"/>
            <w:vMerge w:val="restart"/>
            <w:vAlign w:val="top"/>
          </w:tcPr>
          <w:p w14:paraId="70C5B374" w14:textId="77777777" w:rsidR="00340AD0" w:rsidRDefault="00CE1A92" w:rsidP="00340AD0">
            <w:pPr>
              <w:jc w:val="center"/>
            </w:pPr>
            <w:r>
              <w:t>0,613</w:t>
            </w:r>
          </w:p>
          <w:p w14:paraId="3B3568D0" w14:textId="7516F1C0" w:rsidR="00CE1A92" w:rsidRPr="003C2462" w:rsidRDefault="00CE1A92" w:rsidP="00340AD0">
            <w:pPr>
              <w:jc w:val="center"/>
            </w:pPr>
            <w:r>
              <w:t>(0,215-1,748)</w:t>
            </w:r>
          </w:p>
        </w:tc>
        <w:tc>
          <w:tcPr>
            <w:tcW w:w="608" w:type="pct"/>
            <w:vMerge w:val="restart"/>
          </w:tcPr>
          <w:p w14:paraId="0B02CE74" w14:textId="3DD5A807" w:rsidR="00340AD0" w:rsidRPr="003C2462" w:rsidRDefault="00340AD0" w:rsidP="00340AD0">
            <w:pPr>
              <w:jc w:val="center"/>
              <w:rPr>
                <w:szCs w:val="28"/>
              </w:rPr>
            </w:pPr>
            <w:r>
              <w:rPr>
                <w:szCs w:val="28"/>
              </w:rPr>
              <w:t>0,498</w:t>
            </w:r>
          </w:p>
        </w:tc>
      </w:tr>
      <w:tr w:rsidR="00340AD0" w14:paraId="6BE944C7" w14:textId="77777777" w:rsidTr="00DA630B">
        <w:trPr>
          <w:trHeight w:val="70"/>
        </w:trPr>
        <w:tc>
          <w:tcPr>
            <w:tcW w:w="1572" w:type="pct"/>
          </w:tcPr>
          <w:p w14:paraId="575FA837" w14:textId="77777777" w:rsidR="00340AD0" w:rsidRPr="003C2462" w:rsidRDefault="00340AD0" w:rsidP="00340AD0">
            <w:pPr>
              <w:rPr>
                <w:szCs w:val="28"/>
              </w:rPr>
            </w:pPr>
            <w:r>
              <w:rPr>
                <w:szCs w:val="28"/>
              </w:rPr>
              <w:t>Có</w:t>
            </w:r>
          </w:p>
        </w:tc>
        <w:tc>
          <w:tcPr>
            <w:tcW w:w="846" w:type="pct"/>
            <w:vAlign w:val="top"/>
          </w:tcPr>
          <w:p w14:paraId="0BC51974" w14:textId="2B9205B6" w:rsidR="00340AD0" w:rsidRPr="003C2462" w:rsidRDefault="00340AD0" w:rsidP="00340AD0">
            <w:pPr>
              <w:jc w:val="center"/>
              <w:rPr>
                <w:szCs w:val="28"/>
              </w:rPr>
            </w:pPr>
            <w:r w:rsidRPr="006002B1">
              <w:t>81 (35,2%)</w:t>
            </w:r>
          </w:p>
        </w:tc>
        <w:tc>
          <w:tcPr>
            <w:tcW w:w="937" w:type="pct"/>
            <w:vAlign w:val="top"/>
          </w:tcPr>
          <w:p w14:paraId="236E37F5" w14:textId="33263B68" w:rsidR="00340AD0" w:rsidRPr="003C2462" w:rsidRDefault="00340AD0" w:rsidP="00340AD0">
            <w:pPr>
              <w:jc w:val="center"/>
              <w:rPr>
                <w:szCs w:val="28"/>
              </w:rPr>
            </w:pPr>
            <w:r>
              <w:t>149 (64,8</w:t>
            </w:r>
            <w:r w:rsidRPr="000D4E27">
              <w:t>%</w:t>
            </w:r>
            <w:r>
              <w:t>)</w:t>
            </w:r>
          </w:p>
        </w:tc>
        <w:tc>
          <w:tcPr>
            <w:tcW w:w="1037" w:type="pct"/>
            <w:vMerge/>
            <w:vAlign w:val="top"/>
          </w:tcPr>
          <w:p w14:paraId="56656A0D" w14:textId="77777777" w:rsidR="00340AD0" w:rsidRPr="003C2462" w:rsidRDefault="00340AD0" w:rsidP="00340AD0">
            <w:pPr>
              <w:jc w:val="center"/>
            </w:pPr>
          </w:p>
        </w:tc>
        <w:tc>
          <w:tcPr>
            <w:tcW w:w="608" w:type="pct"/>
            <w:vMerge/>
          </w:tcPr>
          <w:p w14:paraId="0BA24978" w14:textId="77777777" w:rsidR="00340AD0" w:rsidRPr="003C2462" w:rsidRDefault="00340AD0" w:rsidP="00340AD0">
            <w:pPr>
              <w:jc w:val="center"/>
              <w:rPr>
                <w:szCs w:val="28"/>
              </w:rPr>
            </w:pPr>
          </w:p>
        </w:tc>
      </w:tr>
      <w:tr w:rsidR="00340AD0" w14:paraId="7E23F6B2" w14:textId="77777777" w:rsidTr="009169DE">
        <w:tc>
          <w:tcPr>
            <w:tcW w:w="5000" w:type="pct"/>
            <w:gridSpan w:val="5"/>
            <w:tcBorders>
              <w:tl2br w:val="nil"/>
            </w:tcBorders>
          </w:tcPr>
          <w:p w14:paraId="6F006B5E" w14:textId="77777777" w:rsidR="00340AD0" w:rsidRPr="002A15EF" w:rsidRDefault="00340AD0" w:rsidP="00340AD0">
            <w:pPr>
              <w:jc w:val="center"/>
              <w:rPr>
                <w:b/>
                <w:bCs/>
              </w:rPr>
            </w:pPr>
            <w:r>
              <w:rPr>
                <w:b/>
                <w:bCs/>
                <w:szCs w:val="28"/>
              </w:rPr>
              <w:t>SGA</w:t>
            </w:r>
          </w:p>
        </w:tc>
      </w:tr>
      <w:tr w:rsidR="00340AD0" w14:paraId="273A5C45" w14:textId="77777777" w:rsidTr="00354C8B">
        <w:trPr>
          <w:trHeight w:val="759"/>
        </w:trPr>
        <w:tc>
          <w:tcPr>
            <w:tcW w:w="1572" w:type="pct"/>
            <w:tcBorders>
              <w:tl2br w:val="single" w:sz="4" w:space="0" w:color="auto"/>
            </w:tcBorders>
          </w:tcPr>
          <w:p w14:paraId="44BC0D1D" w14:textId="77777777" w:rsidR="00340AD0" w:rsidRPr="002A15EF" w:rsidRDefault="00340AD0" w:rsidP="00340AD0">
            <w:pPr>
              <w:jc w:val="right"/>
              <w:rPr>
                <w:b/>
                <w:bCs/>
                <w:szCs w:val="28"/>
              </w:rPr>
            </w:pPr>
            <w:r>
              <w:rPr>
                <w:b/>
                <w:bCs/>
                <w:szCs w:val="28"/>
              </w:rPr>
              <w:t>TTDD</w:t>
            </w:r>
          </w:p>
          <w:p w14:paraId="7D4FF483" w14:textId="6257D0E5" w:rsidR="00340AD0" w:rsidRPr="002A15EF" w:rsidRDefault="00340AD0" w:rsidP="00340AD0">
            <w:pPr>
              <w:rPr>
                <w:b/>
                <w:bCs/>
                <w:szCs w:val="28"/>
              </w:rPr>
            </w:pPr>
            <w:r>
              <w:rPr>
                <w:b/>
                <w:bCs/>
                <w:szCs w:val="28"/>
              </w:rPr>
              <w:t>Ran</w:t>
            </w:r>
          </w:p>
        </w:tc>
        <w:tc>
          <w:tcPr>
            <w:tcW w:w="846" w:type="pct"/>
          </w:tcPr>
          <w:p w14:paraId="7F6443C4" w14:textId="5CBF1477" w:rsidR="00340AD0" w:rsidRDefault="00340AD0" w:rsidP="00340AD0">
            <w:pPr>
              <w:jc w:val="center"/>
              <w:rPr>
                <w:b/>
                <w:bCs/>
                <w:szCs w:val="28"/>
              </w:rPr>
            </w:pPr>
            <w:r>
              <w:rPr>
                <w:b/>
                <w:bCs/>
                <w:szCs w:val="28"/>
              </w:rPr>
              <w:t>SDD</w:t>
            </w:r>
          </w:p>
          <w:p w14:paraId="4488B1E9" w14:textId="77777777" w:rsidR="00340AD0" w:rsidRPr="002A15EF" w:rsidRDefault="00340AD0" w:rsidP="00340AD0">
            <w:pPr>
              <w:jc w:val="center"/>
              <w:rPr>
                <w:b/>
                <w:bCs/>
              </w:rPr>
            </w:pPr>
            <w:r>
              <w:rPr>
                <w:b/>
                <w:bCs/>
                <w:szCs w:val="28"/>
              </w:rPr>
              <w:t xml:space="preserve">(n, </w:t>
            </w:r>
            <w:r w:rsidRPr="002A15EF">
              <w:rPr>
                <w:b/>
                <w:bCs/>
                <w:szCs w:val="28"/>
              </w:rPr>
              <w:t>%</w:t>
            </w:r>
            <w:r>
              <w:rPr>
                <w:b/>
                <w:bCs/>
                <w:szCs w:val="28"/>
              </w:rPr>
              <w:t>)</w:t>
            </w:r>
          </w:p>
        </w:tc>
        <w:tc>
          <w:tcPr>
            <w:tcW w:w="937" w:type="pct"/>
          </w:tcPr>
          <w:p w14:paraId="4B1E0D4A" w14:textId="6B7CFA0B" w:rsidR="00340AD0" w:rsidRPr="002A15EF" w:rsidRDefault="00340AD0" w:rsidP="00340AD0">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AF09AF6" w14:textId="77777777" w:rsidR="00340AD0" w:rsidRDefault="00340AD0" w:rsidP="00340AD0">
            <w:pPr>
              <w:jc w:val="center"/>
              <w:rPr>
                <w:b/>
                <w:bCs/>
              </w:rPr>
            </w:pPr>
            <w:r>
              <w:rPr>
                <w:b/>
                <w:bCs/>
              </w:rPr>
              <w:t>OR</w:t>
            </w:r>
          </w:p>
          <w:p w14:paraId="5B75A95B" w14:textId="77777777" w:rsidR="00340AD0" w:rsidRPr="002A15EF" w:rsidRDefault="00340AD0" w:rsidP="00340AD0">
            <w:pPr>
              <w:jc w:val="center"/>
              <w:rPr>
                <w:b/>
                <w:bCs/>
              </w:rPr>
            </w:pPr>
            <w:r>
              <w:rPr>
                <w:b/>
                <w:bCs/>
              </w:rPr>
              <w:t>(95% CI)</w:t>
            </w:r>
          </w:p>
        </w:tc>
        <w:tc>
          <w:tcPr>
            <w:tcW w:w="608" w:type="pct"/>
          </w:tcPr>
          <w:p w14:paraId="4BEEE7AB" w14:textId="77777777" w:rsidR="00340AD0" w:rsidRPr="002A15EF" w:rsidRDefault="00340AD0" w:rsidP="00340AD0">
            <w:pPr>
              <w:jc w:val="center"/>
              <w:rPr>
                <w:b/>
                <w:bCs/>
                <w:szCs w:val="28"/>
              </w:rPr>
            </w:pPr>
            <w:r w:rsidRPr="002A15EF">
              <w:rPr>
                <w:b/>
                <w:bCs/>
                <w:szCs w:val="28"/>
              </w:rPr>
              <w:t>p</w:t>
            </w:r>
          </w:p>
        </w:tc>
      </w:tr>
      <w:tr w:rsidR="00A94C44" w14:paraId="630E6E65" w14:textId="77777777" w:rsidTr="006E6CAF">
        <w:trPr>
          <w:trHeight w:val="354"/>
        </w:trPr>
        <w:tc>
          <w:tcPr>
            <w:tcW w:w="1572" w:type="pct"/>
          </w:tcPr>
          <w:p w14:paraId="04F2920B" w14:textId="77777777" w:rsidR="00A94C44" w:rsidRPr="003C2462" w:rsidRDefault="00A94C44" w:rsidP="00A94C44">
            <w:pPr>
              <w:rPr>
                <w:szCs w:val="28"/>
              </w:rPr>
            </w:pPr>
            <w:r>
              <w:rPr>
                <w:szCs w:val="28"/>
              </w:rPr>
              <w:t>Không</w:t>
            </w:r>
          </w:p>
        </w:tc>
        <w:tc>
          <w:tcPr>
            <w:tcW w:w="846" w:type="pct"/>
            <w:vAlign w:val="top"/>
          </w:tcPr>
          <w:p w14:paraId="68D974B4" w14:textId="62C41004" w:rsidR="00A94C44" w:rsidRPr="003C2462" w:rsidRDefault="00A94C44" w:rsidP="00A94C44">
            <w:pPr>
              <w:jc w:val="center"/>
              <w:rPr>
                <w:szCs w:val="28"/>
              </w:rPr>
            </w:pPr>
            <w:r w:rsidRPr="00262865">
              <w:t>6 (30,0%)</w:t>
            </w:r>
          </w:p>
        </w:tc>
        <w:tc>
          <w:tcPr>
            <w:tcW w:w="937" w:type="pct"/>
            <w:vAlign w:val="top"/>
          </w:tcPr>
          <w:p w14:paraId="795F0CE1" w14:textId="17A689DE" w:rsidR="00A94C44" w:rsidRPr="003C2462" w:rsidRDefault="00A94C44" w:rsidP="00A94C44">
            <w:pPr>
              <w:jc w:val="center"/>
              <w:rPr>
                <w:szCs w:val="28"/>
              </w:rPr>
            </w:pPr>
            <w:r>
              <w:t>14 (</w:t>
            </w:r>
            <w:r w:rsidRPr="00892A4C">
              <w:t>7</w:t>
            </w:r>
            <w:r>
              <w:t>0,</w:t>
            </w:r>
            <w:r w:rsidRPr="00892A4C">
              <w:t>0%</w:t>
            </w:r>
            <w:r>
              <w:t>)</w:t>
            </w:r>
          </w:p>
        </w:tc>
        <w:tc>
          <w:tcPr>
            <w:tcW w:w="1037" w:type="pct"/>
            <w:vMerge w:val="restart"/>
            <w:vAlign w:val="top"/>
          </w:tcPr>
          <w:p w14:paraId="00AC2BED" w14:textId="77777777" w:rsidR="00A94C44" w:rsidRDefault="00A94C44" w:rsidP="00A94C44">
            <w:pPr>
              <w:jc w:val="center"/>
            </w:pPr>
            <w:r>
              <w:t>0,704</w:t>
            </w:r>
          </w:p>
          <w:p w14:paraId="576DC3AC" w14:textId="0A5786CF" w:rsidR="00A94C44" w:rsidRPr="003C2462" w:rsidRDefault="00A94C44" w:rsidP="00A94C44">
            <w:pPr>
              <w:jc w:val="center"/>
            </w:pPr>
            <w:r>
              <w:lastRenderedPageBreak/>
              <w:t>(0,261-1,901)</w:t>
            </w:r>
          </w:p>
        </w:tc>
        <w:tc>
          <w:tcPr>
            <w:tcW w:w="608" w:type="pct"/>
            <w:vMerge w:val="restart"/>
          </w:tcPr>
          <w:p w14:paraId="28F89239" w14:textId="414B229F" w:rsidR="00A94C44" w:rsidRPr="003C2462" w:rsidRDefault="00A94C44" w:rsidP="00A94C44">
            <w:pPr>
              <w:jc w:val="center"/>
              <w:rPr>
                <w:szCs w:val="28"/>
              </w:rPr>
            </w:pPr>
            <w:r>
              <w:rPr>
                <w:szCs w:val="28"/>
              </w:rPr>
              <w:lastRenderedPageBreak/>
              <w:t>0.650</w:t>
            </w:r>
          </w:p>
        </w:tc>
      </w:tr>
      <w:tr w:rsidR="00A94C44" w14:paraId="1AA0139C" w14:textId="77777777" w:rsidTr="006E6CAF">
        <w:trPr>
          <w:trHeight w:val="70"/>
        </w:trPr>
        <w:tc>
          <w:tcPr>
            <w:tcW w:w="1572" w:type="pct"/>
          </w:tcPr>
          <w:p w14:paraId="3BAE02CA" w14:textId="77777777" w:rsidR="00A94C44" w:rsidRPr="003C2462" w:rsidRDefault="00A94C44" w:rsidP="00A94C44">
            <w:pPr>
              <w:rPr>
                <w:szCs w:val="28"/>
              </w:rPr>
            </w:pPr>
            <w:r>
              <w:rPr>
                <w:szCs w:val="28"/>
              </w:rPr>
              <w:lastRenderedPageBreak/>
              <w:t>Có</w:t>
            </w:r>
          </w:p>
        </w:tc>
        <w:tc>
          <w:tcPr>
            <w:tcW w:w="846" w:type="pct"/>
            <w:vAlign w:val="top"/>
          </w:tcPr>
          <w:p w14:paraId="1DADE104" w14:textId="2B1DB6CA" w:rsidR="00A94C44" w:rsidRPr="003C2462" w:rsidRDefault="00A94C44" w:rsidP="00A94C44">
            <w:pPr>
              <w:jc w:val="center"/>
              <w:rPr>
                <w:szCs w:val="28"/>
              </w:rPr>
            </w:pPr>
            <w:r w:rsidRPr="00262865">
              <w:t>87 (37,8%)</w:t>
            </w:r>
          </w:p>
        </w:tc>
        <w:tc>
          <w:tcPr>
            <w:tcW w:w="937" w:type="pct"/>
            <w:vAlign w:val="top"/>
          </w:tcPr>
          <w:p w14:paraId="329E23EE" w14:textId="0C1EC7E9" w:rsidR="00A94C44" w:rsidRPr="003C2462" w:rsidRDefault="00A94C44" w:rsidP="00A94C44">
            <w:pPr>
              <w:jc w:val="center"/>
              <w:rPr>
                <w:szCs w:val="28"/>
              </w:rPr>
            </w:pPr>
            <w:r>
              <w:t>143 (62,2</w:t>
            </w:r>
            <w:r w:rsidRPr="00D319D7">
              <w:t>%</w:t>
            </w:r>
            <w:r>
              <w:t>)</w:t>
            </w:r>
          </w:p>
        </w:tc>
        <w:tc>
          <w:tcPr>
            <w:tcW w:w="1037" w:type="pct"/>
            <w:vMerge/>
            <w:vAlign w:val="top"/>
          </w:tcPr>
          <w:p w14:paraId="77D53441" w14:textId="77777777" w:rsidR="00A94C44" w:rsidRPr="003C2462" w:rsidRDefault="00A94C44" w:rsidP="00A94C44">
            <w:pPr>
              <w:jc w:val="center"/>
            </w:pPr>
          </w:p>
        </w:tc>
        <w:tc>
          <w:tcPr>
            <w:tcW w:w="608" w:type="pct"/>
            <w:vMerge/>
          </w:tcPr>
          <w:p w14:paraId="494296CD" w14:textId="77777777" w:rsidR="00A94C44" w:rsidRPr="003C2462" w:rsidRDefault="00A94C44" w:rsidP="00A94C44">
            <w:pPr>
              <w:jc w:val="center"/>
              <w:rPr>
                <w:szCs w:val="28"/>
              </w:rPr>
            </w:pPr>
          </w:p>
        </w:tc>
      </w:tr>
    </w:tbl>
    <w:p w14:paraId="5A4E2211" w14:textId="0D1325CF" w:rsidR="00F24E7F" w:rsidRDefault="00F24E7F" w:rsidP="005C6583">
      <w:pPr>
        <w:tabs>
          <w:tab w:val="left" w:pos="2400"/>
        </w:tabs>
        <w:spacing w:before="160"/>
      </w:pPr>
      <w:r>
        <w:t xml:space="preserve">Nhận xét: </w:t>
      </w:r>
      <w:r w:rsidR="00407C85">
        <w:t>đ</w:t>
      </w:r>
      <w:r>
        <w:t xml:space="preserve">ánh giá </w:t>
      </w:r>
      <w:r w:rsidR="00ED41C8">
        <w:t xml:space="preserve">mối liên quan giữa triệu chứng có ran với </w:t>
      </w:r>
      <w:r>
        <w:t xml:space="preserve">TTDD theo BMI, bệnh nhân triệu chứng </w:t>
      </w:r>
      <w:r w:rsidR="00AB03BB">
        <w:t>ran</w:t>
      </w:r>
      <w:r>
        <w:t xml:space="preserve"> tỷ lệ SDD là </w:t>
      </w:r>
      <w:r w:rsidR="00EF404C">
        <w:t>3</w:t>
      </w:r>
      <w:r w:rsidR="00AB03BB">
        <w:t>5,</w:t>
      </w:r>
      <w:r w:rsidR="00EF404C">
        <w:t>2</w:t>
      </w:r>
      <w:r w:rsidRPr="006B18A8">
        <w:t>%</w:t>
      </w:r>
      <w:r>
        <w:t xml:space="preserve"> </w:t>
      </w:r>
      <w:r w:rsidR="000853B0">
        <w:t xml:space="preserve">cao hơn </w:t>
      </w:r>
      <w:r>
        <w:t xml:space="preserve">bệnh nhân </w:t>
      </w:r>
      <w:r w:rsidR="000853B0">
        <w:t xml:space="preserve">không </w:t>
      </w:r>
      <w:r>
        <w:t xml:space="preserve">có triệu chứng </w:t>
      </w:r>
      <w:r w:rsidR="00754F75">
        <w:t>ran</w:t>
      </w:r>
      <w:r>
        <w:t xml:space="preserve"> là </w:t>
      </w:r>
      <w:r w:rsidR="00436305">
        <w:t>2</w:t>
      </w:r>
      <w:r w:rsidR="00594CDB">
        <w:t>5,</w:t>
      </w:r>
      <w:r w:rsidR="00436305">
        <w:t>0</w:t>
      </w:r>
      <w:r w:rsidRPr="00D16334">
        <w:t>%</w:t>
      </w:r>
      <w:r w:rsidR="00785834">
        <w:t>, s</w:t>
      </w:r>
      <w:r>
        <w:t xml:space="preserve">ự khác biệt </w:t>
      </w:r>
      <w:r w:rsidR="00CC2E0F">
        <w:t>không có ý nghĩa</w:t>
      </w:r>
      <w:r>
        <w:t xml:space="preserve"> thống kê với </w:t>
      </w:r>
      <w:r w:rsidR="0070311F">
        <w:t>p=</w:t>
      </w:r>
      <w:r>
        <w:t>0</w:t>
      </w:r>
      <w:r w:rsidR="00B20F6B">
        <w:t>,489</w:t>
      </w:r>
      <w:r>
        <w:t>.</w:t>
      </w:r>
      <w:r w:rsidR="005C6583">
        <w:t xml:space="preserve"> </w:t>
      </w:r>
      <w:r w:rsidR="00B93F68">
        <w:t>T</w:t>
      </w:r>
      <w:r w:rsidR="000B16E4">
        <w:t>ương tự t</w:t>
      </w:r>
      <w:r w:rsidR="00B93F68">
        <w:t>heo SGA</w:t>
      </w:r>
      <w:r w:rsidR="00D477E4" w:rsidRPr="00D477E4">
        <w:t xml:space="preserve">, bệnh nhân có triệu chứng ran tỷ lệ SDD là </w:t>
      </w:r>
      <w:r w:rsidR="00BA4ECA">
        <w:t>3</w:t>
      </w:r>
      <w:r w:rsidR="00974B3E">
        <w:t>7</w:t>
      </w:r>
      <w:r w:rsidR="00D477E4" w:rsidRPr="00D477E4">
        <w:t>,</w:t>
      </w:r>
      <w:r w:rsidR="00974B3E">
        <w:t>8</w:t>
      </w:r>
      <w:r w:rsidR="00BB2B7E">
        <w:t>%</w:t>
      </w:r>
      <w:r w:rsidR="00D477E4" w:rsidRPr="00D477E4">
        <w:t xml:space="preserve"> </w:t>
      </w:r>
      <w:r w:rsidR="00974B3E">
        <w:t xml:space="preserve">cao hơn </w:t>
      </w:r>
      <w:r w:rsidR="00D477E4" w:rsidRPr="00D477E4">
        <w:t xml:space="preserve">bệnh nhân </w:t>
      </w:r>
      <w:r w:rsidR="00365AFF">
        <w:t xml:space="preserve">không </w:t>
      </w:r>
      <w:r w:rsidR="00D477E4" w:rsidRPr="00D477E4">
        <w:t>có triệu chứng ran là 3</w:t>
      </w:r>
      <w:r w:rsidR="004807AE">
        <w:t>0</w:t>
      </w:r>
      <w:r w:rsidR="00D477E4" w:rsidRPr="00D477E4">
        <w:t>,</w:t>
      </w:r>
      <w:r w:rsidR="004807AE">
        <w:t>0</w:t>
      </w:r>
      <w:r w:rsidR="00D477E4" w:rsidRPr="00D477E4">
        <w:t>%</w:t>
      </w:r>
      <w:r w:rsidR="0069187C">
        <w:t>, s</w:t>
      </w:r>
      <w:r w:rsidR="00D477E4" w:rsidRPr="00D477E4">
        <w:t xml:space="preserve">ự khác biệt </w:t>
      </w:r>
      <w:r w:rsidR="00CC2E0F">
        <w:t>không có ý nghĩa</w:t>
      </w:r>
      <w:r w:rsidR="00D477E4" w:rsidRPr="00D477E4">
        <w:t xml:space="preserve"> thống kê với </w:t>
      </w:r>
      <w:r w:rsidR="0070311F">
        <w:t>p=</w:t>
      </w:r>
      <w:r w:rsidR="00D477E4" w:rsidRPr="00D477E4">
        <w:t>0,</w:t>
      </w:r>
      <w:r w:rsidR="009A694E">
        <w:t>650</w:t>
      </w:r>
      <w:r w:rsidR="00D477E4" w:rsidRPr="00D477E4">
        <w:t>.</w:t>
      </w:r>
    </w:p>
    <w:p w14:paraId="0C7FFB71" w14:textId="5E284E8B" w:rsidR="007831D5" w:rsidRDefault="00682510" w:rsidP="007831D5">
      <w:pPr>
        <w:pStyle w:val="Heading3"/>
      </w:pPr>
      <w:r>
        <w:t>3.2.</w:t>
      </w:r>
      <w:r w:rsidR="00E86118">
        <w:t>9</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5CFBB09B" w:rsidR="003234FE" w:rsidRDefault="003234FE" w:rsidP="009061D0">
      <w:pPr>
        <w:pStyle w:val="Caption"/>
        <w:rPr>
          <w:bCs/>
        </w:rPr>
      </w:pPr>
      <w:bookmarkStart w:id="98" w:name="_Toc134606424"/>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7</w:t>
      </w:r>
      <w:r w:rsidR="00CF667C">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và TTDD</w:t>
      </w:r>
      <w:bookmarkEnd w:id="9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A15EF" w:rsidRDefault="002A245F" w:rsidP="001D102B">
            <w:pPr>
              <w:jc w:val="center"/>
              <w:rPr>
                <w:b/>
                <w:bCs/>
              </w:rPr>
            </w:pPr>
            <w:r>
              <w:rPr>
                <w:b/>
                <w:bCs/>
                <w:szCs w:val="28"/>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A15EF" w:rsidRDefault="002A245F" w:rsidP="001D102B">
            <w:pPr>
              <w:jc w:val="right"/>
              <w:rPr>
                <w:b/>
                <w:bCs/>
                <w:szCs w:val="28"/>
              </w:rPr>
            </w:pPr>
            <w:r>
              <w:rPr>
                <w:b/>
                <w:bCs/>
                <w:szCs w:val="28"/>
              </w:rPr>
              <w:t>TTDD</w:t>
            </w:r>
          </w:p>
          <w:p w14:paraId="4C53D7D0" w14:textId="6DE2CD33" w:rsidR="002A245F" w:rsidRPr="002A15EF" w:rsidRDefault="002A245F" w:rsidP="001D102B">
            <w:pPr>
              <w:rPr>
                <w:b/>
                <w:bCs/>
                <w:szCs w:val="28"/>
              </w:rPr>
            </w:pPr>
            <w:r>
              <w:rPr>
                <w:b/>
                <w:bCs/>
                <w:szCs w:val="28"/>
              </w:rPr>
              <w:t>X-quang phổi</w:t>
            </w:r>
          </w:p>
        </w:tc>
        <w:tc>
          <w:tcPr>
            <w:tcW w:w="846" w:type="pct"/>
          </w:tcPr>
          <w:p w14:paraId="478B2DBD" w14:textId="26156A83" w:rsidR="002A245F" w:rsidRDefault="002A245F" w:rsidP="001D102B">
            <w:pPr>
              <w:jc w:val="center"/>
              <w:rPr>
                <w:b/>
                <w:bCs/>
                <w:szCs w:val="28"/>
              </w:rPr>
            </w:pPr>
            <w:r>
              <w:rPr>
                <w:b/>
                <w:bCs/>
                <w:szCs w:val="28"/>
              </w:rPr>
              <w:t>SDD</w:t>
            </w:r>
          </w:p>
          <w:p w14:paraId="41668A12" w14:textId="77777777" w:rsidR="002A245F" w:rsidRPr="002A15EF" w:rsidRDefault="002A245F" w:rsidP="001D102B">
            <w:pPr>
              <w:jc w:val="center"/>
              <w:rPr>
                <w:b/>
                <w:bCs/>
              </w:rPr>
            </w:pPr>
            <w:r>
              <w:rPr>
                <w:b/>
                <w:bCs/>
                <w:szCs w:val="28"/>
              </w:rPr>
              <w:t xml:space="preserve">(n, </w:t>
            </w:r>
            <w:r w:rsidRPr="002A15EF">
              <w:rPr>
                <w:b/>
                <w:bCs/>
                <w:szCs w:val="28"/>
              </w:rPr>
              <w:t>%</w:t>
            </w:r>
            <w:r>
              <w:rPr>
                <w:b/>
                <w:bCs/>
                <w:szCs w:val="28"/>
              </w:rPr>
              <w:t>)</w:t>
            </w:r>
          </w:p>
        </w:tc>
        <w:tc>
          <w:tcPr>
            <w:tcW w:w="937" w:type="pct"/>
          </w:tcPr>
          <w:p w14:paraId="15CBA949" w14:textId="2AE6FE5A" w:rsidR="002A245F" w:rsidRPr="002A15EF" w:rsidRDefault="00354C8B" w:rsidP="001D102B">
            <w:pPr>
              <w:jc w:val="center"/>
              <w:rPr>
                <w:b/>
                <w:bCs/>
                <w:szCs w:val="28"/>
              </w:rPr>
            </w:pPr>
            <w:r>
              <w:rPr>
                <w:b/>
                <w:bCs/>
                <w:szCs w:val="28"/>
              </w:rPr>
              <w:t xml:space="preserve">Không </w:t>
            </w:r>
            <w:r w:rsidR="002A245F">
              <w:rPr>
                <w:b/>
                <w:bCs/>
                <w:szCs w:val="28"/>
              </w:rPr>
              <w:t>SDD (</w:t>
            </w:r>
            <w:r w:rsidR="002A245F" w:rsidRPr="002A15EF">
              <w:rPr>
                <w:b/>
                <w:bCs/>
                <w:szCs w:val="28"/>
              </w:rPr>
              <w:t>n</w:t>
            </w:r>
            <w:r w:rsidR="002A245F">
              <w:rPr>
                <w:b/>
                <w:bCs/>
                <w:szCs w:val="28"/>
              </w:rPr>
              <w:t xml:space="preserve">, </w:t>
            </w:r>
            <w:r w:rsidR="002A245F" w:rsidRPr="002A15EF">
              <w:rPr>
                <w:b/>
                <w:bCs/>
                <w:szCs w:val="28"/>
              </w:rPr>
              <w:t>%</w:t>
            </w:r>
            <w:r w:rsidR="002A245F">
              <w:rPr>
                <w:b/>
                <w:bCs/>
                <w:szCs w:val="28"/>
              </w:rPr>
              <w:t>)</w:t>
            </w:r>
          </w:p>
        </w:tc>
        <w:tc>
          <w:tcPr>
            <w:tcW w:w="1037" w:type="pct"/>
          </w:tcPr>
          <w:p w14:paraId="412A19B4" w14:textId="77777777" w:rsidR="002A245F" w:rsidRDefault="002A245F" w:rsidP="001D102B">
            <w:pPr>
              <w:jc w:val="center"/>
              <w:rPr>
                <w:b/>
                <w:bCs/>
              </w:rPr>
            </w:pPr>
            <w:r>
              <w:rPr>
                <w:b/>
                <w:bCs/>
              </w:rPr>
              <w:t>OR</w:t>
            </w:r>
          </w:p>
          <w:p w14:paraId="0728F379" w14:textId="77777777" w:rsidR="002A245F" w:rsidRPr="002A15EF" w:rsidRDefault="002A245F" w:rsidP="001D102B">
            <w:pPr>
              <w:jc w:val="center"/>
              <w:rPr>
                <w:b/>
                <w:bCs/>
              </w:rPr>
            </w:pPr>
            <w:r>
              <w:rPr>
                <w:b/>
                <w:bCs/>
              </w:rPr>
              <w:t>(95% CI)</w:t>
            </w:r>
          </w:p>
        </w:tc>
        <w:tc>
          <w:tcPr>
            <w:tcW w:w="608" w:type="pct"/>
          </w:tcPr>
          <w:p w14:paraId="49111DB5" w14:textId="77777777" w:rsidR="002A245F" w:rsidRPr="002A15EF" w:rsidRDefault="002A245F" w:rsidP="001D102B">
            <w:pPr>
              <w:jc w:val="center"/>
              <w:rPr>
                <w:b/>
                <w:bCs/>
                <w:szCs w:val="28"/>
              </w:rPr>
            </w:pPr>
            <w:r w:rsidRPr="002A15EF">
              <w:rPr>
                <w:b/>
                <w:bCs/>
                <w:szCs w:val="28"/>
              </w:rPr>
              <w:t>p</w:t>
            </w:r>
          </w:p>
        </w:tc>
      </w:tr>
      <w:tr w:rsidR="00386F9F" w14:paraId="438D90CC" w14:textId="77777777" w:rsidTr="009A3589">
        <w:trPr>
          <w:trHeight w:val="354"/>
        </w:trPr>
        <w:tc>
          <w:tcPr>
            <w:tcW w:w="1572" w:type="pct"/>
          </w:tcPr>
          <w:p w14:paraId="0ABFDB2C" w14:textId="79A720FF" w:rsidR="00386F9F" w:rsidRPr="003C2462" w:rsidRDefault="00386F9F" w:rsidP="00386F9F">
            <w:pPr>
              <w:rPr>
                <w:szCs w:val="28"/>
              </w:rPr>
            </w:pPr>
            <w:r>
              <w:rPr>
                <w:szCs w:val="28"/>
              </w:rPr>
              <w:t>Độ I</w:t>
            </w:r>
          </w:p>
        </w:tc>
        <w:tc>
          <w:tcPr>
            <w:tcW w:w="846" w:type="pct"/>
            <w:vAlign w:val="top"/>
          </w:tcPr>
          <w:p w14:paraId="7D47D536" w14:textId="0DBC0FF4" w:rsidR="00386F9F" w:rsidRPr="003C2462" w:rsidRDefault="00386F9F" w:rsidP="00386F9F">
            <w:pPr>
              <w:jc w:val="center"/>
              <w:rPr>
                <w:szCs w:val="28"/>
              </w:rPr>
            </w:pPr>
            <w:r w:rsidRPr="00FA4763">
              <w:t>19 (19,8%)</w:t>
            </w:r>
          </w:p>
        </w:tc>
        <w:tc>
          <w:tcPr>
            <w:tcW w:w="937" w:type="pct"/>
            <w:vAlign w:val="top"/>
          </w:tcPr>
          <w:p w14:paraId="47CB7B97" w14:textId="09C76F33" w:rsidR="00386F9F" w:rsidRPr="003C2462" w:rsidRDefault="00386F9F" w:rsidP="00386F9F">
            <w:pPr>
              <w:jc w:val="center"/>
              <w:rPr>
                <w:szCs w:val="28"/>
              </w:rPr>
            </w:pPr>
            <w:r>
              <w:t>77 (</w:t>
            </w:r>
            <w:r w:rsidRPr="00946903">
              <w:t>80</w:t>
            </w:r>
            <w:r>
              <w:t>,</w:t>
            </w:r>
            <w:r w:rsidRPr="00946903">
              <w:t>2%</w:t>
            </w:r>
            <w:r>
              <w:t>)</w:t>
            </w:r>
          </w:p>
        </w:tc>
        <w:tc>
          <w:tcPr>
            <w:tcW w:w="1037" w:type="pct"/>
            <w:vMerge w:val="restart"/>
            <w:vAlign w:val="top"/>
          </w:tcPr>
          <w:p w14:paraId="08A089E7" w14:textId="77777777" w:rsidR="00386F9F" w:rsidRDefault="00C55245" w:rsidP="00386F9F">
            <w:pPr>
              <w:jc w:val="center"/>
            </w:pPr>
            <w:r>
              <w:t>0,320</w:t>
            </w:r>
          </w:p>
          <w:p w14:paraId="1BA4C1B7" w14:textId="00745499" w:rsidR="00C55245" w:rsidRPr="003C2462" w:rsidRDefault="00C55245" w:rsidP="00386F9F">
            <w:pPr>
              <w:jc w:val="center"/>
            </w:pPr>
            <w:r>
              <w:t>(0,177-0,581)</w:t>
            </w:r>
          </w:p>
        </w:tc>
        <w:tc>
          <w:tcPr>
            <w:tcW w:w="608" w:type="pct"/>
            <w:vMerge w:val="restart"/>
          </w:tcPr>
          <w:p w14:paraId="1AA83F35" w14:textId="6C1B3D65" w:rsidR="00386F9F" w:rsidRPr="003C2462" w:rsidRDefault="00386F9F" w:rsidP="00386F9F">
            <w:pPr>
              <w:jc w:val="center"/>
              <w:rPr>
                <w:szCs w:val="28"/>
              </w:rPr>
            </w:pPr>
            <w:r>
              <w:rPr>
                <w:szCs w:val="28"/>
              </w:rPr>
              <w:t>&lt;0,001</w:t>
            </w:r>
          </w:p>
        </w:tc>
      </w:tr>
      <w:tr w:rsidR="00386F9F" w14:paraId="77E30C32" w14:textId="77777777" w:rsidTr="009A3589">
        <w:trPr>
          <w:trHeight w:val="70"/>
        </w:trPr>
        <w:tc>
          <w:tcPr>
            <w:tcW w:w="1572" w:type="pct"/>
          </w:tcPr>
          <w:p w14:paraId="28F8B2F5" w14:textId="751C944C" w:rsidR="00386F9F" w:rsidRPr="003C2462" w:rsidRDefault="00386F9F" w:rsidP="00386F9F">
            <w:pPr>
              <w:rPr>
                <w:szCs w:val="28"/>
              </w:rPr>
            </w:pPr>
            <w:r>
              <w:rPr>
                <w:szCs w:val="28"/>
              </w:rPr>
              <w:t>Độ II và III</w:t>
            </w:r>
          </w:p>
        </w:tc>
        <w:tc>
          <w:tcPr>
            <w:tcW w:w="846" w:type="pct"/>
            <w:vAlign w:val="top"/>
          </w:tcPr>
          <w:p w14:paraId="67F63A77" w14:textId="1CBE4C17" w:rsidR="00386F9F" w:rsidRPr="003C2462" w:rsidRDefault="00386F9F" w:rsidP="00386F9F">
            <w:pPr>
              <w:jc w:val="center"/>
              <w:rPr>
                <w:szCs w:val="28"/>
              </w:rPr>
            </w:pPr>
            <w:r w:rsidRPr="00FA4763">
              <w:t>67 (43,5%)</w:t>
            </w:r>
          </w:p>
        </w:tc>
        <w:tc>
          <w:tcPr>
            <w:tcW w:w="937" w:type="pct"/>
            <w:vAlign w:val="top"/>
          </w:tcPr>
          <w:p w14:paraId="6C2DE2C9" w14:textId="34E15651" w:rsidR="00386F9F" w:rsidRPr="003C2462" w:rsidRDefault="00386F9F" w:rsidP="00386F9F">
            <w:pPr>
              <w:jc w:val="center"/>
              <w:rPr>
                <w:szCs w:val="28"/>
              </w:rPr>
            </w:pPr>
            <w:r>
              <w:t>87 (</w:t>
            </w:r>
            <w:r w:rsidRPr="000D4E27">
              <w:t>56</w:t>
            </w:r>
            <w:r>
              <w:t>,</w:t>
            </w:r>
            <w:r w:rsidRPr="000D4E27">
              <w:t>5%</w:t>
            </w:r>
            <w:r>
              <w:t>)</w:t>
            </w:r>
          </w:p>
        </w:tc>
        <w:tc>
          <w:tcPr>
            <w:tcW w:w="1037" w:type="pct"/>
            <w:vMerge/>
            <w:vAlign w:val="top"/>
          </w:tcPr>
          <w:p w14:paraId="37622704" w14:textId="77777777" w:rsidR="00386F9F" w:rsidRPr="003C2462" w:rsidRDefault="00386F9F" w:rsidP="00386F9F">
            <w:pPr>
              <w:jc w:val="center"/>
            </w:pPr>
          </w:p>
        </w:tc>
        <w:tc>
          <w:tcPr>
            <w:tcW w:w="608" w:type="pct"/>
            <w:vMerge/>
          </w:tcPr>
          <w:p w14:paraId="4B7F90CE" w14:textId="77777777" w:rsidR="00386F9F" w:rsidRPr="003C2462" w:rsidRDefault="00386F9F" w:rsidP="00386F9F">
            <w:pPr>
              <w:jc w:val="center"/>
              <w:rPr>
                <w:szCs w:val="28"/>
              </w:rPr>
            </w:pPr>
          </w:p>
        </w:tc>
      </w:tr>
      <w:tr w:rsidR="00386F9F" w14:paraId="2D7E86A5" w14:textId="77777777" w:rsidTr="001D102B">
        <w:tc>
          <w:tcPr>
            <w:tcW w:w="5000" w:type="pct"/>
            <w:gridSpan w:val="5"/>
            <w:tcBorders>
              <w:tl2br w:val="nil"/>
            </w:tcBorders>
          </w:tcPr>
          <w:p w14:paraId="5C57C071" w14:textId="77777777" w:rsidR="00386F9F" w:rsidRPr="002A15EF" w:rsidRDefault="00386F9F" w:rsidP="00386F9F">
            <w:pPr>
              <w:jc w:val="center"/>
              <w:rPr>
                <w:b/>
                <w:bCs/>
              </w:rPr>
            </w:pPr>
            <w:r>
              <w:rPr>
                <w:b/>
                <w:bCs/>
                <w:szCs w:val="28"/>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A15EF" w:rsidRDefault="00386F9F" w:rsidP="00386F9F">
            <w:pPr>
              <w:jc w:val="right"/>
              <w:rPr>
                <w:b/>
                <w:bCs/>
                <w:szCs w:val="28"/>
              </w:rPr>
            </w:pPr>
            <w:r>
              <w:rPr>
                <w:b/>
                <w:bCs/>
                <w:szCs w:val="28"/>
              </w:rPr>
              <w:t>TTDD</w:t>
            </w:r>
          </w:p>
          <w:p w14:paraId="3592A1F9" w14:textId="2DA8BDE4" w:rsidR="00386F9F" w:rsidRPr="002A15EF" w:rsidRDefault="00386F9F" w:rsidP="00386F9F">
            <w:pPr>
              <w:rPr>
                <w:b/>
                <w:bCs/>
                <w:szCs w:val="28"/>
              </w:rPr>
            </w:pPr>
            <w:r>
              <w:rPr>
                <w:b/>
                <w:bCs/>
                <w:szCs w:val="28"/>
              </w:rPr>
              <w:t>X-quang phổi</w:t>
            </w:r>
          </w:p>
        </w:tc>
        <w:tc>
          <w:tcPr>
            <w:tcW w:w="846" w:type="pct"/>
          </w:tcPr>
          <w:p w14:paraId="555C8FC5" w14:textId="19A6AC81" w:rsidR="00386F9F" w:rsidRDefault="00386F9F" w:rsidP="00386F9F">
            <w:pPr>
              <w:jc w:val="center"/>
              <w:rPr>
                <w:b/>
                <w:bCs/>
                <w:szCs w:val="28"/>
              </w:rPr>
            </w:pPr>
            <w:r>
              <w:rPr>
                <w:b/>
                <w:bCs/>
                <w:szCs w:val="28"/>
              </w:rPr>
              <w:t>SDD</w:t>
            </w:r>
          </w:p>
          <w:p w14:paraId="5B0448E3" w14:textId="77777777" w:rsidR="00386F9F" w:rsidRPr="002A15EF" w:rsidRDefault="00386F9F" w:rsidP="00386F9F">
            <w:pPr>
              <w:jc w:val="center"/>
              <w:rPr>
                <w:b/>
                <w:bCs/>
              </w:rPr>
            </w:pPr>
            <w:r>
              <w:rPr>
                <w:b/>
                <w:bCs/>
                <w:szCs w:val="28"/>
              </w:rPr>
              <w:t xml:space="preserve">(n, </w:t>
            </w:r>
            <w:r w:rsidRPr="002A15EF">
              <w:rPr>
                <w:b/>
                <w:bCs/>
                <w:szCs w:val="28"/>
              </w:rPr>
              <w:t>%</w:t>
            </w:r>
            <w:r>
              <w:rPr>
                <w:b/>
                <w:bCs/>
                <w:szCs w:val="28"/>
              </w:rPr>
              <w:t>)</w:t>
            </w:r>
          </w:p>
        </w:tc>
        <w:tc>
          <w:tcPr>
            <w:tcW w:w="937" w:type="pct"/>
          </w:tcPr>
          <w:p w14:paraId="4E6D21E0" w14:textId="3271BB78" w:rsidR="00386F9F" w:rsidRPr="002A15EF" w:rsidRDefault="00386F9F" w:rsidP="00386F9F">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4BB9806A" w14:textId="77777777" w:rsidR="00386F9F" w:rsidRDefault="00386F9F" w:rsidP="00386F9F">
            <w:pPr>
              <w:jc w:val="center"/>
              <w:rPr>
                <w:b/>
                <w:bCs/>
              </w:rPr>
            </w:pPr>
            <w:r>
              <w:rPr>
                <w:b/>
                <w:bCs/>
              </w:rPr>
              <w:t>OR</w:t>
            </w:r>
          </w:p>
          <w:p w14:paraId="26804DE2" w14:textId="77777777" w:rsidR="00386F9F" w:rsidRPr="002A15EF" w:rsidRDefault="00386F9F" w:rsidP="00386F9F">
            <w:pPr>
              <w:jc w:val="center"/>
              <w:rPr>
                <w:b/>
                <w:bCs/>
              </w:rPr>
            </w:pPr>
            <w:r>
              <w:rPr>
                <w:b/>
                <w:bCs/>
              </w:rPr>
              <w:t>(95% CI)</w:t>
            </w:r>
          </w:p>
        </w:tc>
        <w:tc>
          <w:tcPr>
            <w:tcW w:w="608" w:type="pct"/>
          </w:tcPr>
          <w:p w14:paraId="233895BE" w14:textId="77777777" w:rsidR="00386F9F" w:rsidRPr="002A15EF" w:rsidRDefault="00386F9F" w:rsidP="00386F9F">
            <w:pPr>
              <w:jc w:val="center"/>
              <w:rPr>
                <w:b/>
                <w:bCs/>
                <w:szCs w:val="28"/>
              </w:rPr>
            </w:pPr>
            <w:r w:rsidRPr="002A15EF">
              <w:rPr>
                <w:b/>
                <w:bCs/>
                <w:szCs w:val="28"/>
              </w:rPr>
              <w:t>p</w:t>
            </w:r>
          </w:p>
        </w:tc>
      </w:tr>
      <w:tr w:rsidR="004C51F8" w14:paraId="7F52F544" w14:textId="77777777" w:rsidTr="008A0B70">
        <w:trPr>
          <w:trHeight w:val="354"/>
        </w:trPr>
        <w:tc>
          <w:tcPr>
            <w:tcW w:w="1572" w:type="pct"/>
          </w:tcPr>
          <w:p w14:paraId="32F040C9" w14:textId="01DFED87" w:rsidR="004C51F8" w:rsidRPr="003C2462" w:rsidRDefault="004C51F8" w:rsidP="004C51F8">
            <w:pPr>
              <w:rPr>
                <w:szCs w:val="28"/>
              </w:rPr>
            </w:pPr>
            <w:r>
              <w:rPr>
                <w:szCs w:val="28"/>
              </w:rPr>
              <w:t>Độ I</w:t>
            </w:r>
          </w:p>
        </w:tc>
        <w:tc>
          <w:tcPr>
            <w:tcW w:w="846" w:type="pct"/>
            <w:vAlign w:val="top"/>
          </w:tcPr>
          <w:p w14:paraId="45F23EB4" w14:textId="34695666" w:rsidR="004C51F8" w:rsidRPr="003C2462" w:rsidRDefault="004C51F8" w:rsidP="004C51F8">
            <w:pPr>
              <w:jc w:val="center"/>
              <w:rPr>
                <w:szCs w:val="28"/>
              </w:rPr>
            </w:pPr>
            <w:r w:rsidRPr="00D20614">
              <w:t>25 (26,0%)</w:t>
            </w:r>
          </w:p>
        </w:tc>
        <w:tc>
          <w:tcPr>
            <w:tcW w:w="937" w:type="pct"/>
            <w:vAlign w:val="top"/>
          </w:tcPr>
          <w:p w14:paraId="795C5781" w14:textId="0311AA6C" w:rsidR="004C51F8" w:rsidRPr="003C2462" w:rsidRDefault="004C51F8" w:rsidP="004C51F8">
            <w:pPr>
              <w:jc w:val="center"/>
              <w:rPr>
                <w:szCs w:val="28"/>
              </w:rPr>
            </w:pPr>
            <w:r>
              <w:t>71 (</w:t>
            </w:r>
            <w:r w:rsidRPr="00892A4C">
              <w:t>74</w:t>
            </w:r>
            <w:r>
              <w:t>,</w:t>
            </w:r>
            <w:r w:rsidRPr="00892A4C">
              <w:t>0%</w:t>
            </w:r>
            <w:r>
              <w:t>)</w:t>
            </w:r>
          </w:p>
        </w:tc>
        <w:tc>
          <w:tcPr>
            <w:tcW w:w="1037" w:type="pct"/>
            <w:vMerge w:val="restart"/>
            <w:vAlign w:val="top"/>
          </w:tcPr>
          <w:p w14:paraId="3A8DAD6E" w14:textId="77777777" w:rsidR="004C51F8" w:rsidRDefault="004C51F8" w:rsidP="004C51F8">
            <w:pPr>
              <w:jc w:val="center"/>
            </w:pPr>
            <w:r>
              <w:t>0,445</w:t>
            </w:r>
          </w:p>
          <w:p w14:paraId="1EE8A7CA" w14:textId="18D6A404" w:rsidR="004C51F8" w:rsidRPr="003C2462" w:rsidRDefault="004C51F8" w:rsidP="004C51F8">
            <w:pPr>
              <w:jc w:val="center"/>
            </w:pPr>
            <w:r>
              <w:t>(0,255-0,776)</w:t>
            </w:r>
          </w:p>
        </w:tc>
        <w:tc>
          <w:tcPr>
            <w:tcW w:w="608" w:type="pct"/>
            <w:vMerge w:val="restart"/>
          </w:tcPr>
          <w:p w14:paraId="5E79BCF5" w14:textId="46268B35" w:rsidR="004C51F8" w:rsidRPr="003C2462" w:rsidRDefault="004C51F8" w:rsidP="004C51F8">
            <w:pPr>
              <w:jc w:val="center"/>
              <w:rPr>
                <w:szCs w:val="28"/>
              </w:rPr>
            </w:pPr>
            <w:r>
              <w:rPr>
                <w:szCs w:val="28"/>
              </w:rPr>
              <w:t>0,006</w:t>
            </w:r>
          </w:p>
        </w:tc>
      </w:tr>
      <w:tr w:rsidR="004C51F8" w14:paraId="06FECBB2" w14:textId="77777777" w:rsidTr="008A0B70">
        <w:trPr>
          <w:trHeight w:val="70"/>
        </w:trPr>
        <w:tc>
          <w:tcPr>
            <w:tcW w:w="1572" w:type="pct"/>
          </w:tcPr>
          <w:p w14:paraId="2C9831FB" w14:textId="7B9288A1" w:rsidR="004C51F8" w:rsidRPr="003C2462" w:rsidRDefault="004C51F8" w:rsidP="004C51F8">
            <w:pPr>
              <w:rPr>
                <w:szCs w:val="28"/>
              </w:rPr>
            </w:pPr>
            <w:r>
              <w:rPr>
                <w:szCs w:val="28"/>
              </w:rPr>
              <w:t>Độ II và III</w:t>
            </w:r>
          </w:p>
        </w:tc>
        <w:tc>
          <w:tcPr>
            <w:tcW w:w="846" w:type="pct"/>
            <w:vAlign w:val="top"/>
          </w:tcPr>
          <w:p w14:paraId="65C242D2" w14:textId="350AF55C" w:rsidR="004C51F8" w:rsidRPr="003C2462" w:rsidRDefault="004C51F8" w:rsidP="004C51F8">
            <w:pPr>
              <w:jc w:val="center"/>
              <w:rPr>
                <w:szCs w:val="28"/>
              </w:rPr>
            </w:pPr>
            <w:r w:rsidRPr="00D20614">
              <w:t>68 (44,2%)</w:t>
            </w:r>
          </w:p>
        </w:tc>
        <w:tc>
          <w:tcPr>
            <w:tcW w:w="937" w:type="pct"/>
            <w:vAlign w:val="top"/>
          </w:tcPr>
          <w:p w14:paraId="688A6DEB" w14:textId="054E05EB" w:rsidR="004C51F8" w:rsidRPr="003C2462" w:rsidRDefault="004C51F8" w:rsidP="004C51F8">
            <w:pPr>
              <w:jc w:val="center"/>
              <w:rPr>
                <w:szCs w:val="28"/>
              </w:rPr>
            </w:pPr>
            <w:r>
              <w:t>86 (</w:t>
            </w:r>
            <w:r w:rsidRPr="00D319D7">
              <w:t>55</w:t>
            </w:r>
            <w:r>
              <w:t>,</w:t>
            </w:r>
            <w:r w:rsidRPr="00D319D7">
              <w:t>8%</w:t>
            </w:r>
            <w:r>
              <w:t>)</w:t>
            </w:r>
          </w:p>
        </w:tc>
        <w:tc>
          <w:tcPr>
            <w:tcW w:w="1037" w:type="pct"/>
            <w:vMerge/>
            <w:vAlign w:val="top"/>
          </w:tcPr>
          <w:p w14:paraId="21A7C556" w14:textId="77777777" w:rsidR="004C51F8" w:rsidRPr="003C2462" w:rsidRDefault="004C51F8" w:rsidP="004C51F8">
            <w:pPr>
              <w:jc w:val="center"/>
            </w:pPr>
          </w:p>
        </w:tc>
        <w:tc>
          <w:tcPr>
            <w:tcW w:w="608" w:type="pct"/>
            <w:vMerge/>
          </w:tcPr>
          <w:p w14:paraId="3C4A3C79" w14:textId="77777777" w:rsidR="004C51F8" w:rsidRPr="003C2462" w:rsidRDefault="004C51F8" w:rsidP="004C51F8">
            <w:pPr>
              <w:jc w:val="center"/>
              <w:rPr>
                <w:szCs w:val="28"/>
              </w:rPr>
            </w:pPr>
          </w:p>
        </w:tc>
      </w:tr>
    </w:tbl>
    <w:p w14:paraId="0A3FDBBA" w14:textId="1E645926" w:rsidR="00957A58" w:rsidRDefault="0063060A" w:rsidP="000930FF">
      <w:r>
        <w:t xml:space="preserve">Nhận xét: </w:t>
      </w:r>
      <w:r w:rsidR="00590C3A">
        <w:t xml:space="preserve">đánh giá mối liên quan giữa mức độ tổn thương trên phim 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có tỷ lệ SDD là </w:t>
      </w:r>
      <w:r w:rsidR="00422EFA" w:rsidRPr="00946903">
        <w:t>19</w:t>
      </w:r>
      <w:r w:rsidR="004021B4">
        <w:t>,</w:t>
      </w:r>
      <w:r w:rsidR="00422EFA" w:rsidRPr="00946903">
        <w:t>8</w:t>
      </w:r>
      <w:r w:rsidRPr="006B18A8">
        <w:t>%</w:t>
      </w:r>
      <w:r>
        <w:t xml:space="preserve"> thấp hơn bệnh nhân </w:t>
      </w:r>
      <w:r w:rsidR="000065BD">
        <w:t>tổn thương phổi độ II và III trên phim X-quang</w:t>
      </w:r>
      <w:r>
        <w:t xml:space="preserve"> là 4</w:t>
      </w:r>
      <w:r w:rsidR="00DF48F0">
        <w:t>3</w:t>
      </w:r>
      <w:r w:rsidR="004021B4">
        <w:t>,</w:t>
      </w:r>
      <w:r w:rsidR="00DF48F0">
        <w:t>5</w:t>
      </w:r>
      <w:r w:rsidRPr="00D16334">
        <w:t>%</w:t>
      </w:r>
      <w:r w:rsidR="004816E0">
        <w:t>,</w:t>
      </w:r>
      <w:r>
        <w:t xml:space="preserve"> </w:t>
      </w:r>
      <w:r w:rsidR="0070311F">
        <w:t>OR=</w:t>
      </w:r>
      <w:r w:rsidR="00741233">
        <w:t>0</w:t>
      </w:r>
      <w:r w:rsidR="004021B4">
        <w:t>,</w:t>
      </w:r>
      <w:r w:rsidR="00741233">
        <w:t>320</w:t>
      </w:r>
      <w:r w:rsidR="00B37B01">
        <w:t xml:space="preserve">, khoảng tin cậy 95% của OR là </w:t>
      </w:r>
      <w:r w:rsidR="00A96111">
        <w:t>0,177-0,581</w:t>
      </w:r>
      <w:r w:rsidR="00B37B01">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 t</w:t>
      </w:r>
      <w:r w:rsidR="00A01F4F">
        <w:t>heo SGA, b</w:t>
      </w:r>
      <w:r w:rsidR="00957A58">
        <w:t xml:space="preserve">ệnh nhân tổn </w:t>
      </w:r>
      <w:r w:rsidR="00957A58">
        <w:lastRenderedPageBreak/>
        <w:t xml:space="preserve">thương phổi độ I trên phim X-quang có tỷ lệ SDD là </w:t>
      </w:r>
      <w:r w:rsidR="00657D91">
        <w:t>26</w:t>
      </w:r>
      <w:r w:rsidR="004021B4">
        <w:t>,</w:t>
      </w:r>
      <w:r w:rsidR="00657D91">
        <w:t>0</w:t>
      </w:r>
      <w:r w:rsidR="00957A58" w:rsidRPr="006B18A8">
        <w:t>%</w:t>
      </w:r>
      <w:r w:rsidR="00957A58">
        <w:t xml:space="preserve"> thấp hơn bệnh nhân tổn thương phổi độ II và III trên phim X-quang là 4</w:t>
      </w:r>
      <w:r w:rsidR="00DD2DD0">
        <w:t>4</w:t>
      </w:r>
      <w:r w:rsidR="004021B4">
        <w:t>,</w:t>
      </w:r>
      <w:r w:rsidR="00DD2DD0">
        <w:t>2</w:t>
      </w:r>
      <w:r w:rsidR="00957A58" w:rsidRPr="00D16334">
        <w:t>%</w:t>
      </w:r>
      <w:r w:rsidR="00420437">
        <w:t>,</w:t>
      </w:r>
      <w:r w:rsidR="00957A58">
        <w:t xml:space="preserve"> </w:t>
      </w:r>
      <w:r w:rsidR="0070311F">
        <w:t>OR=</w:t>
      </w:r>
      <w:r w:rsidR="00BD64F6">
        <w:t>0,445</w:t>
      </w:r>
      <w:r w:rsidR="00957A58">
        <w:t xml:space="preserve">, khoảng tin cậy 95% của OR là </w:t>
      </w:r>
      <w:r w:rsidR="00BD64F6">
        <w:t>0,255-0,776</w:t>
      </w:r>
      <w:r w:rsidR="00957A58">
        <w:t>,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078AD662" w:rsidR="00B66447" w:rsidRDefault="00AA7FE0" w:rsidP="00B66447">
      <w:pPr>
        <w:pStyle w:val="Heading3"/>
      </w:pPr>
      <w:r>
        <w:t>3.</w:t>
      </w:r>
      <w:r w:rsidR="00913CE7">
        <w:t>2</w:t>
      </w:r>
      <w:r>
        <w:t>.</w:t>
      </w:r>
      <w:r w:rsidR="00E86118">
        <w:t>10</w:t>
      </w:r>
      <w:r>
        <w:t>. Mối liên quan giữa tổn thương trên phim X-quang phổi có hang và tình trạng dinh dưỡng</w:t>
      </w:r>
    </w:p>
    <w:p w14:paraId="642371FE" w14:textId="02C81447" w:rsidR="0086510D" w:rsidRDefault="0086510D" w:rsidP="0086510D">
      <w:pPr>
        <w:pStyle w:val="Caption"/>
        <w:rPr>
          <w:bCs/>
        </w:rPr>
      </w:pPr>
      <w:bookmarkStart w:id="99" w:name="_Toc134606425"/>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8</w:t>
      </w:r>
      <w:r w:rsidR="00CF667C">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TTDD</w:t>
      </w:r>
      <w:bookmarkEnd w:id="9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A15EF" w:rsidRDefault="001C0F9A" w:rsidP="001D102B">
            <w:pPr>
              <w:jc w:val="center"/>
              <w:rPr>
                <w:b/>
                <w:bCs/>
              </w:rPr>
            </w:pPr>
            <w:r>
              <w:rPr>
                <w:b/>
                <w:bCs/>
                <w:szCs w:val="28"/>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A15EF" w:rsidRDefault="001C0F9A" w:rsidP="001D102B">
            <w:pPr>
              <w:jc w:val="right"/>
              <w:rPr>
                <w:b/>
                <w:bCs/>
                <w:szCs w:val="28"/>
              </w:rPr>
            </w:pPr>
            <w:r>
              <w:rPr>
                <w:b/>
                <w:bCs/>
                <w:szCs w:val="28"/>
              </w:rPr>
              <w:t>TTDD</w:t>
            </w:r>
          </w:p>
          <w:p w14:paraId="3267657D" w14:textId="77777777" w:rsidR="001C0F9A" w:rsidRPr="002A15EF" w:rsidRDefault="001C0F9A" w:rsidP="001D102B">
            <w:pPr>
              <w:rPr>
                <w:b/>
                <w:bCs/>
                <w:szCs w:val="28"/>
              </w:rPr>
            </w:pPr>
            <w:r>
              <w:rPr>
                <w:b/>
                <w:bCs/>
                <w:szCs w:val="28"/>
              </w:rPr>
              <w:t>X-quang phổi</w:t>
            </w:r>
          </w:p>
        </w:tc>
        <w:tc>
          <w:tcPr>
            <w:tcW w:w="846" w:type="pct"/>
          </w:tcPr>
          <w:p w14:paraId="43AD2E3C" w14:textId="0FFF1561" w:rsidR="001C0F9A" w:rsidRDefault="001C0F9A" w:rsidP="001D102B">
            <w:pPr>
              <w:jc w:val="center"/>
              <w:rPr>
                <w:b/>
                <w:bCs/>
                <w:szCs w:val="28"/>
              </w:rPr>
            </w:pPr>
            <w:r>
              <w:rPr>
                <w:b/>
                <w:bCs/>
                <w:szCs w:val="28"/>
              </w:rPr>
              <w:t>SDD</w:t>
            </w:r>
          </w:p>
          <w:p w14:paraId="65D3905E" w14:textId="77777777" w:rsidR="001C0F9A" w:rsidRPr="002A15EF" w:rsidRDefault="001C0F9A" w:rsidP="001D102B">
            <w:pPr>
              <w:jc w:val="center"/>
              <w:rPr>
                <w:b/>
                <w:bCs/>
              </w:rPr>
            </w:pPr>
            <w:r>
              <w:rPr>
                <w:b/>
                <w:bCs/>
                <w:szCs w:val="28"/>
              </w:rPr>
              <w:t xml:space="preserve">(n, </w:t>
            </w:r>
            <w:r w:rsidRPr="002A15EF">
              <w:rPr>
                <w:b/>
                <w:bCs/>
                <w:szCs w:val="28"/>
              </w:rPr>
              <w:t>%</w:t>
            </w:r>
            <w:r>
              <w:rPr>
                <w:b/>
                <w:bCs/>
                <w:szCs w:val="28"/>
              </w:rPr>
              <w:t>)</w:t>
            </w:r>
          </w:p>
        </w:tc>
        <w:tc>
          <w:tcPr>
            <w:tcW w:w="937" w:type="pct"/>
          </w:tcPr>
          <w:p w14:paraId="00566322" w14:textId="083E4357" w:rsidR="001C0F9A" w:rsidRPr="002A15EF" w:rsidRDefault="004A751A" w:rsidP="001D102B">
            <w:pPr>
              <w:jc w:val="center"/>
              <w:rPr>
                <w:b/>
                <w:bCs/>
                <w:szCs w:val="28"/>
              </w:rPr>
            </w:pPr>
            <w:r>
              <w:rPr>
                <w:b/>
                <w:bCs/>
                <w:szCs w:val="28"/>
              </w:rPr>
              <w:t xml:space="preserve">Không </w:t>
            </w:r>
            <w:r w:rsidR="001C0F9A">
              <w:rPr>
                <w:b/>
                <w:bCs/>
                <w:szCs w:val="28"/>
              </w:rPr>
              <w:t>SDD (</w:t>
            </w:r>
            <w:r w:rsidR="001C0F9A" w:rsidRPr="002A15EF">
              <w:rPr>
                <w:b/>
                <w:bCs/>
                <w:szCs w:val="28"/>
              </w:rPr>
              <w:t>n</w:t>
            </w:r>
            <w:r w:rsidR="001C0F9A">
              <w:rPr>
                <w:b/>
                <w:bCs/>
                <w:szCs w:val="28"/>
              </w:rPr>
              <w:t xml:space="preserve">, </w:t>
            </w:r>
            <w:r w:rsidR="001C0F9A" w:rsidRPr="002A15EF">
              <w:rPr>
                <w:b/>
                <w:bCs/>
                <w:szCs w:val="28"/>
              </w:rPr>
              <w:t>%</w:t>
            </w:r>
            <w:r w:rsidR="001C0F9A">
              <w:rPr>
                <w:b/>
                <w:bCs/>
                <w:szCs w:val="28"/>
              </w:rPr>
              <w:t>)</w:t>
            </w:r>
          </w:p>
        </w:tc>
        <w:tc>
          <w:tcPr>
            <w:tcW w:w="1037" w:type="pct"/>
          </w:tcPr>
          <w:p w14:paraId="0D25C1EE" w14:textId="77777777" w:rsidR="001C0F9A" w:rsidRDefault="001C0F9A" w:rsidP="001D102B">
            <w:pPr>
              <w:jc w:val="center"/>
              <w:rPr>
                <w:b/>
                <w:bCs/>
              </w:rPr>
            </w:pPr>
            <w:r>
              <w:rPr>
                <w:b/>
                <w:bCs/>
              </w:rPr>
              <w:t>OR</w:t>
            </w:r>
          </w:p>
          <w:p w14:paraId="7C8D923D" w14:textId="77777777" w:rsidR="001C0F9A" w:rsidRPr="002A15EF" w:rsidRDefault="001C0F9A" w:rsidP="001D102B">
            <w:pPr>
              <w:jc w:val="center"/>
              <w:rPr>
                <w:b/>
                <w:bCs/>
              </w:rPr>
            </w:pPr>
            <w:r>
              <w:rPr>
                <w:b/>
                <w:bCs/>
              </w:rPr>
              <w:t>(95% CI)</w:t>
            </w:r>
          </w:p>
        </w:tc>
        <w:tc>
          <w:tcPr>
            <w:tcW w:w="608" w:type="pct"/>
          </w:tcPr>
          <w:p w14:paraId="5E302104" w14:textId="77777777" w:rsidR="001C0F9A" w:rsidRPr="002A15EF" w:rsidRDefault="001C0F9A" w:rsidP="001D102B">
            <w:pPr>
              <w:jc w:val="center"/>
              <w:rPr>
                <w:b/>
                <w:bCs/>
                <w:szCs w:val="28"/>
              </w:rPr>
            </w:pPr>
            <w:r w:rsidRPr="002A15EF">
              <w:rPr>
                <w:b/>
                <w:bCs/>
                <w:szCs w:val="28"/>
              </w:rPr>
              <w:t>p</w:t>
            </w:r>
          </w:p>
        </w:tc>
      </w:tr>
      <w:tr w:rsidR="00872A7A" w14:paraId="7E11CC3F" w14:textId="77777777" w:rsidTr="00DC36D5">
        <w:trPr>
          <w:trHeight w:val="354"/>
        </w:trPr>
        <w:tc>
          <w:tcPr>
            <w:tcW w:w="1572" w:type="pct"/>
          </w:tcPr>
          <w:p w14:paraId="0989FB0B" w14:textId="4FBC898D" w:rsidR="00872A7A" w:rsidRPr="003C2462" w:rsidRDefault="00872A7A" w:rsidP="00872A7A">
            <w:pPr>
              <w:rPr>
                <w:szCs w:val="28"/>
              </w:rPr>
            </w:pPr>
            <w:r>
              <w:rPr>
                <w:szCs w:val="28"/>
              </w:rPr>
              <w:t>Không hang</w:t>
            </w:r>
          </w:p>
        </w:tc>
        <w:tc>
          <w:tcPr>
            <w:tcW w:w="846" w:type="pct"/>
            <w:vAlign w:val="top"/>
          </w:tcPr>
          <w:p w14:paraId="0D707F7C" w14:textId="10732EF2" w:rsidR="00872A7A" w:rsidRPr="003C2462" w:rsidRDefault="00872A7A" w:rsidP="00872A7A">
            <w:pPr>
              <w:jc w:val="center"/>
              <w:rPr>
                <w:szCs w:val="28"/>
              </w:rPr>
            </w:pPr>
            <w:r w:rsidRPr="00B36DC1">
              <w:t>24 (20,9%)</w:t>
            </w:r>
          </w:p>
        </w:tc>
        <w:tc>
          <w:tcPr>
            <w:tcW w:w="937" w:type="pct"/>
            <w:vAlign w:val="top"/>
          </w:tcPr>
          <w:p w14:paraId="2FD76B26" w14:textId="3388EEFC" w:rsidR="00872A7A" w:rsidRPr="003C2462" w:rsidRDefault="00872A7A" w:rsidP="00872A7A">
            <w:pPr>
              <w:jc w:val="center"/>
              <w:rPr>
                <w:szCs w:val="28"/>
              </w:rPr>
            </w:pPr>
            <w:r>
              <w:t>91 (</w:t>
            </w:r>
            <w:r w:rsidRPr="003E4CDA">
              <w:t>79</w:t>
            </w:r>
            <w:r>
              <w:t>,</w:t>
            </w:r>
            <w:r w:rsidRPr="003E4CDA">
              <w:t>1%</w:t>
            </w:r>
            <w:r>
              <w:t>)</w:t>
            </w:r>
          </w:p>
        </w:tc>
        <w:tc>
          <w:tcPr>
            <w:tcW w:w="1037" w:type="pct"/>
            <w:vMerge w:val="restart"/>
            <w:vAlign w:val="top"/>
          </w:tcPr>
          <w:p w14:paraId="146B83E9" w14:textId="77777777" w:rsidR="00872A7A" w:rsidRDefault="00872A7A" w:rsidP="00872A7A">
            <w:pPr>
              <w:jc w:val="center"/>
            </w:pPr>
            <w:r>
              <w:t>0,311</w:t>
            </w:r>
          </w:p>
          <w:p w14:paraId="1FF3D5A2" w14:textId="649C1F0A" w:rsidR="00872A7A" w:rsidRPr="003C2462" w:rsidRDefault="00872A7A" w:rsidP="00872A7A">
            <w:pPr>
              <w:jc w:val="center"/>
            </w:pPr>
            <w:r>
              <w:t>(0,177-0,545)</w:t>
            </w:r>
          </w:p>
        </w:tc>
        <w:tc>
          <w:tcPr>
            <w:tcW w:w="608" w:type="pct"/>
            <w:vMerge w:val="restart"/>
          </w:tcPr>
          <w:p w14:paraId="68577434" w14:textId="611296E6" w:rsidR="00872A7A" w:rsidRPr="003C2462" w:rsidRDefault="00872A7A" w:rsidP="00872A7A">
            <w:pPr>
              <w:jc w:val="center"/>
              <w:rPr>
                <w:szCs w:val="28"/>
              </w:rPr>
            </w:pPr>
            <w:r>
              <w:rPr>
                <w:szCs w:val="28"/>
              </w:rPr>
              <w:t>&lt;0,001</w:t>
            </w:r>
          </w:p>
        </w:tc>
      </w:tr>
      <w:tr w:rsidR="00872A7A" w14:paraId="5B3EC823" w14:textId="77777777" w:rsidTr="00DC36D5">
        <w:trPr>
          <w:trHeight w:val="70"/>
        </w:trPr>
        <w:tc>
          <w:tcPr>
            <w:tcW w:w="1572" w:type="pct"/>
          </w:tcPr>
          <w:p w14:paraId="0BD59988" w14:textId="0B8682BA" w:rsidR="00872A7A" w:rsidRPr="003C2462" w:rsidRDefault="00872A7A" w:rsidP="00872A7A">
            <w:pPr>
              <w:rPr>
                <w:szCs w:val="28"/>
              </w:rPr>
            </w:pPr>
            <w:r>
              <w:rPr>
                <w:szCs w:val="28"/>
              </w:rPr>
              <w:t>Có hang</w:t>
            </w:r>
          </w:p>
        </w:tc>
        <w:tc>
          <w:tcPr>
            <w:tcW w:w="846" w:type="pct"/>
            <w:vAlign w:val="top"/>
          </w:tcPr>
          <w:p w14:paraId="1C6FA7A3" w14:textId="080E2ED2" w:rsidR="00872A7A" w:rsidRPr="003C2462" w:rsidRDefault="00872A7A" w:rsidP="00872A7A">
            <w:pPr>
              <w:jc w:val="center"/>
              <w:rPr>
                <w:szCs w:val="28"/>
              </w:rPr>
            </w:pPr>
            <w:r w:rsidRPr="00B36DC1">
              <w:t>62 (45,9%)</w:t>
            </w:r>
          </w:p>
        </w:tc>
        <w:tc>
          <w:tcPr>
            <w:tcW w:w="937" w:type="pct"/>
            <w:vAlign w:val="top"/>
          </w:tcPr>
          <w:p w14:paraId="027ED8A8" w14:textId="1F0B79E4" w:rsidR="00872A7A" w:rsidRPr="003C2462" w:rsidRDefault="00872A7A" w:rsidP="00872A7A">
            <w:pPr>
              <w:jc w:val="center"/>
              <w:rPr>
                <w:szCs w:val="28"/>
              </w:rPr>
            </w:pPr>
            <w:r>
              <w:t>73 (</w:t>
            </w:r>
            <w:r w:rsidRPr="00963054">
              <w:t>54</w:t>
            </w:r>
            <w:r>
              <w:t>,</w:t>
            </w:r>
            <w:r w:rsidRPr="00963054">
              <w:t>1%</w:t>
            </w:r>
            <w:r>
              <w:t>)</w:t>
            </w:r>
          </w:p>
        </w:tc>
        <w:tc>
          <w:tcPr>
            <w:tcW w:w="1037" w:type="pct"/>
            <w:vMerge/>
            <w:vAlign w:val="top"/>
          </w:tcPr>
          <w:p w14:paraId="574A6099" w14:textId="77777777" w:rsidR="00872A7A" w:rsidRPr="003C2462" w:rsidRDefault="00872A7A" w:rsidP="00872A7A">
            <w:pPr>
              <w:jc w:val="center"/>
            </w:pPr>
          </w:p>
        </w:tc>
        <w:tc>
          <w:tcPr>
            <w:tcW w:w="608" w:type="pct"/>
            <w:vMerge/>
          </w:tcPr>
          <w:p w14:paraId="5B68B6EF" w14:textId="77777777" w:rsidR="00872A7A" w:rsidRPr="003C2462" w:rsidRDefault="00872A7A" w:rsidP="00872A7A">
            <w:pPr>
              <w:jc w:val="center"/>
              <w:rPr>
                <w:szCs w:val="28"/>
              </w:rPr>
            </w:pPr>
          </w:p>
        </w:tc>
      </w:tr>
      <w:tr w:rsidR="00872A7A" w14:paraId="592EB71D" w14:textId="77777777" w:rsidTr="001D102B">
        <w:tc>
          <w:tcPr>
            <w:tcW w:w="5000" w:type="pct"/>
            <w:gridSpan w:val="5"/>
            <w:tcBorders>
              <w:tl2br w:val="nil"/>
            </w:tcBorders>
          </w:tcPr>
          <w:p w14:paraId="1290D457" w14:textId="77777777" w:rsidR="00872A7A" w:rsidRPr="002A15EF" w:rsidRDefault="00872A7A" w:rsidP="00872A7A">
            <w:pPr>
              <w:jc w:val="center"/>
              <w:rPr>
                <w:b/>
                <w:bCs/>
              </w:rPr>
            </w:pPr>
            <w:r>
              <w:rPr>
                <w:b/>
                <w:bCs/>
                <w:szCs w:val="28"/>
              </w:rPr>
              <w:t>SGA</w:t>
            </w:r>
          </w:p>
        </w:tc>
      </w:tr>
      <w:tr w:rsidR="00872A7A" w14:paraId="275928E8" w14:textId="77777777" w:rsidTr="009E7395">
        <w:trPr>
          <w:trHeight w:val="759"/>
        </w:trPr>
        <w:tc>
          <w:tcPr>
            <w:tcW w:w="1572" w:type="pct"/>
            <w:tcBorders>
              <w:tl2br w:val="single" w:sz="4" w:space="0" w:color="auto"/>
            </w:tcBorders>
          </w:tcPr>
          <w:p w14:paraId="7033C580" w14:textId="77777777" w:rsidR="00872A7A" w:rsidRPr="002A15EF" w:rsidRDefault="00872A7A" w:rsidP="00872A7A">
            <w:pPr>
              <w:jc w:val="right"/>
              <w:rPr>
                <w:b/>
                <w:bCs/>
                <w:szCs w:val="28"/>
              </w:rPr>
            </w:pPr>
            <w:r>
              <w:rPr>
                <w:b/>
                <w:bCs/>
                <w:szCs w:val="28"/>
              </w:rPr>
              <w:t>TTDD</w:t>
            </w:r>
          </w:p>
          <w:p w14:paraId="0D2CA3E8" w14:textId="77777777" w:rsidR="00872A7A" w:rsidRPr="002A15EF" w:rsidRDefault="00872A7A" w:rsidP="00872A7A">
            <w:pPr>
              <w:rPr>
                <w:b/>
                <w:bCs/>
                <w:szCs w:val="28"/>
              </w:rPr>
            </w:pPr>
            <w:r>
              <w:rPr>
                <w:b/>
                <w:bCs/>
                <w:szCs w:val="28"/>
              </w:rPr>
              <w:t>X-quang phổi</w:t>
            </w:r>
          </w:p>
        </w:tc>
        <w:tc>
          <w:tcPr>
            <w:tcW w:w="846" w:type="pct"/>
          </w:tcPr>
          <w:p w14:paraId="0498BE0C" w14:textId="58FAE011" w:rsidR="00872A7A" w:rsidRDefault="00872A7A" w:rsidP="00872A7A">
            <w:pPr>
              <w:jc w:val="center"/>
              <w:rPr>
                <w:b/>
                <w:bCs/>
                <w:szCs w:val="28"/>
              </w:rPr>
            </w:pPr>
            <w:r>
              <w:rPr>
                <w:b/>
                <w:bCs/>
                <w:szCs w:val="28"/>
              </w:rPr>
              <w:t>SDD</w:t>
            </w:r>
          </w:p>
          <w:p w14:paraId="72BF7FC3" w14:textId="77777777" w:rsidR="00872A7A" w:rsidRPr="002A15EF" w:rsidRDefault="00872A7A" w:rsidP="00872A7A">
            <w:pPr>
              <w:jc w:val="center"/>
              <w:rPr>
                <w:b/>
                <w:bCs/>
              </w:rPr>
            </w:pPr>
            <w:r>
              <w:rPr>
                <w:b/>
                <w:bCs/>
                <w:szCs w:val="28"/>
              </w:rPr>
              <w:t xml:space="preserve">(n, </w:t>
            </w:r>
            <w:r w:rsidRPr="002A15EF">
              <w:rPr>
                <w:b/>
                <w:bCs/>
                <w:szCs w:val="28"/>
              </w:rPr>
              <w:t>%</w:t>
            </w:r>
            <w:r>
              <w:rPr>
                <w:b/>
                <w:bCs/>
                <w:szCs w:val="28"/>
              </w:rPr>
              <w:t>)</w:t>
            </w:r>
          </w:p>
        </w:tc>
        <w:tc>
          <w:tcPr>
            <w:tcW w:w="937" w:type="pct"/>
          </w:tcPr>
          <w:p w14:paraId="37955EE4" w14:textId="2B11B2CD" w:rsidR="00872A7A" w:rsidRPr="002A15EF" w:rsidRDefault="00872A7A" w:rsidP="00872A7A">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78661ED3" w14:textId="77777777" w:rsidR="00872A7A" w:rsidRDefault="00872A7A" w:rsidP="00872A7A">
            <w:pPr>
              <w:jc w:val="center"/>
              <w:rPr>
                <w:b/>
                <w:bCs/>
              </w:rPr>
            </w:pPr>
            <w:r>
              <w:rPr>
                <w:b/>
                <w:bCs/>
              </w:rPr>
              <w:t>OR</w:t>
            </w:r>
          </w:p>
          <w:p w14:paraId="00B9883B" w14:textId="77777777" w:rsidR="00872A7A" w:rsidRPr="002A15EF" w:rsidRDefault="00872A7A" w:rsidP="00872A7A">
            <w:pPr>
              <w:jc w:val="center"/>
              <w:rPr>
                <w:b/>
                <w:bCs/>
              </w:rPr>
            </w:pPr>
            <w:r>
              <w:rPr>
                <w:b/>
                <w:bCs/>
              </w:rPr>
              <w:t>(95% CI)</w:t>
            </w:r>
          </w:p>
        </w:tc>
        <w:tc>
          <w:tcPr>
            <w:tcW w:w="608" w:type="pct"/>
          </w:tcPr>
          <w:p w14:paraId="68ABF169" w14:textId="77777777" w:rsidR="00872A7A" w:rsidRPr="002A15EF" w:rsidRDefault="00872A7A" w:rsidP="00872A7A">
            <w:pPr>
              <w:jc w:val="center"/>
              <w:rPr>
                <w:b/>
                <w:bCs/>
                <w:szCs w:val="28"/>
              </w:rPr>
            </w:pPr>
            <w:r w:rsidRPr="002A15EF">
              <w:rPr>
                <w:b/>
                <w:bCs/>
                <w:szCs w:val="28"/>
              </w:rPr>
              <w:t>p</w:t>
            </w:r>
          </w:p>
        </w:tc>
      </w:tr>
      <w:tr w:rsidR="00E17AF6" w14:paraId="294904A3" w14:textId="77777777" w:rsidTr="00E76A36">
        <w:trPr>
          <w:trHeight w:val="354"/>
        </w:trPr>
        <w:tc>
          <w:tcPr>
            <w:tcW w:w="1572" w:type="pct"/>
          </w:tcPr>
          <w:p w14:paraId="22831078" w14:textId="2220F1C2" w:rsidR="00E17AF6" w:rsidRPr="003C2462" w:rsidRDefault="00E17AF6" w:rsidP="00E17AF6">
            <w:pPr>
              <w:rPr>
                <w:szCs w:val="28"/>
              </w:rPr>
            </w:pPr>
            <w:r>
              <w:rPr>
                <w:szCs w:val="28"/>
              </w:rPr>
              <w:t>Không hang</w:t>
            </w:r>
          </w:p>
        </w:tc>
        <w:tc>
          <w:tcPr>
            <w:tcW w:w="846" w:type="pct"/>
            <w:vAlign w:val="top"/>
          </w:tcPr>
          <w:p w14:paraId="191B8A50" w14:textId="4E96C6C4" w:rsidR="00E17AF6" w:rsidRPr="003C2462" w:rsidRDefault="00E17AF6" w:rsidP="00E17AF6">
            <w:pPr>
              <w:jc w:val="center"/>
              <w:rPr>
                <w:szCs w:val="28"/>
              </w:rPr>
            </w:pPr>
            <w:r w:rsidRPr="009D0EF4">
              <w:t>31 (27,0%)</w:t>
            </w:r>
          </w:p>
        </w:tc>
        <w:tc>
          <w:tcPr>
            <w:tcW w:w="937" w:type="pct"/>
            <w:vAlign w:val="top"/>
          </w:tcPr>
          <w:p w14:paraId="5095D3D0" w14:textId="2A1A5433" w:rsidR="00E17AF6" w:rsidRPr="003C2462" w:rsidRDefault="00E17AF6" w:rsidP="00E17AF6">
            <w:pPr>
              <w:jc w:val="center"/>
              <w:rPr>
                <w:szCs w:val="28"/>
              </w:rPr>
            </w:pPr>
            <w:r>
              <w:t>84 (</w:t>
            </w:r>
            <w:r w:rsidRPr="00090398">
              <w:t>73</w:t>
            </w:r>
            <w:r>
              <w:t>,</w:t>
            </w:r>
            <w:r w:rsidRPr="00090398">
              <w:t>0%</w:t>
            </w:r>
            <w:r>
              <w:t>)</w:t>
            </w:r>
          </w:p>
        </w:tc>
        <w:tc>
          <w:tcPr>
            <w:tcW w:w="1037" w:type="pct"/>
            <w:vMerge w:val="restart"/>
            <w:vAlign w:val="top"/>
          </w:tcPr>
          <w:p w14:paraId="76796981" w14:textId="77777777" w:rsidR="00E17AF6" w:rsidRDefault="003A79E4" w:rsidP="00E17AF6">
            <w:pPr>
              <w:jc w:val="center"/>
            </w:pPr>
            <w:r>
              <w:t>0,435</w:t>
            </w:r>
          </w:p>
          <w:p w14:paraId="5189C55E" w14:textId="0BC2FE23" w:rsidR="003A79E4" w:rsidRPr="003C2462" w:rsidRDefault="003A79E4" w:rsidP="00E17AF6">
            <w:pPr>
              <w:jc w:val="center"/>
            </w:pPr>
            <w:r>
              <w:t>(0,255-0,741)</w:t>
            </w:r>
          </w:p>
        </w:tc>
        <w:tc>
          <w:tcPr>
            <w:tcW w:w="608" w:type="pct"/>
            <w:vMerge w:val="restart"/>
          </w:tcPr>
          <w:p w14:paraId="2D657BBE" w14:textId="0976AE6D" w:rsidR="00E17AF6" w:rsidRPr="003C2462" w:rsidRDefault="00E17AF6" w:rsidP="00E17AF6">
            <w:pPr>
              <w:jc w:val="center"/>
              <w:rPr>
                <w:szCs w:val="28"/>
              </w:rPr>
            </w:pPr>
            <w:r>
              <w:rPr>
                <w:szCs w:val="28"/>
              </w:rPr>
              <w:t>0,003</w:t>
            </w:r>
          </w:p>
        </w:tc>
      </w:tr>
      <w:tr w:rsidR="00E17AF6" w14:paraId="69E12CF2" w14:textId="77777777" w:rsidTr="00E76A36">
        <w:trPr>
          <w:trHeight w:val="70"/>
        </w:trPr>
        <w:tc>
          <w:tcPr>
            <w:tcW w:w="1572" w:type="pct"/>
          </w:tcPr>
          <w:p w14:paraId="7143A82B" w14:textId="632DDFD0" w:rsidR="00E17AF6" w:rsidRPr="003C2462" w:rsidRDefault="00E17AF6" w:rsidP="00E17AF6">
            <w:pPr>
              <w:rPr>
                <w:szCs w:val="28"/>
              </w:rPr>
            </w:pPr>
            <w:r>
              <w:rPr>
                <w:szCs w:val="28"/>
              </w:rPr>
              <w:t>Có hang</w:t>
            </w:r>
          </w:p>
        </w:tc>
        <w:tc>
          <w:tcPr>
            <w:tcW w:w="846" w:type="pct"/>
            <w:vAlign w:val="top"/>
          </w:tcPr>
          <w:p w14:paraId="4B977A59" w14:textId="7FC05C41" w:rsidR="00E17AF6" w:rsidRPr="003C2462" w:rsidRDefault="00E17AF6" w:rsidP="00E17AF6">
            <w:pPr>
              <w:jc w:val="center"/>
              <w:rPr>
                <w:szCs w:val="28"/>
              </w:rPr>
            </w:pPr>
            <w:r w:rsidRPr="009D0EF4">
              <w:t>62 (45,9%)</w:t>
            </w:r>
          </w:p>
        </w:tc>
        <w:tc>
          <w:tcPr>
            <w:tcW w:w="937" w:type="pct"/>
            <w:vAlign w:val="top"/>
          </w:tcPr>
          <w:p w14:paraId="0D3D8492" w14:textId="23028F16" w:rsidR="00E17AF6" w:rsidRPr="003C2462" w:rsidRDefault="00E17AF6" w:rsidP="00E17AF6">
            <w:pPr>
              <w:jc w:val="center"/>
              <w:rPr>
                <w:szCs w:val="28"/>
              </w:rPr>
            </w:pPr>
            <w:r>
              <w:t>73 (</w:t>
            </w:r>
            <w:r w:rsidRPr="0047706E">
              <w:t>54</w:t>
            </w:r>
            <w:r>
              <w:t>,</w:t>
            </w:r>
            <w:r w:rsidRPr="0047706E">
              <w:t>1%</w:t>
            </w:r>
            <w:r>
              <w:t>)</w:t>
            </w:r>
          </w:p>
        </w:tc>
        <w:tc>
          <w:tcPr>
            <w:tcW w:w="1037" w:type="pct"/>
            <w:vMerge/>
            <w:vAlign w:val="top"/>
          </w:tcPr>
          <w:p w14:paraId="0C139F85" w14:textId="77777777" w:rsidR="00E17AF6" w:rsidRPr="003C2462" w:rsidRDefault="00E17AF6" w:rsidP="00E17AF6">
            <w:pPr>
              <w:jc w:val="center"/>
            </w:pPr>
          </w:p>
        </w:tc>
        <w:tc>
          <w:tcPr>
            <w:tcW w:w="608" w:type="pct"/>
            <w:vMerge/>
          </w:tcPr>
          <w:p w14:paraId="67DB79EB" w14:textId="77777777" w:rsidR="00E17AF6" w:rsidRPr="003C2462" w:rsidRDefault="00E17AF6" w:rsidP="00E17AF6">
            <w:pPr>
              <w:jc w:val="center"/>
              <w:rPr>
                <w:szCs w:val="28"/>
              </w:rPr>
            </w:pPr>
          </w:p>
        </w:tc>
      </w:tr>
    </w:tbl>
    <w:p w14:paraId="7319C3C8" w14:textId="4A6ACC7D" w:rsidR="00106E7B" w:rsidRPr="00BB0F55" w:rsidRDefault="001D4020" w:rsidP="00106E7B">
      <w:r>
        <w:t xml:space="preserve">Nhận xét: </w:t>
      </w:r>
      <w:bookmarkStart w:id="100" w:name="_Hlk134600649"/>
      <w:r w:rsidR="00B356A3">
        <w:t xml:space="preserve">đánh giá mối liên quan giữa tổn thương có hang trên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có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 xml:space="preserve">,9%, </w:t>
      </w:r>
      <w:r w:rsidR="0070311F">
        <w:t>OR=</w:t>
      </w:r>
      <w:r w:rsidR="00417779">
        <w:t>0</w:t>
      </w:r>
      <w:r w:rsidR="00106E7B" w:rsidRPr="00BB0F55">
        <w:t>,</w:t>
      </w:r>
      <w:r w:rsidR="00417779">
        <w:t>311</w:t>
      </w:r>
      <w:r w:rsidR="00106E7B" w:rsidRPr="00BB0F55">
        <w:t xml:space="preserve">, khoảng tin cậy 95% của OR là </w:t>
      </w:r>
      <w:r w:rsidR="0077226F">
        <w:t>0,177-0,545</w:t>
      </w:r>
      <w:r w:rsidR="00106E7B" w:rsidRPr="00BB0F55">
        <w:t xml:space="preserve">, sự khác biệt có ý nghĩa thống kê với </w:t>
      </w:r>
      <w:r w:rsidR="00DD21C3">
        <w:t>p&lt;</w:t>
      </w:r>
      <w:r w:rsidR="00106E7B" w:rsidRPr="00BB0F55">
        <w:t xml:space="preserve">0,001. </w:t>
      </w:r>
      <w:r w:rsidR="00E92959">
        <w:t>Kết quả tương tự t</w:t>
      </w:r>
      <w:r w:rsidR="00106E7B" w:rsidRPr="00BB0F55">
        <w:t xml:space="preserve">heo SGA, bệnh nhân </w:t>
      </w:r>
      <w:r w:rsidR="004024FC">
        <w:t xml:space="preserve">có </w:t>
      </w:r>
      <w:r w:rsidR="00106E7B" w:rsidRPr="00BB0F55">
        <w:t xml:space="preserve">tổn thương hang trên phim X-quang phổi có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106E7B" w:rsidRPr="00BB0F55">
        <w:t xml:space="preserve"> tổn thương có hang trên phim X-quang phổi là </w:t>
      </w:r>
      <w:r w:rsidR="003D7EFC">
        <w:t>27</w:t>
      </w:r>
      <w:r w:rsidR="00106E7B" w:rsidRPr="00BB0F55">
        <w:t>,</w:t>
      </w:r>
      <w:r w:rsidR="003D7EFC">
        <w:t>0</w:t>
      </w:r>
      <w:r w:rsidR="00106E7B" w:rsidRPr="00BB0F55">
        <w:t xml:space="preserve">%, </w:t>
      </w:r>
      <w:r w:rsidR="0070311F">
        <w:t>OR=</w:t>
      </w:r>
      <w:r w:rsidR="00ED1E72">
        <w:t>0,435</w:t>
      </w:r>
      <w:r w:rsidR="00106E7B" w:rsidRPr="00BB0F55">
        <w:t xml:space="preserve">, khoảng tin cậy 95% của OR là </w:t>
      </w:r>
      <w:r w:rsidR="00ED1E72">
        <w:t>0</w:t>
      </w:r>
      <w:r w:rsidR="00106E7B" w:rsidRPr="00BB0F55">
        <w:t>,</w:t>
      </w:r>
      <w:r w:rsidR="00ED1E72">
        <w:t>255</w:t>
      </w:r>
      <w:r w:rsidR="00106E7B" w:rsidRPr="00BB0F55">
        <w:t>-</w:t>
      </w:r>
      <w:r w:rsidR="00ED1E72">
        <w:t>0</w:t>
      </w:r>
      <w:r w:rsidR="00106E7B" w:rsidRPr="00BB0F55">
        <w:t>,</w:t>
      </w:r>
      <w:r w:rsidR="00ED1E72">
        <w:t>741</w:t>
      </w:r>
      <w:r w:rsidR="00106E7B" w:rsidRPr="00BB0F55">
        <w:t xml:space="preserve">, sự khác biệt có ý nghĩa thống kê với </w:t>
      </w:r>
      <w:r w:rsidR="0070311F">
        <w:t>p=</w:t>
      </w:r>
      <w:r w:rsidR="00106E7B" w:rsidRPr="00BB0F55">
        <w:t>0,003.</w:t>
      </w:r>
    </w:p>
    <w:bookmarkEnd w:id="100"/>
    <w:p w14:paraId="4C7FB086" w14:textId="1C445BF7" w:rsidR="00A56D0C" w:rsidRDefault="00A56D0C" w:rsidP="00A56D0C">
      <w:pPr>
        <w:pStyle w:val="Heading3"/>
      </w:pPr>
      <w:r>
        <w:lastRenderedPageBreak/>
        <w:t>3.</w:t>
      </w:r>
      <w:r w:rsidR="00913CE7">
        <w:t>2</w:t>
      </w:r>
      <w:r>
        <w:t>.</w:t>
      </w:r>
      <w:r w:rsidR="00D86C01">
        <w:t>1</w:t>
      </w:r>
      <w:r w:rsidR="00E86118">
        <w:t>1</w:t>
      </w:r>
      <w:r>
        <w:t>. Mối liên quan giữa tình trạng thiếu máu và tình trạng dinh dưỡng</w:t>
      </w:r>
    </w:p>
    <w:p w14:paraId="312E2281" w14:textId="2AC751A0" w:rsidR="00240D39" w:rsidRDefault="00240D39" w:rsidP="00240D39">
      <w:pPr>
        <w:pStyle w:val="Caption"/>
        <w:rPr>
          <w:bCs/>
        </w:rPr>
      </w:pPr>
      <w:bookmarkStart w:id="101" w:name="_Toc134606426"/>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19</w:t>
      </w:r>
      <w:r w:rsidR="00CF667C">
        <w:fldChar w:fldCharType="end"/>
      </w:r>
      <w:r>
        <w:t xml:space="preserve">. </w:t>
      </w:r>
      <w:r>
        <w:rPr>
          <w:bCs/>
        </w:rPr>
        <w:t xml:space="preserve">Mối liên quan giữa tình trạng thiếu máu và </w:t>
      </w:r>
      <w:r w:rsidR="004645E9">
        <w:rPr>
          <w:bCs/>
        </w:rPr>
        <w:t>TTDD</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A15EF" w:rsidRDefault="004645E9" w:rsidP="001D102B">
            <w:pPr>
              <w:jc w:val="center"/>
              <w:rPr>
                <w:b/>
                <w:bCs/>
              </w:rPr>
            </w:pPr>
            <w:r>
              <w:rPr>
                <w:b/>
                <w:bCs/>
                <w:szCs w:val="28"/>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A15EF" w:rsidRDefault="004645E9" w:rsidP="001D102B">
            <w:pPr>
              <w:jc w:val="right"/>
              <w:rPr>
                <w:b/>
                <w:bCs/>
                <w:szCs w:val="28"/>
              </w:rPr>
            </w:pPr>
            <w:r>
              <w:rPr>
                <w:b/>
                <w:bCs/>
                <w:szCs w:val="28"/>
              </w:rPr>
              <w:t>TTDD</w:t>
            </w:r>
          </w:p>
          <w:p w14:paraId="3B07A153" w14:textId="77777777" w:rsidR="004645E9" w:rsidRDefault="004645E9" w:rsidP="004645E9">
            <w:pPr>
              <w:rPr>
                <w:b/>
                <w:bCs/>
                <w:szCs w:val="28"/>
              </w:rPr>
            </w:pPr>
            <w:r>
              <w:rPr>
                <w:b/>
                <w:bCs/>
                <w:szCs w:val="28"/>
              </w:rPr>
              <w:t>Tình trạng</w:t>
            </w:r>
          </w:p>
          <w:p w14:paraId="246EC16A" w14:textId="2EC4D215" w:rsidR="004645E9" w:rsidRPr="002A15EF" w:rsidRDefault="004645E9" w:rsidP="004645E9">
            <w:pPr>
              <w:rPr>
                <w:b/>
                <w:bCs/>
                <w:szCs w:val="28"/>
              </w:rPr>
            </w:pPr>
            <w:r>
              <w:rPr>
                <w:b/>
                <w:bCs/>
                <w:szCs w:val="28"/>
              </w:rPr>
              <w:t>thiếu máu</w:t>
            </w:r>
          </w:p>
        </w:tc>
        <w:tc>
          <w:tcPr>
            <w:tcW w:w="846" w:type="pct"/>
          </w:tcPr>
          <w:p w14:paraId="47FEB408" w14:textId="528923FA" w:rsidR="004645E9" w:rsidRDefault="004645E9" w:rsidP="001D102B">
            <w:pPr>
              <w:jc w:val="center"/>
              <w:rPr>
                <w:b/>
                <w:bCs/>
                <w:szCs w:val="28"/>
              </w:rPr>
            </w:pPr>
            <w:r>
              <w:rPr>
                <w:b/>
                <w:bCs/>
                <w:szCs w:val="28"/>
              </w:rPr>
              <w:t>SDD</w:t>
            </w:r>
          </w:p>
          <w:p w14:paraId="114D7D69" w14:textId="77777777" w:rsidR="004645E9" w:rsidRPr="002A15EF" w:rsidRDefault="004645E9" w:rsidP="001D102B">
            <w:pPr>
              <w:jc w:val="center"/>
              <w:rPr>
                <w:b/>
                <w:bCs/>
              </w:rPr>
            </w:pPr>
            <w:r>
              <w:rPr>
                <w:b/>
                <w:bCs/>
                <w:szCs w:val="28"/>
              </w:rPr>
              <w:t xml:space="preserve">(n, </w:t>
            </w:r>
            <w:r w:rsidRPr="002A15EF">
              <w:rPr>
                <w:b/>
                <w:bCs/>
                <w:szCs w:val="28"/>
              </w:rPr>
              <w:t>%</w:t>
            </w:r>
            <w:r>
              <w:rPr>
                <w:b/>
                <w:bCs/>
                <w:szCs w:val="28"/>
              </w:rPr>
              <w:t>)</w:t>
            </w:r>
          </w:p>
        </w:tc>
        <w:tc>
          <w:tcPr>
            <w:tcW w:w="937" w:type="pct"/>
          </w:tcPr>
          <w:p w14:paraId="64D0EB33" w14:textId="40F2EB72" w:rsidR="004645E9" w:rsidRPr="002A15EF" w:rsidRDefault="009E7395" w:rsidP="001D102B">
            <w:pPr>
              <w:jc w:val="center"/>
              <w:rPr>
                <w:b/>
                <w:bCs/>
                <w:szCs w:val="28"/>
              </w:rPr>
            </w:pPr>
            <w:r>
              <w:rPr>
                <w:b/>
                <w:bCs/>
                <w:szCs w:val="28"/>
              </w:rPr>
              <w:t xml:space="preserve">Không </w:t>
            </w:r>
            <w:r w:rsidR="004645E9">
              <w:rPr>
                <w:b/>
                <w:bCs/>
                <w:szCs w:val="28"/>
              </w:rPr>
              <w:t>SDD (</w:t>
            </w:r>
            <w:r w:rsidR="004645E9" w:rsidRPr="002A15EF">
              <w:rPr>
                <w:b/>
                <w:bCs/>
                <w:szCs w:val="28"/>
              </w:rPr>
              <w:t>n</w:t>
            </w:r>
            <w:r w:rsidR="004645E9">
              <w:rPr>
                <w:b/>
                <w:bCs/>
                <w:szCs w:val="28"/>
              </w:rPr>
              <w:t xml:space="preserve">, </w:t>
            </w:r>
            <w:r w:rsidR="004645E9" w:rsidRPr="002A15EF">
              <w:rPr>
                <w:b/>
                <w:bCs/>
                <w:szCs w:val="28"/>
              </w:rPr>
              <w:t>%</w:t>
            </w:r>
            <w:r w:rsidR="004645E9">
              <w:rPr>
                <w:b/>
                <w:bCs/>
                <w:szCs w:val="28"/>
              </w:rPr>
              <w:t>)</w:t>
            </w:r>
          </w:p>
        </w:tc>
        <w:tc>
          <w:tcPr>
            <w:tcW w:w="1037" w:type="pct"/>
          </w:tcPr>
          <w:p w14:paraId="3DDBFD5C" w14:textId="77777777" w:rsidR="004645E9" w:rsidRDefault="004645E9" w:rsidP="001D102B">
            <w:pPr>
              <w:jc w:val="center"/>
              <w:rPr>
                <w:b/>
                <w:bCs/>
              </w:rPr>
            </w:pPr>
            <w:r>
              <w:rPr>
                <w:b/>
                <w:bCs/>
              </w:rPr>
              <w:t>OR</w:t>
            </w:r>
          </w:p>
          <w:p w14:paraId="3B939999" w14:textId="77777777" w:rsidR="004645E9" w:rsidRPr="002A15EF" w:rsidRDefault="004645E9" w:rsidP="001D102B">
            <w:pPr>
              <w:jc w:val="center"/>
              <w:rPr>
                <w:b/>
                <w:bCs/>
              </w:rPr>
            </w:pPr>
            <w:r>
              <w:rPr>
                <w:b/>
                <w:bCs/>
              </w:rPr>
              <w:t>(95% CI)</w:t>
            </w:r>
          </w:p>
        </w:tc>
        <w:tc>
          <w:tcPr>
            <w:tcW w:w="608" w:type="pct"/>
          </w:tcPr>
          <w:p w14:paraId="287860FE" w14:textId="77777777" w:rsidR="004645E9" w:rsidRPr="002A15EF" w:rsidRDefault="004645E9" w:rsidP="001D102B">
            <w:pPr>
              <w:jc w:val="center"/>
              <w:rPr>
                <w:b/>
                <w:bCs/>
                <w:szCs w:val="28"/>
              </w:rPr>
            </w:pPr>
            <w:r w:rsidRPr="002A15EF">
              <w:rPr>
                <w:b/>
                <w:bCs/>
                <w:szCs w:val="28"/>
              </w:rPr>
              <w:t>p</w:t>
            </w:r>
          </w:p>
        </w:tc>
      </w:tr>
      <w:tr w:rsidR="00027CAA" w14:paraId="7366C603" w14:textId="77777777" w:rsidTr="007718C9">
        <w:trPr>
          <w:trHeight w:val="354"/>
        </w:trPr>
        <w:tc>
          <w:tcPr>
            <w:tcW w:w="1572" w:type="pct"/>
          </w:tcPr>
          <w:p w14:paraId="4FEC1500" w14:textId="12F2E76B" w:rsidR="00027CAA" w:rsidRPr="003C2462" w:rsidRDefault="00027CAA" w:rsidP="00027CAA">
            <w:pPr>
              <w:rPr>
                <w:szCs w:val="28"/>
              </w:rPr>
            </w:pPr>
            <w:r>
              <w:rPr>
                <w:szCs w:val="28"/>
              </w:rPr>
              <w:t>Không</w:t>
            </w:r>
          </w:p>
        </w:tc>
        <w:tc>
          <w:tcPr>
            <w:tcW w:w="846" w:type="pct"/>
            <w:vAlign w:val="top"/>
          </w:tcPr>
          <w:p w14:paraId="2EEE8614" w14:textId="20C7D394" w:rsidR="00027CAA" w:rsidRPr="003C2462" w:rsidRDefault="00027CAA" w:rsidP="00027CAA">
            <w:pPr>
              <w:jc w:val="center"/>
              <w:rPr>
                <w:szCs w:val="28"/>
              </w:rPr>
            </w:pPr>
            <w:r w:rsidRPr="00671FFF">
              <w:t>23 (22,5%)</w:t>
            </w:r>
          </w:p>
        </w:tc>
        <w:tc>
          <w:tcPr>
            <w:tcW w:w="937" w:type="pct"/>
            <w:vAlign w:val="top"/>
          </w:tcPr>
          <w:p w14:paraId="0F9A8862" w14:textId="5872737A" w:rsidR="00027CAA" w:rsidRPr="003C2462" w:rsidRDefault="00027CAA" w:rsidP="00027CAA">
            <w:pPr>
              <w:jc w:val="center"/>
              <w:rPr>
                <w:szCs w:val="28"/>
              </w:rPr>
            </w:pPr>
            <w:r>
              <w:t>79 (</w:t>
            </w:r>
            <w:r w:rsidRPr="00074917">
              <w:t>77</w:t>
            </w:r>
            <w:r>
              <w:t>,</w:t>
            </w:r>
            <w:r w:rsidRPr="00074917">
              <w:t>5%</w:t>
            </w:r>
            <w:r>
              <w:t>)</w:t>
            </w:r>
          </w:p>
        </w:tc>
        <w:tc>
          <w:tcPr>
            <w:tcW w:w="1037" w:type="pct"/>
            <w:vMerge w:val="restart"/>
            <w:vAlign w:val="top"/>
          </w:tcPr>
          <w:p w14:paraId="767458EC" w14:textId="77777777" w:rsidR="00027CAA" w:rsidRDefault="0069036B" w:rsidP="00027CAA">
            <w:pPr>
              <w:jc w:val="center"/>
            </w:pPr>
            <w:r>
              <w:t>0,393</w:t>
            </w:r>
          </w:p>
          <w:p w14:paraId="52B99837" w14:textId="191786DB" w:rsidR="0069036B" w:rsidRPr="003C2462" w:rsidRDefault="0069036B" w:rsidP="00027CAA">
            <w:pPr>
              <w:jc w:val="center"/>
            </w:pPr>
            <w:r>
              <w:t>(0,223-0,693)</w:t>
            </w:r>
          </w:p>
        </w:tc>
        <w:tc>
          <w:tcPr>
            <w:tcW w:w="608" w:type="pct"/>
            <w:vMerge w:val="restart"/>
          </w:tcPr>
          <w:p w14:paraId="35114A93" w14:textId="41D832CC" w:rsidR="00027CAA" w:rsidRPr="003C2462" w:rsidRDefault="00027CAA" w:rsidP="00027CAA">
            <w:pPr>
              <w:jc w:val="center"/>
              <w:rPr>
                <w:szCs w:val="28"/>
              </w:rPr>
            </w:pPr>
            <w:r>
              <w:rPr>
                <w:szCs w:val="28"/>
              </w:rPr>
              <w:t>0,002</w:t>
            </w:r>
          </w:p>
        </w:tc>
      </w:tr>
      <w:tr w:rsidR="00027CAA" w14:paraId="17551663" w14:textId="77777777" w:rsidTr="007718C9">
        <w:trPr>
          <w:trHeight w:val="70"/>
        </w:trPr>
        <w:tc>
          <w:tcPr>
            <w:tcW w:w="1572" w:type="pct"/>
          </w:tcPr>
          <w:p w14:paraId="48C74E69" w14:textId="6D2316EE" w:rsidR="00027CAA" w:rsidRPr="003C2462" w:rsidRDefault="00027CAA" w:rsidP="00027CAA">
            <w:pPr>
              <w:rPr>
                <w:szCs w:val="28"/>
              </w:rPr>
            </w:pPr>
            <w:r>
              <w:rPr>
                <w:szCs w:val="28"/>
              </w:rPr>
              <w:t>Có</w:t>
            </w:r>
          </w:p>
        </w:tc>
        <w:tc>
          <w:tcPr>
            <w:tcW w:w="846" w:type="pct"/>
            <w:vAlign w:val="top"/>
          </w:tcPr>
          <w:p w14:paraId="2117EC96" w14:textId="59CFCAC6" w:rsidR="00027CAA" w:rsidRPr="003C2462" w:rsidRDefault="00027CAA" w:rsidP="00027CAA">
            <w:pPr>
              <w:jc w:val="center"/>
              <w:rPr>
                <w:szCs w:val="28"/>
              </w:rPr>
            </w:pPr>
            <w:r w:rsidRPr="00671FFF">
              <w:t>63 (42,6%)</w:t>
            </w:r>
          </w:p>
        </w:tc>
        <w:tc>
          <w:tcPr>
            <w:tcW w:w="937" w:type="pct"/>
            <w:vAlign w:val="top"/>
          </w:tcPr>
          <w:p w14:paraId="2DDBF32F" w14:textId="55D4F1AA" w:rsidR="00027CAA" w:rsidRPr="003C2462" w:rsidRDefault="00027CAA" w:rsidP="00027CAA">
            <w:pPr>
              <w:jc w:val="center"/>
              <w:rPr>
                <w:szCs w:val="28"/>
              </w:rPr>
            </w:pPr>
            <w:r>
              <w:t>85 (</w:t>
            </w:r>
            <w:r w:rsidRPr="00826839">
              <w:t>57</w:t>
            </w:r>
            <w:r>
              <w:t>,</w:t>
            </w:r>
            <w:r w:rsidRPr="00826839">
              <w:t>4%</w:t>
            </w:r>
            <w:r>
              <w:t>)</w:t>
            </w:r>
          </w:p>
        </w:tc>
        <w:tc>
          <w:tcPr>
            <w:tcW w:w="1037" w:type="pct"/>
            <w:vMerge/>
            <w:vAlign w:val="top"/>
          </w:tcPr>
          <w:p w14:paraId="6A0D30DB" w14:textId="77777777" w:rsidR="00027CAA" w:rsidRPr="003C2462" w:rsidRDefault="00027CAA" w:rsidP="00027CAA">
            <w:pPr>
              <w:jc w:val="center"/>
            </w:pPr>
          </w:p>
        </w:tc>
        <w:tc>
          <w:tcPr>
            <w:tcW w:w="608" w:type="pct"/>
            <w:vMerge/>
          </w:tcPr>
          <w:p w14:paraId="17183926" w14:textId="77777777" w:rsidR="00027CAA" w:rsidRPr="003C2462" w:rsidRDefault="00027CAA" w:rsidP="00027CAA">
            <w:pPr>
              <w:jc w:val="center"/>
              <w:rPr>
                <w:szCs w:val="28"/>
              </w:rPr>
            </w:pPr>
          </w:p>
        </w:tc>
      </w:tr>
      <w:tr w:rsidR="00027CAA" w14:paraId="1977D518" w14:textId="77777777" w:rsidTr="001D102B">
        <w:tc>
          <w:tcPr>
            <w:tcW w:w="5000" w:type="pct"/>
            <w:gridSpan w:val="5"/>
            <w:tcBorders>
              <w:tl2br w:val="nil"/>
            </w:tcBorders>
          </w:tcPr>
          <w:p w14:paraId="3648948E" w14:textId="77777777" w:rsidR="00027CAA" w:rsidRPr="002A15EF" w:rsidRDefault="00027CAA" w:rsidP="00027CAA">
            <w:pPr>
              <w:jc w:val="center"/>
              <w:rPr>
                <w:b/>
                <w:bCs/>
              </w:rPr>
            </w:pPr>
            <w:r>
              <w:rPr>
                <w:b/>
                <w:bCs/>
                <w:szCs w:val="28"/>
              </w:rPr>
              <w:t>SGA</w:t>
            </w:r>
          </w:p>
        </w:tc>
      </w:tr>
      <w:tr w:rsidR="00027CAA" w14:paraId="656B5D26" w14:textId="77777777" w:rsidTr="00851959">
        <w:trPr>
          <w:trHeight w:val="759"/>
        </w:trPr>
        <w:tc>
          <w:tcPr>
            <w:tcW w:w="1572" w:type="pct"/>
            <w:tcBorders>
              <w:tl2br w:val="single" w:sz="4" w:space="0" w:color="auto"/>
            </w:tcBorders>
          </w:tcPr>
          <w:p w14:paraId="2536B477" w14:textId="77777777" w:rsidR="00027CAA" w:rsidRPr="002A15EF" w:rsidRDefault="00027CAA" w:rsidP="00027CAA">
            <w:pPr>
              <w:jc w:val="right"/>
              <w:rPr>
                <w:b/>
                <w:bCs/>
                <w:szCs w:val="28"/>
              </w:rPr>
            </w:pPr>
            <w:r>
              <w:rPr>
                <w:b/>
                <w:bCs/>
                <w:szCs w:val="28"/>
              </w:rPr>
              <w:t>TTDD</w:t>
            </w:r>
          </w:p>
          <w:p w14:paraId="03758820" w14:textId="77777777" w:rsidR="00027CAA" w:rsidRDefault="00027CAA" w:rsidP="00027CAA">
            <w:pPr>
              <w:rPr>
                <w:b/>
                <w:bCs/>
                <w:szCs w:val="28"/>
              </w:rPr>
            </w:pPr>
            <w:r>
              <w:rPr>
                <w:b/>
                <w:bCs/>
                <w:szCs w:val="28"/>
              </w:rPr>
              <w:t>Tình trạng</w:t>
            </w:r>
          </w:p>
          <w:p w14:paraId="3EB5FC4B" w14:textId="4EF3EC92" w:rsidR="00027CAA" w:rsidRPr="002A15EF" w:rsidRDefault="00027CAA" w:rsidP="00027CAA">
            <w:pPr>
              <w:rPr>
                <w:b/>
                <w:bCs/>
                <w:szCs w:val="28"/>
              </w:rPr>
            </w:pPr>
            <w:r>
              <w:rPr>
                <w:b/>
                <w:bCs/>
                <w:szCs w:val="28"/>
              </w:rPr>
              <w:t>thiếu máu</w:t>
            </w:r>
          </w:p>
        </w:tc>
        <w:tc>
          <w:tcPr>
            <w:tcW w:w="846" w:type="pct"/>
          </w:tcPr>
          <w:p w14:paraId="669C9286" w14:textId="40A83AAA" w:rsidR="00027CAA" w:rsidRDefault="00027CAA" w:rsidP="00027CAA">
            <w:pPr>
              <w:jc w:val="center"/>
              <w:rPr>
                <w:b/>
                <w:bCs/>
                <w:szCs w:val="28"/>
              </w:rPr>
            </w:pPr>
            <w:r>
              <w:rPr>
                <w:b/>
                <w:bCs/>
                <w:szCs w:val="28"/>
              </w:rPr>
              <w:t>SDD</w:t>
            </w:r>
          </w:p>
          <w:p w14:paraId="1FAE113F" w14:textId="77777777" w:rsidR="00027CAA" w:rsidRPr="002A15EF" w:rsidRDefault="00027CAA" w:rsidP="00027CAA">
            <w:pPr>
              <w:jc w:val="center"/>
              <w:rPr>
                <w:b/>
                <w:bCs/>
              </w:rPr>
            </w:pPr>
            <w:r>
              <w:rPr>
                <w:b/>
                <w:bCs/>
                <w:szCs w:val="28"/>
              </w:rPr>
              <w:t xml:space="preserve">(n, </w:t>
            </w:r>
            <w:r w:rsidRPr="002A15EF">
              <w:rPr>
                <w:b/>
                <w:bCs/>
                <w:szCs w:val="28"/>
              </w:rPr>
              <w:t>%</w:t>
            </w:r>
            <w:r>
              <w:rPr>
                <w:b/>
                <w:bCs/>
                <w:szCs w:val="28"/>
              </w:rPr>
              <w:t>)</w:t>
            </w:r>
          </w:p>
        </w:tc>
        <w:tc>
          <w:tcPr>
            <w:tcW w:w="937" w:type="pct"/>
          </w:tcPr>
          <w:p w14:paraId="73D86D4F" w14:textId="11AEAF56" w:rsidR="00027CAA" w:rsidRPr="002A15EF" w:rsidRDefault="00027CAA" w:rsidP="00027CAA">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50E65E38" w14:textId="77777777" w:rsidR="00027CAA" w:rsidRDefault="00027CAA" w:rsidP="00027CAA">
            <w:pPr>
              <w:jc w:val="center"/>
              <w:rPr>
                <w:b/>
                <w:bCs/>
              </w:rPr>
            </w:pPr>
            <w:r>
              <w:rPr>
                <w:b/>
                <w:bCs/>
              </w:rPr>
              <w:t>OR</w:t>
            </w:r>
          </w:p>
          <w:p w14:paraId="30B96130" w14:textId="77777777" w:rsidR="00027CAA" w:rsidRPr="002A15EF" w:rsidRDefault="00027CAA" w:rsidP="00027CAA">
            <w:pPr>
              <w:jc w:val="center"/>
              <w:rPr>
                <w:b/>
                <w:bCs/>
              </w:rPr>
            </w:pPr>
            <w:r>
              <w:rPr>
                <w:b/>
                <w:bCs/>
              </w:rPr>
              <w:t>(95% CI)</w:t>
            </w:r>
          </w:p>
        </w:tc>
        <w:tc>
          <w:tcPr>
            <w:tcW w:w="608" w:type="pct"/>
          </w:tcPr>
          <w:p w14:paraId="52D235EB" w14:textId="77777777" w:rsidR="00027CAA" w:rsidRPr="002A15EF" w:rsidRDefault="00027CAA" w:rsidP="00027CAA">
            <w:pPr>
              <w:jc w:val="center"/>
              <w:rPr>
                <w:b/>
                <w:bCs/>
                <w:szCs w:val="28"/>
              </w:rPr>
            </w:pPr>
            <w:r w:rsidRPr="002A15EF">
              <w:rPr>
                <w:b/>
                <w:bCs/>
                <w:szCs w:val="28"/>
              </w:rPr>
              <w:t>p</w:t>
            </w:r>
          </w:p>
        </w:tc>
      </w:tr>
      <w:tr w:rsidR="000D7850" w14:paraId="60A5D516" w14:textId="77777777" w:rsidTr="000D17CD">
        <w:trPr>
          <w:trHeight w:val="354"/>
        </w:trPr>
        <w:tc>
          <w:tcPr>
            <w:tcW w:w="1572" w:type="pct"/>
          </w:tcPr>
          <w:p w14:paraId="62E16068" w14:textId="06A194C1" w:rsidR="000D7850" w:rsidRPr="003C2462" w:rsidRDefault="000D7850" w:rsidP="000D7850">
            <w:pPr>
              <w:rPr>
                <w:szCs w:val="28"/>
              </w:rPr>
            </w:pPr>
            <w:r>
              <w:rPr>
                <w:szCs w:val="28"/>
              </w:rPr>
              <w:t>Không</w:t>
            </w:r>
          </w:p>
        </w:tc>
        <w:tc>
          <w:tcPr>
            <w:tcW w:w="846" w:type="pct"/>
            <w:vAlign w:val="top"/>
          </w:tcPr>
          <w:p w14:paraId="7B3C5B4E" w14:textId="16AE3425" w:rsidR="000D7850" w:rsidRPr="003C2462" w:rsidRDefault="000D7850" w:rsidP="000D7850">
            <w:pPr>
              <w:jc w:val="center"/>
              <w:rPr>
                <w:szCs w:val="28"/>
              </w:rPr>
            </w:pPr>
            <w:r w:rsidRPr="002B05D9">
              <w:t>30 (29,4%)</w:t>
            </w:r>
          </w:p>
        </w:tc>
        <w:tc>
          <w:tcPr>
            <w:tcW w:w="937" w:type="pct"/>
            <w:vAlign w:val="top"/>
          </w:tcPr>
          <w:p w14:paraId="5587C442" w14:textId="7CE83D22" w:rsidR="000D7850" w:rsidRPr="003C2462" w:rsidRDefault="000D7850" w:rsidP="000D7850">
            <w:pPr>
              <w:jc w:val="center"/>
              <w:rPr>
                <w:szCs w:val="28"/>
              </w:rPr>
            </w:pPr>
            <w:r>
              <w:t>72 (</w:t>
            </w:r>
            <w:r w:rsidRPr="00E90F79">
              <w:t>70</w:t>
            </w:r>
            <w:r>
              <w:t>,</w:t>
            </w:r>
            <w:r w:rsidRPr="00E90F79">
              <w:t>6%</w:t>
            </w:r>
            <w:r>
              <w:t>)</w:t>
            </w:r>
          </w:p>
        </w:tc>
        <w:tc>
          <w:tcPr>
            <w:tcW w:w="1037" w:type="pct"/>
            <w:vMerge w:val="restart"/>
            <w:vAlign w:val="top"/>
          </w:tcPr>
          <w:p w14:paraId="6EB134E2" w14:textId="77777777" w:rsidR="000D7850" w:rsidRDefault="000D7850" w:rsidP="000D7850">
            <w:pPr>
              <w:jc w:val="center"/>
            </w:pPr>
            <w:r>
              <w:t>0,562</w:t>
            </w:r>
          </w:p>
          <w:p w14:paraId="7322A113" w14:textId="4D99C6B6" w:rsidR="000D7850" w:rsidRPr="003C2462" w:rsidRDefault="000D7850" w:rsidP="000D7850">
            <w:pPr>
              <w:jc w:val="center"/>
            </w:pPr>
            <w:r>
              <w:t>(0,329-0,961)</w:t>
            </w:r>
          </w:p>
        </w:tc>
        <w:tc>
          <w:tcPr>
            <w:tcW w:w="608" w:type="pct"/>
            <w:vMerge w:val="restart"/>
          </w:tcPr>
          <w:p w14:paraId="128A59DB" w14:textId="0BD9355D" w:rsidR="000D7850" w:rsidRPr="003C2462" w:rsidRDefault="000D7850" w:rsidP="000D7850">
            <w:pPr>
              <w:jc w:val="center"/>
              <w:rPr>
                <w:szCs w:val="28"/>
              </w:rPr>
            </w:pPr>
            <w:r>
              <w:rPr>
                <w:szCs w:val="28"/>
              </w:rPr>
              <w:t>0,047</w:t>
            </w:r>
          </w:p>
        </w:tc>
      </w:tr>
      <w:tr w:rsidR="000D7850" w14:paraId="148018EF" w14:textId="77777777" w:rsidTr="000D17CD">
        <w:trPr>
          <w:trHeight w:val="70"/>
        </w:trPr>
        <w:tc>
          <w:tcPr>
            <w:tcW w:w="1572" w:type="pct"/>
          </w:tcPr>
          <w:p w14:paraId="54ECA57A" w14:textId="0EFDC395" w:rsidR="000D7850" w:rsidRPr="003C2462" w:rsidRDefault="000D7850" w:rsidP="000D7850">
            <w:pPr>
              <w:rPr>
                <w:szCs w:val="28"/>
              </w:rPr>
            </w:pPr>
            <w:r>
              <w:rPr>
                <w:szCs w:val="28"/>
              </w:rPr>
              <w:t>Có</w:t>
            </w:r>
          </w:p>
        </w:tc>
        <w:tc>
          <w:tcPr>
            <w:tcW w:w="846" w:type="pct"/>
            <w:vAlign w:val="top"/>
          </w:tcPr>
          <w:p w14:paraId="15951629" w14:textId="5FC7652B" w:rsidR="000D7850" w:rsidRPr="003C2462" w:rsidRDefault="000D7850" w:rsidP="000D7850">
            <w:pPr>
              <w:jc w:val="center"/>
              <w:rPr>
                <w:szCs w:val="28"/>
              </w:rPr>
            </w:pPr>
            <w:r w:rsidRPr="002B05D9">
              <w:t>63 (42,6%)</w:t>
            </w:r>
          </w:p>
        </w:tc>
        <w:tc>
          <w:tcPr>
            <w:tcW w:w="937" w:type="pct"/>
            <w:vAlign w:val="top"/>
          </w:tcPr>
          <w:p w14:paraId="137FD865" w14:textId="274FFCD2" w:rsidR="000D7850" w:rsidRPr="003C2462" w:rsidRDefault="000D7850" w:rsidP="000D7850">
            <w:pPr>
              <w:jc w:val="center"/>
              <w:rPr>
                <w:szCs w:val="28"/>
              </w:rPr>
            </w:pPr>
            <w:r>
              <w:t>85 (</w:t>
            </w:r>
            <w:r w:rsidRPr="00C92427">
              <w:t>57</w:t>
            </w:r>
            <w:r>
              <w:t>,</w:t>
            </w:r>
            <w:r w:rsidRPr="00C92427">
              <w:t>4%</w:t>
            </w:r>
            <w:r>
              <w:t>)</w:t>
            </w:r>
          </w:p>
        </w:tc>
        <w:tc>
          <w:tcPr>
            <w:tcW w:w="1037" w:type="pct"/>
            <w:vMerge/>
            <w:vAlign w:val="top"/>
          </w:tcPr>
          <w:p w14:paraId="2A9D68B2" w14:textId="77777777" w:rsidR="000D7850" w:rsidRPr="003C2462" w:rsidRDefault="000D7850" w:rsidP="000D7850">
            <w:pPr>
              <w:jc w:val="center"/>
            </w:pPr>
          </w:p>
        </w:tc>
        <w:tc>
          <w:tcPr>
            <w:tcW w:w="608" w:type="pct"/>
            <w:vMerge/>
          </w:tcPr>
          <w:p w14:paraId="73C62B82" w14:textId="77777777" w:rsidR="000D7850" w:rsidRPr="003C2462" w:rsidRDefault="000D7850" w:rsidP="000D7850">
            <w:pPr>
              <w:jc w:val="center"/>
              <w:rPr>
                <w:szCs w:val="28"/>
              </w:rPr>
            </w:pPr>
          </w:p>
        </w:tc>
      </w:tr>
    </w:tbl>
    <w:p w14:paraId="055D4F36" w14:textId="2659F739" w:rsidR="00710B98" w:rsidRDefault="00CD239E" w:rsidP="000123E1">
      <w:pPr>
        <w:tabs>
          <w:tab w:val="left" w:pos="2400"/>
        </w:tabs>
        <w:spacing w:before="160"/>
      </w:pPr>
      <w:r>
        <w:t xml:space="preserve">Nhận xét: </w:t>
      </w:r>
      <w:r w:rsidR="009D687A">
        <w:t>đ</w:t>
      </w:r>
      <w:r w:rsidR="00357C59">
        <w:t xml:space="preserve">ánh giá </w:t>
      </w:r>
      <w:r w:rsidR="009E06FE">
        <w:t xml:space="preserve">mối liên quan giữa tình trạng thiếu máu và </w:t>
      </w:r>
      <w:r w:rsidR="00357C59">
        <w:t xml:space="preserve">TTDD </w:t>
      </w:r>
      <w:r>
        <w:t xml:space="preserve">theo BMI, tỷ lệ SDD ở bệnh nhân thiếu máu là </w:t>
      </w:r>
      <w:r w:rsidR="00DD18C9">
        <w:t>4</w:t>
      </w:r>
      <w:r>
        <w:t>2</w:t>
      </w:r>
      <w:r w:rsidR="004021B4">
        <w:t>,</w:t>
      </w:r>
      <w:r w:rsidR="00DD18C9">
        <w:t>6</w:t>
      </w:r>
      <w:r w:rsidRPr="006B18A8">
        <w:t>%</w:t>
      </w:r>
      <w:r>
        <w:t xml:space="preserve"> </w:t>
      </w:r>
      <w:r w:rsidR="00DD18C9">
        <w:t>cao</w:t>
      </w:r>
      <w:r>
        <w:t xml:space="preserve"> hơn bệnh nhân </w:t>
      </w:r>
      <w:r w:rsidR="00AE5594">
        <w:t xml:space="preserve">không </w:t>
      </w:r>
      <w:r>
        <w:t xml:space="preserve">thiếu máu là </w:t>
      </w:r>
      <w:r w:rsidR="007B0385">
        <w:t>2</w:t>
      </w:r>
      <w:r>
        <w:t>2</w:t>
      </w:r>
      <w:r w:rsidR="004021B4">
        <w:t>,</w:t>
      </w:r>
      <w:r w:rsidR="007B0385">
        <w:t>5</w:t>
      </w:r>
      <w:r w:rsidRPr="00D16334">
        <w:t>%</w:t>
      </w:r>
      <w:r w:rsidR="003521A8">
        <w:t>,</w:t>
      </w:r>
      <w:r>
        <w:t xml:space="preserve"> </w:t>
      </w:r>
      <w:r w:rsidR="0070311F">
        <w:t>OR=</w:t>
      </w:r>
      <w:r w:rsidR="00085781">
        <w:t>0</w:t>
      </w:r>
      <w:r w:rsidR="004021B4">
        <w:t>,</w:t>
      </w:r>
      <w:r w:rsidR="00085781">
        <w:t>393</w:t>
      </w:r>
      <w:r>
        <w:t xml:space="preserve">, khoảng tin cậy 95% của OR là </w:t>
      </w:r>
      <w:r w:rsidR="00B4658E" w:rsidRPr="00B4658E">
        <w:t>0,223-0,693</w:t>
      </w:r>
      <w:r>
        <w:t xml:space="preserve">, sự khác biệt có ý nghĩa thống kê với </w:t>
      </w:r>
      <w:r w:rsidR="0070311F">
        <w:t>p=</w:t>
      </w:r>
      <w:r>
        <w:t>0</w:t>
      </w:r>
      <w:r w:rsidR="004021B4">
        <w:t>,</w:t>
      </w:r>
      <w:r>
        <w:t>002.</w:t>
      </w:r>
      <w:r w:rsidR="000123E1">
        <w:t xml:space="preserve"> </w:t>
      </w:r>
      <w:r w:rsidR="00B4658E">
        <w:t>Tương tự</w:t>
      </w:r>
      <w:r w:rsidR="00357C59">
        <w:t xml:space="preserve"> </w:t>
      </w:r>
      <w:r w:rsidR="00710B98">
        <w:t xml:space="preserve">theo </w:t>
      </w:r>
      <w:r w:rsidR="0081147B">
        <w:t>SGA</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3521A8">
        <w:t>,</w:t>
      </w:r>
      <w:r w:rsidR="00710B98">
        <w:t xml:space="preserve"> </w:t>
      </w:r>
      <w:r w:rsidR="0070311F">
        <w:t>OR=</w:t>
      </w:r>
      <w:r w:rsidR="00A821AC">
        <w:t>0,562</w:t>
      </w:r>
      <w:r w:rsidR="00710B98">
        <w:t xml:space="preserve">, khoảng tin cậy 95% của OR là </w:t>
      </w:r>
      <w:r w:rsidR="00081905">
        <w:t>0,329-0,961</w:t>
      </w:r>
      <w:r w:rsidR="00710B98">
        <w:t xml:space="preserve">, sự khác biệt có ý nghĩa thống kê với </w:t>
      </w:r>
      <w:r w:rsidR="0070311F">
        <w:t>p=</w:t>
      </w:r>
      <w:r w:rsidR="00710B98">
        <w:t>0</w:t>
      </w:r>
      <w:r w:rsidR="00BF6942">
        <w:t>,</w:t>
      </w:r>
      <w:r w:rsidR="00710B98">
        <w:t>0</w:t>
      </w:r>
      <w:r w:rsidR="00517A88">
        <w:t>47</w:t>
      </w:r>
      <w:r w:rsidR="00710B98">
        <w:t>.</w:t>
      </w:r>
    </w:p>
    <w:p w14:paraId="14D97C77" w14:textId="6B7EED0B" w:rsidR="009061D0" w:rsidRDefault="009061D0" w:rsidP="00266BFD">
      <w:pPr>
        <w:pStyle w:val="Heading3"/>
      </w:pPr>
      <w:r>
        <w:t>3.</w:t>
      </w:r>
      <w:r w:rsidR="00913CE7">
        <w:t>2</w:t>
      </w:r>
      <w:r>
        <w:t>.</w:t>
      </w:r>
      <w:r w:rsidR="00585A8E">
        <w:t>1</w:t>
      </w:r>
      <w:r w:rsidR="00E86118">
        <w:t>2</w:t>
      </w:r>
      <w:r>
        <w:t>. Mối liên quan giữa số lượng bạch cầu và tình trạng dinh dưỡng</w:t>
      </w:r>
    </w:p>
    <w:p w14:paraId="47481414" w14:textId="69DDF8CA" w:rsidR="00B0065A" w:rsidRDefault="00B0065A" w:rsidP="00B0065A">
      <w:pPr>
        <w:pStyle w:val="Caption"/>
        <w:rPr>
          <w:bCs/>
        </w:rPr>
      </w:pPr>
      <w:bookmarkStart w:id="102" w:name="_Toc134606427"/>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0</w:t>
      </w:r>
      <w:r w:rsidR="00CF667C">
        <w:fldChar w:fldCharType="end"/>
      </w:r>
      <w:r>
        <w:t xml:space="preserve">. </w:t>
      </w:r>
      <w:r>
        <w:rPr>
          <w:bCs/>
        </w:rPr>
        <w:t>Mối liên quan giữa số lượng bạch cầu và TTDD</w:t>
      </w:r>
      <w:bookmarkEnd w:id="10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A15EF" w:rsidRDefault="00AA3D59" w:rsidP="001D102B">
            <w:pPr>
              <w:jc w:val="center"/>
              <w:rPr>
                <w:b/>
                <w:bCs/>
              </w:rPr>
            </w:pPr>
            <w:r>
              <w:rPr>
                <w:b/>
                <w:bCs/>
                <w:szCs w:val="28"/>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A15EF" w:rsidRDefault="00AA3D59" w:rsidP="001D102B">
            <w:pPr>
              <w:jc w:val="right"/>
              <w:rPr>
                <w:b/>
                <w:bCs/>
                <w:szCs w:val="28"/>
              </w:rPr>
            </w:pPr>
            <w:r>
              <w:rPr>
                <w:b/>
                <w:bCs/>
                <w:szCs w:val="28"/>
              </w:rPr>
              <w:t>TTDD</w:t>
            </w:r>
          </w:p>
          <w:p w14:paraId="197BDC3A" w14:textId="77777777" w:rsidR="00AA3D59" w:rsidRDefault="00AA3D59" w:rsidP="00AA3D59">
            <w:pPr>
              <w:rPr>
                <w:b/>
                <w:bCs/>
                <w:szCs w:val="28"/>
              </w:rPr>
            </w:pPr>
            <w:r>
              <w:rPr>
                <w:b/>
                <w:bCs/>
                <w:szCs w:val="28"/>
              </w:rPr>
              <w:t>Số lượng</w:t>
            </w:r>
          </w:p>
          <w:p w14:paraId="286CB0F3" w14:textId="3FBC5724" w:rsidR="00AA3D59" w:rsidRPr="002A15EF" w:rsidRDefault="00AA3D59" w:rsidP="00AA3D59">
            <w:pPr>
              <w:rPr>
                <w:b/>
                <w:bCs/>
                <w:szCs w:val="28"/>
              </w:rPr>
            </w:pPr>
            <w:r>
              <w:rPr>
                <w:b/>
                <w:bCs/>
                <w:szCs w:val="28"/>
              </w:rPr>
              <w:lastRenderedPageBreak/>
              <w:t>bạch cầu</w:t>
            </w:r>
          </w:p>
        </w:tc>
        <w:tc>
          <w:tcPr>
            <w:tcW w:w="846" w:type="pct"/>
          </w:tcPr>
          <w:p w14:paraId="6CCD2966" w14:textId="2C9F1421" w:rsidR="00AA3D59" w:rsidRDefault="00AA3D59" w:rsidP="001D102B">
            <w:pPr>
              <w:jc w:val="center"/>
              <w:rPr>
                <w:b/>
                <w:bCs/>
                <w:szCs w:val="28"/>
              </w:rPr>
            </w:pPr>
            <w:r>
              <w:rPr>
                <w:b/>
                <w:bCs/>
                <w:szCs w:val="28"/>
              </w:rPr>
              <w:lastRenderedPageBreak/>
              <w:t>SDD</w:t>
            </w:r>
          </w:p>
          <w:p w14:paraId="15BA3291" w14:textId="77777777" w:rsidR="00AA3D59" w:rsidRPr="002A15EF" w:rsidRDefault="00AA3D59" w:rsidP="001D102B">
            <w:pPr>
              <w:jc w:val="center"/>
              <w:rPr>
                <w:b/>
                <w:bCs/>
              </w:rPr>
            </w:pPr>
            <w:r>
              <w:rPr>
                <w:b/>
                <w:bCs/>
                <w:szCs w:val="28"/>
              </w:rPr>
              <w:t xml:space="preserve">(n, </w:t>
            </w:r>
            <w:r w:rsidRPr="002A15EF">
              <w:rPr>
                <w:b/>
                <w:bCs/>
                <w:szCs w:val="28"/>
              </w:rPr>
              <w:t>%</w:t>
            </w:r>
            <w:r>
              <w:rPr>
                <w:b/>
                <w:bCs/>
                <w:szCs w:val="28"/>
              </w:rPr>
              <w:t>)</w:t>
            </w:r>
          </w:p>
        </w:tc>
        <w:tc>
          <w:tcPr>
            <w:tcW w:w="937" w:type="pct"/>
          </w:tcPr>
          <w:p w14:paraId="2332B454" w14:textId="487D9A88" w:rsidR="00AA3D59" w:rsidRPr="002A15EF" w:rsidRDefault="00851959" w:rsidP="001D102B">
            <w:pPr>
              <w:jc w:val="center"/>
              <w:rPr>
                <w:b/>
                <w:bCs/>
                <w:szCs w:val="28"/>
              </w:rPr>
            </w:pPr>
            <w:r>
              <w:rPr>
                <w:b/>
                <w:bCs/>
                <w:szCs w:val="28"/>
              </w:rPr>
              <w:t xml:space="preserve">Không </w:t>
            </w:r>
            <w:r w:rsidR="00AA3D59">
              <w:rPr>
                <w:b/>
                <w:bCs/>
                <w:szCs w:val="28"/>
              </w:rPr>
              <w:t>SDD (</w:t>
            </w:r>
            <w:r w:rsidR="00AA3D59" w:rsidRPr="002A15EF">
              <w:rPr>
                <w:b/>
                <w:bCs/>
                <w:szCs w:val="28"/>
              </w:rPr>
              <w:t>n</w:t>
            </w:r>
            <w:r w:rsidR="00AA3D59">
              <w:rPr>
                <w:b/>
                <w:bCs/>
                <w:szCs w:val="28"/>
              </w:rPr>
              <w:t xml:space="preserve">, </w:t>
            </w:r>
            <w:r w:rsidR="00AA3D59" w:rsidRPr="002A15EF">
              <w:rPr>
                <w:b/>
                <w:bCs/>
                <w:szCs w:val="28"/>
              </w:rPr>
              <w:t>%</w:t>
            </w:r>
            <w:r w:rsidR="00AA3D59">
              <w:rPr>
                <w:b/>
                <w:bCs/>
                <w:szCs w:val="28"/>
              </w:rPr>
              <w:t>)</w:t>
            </w:r>
          </w:p>
        </w:tc>
        <w:tc>
          <w:tcPr>
            <w:tcW w:w="1037" w:type="pct"/>
          </w:tcPr>
          <w:p w14:paraId="6B3CB136" w14:textId="77777777" w:rsidR="00AA3D59" w:rsidRDefault="00AA3D59" w:rsidP="001D102B">
            <w:pPr>
              <w:jc w:val="center"/>
              <w:rPr>
                <w:b/>
                <w:bCs/>
              </w:rPr>
            </w:pPr>
            <w:r>
              <w:rPr>
                <w:b/>
                <w:bCs/>
              </w:rPr>
              <w:t>OR</w:t>
            </w:r>
          </w:p>
          <w:p w14:paraId="12675563" w14:textId="77777777" w:rsidR="00AA3D59" w:rsidRPr="002A15EF" w:rsidRDefault="00AA3D59" w:rsidP="001D102B">
            <w:pPr>
              <w:jc w:val="center"/>
              <w:rPr>
                <w:b/>
                <w:bCs/>
              </w:rPr>
            </w:pPr>
            <w:r>
              <w:rPr>
                <w:b/>
                <w:bCs/>
              </w:rPr>
              <w:t>(95% CI)</w:t>
            </w:r>
          </w:p>
        </w:tc>
        <w:tc>
          <w:tcPr>
            <w:tcW w:w="608" w:type="pct"/>
          </w:tcPr>
          <w:p w14:paraId="214378AE" w14:textId="77777777" w:rsidR="00AA3D59" w:rsidRPr="002A15EF" w:rsidRDefault="00AA3D59" w:rsidP="001D102B">
            <w:pPr>
              <w:jc w:val="center"/>
              <w:rPr>
                <w:b/>
                <w:bCs/>
                <w:szCs w:val="28"/>
              </w:rPr>
            </w:pPr>
            <w:r w:rsidRPr="002A15EF">
              <w:rPr>
                <w:b/>
                <w:bCs/>
                <w:szCs w:val="28"/>
              </w:rPr>
              <w:t>p</w:t>
            </w:r>
          </w:p>
        </w:tc>
      </w:tr>
      <w:tr w:rsidR="00372429" w14:paraId="007E7AF4" w14:textId="77777777" w:rsidTr="00A97E6E">
        <w:trPr>
          <w:trHeight w:val="354"/>
        </w:trPr>
        <w:tc>
          <w:tcPr>
            <w:tcW w:w="1572" w:type="pct"/>
          </w:tcPr>
          <w:p w14:paraId="30EA23D3" w14:textId="31EF6D2A" w:rsidR="00372429" w:rsidRPr="003C2462" w:rsidRDefault="00372429" w:rsidP="00372429">
            <w:pPr>
              <w:rPr>
                <w:szCs w:val="28"/>
              </w:rPr>
            </w:pPr>
            <w:r>
              <w:rPr>
                <w:szCs w:val="28"/>
              </w:rPr>
              <w:t>&lt;12 G/L</w:t>
            </w:r>
          </w:p>
        </w:tc>
        <w:tc>
          <w:tcPr>
            <w:tcW w:w="846" w:type="pct"/>
            <w:vAlign w:val="top"/>
          </w:tcPr>
          <w:p w14:paraId="216D1E56" w14:textId="116CB1AD" w:rsidR="00372429" w:rsidRPr="003C2462" w:rsidRDefault="00372429" w:rsidP="00372429">
            <w:pPr>
              <w:jc w:val="center"/>
              <w:rPr>
                <w:szCs w:val="28"/>
              </w:rPr>
            </w:pPr>
            <w:r w:rsidRPr="00D27D19">
              <w:t>66 (31,6%)</w:t>
            </w:r>
          </w:p>
        </w:tc>
        <w:tc>
          <w:tcPr>
            <w:tcW w:w="937" w:type="pct"/>
            <w:vAlign w:val="top"/>
          </w:tcPr>
          <w:p w14:paraId="7231840F" w14:textId="75373D61" w:rsidR="00372429" w:rsidRPr="003C2462" w:rsidRDefault="00372429" w:rsidP="00372429">
            <w:pPr>
              <w:jc w:val="center"/>
              <w:rPr>
                <w:szCs w:val="28"/>
              </w:rPr>
            </w:pPr>
            <w:r>
              <w:t>143 (</w:t>
            </w:r>
            <w:r w:rsidRPr="009A00E6">
              <w:t>68</w:t>
            </w:r>
            <w:r>
              <w:t>,</w:t>
            </w:r>
            <w:r w:rsidRPr="009A00E6">
              <w:t>4%</w:t>
            </w:r>
            <w:r>
              <w:t>)</w:t>
            </w:r>
          </w:p>
        </w:tc>
        <w:tc>
          <w:tcPr>
            <w:tcW w:w="1037" w:type="pct"/>
            <w:vMerge w:val="restart"/>
            <w:vAlign w:val="top"/>
          </w:tcPr>
          <w:p w14:paraId="3327848D" w14:textId="77777777" w:rsidR="00372429" w:rsidRDefault="00372429" w:rsidP="00372429">
            <w:pPr>
              <w:jc w:val="center"/>
            </w:pPr>
            <w:r>
              <w:t>0,485</w:t>
            </w:r>
          </w:p>
          <w:p w14:paraId="63FFDAA0" w14:textId="7F4BB5AE" w:rsidR="00372429" w:rsidRPr="003C2462" w:rsidRDefault="00372429" w:rsidP="00372429">
            <w:pPr>
              <w:jc w:val="center"/>
            </w:pPr>
            <w:r>
              <w:t>(0,246-0,955)</w:t>
            </w:r>
          </w:p>
        </w:tc>
        <w:tc>
          <w:tcPr>
            <w:tcW w:w="608" w:type="pct"/>
            <w:vMerge w:val="restart"/>
          </w:tcPr>
          <w:p w14:paraId="69731F23" w14:textId="2ACF19C3" w:rsidR="00372429" w:rsidRPr="003C2462" w:rsidRDefault="00372429" w:rsidP="00372429">
            <w:pPr>
              <w:jc w:val="center"/>
              <w:rPr>
                <w:szCs w:val="28"/>
              </w:rPr>
            </w:pPr>
            <w:r>
              <w:rPr>
                <w:szCs w:val="28"/>
              </w:rPr>
              <w:t>0,052</w:t>
            </w:r>
          </w:p>
        </w:tc>
      </w:tr>
      <w:tr w:rsidR="00372429" w14:paraId="488BF0FE" w14:textId="77777777" w:rsidTr="00A97E6E">
        <w:trPr>
          <w:trHeight w:val="70"/>
        </w:trPr>
        <w:tc>
          <w:tcPr>
            <w:tcW w:w="1572" w:type="pct"/>
          </w:tcPr>
          <w:p w14:paraId="0F3F9213" w14:textId="36DF38BB" w:rsidR="00372429" w:rsidRPr="003C2462" w:rsidRDefault="00372429" w:rsidP="00372429">
            <w:pPr>
              <w:rPr>
                <w:szCs w:val="28"/>
              </w:rPr>
            </w:pPr>
            <w:r>
              <w:rPr>
                <w:szCs w:val="28"/>
              </w:rPr>
              <w:t>≥12 G/L</w:t>
            </w:r>
          </w:p>
        </w:tc>
        <w:tc>
          <w:tcPr>
            <w:tcW w:w="846" w:type="pct"/>
            <w:vAlign w:val="top"/>
          </w:tcPr>
          <w:p w14:paraId="14D3958F" w14:textId="32BCA59B" w:rsidR="00372429" w:rsidRPr="003C2462" w:rsidRDefault="00372429" w:rsidP="00372429">
            <w:pPr>
              <w:jc w:val="center"/>
              <w:rPr>
                <w:szCs w:val="28"/>
              </w:rPr>
            </w:pPr>
            <w:r w:rsidRPr="00D27D19">
              <w:t>20 (48,8%)</w:t>
            </w:r>
          </w:p>
        </w:tc>
        <w:tc>
          <w:tcPr>
            <w:tcW w:w="937" w:type="pct"/>
            <w:vAlign w:val="top"/>
          </w:tcPr>
          <w:p w14:paraId="141D45D6" w14:textId="59C8F9AB" w:rsidR="00372429" w:rsidRPr="003C2462" w:rsidRDefault="00372429" w:rsidP="00372429">
            <w:pPr>
              <w:jc w:val="center"/>
              <w:rPr>
                <w:szCs w:val="28"/>
              </w:rPr>
            </w:pPr>
            <w:r>
              <w:t>21 (</w:t>
            </w:r>
            <w:r w:rsidRPr="001B4283">
              <w:t>51</w:t>
            </w:r>
            <w:r>
              <w:t>,</w:t>
            </w:r>
            <w:r w:rsidRPr="001B4283">
              <w:t>2%</w:t>
            </w:r>
            <w:r>
              <w:t>)</w:t>
            </w:r>
          </w:p>
        </w:tc>
        <w:tc>
          <w:tcPr>
            <w:tcW w:w="1037" w:type="pct"/>
            <w:vMerge/>
            <w:vAlign w:val="top"/>
          </w:tcPr>
          <w:p w14:paraId="420CEB63" w14:textId="77777777" w:rsidR="00372429" w:rsidRPr="003C2462" w:rsidRDefault="00372429" w:rsidP="00372429">
            <w:pPr>
              <w:jc w:val="center"/>
            </w:pPr>
          </w:p>
        </w:tc>
        <w:tc>
          <w:tcPr>
            <w:tcW w:w="608" w:type="pct"/>
            <w:vMerge/>
          </w:tcPr>
          <w:p w14:paraId="04AEFF7C" w14:textId="77777777" w:rsidR="00372429" w:rsidRPr="003C2462" w:rsidRDefault="00372429" w:rsidP="00372429">
            <w:pPr>
              <w:jc w:val="center"/>
              <w:rPr>
                <w:szCs w:val="28"/>
              </w:rPr>
            </w:pPr>
          </w:p>
        </w:tc>
      </w:tr>
      <w:tr w:rsidR="00372429" w14:paraId="61A0991A" w14:textId="77777777" w:rsidTr="001D102B">
        <w:tc>
          <w:tcPr>
            <w:tcW w:w="5000" w:type="pct"/>
            <w:gridSpan w:val="5"/>
            <w:tcBorders>
              <w:tl2br w:val="nil"/>
            </w:tcBorders>
          </w:tcPr>
          <w:p w14:paraId="3BA91BE9" w14:textId="77777777" w:rsidR="00372429" w:rsidRPr="002A15EF" w:rsidRDefault="00372429" w:rsidP="00372429">
            <w:pPr>
              <w:jc w:val="center"/>
              <w:rPr>
                <w:b/>
                <w:bCs/>
              </w:rPr>
            </w:pPr>
            <w:r>
              <w:rPr>
                <w:b/>
                <w:bCs/>
                <w:szCs w:val="28"/>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A15EF" w:rsidRDefault="00372429" w:rsidP="00372429">
            <w:pPr>
              <w:jc w:val="right"/>
              <w:rPr>
                <w:b/>
                <w:bCs/>
                <w:szCs w:val="28"/>
              </w:rPr>
            </w:pPr>
            <w:r>
              <w:rPr>
                <w:b/>
                <w:bCs/>
                <w:szCs w:val="28"/>
              </w:rPr>
              <w:t>TTDD</w:t>
            </w:r>
          </w:p>
          <w:p w14:paraId="24CF8D2D" w14:textId="77777777" w:rsidR="00372429" w:rsidRDefault="00372429" w:rsidP="00372429">
            <w:pPr>
              <w:rPr>
                <w:b/>
                <w:bCs/>
                <w:szCs w:val="28"/>
              </w:rPr>
            </w:pPr>
            <w:r>
              <w:rPr>
                <w:b/>
                <w:bCs/>
                <w:szCs w:val="28"/>
              </w:rPr>
              <w:t>Số lượng</w:t>
            </w:r>
          </w:p>
          <w:p w14:paraId="08187C3C" w14:textId="4967C02D" w:rsidR="00372429" w:rsidRPr="002A15EF" w:rsidRDefault="00372429" w:rsidP="00372429">
            <w:pPr>
              <w:rPr>
                <w:b/>
                <w:bCs/>
                <w:szCs w:val="28"/>
              </w:rPr>
            </w:pPr>
            <w:r>
              <w:rPr>
                <w:b/>
                <w:bCs/>
                <w:szCs w:val="28"/>
              </w:rPr>
              <w:t>bạch cầu</w:t>
            </w:r>
          </w:p>
        </w:tc>
        <w:tc>
          <w:tcPr>
            <w:tcW w:w="846" w:type="pct"/>
          </w:tcPr>
          <w:p w14:paraId="2E62B39C" w14:textId="69022539" w:rsidR="00372429" w:rsidRDefault="00372429" w:rsidP="00372429">
            <w:pPr>
              <w:jc w:val="center"/>
              <w:rPr>
                <w:b/>
                <w:bCs/>
                <w:szCs w:val="28"/>
              </w:rPr>
            </w:pPr>
            <w:r>
              <w:rPr>
                <w:b/>
                <w:bCs/>
                <w:szCs w:val="28"/>
              </w:rPr>
              <w:t>SDD</w:t>
            </w:r>
          </w:p>
          <w:p w14:paraId="1B9128CA" w14:textId="77777777" w:rsidR="00372429" w:rsidRPr="002A15EF" w:rsidRDefault="00372429" w:rsidP="00372429">
            <w:pPr>
              <w:jc w:val="center"/>
              <w:rPr>
                <w:b/>
                <w:bCs/>
              </w:rPr>
            </w:pPr>
            <w:r>
              <w:rPr>
                <w:b/>
                <w:bCs/>
                <w:szCs w:val="28"/>
              </w:rPr>
              <w:t xml:space="preserve">(n, </w:t>
            </w:r>
            <w:r w:rsidRPr="002A15EF">
              <w:rPr>
                <w:b/>
                <w:bCs/>
                <w:szCs w:val="28"/>
              </w:rPr>
              <w:t>%</w:t>
            </w:r>
            <w:r>
              <w:rPr>
                <w:b/>
                <w:bCs/>
                <w:szCs w:val="28"/>
              </w:rPr>
              <w:t>)</w:t>
            </w:r>
          </w:p>
        </w:tc>
        <w:tc>
          <w:tcPr>
            <w:tcW w:w="937" w:type="pct"/>
          </w:tcPr>
          <w:p w14:paraId="2AD67AF1" w14:textId="31896EE8" w:rsidR="00372429" w:rsidRPr="002A15EF" w:rsidRDefault="00372429" w:rsidP="00372429">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013733D1" w14:textId="77777777" w:rsidR="00372429" w:rsidRDefault="00372429" w:rsidP="00372429">
            <w:pPr>
              <w:jc w:val="center"/>
              <w:rPr>
                <w:b/>
                <w:bCs/>
              </w:rPr>
            </w:pPr>
            <w:r>
              <w:rPr>
                <w:b/>
                <w:bCs/>
              </w:rPr>
              <w:t>OR</w:t>
            </w:r>
          </w:p>
          <w:p w14:paraId="3DCB783F" w14:textId="77777777" w:rsidR="00372429" w:rsidRPr="002A15EF" w:rsidRDefault="00372429" w:rsidP="00372429">
            <w:pPr>
              <w:jc w:val="center"/>
              <w:rPr>
                <w:b/>
                <w:bCs/>
              </w:rPr>
            </w:pPr>
            <w:r>
              <w:rPr>
                <w:b/>
                <w:bCs/>
              </w:rPr>
              <w:t>(95% CI)</w:t>
            </w:r>
          </w:p>
        </w:tc>
        <w:tc>
          <w:tcPr>
            <w:tcW w:w="608" w:type="pct"/>
          </w:tcPr>
          <w:p w14:paraId="41D0DFE1" w14:textId="77777777" w:rsidR="00372429" w:rsidRPr="002A15EF" w:rsidRDefault="00372429" w:rsidP="00372429">
            <w:pPr>
              <w:jc w:val="center"/>
              <w:rPr>
                <w:b/>
                <w:bCs/>
                <w:szCs w:val="28"/>
              </w:rPr>
            </w:pPr>
            <w:r w:rsidRPr="002A15EF">
              <w:rPr>
                <w:b/>
                <w:bCs/>
                <w:szCs w:val="28"/>
              </w:rPr>
              <w:t>p</w:t>
            </w:r>
          </w:p>
        </w:tc>
      </w:tr>
      <w:tr w:rsidR="001364A8" w14:paraId="28F48852" w14:textId="77777777" w:rsidTr="006F3873">
        <w:trPr>
          <w:trHeight w:val="354"/>
        </w:trPr>
        <w:tc>
          <w:tcPr>
            <w:tcW w:w="1572" w:type="pct"/>
          </w:tcPr>
          <w:p w14:paraId="2843F748" w14:textId="10A03EF0" w:rsidR="001364A8" w:rsidRPr="003C2462" w:rsidRDefault="001364A8" w:rsidP="001364A8">
            <w:pPr>
              <w:rPr>
                <w:szCs w:val="28"/>
              </w:rPr>
            </w:pPr>
            <w:r>
              <w:rPr>
                <w:szCs w:val="28"/>
              </w:rPr>
              <w:t>&lt;12 G/L</w:t>
            </w:r>
          </w:p>
        </w:tc>
        <w:tc>
          <w:tcPr>
            <w:tcW w:w="846" w:type="pct"/>
            <w:vAlign w:val="top"/>
          </w:tcPr>
          <w:p w14:paraId="52725ACC" w14:textId="4329C96C" w:rsidR="001364A8" w:rsidRPr="003C2462" w:rsidRDefault="001364A8" w:rsidP="001364A8">
            <w:pPr>
              <w:jc w:val="center"/>
              <w:rPr>
                <w:szCs w:val="28"/>
              </w:rPr>
            </w:pPr>
            <w:r w:rsidRPr="00E8470D">
              <w:t>72 (34,4%)</w:t>
            </w:r>
          </w:p>
        </w:tc>
        <w:tc>
          <w:tcPr>
            <w:tcW w:w="937" w:type="pct"/>
            <w:vAlign w:val="top"/>
          </w:tcPr>
          <w:p w14:paraId="0812358E" w14:textId="1E08459C" w:rsidR="001364A8" w:rsidRPr="003C2462" w:rsidRDefault="001364A8" w:rsidP="001364A8">
            <w:pPr>
              <w:jc w:val="center"/>
              <w:rPr>
                <w:szCs w:val="28"/>
              </w:rPr>
            </w:pPr>
            <w:r>
              <w:t>137 (</w:t>
            </w:r>
            <w:r w:rsidRPr="003D29E2">
              <w:t>65</w:t>
            </w:r>
            <w:r>
              <w:t>,</w:t>
            </w:r>
            <w:r w:rsidRPr="003D29E2">
              <w:t>6%</w:t>
            </w:r>
            <w:r>
              <w:t>)</w:t>
            </w:r>
          </w:p>
        </w:tc>
        <w:tc>
          <w:tcPr>
            <w:tcW w:w="1037" w:type="pct"/>
            <w:vMerge w:val="restart"/>
            <w:vAlign w:val="top"/>
          </w:tcPr>
          <w:p w14:paraId="2FB7A694" w14:textId="77777777" w:rsidR="001364A8" w:rsidRDefault="001364A8" w:rsidP="001364A8">
            <w:pPr>
              <w:jc w:val="center"/>
            </w:pPr>
            <w:r>
              <w:t>0,501</w:t>
            </w:r>
          </w:p>
          <w:p w14:paraId="541BC33A" w14:textId="3D3034D0" w:rsidR="001364A8" w:rsidRPr="003C2462" w:rsidRDefault="001364A8" w:rsidP="001364A8">
            <w:pPr>
              <w:jc w:val="center"/>
            </w:pPr>
            <w:r>
              <w:t>(0,255-0,984)</w:t>
            </w:r>
          </w:p>
        </w:tc>
        <w:tc>
          <w:tcPr>
            <w:tcW w:w="608" w:type="pct"/>
            <w:vMerge w:val="restart"/>
          </w:tcPr>
          <w:p w14:paraId="481D5938" w14:textId="1F900886" w:rsidR="001364A8" w:rsidRPr="003C2462" w:rsidRDefault="001364A8" w:rsidP="001364A8">
            <w:pPr>
              <w:jc w:val="center"/>
              <w:rPr>
                <w:szCs w:val="28"/>
              </w:rPr>
            </w:pPr>
            <w:r>
              <w:rPr>
                <w:szCs w:val="28"/>
              </w:rPr>
              <w:t>0,064</w:t>
            </w:r>
          </w:p>
        </w:tc>
      </w:tr>
      <w:tr w:rsidR="001364A8" w14:paraId="17F5C171" w14:textId="77777777" w:rsidTr="006F3873">
        <w:trPr>
          <w:trHeight w:val="70"/>
        </w:trPr>
        <w:tc>
          <w:tcPr>
            <w:tcW w:w="1572" w:type="pct"/>
          </w:tcPr>
          <w:p w14:paraId="481E7680" w14:textId="527153FE" w:rsidR="001364A8" w:rsidRPr="003C2462" w:rsidRDefault="001364A8" w:rsidP="001364A8">
            <w:pPr>
              <w:rPr>
                <w:szCs w:val="28"/>
              </w:rPr>
            </w:pPr>
            <w:r>
              <w:rPr>
                <w:szCs w:val="28"/>
              </w:rPr>
              <w:t>≥12 G/L</w:t>
            </w:r>
          </w:p>
        </w:tc>
        <w:tc>
          <w:tcPr>
            <w:tcW w:w="846" w:type="pct"/>
            <w:vAlign w:val="top"/>
          </w:tcPr>
          <w:p w14:paraId="53B4D5A1" w14:textId="52986461" w:rsidR="001364A8" w:rsidRPr="003C2462" w:rsidRDefault="001364A8" w:rsidP="001364A8">
            <w:pPr>
              <w:jc w:val="center"/>
              <w:rPr>
                <w:szCs w:val="28"/>
              </w:rPr>
            </w:pPr>
            <w:r w:rsidRPr="00E8470D">
              <w:t>21 (51,2%)</w:t>
            </w:r>
          </w:p>
        </w:tc>
        <w:tc>
          <w:tcPr>
            <w:tcW w:w="937" w:type="pct"/>
            <w:vAlign w:val="top"/>
          </w:tcPr>
          <w:p w14:paraId="5B74661E" w14:textId="7E21A2A0" w:rsidR="001364A8" w:rsidRPr="003C2462" w:rsidRDefault="001364A8" w:rsidP="001364A8">
            <w:pPr>
              <w:jc w:val="center"/>
              <w:rPr>
                <w:szCs w:val="28"/>
              </w:rPr>
            </w:pPr>
            <w:r>
              <w:t>20 (</w:t>
            </w:r>
            <w:r w:rsidRPr="00DD6693">
              <w:t>48</w:t>
            </w:r>
            <w:r>
              <w:t>,</w:t>
            </w:r>
            <w:r w:rsidRPr="00DD6693">
              <w:t>8%</w:t>
            </w:r>
            <w:r>
              <w:t>)</w:t>
            </w:r>
          </w:p>
        </w:tc>
        <w:tc>
          <w:tcPr>
            <w:tcW w:w="1037" w:type="pct"/>
            <w:vMerge/>
            <w:vAlign w:val="top"/>
          </w:tcPr>
          <w:p w14:paraId="1B7E6491" w14:textId="77777777" w:rsidR="001364A8" w:rsidRPr="003C2462" w:rsidRDefault="001364A8" w:rsidP="001364A8">
            <w:pPr>
              <w:jc w:val="center"/>
            </w:pPr>
          </w:p>
        </w:tc>
        <w:tc>
          <w:tcPr>
            <w:tcW w:w="608" w:type="pct"/>
            <w:vMerge/>
          </w:tcPr>
          <w:p w14:paraId="5AE4D615" w14:textId="77777777" w:rsidR="001364A8" w:rsidRPr="003C2462" w:rsidRDefault="001364A8" w:rsidP="001364A8">
            <w:pPr>
              <w:jc w:val="center"/>
              <w:rPr>
                <w:szCs w:val="28"/>
              </w:rPr>
            </w:pPr>
          </w:p>
        </w:tc>
      </w:tr>
    </w:tbl>
    <w:p w14:paraId="1779E604" w14:textId="44986264" w:rsidR="00151CFF" w:rsidRDefault="001A1092" w:rsidP="00696AF1">
      <w:pPr>
        <w:tabs>
          <w:tab w:val="left" w:pos="2400"/>
        </w:tabs>
        <w:spacing w:before="160"/>
      </w:pPr>
      <w:r>
        <w:t xml:space="preserve">Nhận xét: </w:t>
      </w:r>
      <w:r w:rsidR="00C92579">
        <w:t xml:space="preserve">đánh giá mối liên quan giữa số lượng bạch cầu và TTDD </w:t>
      </w:r>
      <w:r w:rsidR="00A97B89">
        <w:t>t</w:t>
      </w:r>
      <w:r w:rsidR="00AA3D59">
        <w:t>heo BMI, b</w:t>
      </w:r>
      <w:r>
        <w:t xml:space="preserve">ệnh nhân </w:t>
      </w:r>
      <w:r w:rsidR="00F87B96">
        <w:t>số lượng bạch cầu &lt;12 G/L có tỷ lệ SDD</w:t>
      </w:r>
      <w:r>
        <w:t xml:space="preserve"> là </w:t>
      </w:r>
      <w:r w:rsidR="00F87B96">
        <w:t>31</w:t>
      </w:r>
      <w:r w:rsidR="00BF6942">
        <w:t>,</w:t>
      </w:r>
      <w:r w:rsidR="00F87B96">
        <w:t>6</w:t>
      </w:r>
      <w:r w:rsidRPr="006B18A8">
        <w:t>%</w:t>
      </w:r>
      <w:r>
        <w:t xml:space="preserve"> thấp hơn bệnh nhân </w:t>
      </w:r>
      <w:r w:rsidR="005D775C">
        <w:t xml:space="preserve">số lượng bạch cầu ≥12 G/L </w:t>
      </w:r>
      <w:r>
        <w:t>là 4</w:t>
      </w:r>
      <w:r w:rsidR="005D775C">
        <w:t>8</w:t>
      </w:r>
      <w:r w:rsidR="00BF6942">
        <w:t>,</w:t>
      </w:r>
      <w:r w:rsidR="005D775C">
        <w:t>8</w:t>
      </w:r>
      <w:r w:rsidRPr="00D16334">
        <w:t>%</w:t>
      </w:r>
      <w:r w:rsidR="00023A4A">
        <w:t>,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AA3D59">
        <w:t>Theo SGA, b</w:t>
      </w:r>
      <w:r w:rsidR="00151CFF">
        <w:t>ệnh nhân số lượng bạch cầu &lt;12 G/L có tỷ lệ SDD là 3</w:t>
      </w:r>
      <w:r w:rsidR="00AD0729">
        <w:t>4</w:t>
      </w:r>
      <w:r w:rsidR="00BF6942">
        <w:t>,</w:t>
      </w:r>
      <w:r w:rsidR="00AD0729">
        <w:t>4</w:t>
      </w:r>
      <w:r w:rsidR="00151CFF" w:rsidRPr="006B18A8">
        <w:t>%</w:t>
      </w:r>
      <w:r w:rsidR="00151CFF">
        <w:t xml:space="preserve"> thấp hơn bệnh nhân số lượng bạch cầu ≥12 G/L là </w:t>
      </w:r>
      <w:r w:rsidR="00C23EC8">
        <w:t>51</w:t>
      </w:r>
      <w:r w:rsidR="00BF6942">
        <w:t>,</w:t>
      </w:r>
      <w:r w:rsidR="00C23EC8">
        <w:t>2</w:t>
      </w:r>
      <w:r w:rsidR="00151CFF" w:rsidRPr="00D16334">
        <w:t>%</w:t>
      </w:r>
      <w:r w:rsidR="006A72E1">
        <w:t>, 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8CCA58A" w14:textId="0952E8CC" w:rsidR="00266BFD" w:rsidRDefault="00266BFD" w:rsidP="00266BFD">
      <w:pPr>
        <w:pStyle w:val="Heading3"/>
      </w:pPr>
      <w:r>
        <w:t>3.</w:t>
      </w:r>
      <w:r w:rsidR="00913CE7">
        <w:t>2</w:t>
      </w:r>
      <w:r>
        <w:t>.</w:t>
      </w:r>
      <w:r w:rsidR="00E81868">
        <w:t>1</w:t>
      </w:r>
      <w:r w:rsidR="00E86118">
        <w:t>3</w:t>
      </w:r>
      <w:r>
        <w:t>. Mối liên quan giữa tình trạng kháng thuốc</w:t>
      </w:r>
      <w:r w:rsidR="002F6DC0">
        <w:t xml:space="preserve"> điều trị</w:t>
      </w:r>
      <w:r>
        <w:t xml:space="preserve"> và tình trạng dinh dưỡng</w:t>
      </w:r>
    </w:p>
    <w:p w14:paraId="2C2783BF" w14:textId="6F2A737F" w:rsidR="00334897" w:rsidRDefault="00334897" w:rsidP="00334897">
      <w:pPr>
        <w:pStyle w:val="Caption"/>
        <w:rPr>
          <w:bCs/>
        </w:rPr>
      </w:pPr>
      <w:bookmarkStart w:id="103" w:name="_Toc134606428"/>
      <w:r>
        <w:t xml:space="preserve">Bảng </w:t>
      </w:r>
      <w:r w:rsidR="00CF667C">
        <w:fldChar w:fldCharType="begin"/>
      </w:r>
      <w:r w:rsidR="00CF667C">
        <w:instrText xml:space="preserve"> STYLEREF 1 \s </w:instrText>
      </w:r>
      <w:r w:rsidR="00CF667C">
        <w:fldChar w:fldCharType="separate"/>
      </w:r>
      <w:r w:rsidR="003038B7">
        <w:t>3</w:t>
      </w:r>
      <w:r w:rsidR="00CF667C">
        <w:fldChar w:fldCharType="end"/>
      </w:r>
      <w:r w:rsidR="00CF667C">
        <w:t>.</w:t>
      </w:r>
      <w:r w:rsidR="00CF667C">
        <w:fldChar w:fldCharType="begin"/>
      </w:r>
      <w:r w:rsidR="00CF667C">
        <w:instrText xml:space="preserve"> SEQ Bảng \* ARABIC \s 1 </w:instrText>
      </w:r>
      <w:r w:rsidR="00CF667C">
        <w:fldChar w:fldCharType="separate"/>
      </w:r>
      <w:r w:rsidR="003038B7">
        <w:t>21</w:t>
      </w:r>
      <w:r w:rsidR="00CF667C">
        <w:fldChar w:fldCharType="end"/>
      </w:r>
      <w:r>
        <w:t xml:space="preserve">. </w:t>
      </w:r>
      <w:r>
        <w:rPr>
          <w:bCs/>
        </w:rPr>
        <w:t>Mối liên quan giữa kháng thuốc</w:t>
      </w:r>
      <w:r w:rsidR="002F6DC0">
        <w:rPr>
          <w:bCs/>
        </w:rPr>
        <w:t xml:space="preserve"> điều trị lao</w:t>
      </w:r>
      <w:r>
        <w:rPr>
          <w:bCs/>
        </w:rPr>
        <w:t xml:space="preserve"> và TTDD</w:t>
      </w:r>
      <w:bookmarkEnd w:id="10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A15EF" w:rsidRDefault="006F7005" w:rsidP="001D102B">
            <w:pPr>
              <w:jc w:val="center"/>
              <w:rPr>
                <w:b/>
                <w:bCs/>
              </w:rPr>
            </w:pPr>
            <w:r>
              <w:rPr>
                <w:b/>
                <w:bCs/>
                <w:szCs w:val="28"/>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A15EF" w:rsidRDefault="006F7005" w:rsidP="001D102B">
            <w:pPr>
              <w:jc w:val="right"/>
              <w:rPr>
                <w:b/>
                <w:bCs/>
                <w:szCs w:val="28"/>
              </w:rPr>
            </w:pPr>
            <w:r>
              <w:rPr>
                <w:b/>
                <w:bCs/>
                <w:szCs w:val="28"/>
              </w:rPr>
              <w:t>TTDD</w:t>
            </w:r>
          </w:p>
          <w:p w14:paraId="1BD63F20" w14:textId="48E66268" w:rsidR="006F7005" w:rsidRPr="002A15EF" w:rsidRDefault="006F7005" w:rsidP="001D102B">
            <w:pPr>
              <w:rPr>
                <w:b/>
                <w:bCs/>
                <w:szCs w:val="28"/>
              </w:rPr>
            </w:pPr>
            <w:r>
              <w:rPr>
                <w:b/>
                <w:bCs/>
                <w:szCs w:val="28"/>
              </w:rPr>
              <w:t>Kháng thuốc</w:t>
            </w:r>
          </w:p>
        </w:tc>
        <w:tc>
          <w:tcPr>
            <w:tcW w:w="846" w:type="pct"/>
          </w:tcPr>
          <w:p w14:paraId="05407702" w14:textId="71BC8AB6" w:rsidR="006F7005" w:rsidRDefault="006F7005" w:rsidP="001D102B">
            <w:pPr>
              <w:jc w:val="center"/>
              <w:rPr>
                <w:b/>
                <w:bCs/>
                <w:szCs w:val="28"/>
              </w:rPr>
            </w:pPr>
            <w:r>
              <w:rPr>
                <w:b/>
                <w:bCs/>
                <w:szCs w:val="28"/>
              </w:rPr>
              <w:t>SDD</w:t>
            </w:r>
          </w:p>
          <w:p w14:paraId="15224D0A" w14:textId="77777777" w:rsidR="006F7005" w:rsidRPr="002A15EF" w:rsidRDefault="006F7005" w:rsidP="001D102B">
            <w:pPr>
              <w:jc w:val="center"/>
              <w:rPr>
                <w:b/>
                <w:bCs/>
              </w:rPr>
            </w:pPr>
            <w:r>
              <w:rPr>
                <w:b/>
                <w:bCs/>
                <w:szCs w:val="28"/>
              </w:rPr>
              <w:t xml:space="preserve">(n, </w:t>
            </w:r>
            <w:r w:rsidRPr="002A15EF">
              <w:rPr>
                <w:b/>
                <w:bCs/>
                <w:szCs w:val="28"/>
              </w:rPr>
              <w:t>%</w:t>
            </w:r>
            <w:r>
              <w:rPr>
                <w:b/>
                <w:bCs/>
                <w:szCs w:val="28"/>
              </w:rPr>
              <w:t>)</w:t>
            </w:r>
          </w:p>
        </w:tc>
        <w:tc>
          <w:tcPr>
            <w:tcW w:w="937" w:type="pct"/>
          </w:tcPr>
          <w:p w14:paraId="5FF22CC8" w14:textId="4812955B" w:rsidR="006F7005" w:rsidRPr="002A15EF" w:rsidRDefault="00A51101" w:rsidP="001D102B">
            <w:pPr>
              <w:jc w:val="center"/>
              <w:rPr>
                <w:b/>
                <w:bCs/>
                <w:szCs w:val="28"/>
              </w:rPr>
            </w:pPr>
            <w:r>
              <w:rPr>
                <w:b/>
                <w:bCs/>
                <w:szCs w:val="28"/>
              </w:rPr>
              <w:t xml:space="preserve">Không </w:t>
            </w:r>
            <w:r w:rsidR="006F7005">
              <w:rPr>
                <w:b/>
                <w:bCs/>
                <w:szCs w:val="28"/>
              </w:rPr>
              <w:t>SDD (</w:t>
            </w:r>
            <w:r w:rsidR="006F7005" w:rsidRPr="002A15EF">
              <w:rPr>
                <w:b/>
                <w:bCs/>
                <w:szCs w:val="28"/>
              </w:rPr>
              <w:t>n</w:t>
            </w:r>
            <w:r w:rsidR="006F7005">
              <w:rPr>
                <w:b/>
                <w:bCs/>
                <w:szCs w:val="28"/>
              </w:rPr>
              <w:t xml:space="preserve">, </w:t>
            </w:r>
            <w:r w:rsidR="006F7005" w:rsidRPr="002A15EF">
              <w:rPr>
                <w:b/>
                <w:bCs/>
                <w:szCs w:val="28"/>
              </w:rPr>
              <w:t>%</w:t>
            </w:r>
            <w:r w:rsidR="006F7005">
              <w:rPr>
                <w:b/>
                <w:bCs/>
                <w:szCs w:val="28"/>
              </w:rPr>
              <w:t>)</w:t>
            </w:r>
          </w:p>
        </w:tc>
        <w:tc>
          <w:tcPr>
            <w:tcW w:w="1037" w:type="pct"/>
          </w:tcPr>
          <w:p w14:paraId="68ACDEAD" w14:textId="77777777" w:rsidR="006F7005" w:rsidRDefault="006F7005" w:rsidP="001D102B">
            <w:pPr>
              <w:jc w:val="center"/>
              <w:rPr>
                <w:b/>
                <w:bCs/>
              </w:rPr>
            </w:pPr>
            <w:r>
              <w:rPr>
                <w:b/>
                <w:bCs/>
              </w:rPr>
              <w:t>OR</w:t>
            </w:r>
          </w:p>
          <w:p w14:paraId="4AE793E0" w14:textId="77777777" w:rsidR="006F7005" w:rsidRPr="002A15EF" w:rsidRDefault="006F7005" w:rsidP="001D102B">
            <w:pPr>
              <w:jc w:val="center"/>
              <w:rPr>
                <w:b/>
                <w:bCs/>
              </w:rPr>
            </w:pPr>
            <w:r>
              <w:rPr>
                <w:b/>
                <w:bCs/>
              </w:rPr>
              <w:t>(95% CI)</w:t>
            </w:r>
          </w:p>
        </w:tc>
        <w:tc>
          <w:tcPr>
            <w:tcW w:w="608" w:type="pct"/>
          </w:tcPr>
          <w:p w14:paraId="3120C9F9" w14:textId="77777777" w:rsidR="006F7005" w:rsidRPr="002A15EF" w:rsidRDefault="006F7005" w:rsidP="001D102B">
            <w:pPr>
              <w:jc w:val="center"/>
              <w:rPr>
                <w:b/>
                <w:bCs/>
                <w:szCs w:val="28"/>
              </w:rPr>
            </w:pPr>
            <w:r w:rsidRPr="002A15EF">
              <w:rPr>
                <w:b/>
                <w:bCs/>
                <w:szCs w:val="28"/>
              </w:rPr>
              <w:t>p</w:t>
            </w:r>
          </w:p>
        </w:tc>
      </w:tr>
      <w:tr w:rsidR="004B5A11" w14:paraId="4B41A341" w14:textId="77777777" w:rsidTr="0007588D">
        <w:trPr>
          <w:trHeight w:val="354"/>
        </w:trPr>
        <w:tc>
          <w:tcPr>
            <w:tcW w:w="1572" w:type="pct"/>
          </w:tcPr>
          <w:p w14:paraId="2B93B516" w14:textId="02C66961" w:rsidR="004B5A11" w:rsidRPr="003C2462" w:rsidRDefault="004B5A11" w:rsidP="004B5A11">
            <w:pPr>
              <w:rPr>
                <w:szCs w:val="28"/>
              </w:rPr>
            </w:pPr>
            <w:r>
              <w:rPr>
                <w:szCs w:val="28"/>
              </w:rPr>
              <w:t>Không</w:t>
            </w:r>
          </w:p>
        </w:tc>
        <w:tc>
          <w:tcPr>
            <w:tcW w:w="846" w:type="pct"/>
            <w:vAlign w:val="top"/>
          </w:tcPr>
          <w:p w14:paraId="5C96D85E" w14:textId="7445FB0D" w:rsidR="004B5A11" w:rsidRPr="003C2462" w:rsidRDefault="004B5A11" w:rsidP="004B5A11">
            <w:pPr>
              <w:jc w:val="center"/>
              <w:rPr>
                <w:szCs w:val="28"/>
              </w:rPr>
            </w:pPr>
            <w:r w:rsidRPr="004A2C82">
              <w:t>80 (34,2%)</w:t>
            </w:r>
          </w:p>
        </w:tc>
        <w:tc>
          <w:tcPr>
            <w:tcW w:w="937" w:type="pct"/>
            <w:vAlign w:val="top"/>
          </w:tcPr>
          <w:p w14:paraId="21F78403" w14:textId="25E5AAA4" w:rsidR="004B5A11" w:rsidRPr="003C2462" w:rsidRDefault="004B5A11" w:rsidP="004B5A11">
            <w:pPr>
              <w:jc w:val="center"/>
              <w:rPr>
                <w:szCs w:val="28"/>
              </w:rPr>
            </w:pPr>
            <w:r>
              <w:t>154 (</w:t>
            </w:r>
            <w:r w:rsidRPr="00B07ED0">
              <w:t>65</w:t>
            </w:r>
            <w:r>
              <w:t>,</w:t>
            </w:r>
            <w:r w:rsidRPr="00B07ED0">
              <w:t>8%</w:t>
            </w:r>
            <w:r>
              <w:t>)</w:t>
            </w:r>
          </w:p>
        </w:tc>
        <w:tc>
          <w:tcPr>
            <w:tcW w:w="1037" w:type="pct"/>
            <w:vMerge w:val="restart"/>
            <w:vAlign w:val="top"/>
          </w:tcPr>
          <w:p w14:paraId="383260D8" w14:textId="77777777" w:rsidR="004B5A11" w:rsidRDefault="004B5A11" w:rsidP="004B5A11">
            <w:pPr>
              <w:jc w:val="center"/>
            </w:pPr>
            <w:r>
              <w:t>0,866</w:t>
            </w:r>
          </w:p>
          <w:p w14:paraId="4A7CAEA0" w14:textId="5D9479CD" w:rsidR="004B5A11" w:rsidRPr="003C2462" w:rsidRDefault="004B5A11" w:rsidP="004B5A11">
            <w:pPr>
              <w:jc w:val="center"/>
            </w:pPr>
            <w:r>
              <w:t>(0,304-2,468)</w:t>
            </w:r>
          </w:p>
        </w:tc>
        <w:tc>
          <w:tcPr>
            <w:tcW w:w="608" w:type="pct"/>
            <w:vMerge w:val="restart"/>
          </w:tcPr>
          <w:p w14:paraId="2C441761" w14:textId="7849E8C2" w:rsidR="004B5A11" w:rsidRPr="003C2462" w:rsidRDefault="004B5A11" w:rsidP="004B5A11">
            <w:pPr>
              <w:jc w:val="center"/>
              <w:rPr>
                <w:szCs w:val="28"/>
              </w:rPr>
            </w:pPr>
            <w:r>
              <w:rPr>
                <w:szCs w:val="28"/>
              </w:rPr>
              <w:t>1,000</w:t>
            </w:r>
          </w:p>
        </w:tc>
      </w:tr>
      <w:tr w:rsidR="004B5A11" w14:paraId="5D9AF4D5" w14:textId="77777777" w:rsidTr="0007588D">
        <w:trPr>
          <w:trHeight w:val="70"/>
        </w:trPr>
        <w:tc>
          <w:tcPr>
            <w:tcW w:w="1572" w:type="pct"/>
          </w:tcPr>
          <w:p w14:paraId="3020C53D" w14:textId="065BFD07" w:rsidR="004B5A11" w:rsidRPr="003C2462" w:rsidRDefault="004B5A11" w:rsidP="004B5A11">
            <w:pPr>
              <w:rPr>
                <w:szCs w:val="28"/>
              </w:rPr>
            </w:pPr>
            <w:r>
              <w:rPr>
                <w:szCs w:val="28"/>
              </w:rPr>
              <w:t>Có</w:t>
            </w:r>
          </w:p>
        </w:tc>
        <w:tc>
          <w:tcPr>
            <w:tcW w:w="846" w:type="pct"/>
            <w:vAlign w:val="top"/>
          </w:tcPr>
          <w:p w14:paraId="743B79B7" w14:textId="629A4988" w:rsidR="004B5A11" w:rsidRPr="003C2462" w:rsidRDefault="004B5A11" w:rsidP="004B5A11">
            <w:pPr>
              <w:jc w:val="center"/>
              <w:rPr>
                <w:szCs w:val="28"/>
              </w:rPr>
            </w:pPr>
            <w:r w:rsidRPr="004A2C82">
              <w:t>6 (37,5%)</w:t>
            </w:r>
          </w:p>
        </w:tc>
        <w:tc>
          <w:tcPr>
            <w:tcW w:w="937" w:type="pct"/>
            <w:vAlign w:val="top"/>
          </w:tcPr>
          <w:p w14:paraId="28B96967" w14:textId="2676AA12" w:rsidR="004B5A11" w:rsidRPr="003C2462" w:rsidRDefault="004B5A11" w:rsidP="004B5A11">
            <w:pPr>
              <w:jc w:val="center"/>
              <w:rPr>
                <w:szCs w:val="28"/>
              </w:rPr>
            </w:pPr>
            <w:r>
              <w:t>10 (</w:t>
            </w:r>
            <w:r w:rsidRPr="0010519F">
              <w:t>62</w:t>
            </w:r>
            <w:r>
              <w:t>,</w:t>
            </w:r>
            <w:r w:rsidRPr="0010519F">
              <w:t>5%</w:t>
            </w:r>
            <w:r>
              <w:t>)</w:t>
            </w:r>
          </w:p>
        </w:tc>
        <w:tc>
          <w:tcPr>
            <w:tcW w:w="1037" w:type="pct"/>
            <w:vMerge/>
            <w:vAlign w:val="top"/>
          </w:tcPr>
          <w:p w14:paraId="6C0D5B13" w14:textId="77777777" w:rsidR="004B5A11" w:rsidRPr="003C2462" w:rsidRDefault="004B5A11" w:rsidP="004B5A11">
            <w:pPr>
              <w:jc w:val="center"/>
            </w:pPr>
          </w:p>
        </w:tc>
        <w:tc>
          <w:tcPr>
            <w:tcW w:w="608" w:type="pct"/>
            <w:vMerge/>
          </w:tcPr>
          <w:p w14:paraId="576BCCC1" w14:textId="77777777" w:rsidR="004B5A11" w:rsidRPr="003C2462" w:rsidRDefault="004B5A11" w:rsidP="004B5A11">
            <w:pPr>
              <w:jc w:val="center"/>
              <w:rPr>
                <w:szCs w:val="28"/>
              </w:rPr>
            </w:pPr>
          </w:p>
        </w:tc>
      </w:tr>
      <w:tr w:rsidR="004B5A11" w14:paraId="139D55E7" w14:textId="77777777" w:rsidTr="001D102B">
        <w:tc>
          <w:tcPr>
            <w:tcW w:w="5000" w:type="pct"/>
            <w:gridSpan w:val="5"/>
            <w:tcBorders>
              <w:tl2br w:val="nil"/>
            </w:tcBorders>
          </w:tcPr>
          <w:p w14:paraId="1CAF7EBA" w14:textId="77777777" w:rsidR="004B5A11" w:rsidRPr="002A15EF" w:rsidRDefault="004B5A11" w:rsidP="004B5A11">
            <w:pPr>
              <w:jc w:val="center"/>
              <w:rPr>
                <w:b/>
                <w:bCs/>
              </w:rPr>
            </w:pPr>
            <w:r>
              <w:rPr>
                <w:b/>
                <w:bCs/>
                <w:szCs w:val="28"/>
              </w:rPr>
              <w:t>SGA</w:t>
            </w:r>
          </w:p>
        </w:tc>
      </w:tr>
      <w:tr w:rsidR="004B5A11" w14:paraId="3E901AF6" w14:textId="77777777" w:rsidTr="00C362DB">
        <w:trPr>
          <w:trHeight w:val="759"/>
        </w:trPr>
        <w:tc>
          <w:tcPr>
            <w:tcW w:w="1572" w:type="pct"/>
            <w:tcBorders>
              <w:tl2br w:val="single" w:sz="4" w:space="0" w:color="auto"/>
            </w:tcBorders>
          </w:tcPr>
          <w:p w14:paraId="15F53877" w14:textId="77777777" w:rsidR="004B5A11" w:rsidRPr="002A15EF" w:rsidRDefault="004B5A11" w:rsidP="004B5A11">
            <w:pPr>
              <w:jc w:val="right"/>
              <w:rPr>
                <w:b/>
                <w:bCs/>
                <w:szCs w:val="28"/>
              </w:rPr>
            </w:pPr>
            <w:r>
              <w:rPr>
                <w:b/>
                <w:bCs/>
                <w:szCs w:val="28"/>
              </w:rPr>
              <w:t>TTDD</w:t>
            </w:r>
          </w:p>
          <w:p w14:paraId="10303052" w14:textId="2151FD5B" w:rsidR="004B5A11" w:rsidRPr="002A15EF" w:rsidRDefault="004B5A11" w:rsidP="004B5A11">
            <w:pPr>
              <w:rPr>
                <w:b/>
                <w:bCs/>
                <w:szCs w:val="28"/>
              </w:rPr>
            </w:pPr>
            <w:r>
              <w:rPr>
                <w:b/>
                <w:bCs/>
                <w:szCs w:val="28"/>
              </w:rPr>
              <w:t>Kháng thuốc</w:t>
            </w:r>
          </w:p>
        </w:tc>
        <w:tc>
          <w:tcPr>
            <w:tcW w:w="846" w:type="pct"/>
          </w:tcPr>
          <w:p w14:paraId="23BA8026" w14:textId="0478F34E" w:rsidR="004B5A11" w:rsidRDefault="004B5A11" w:rsidP="004B5A11">
            <w:pPr>
              <w:jc w:val="center"/>
              <w:rPr>
                <w:b/>
                <w:bCs/>
                <w:szCs w:val="28"/>
              </w:rPr>
            </w:pPr>
            <w:r>
              <w:rPr>
                <w:b/>
                <w:bCs/>
                <w:szCs w:val="28"/>
              </w:rPr>
              <w:t>SDD</w:t>
            </w:r>
          </w:p>
          <w:p w14:paraId="44D2FAC9" w14:textId="77777777" w:rsidR="004B5A11" w:rsidRPr="002A15EF" w:rsidRDefault="004B5A11" w:rsidP="004B5A11">
            <w:pPr>
              <w:jc w:val="center"/>
              <w:rPr>
                <w:b/>
                <w:bCs/>
              </w:rPr>
            </w:pPr>
            <w:r>
              <w:rPr>
                <w:b/>
                <w:bCs/>
                <w:szCs w:val="28"/>
              </w:rPr>
              <w:t xml:space="preserve">(n, </w:t>
            </w:r>
            <w:r w:rsidRPr="002A15EF">
              <w:rPr>
                <w:b/>
                <w:bCs/>
                <w:szCs w:val="28"/>
              </w:rPr>
              <w:t>%</w:t>
            </w:r>
            <w:r>
              <w:rPr>
                <w:b/>
                <w:bCs/>
                <w:szCs w:val="28"/>
              </w:rPr>
              <w:t>)</w:t>
            </w:r>
          </w:p>
        </w:tc>
        <w:tc>
          <w:tcPr>
            <w:tcW w:w="937" w:type="pct"/>
          </w:tcPr>
          <w:p w14:paraId="6CEBC7B6" w14:textId="4BC494B9" w:rsidR="004B5A11" w:rsidRPr="002A15EF" w:rsidRDefault="004B5A11" w:rsidP="004B5A11">
            <w:pPr>
              <w:jc w:val="center"/>
              <w:rPr>
                <w:b/>
                <w:bCs/>
                <w:szCs w:val="28"/>
              </w:rPr>
            </w:pPr>
            <w:r>
              <w:rPr>
                <w:b/>
                <w:bCs/>
                <w:szCs w:val="28"/>
              </w:rPr>
              <w:t>Không SDD (</w:t>
            </w:r>
            <w:r w:rsidRPr="002A15EF">
              <w:rPr>
                <w:b/>
                <w:bCs/>
                <w:szCs w:val="28"/>
              </w:rPr>
              <w:t>n</w:t>
            </w:r>
            <w:r>
              <w:rPr>
                <w:b/>
                <w:bCs/>
                <w:szCs w:val="28"/>
              </w:rPr>
              <w:t xml:space="preserve">, </w:t>
            </w:r>
            <w:r w:rsidRPr="002A15EF">
              <w:rPr>
                <w:b/>
                <w:bCs/>
                <w:szCs w:val="28"/>
              </w:rPr>
              <w:t>%</w:t>
            </w:r>
            <w:r>
              <w:rPr>
                <w:b/>
                <w:bCs/>
                <w:szCs w:val="28"/>
              </w:rPr>
              <w:t>)</w:t>
            </w:r>
          </w:p>
        </w:tc>
        <w:tc>
          <w:tcPr>
            <w:tcW w:w="1037" w:type="pct"/>
          </w:tcPr>
          <w:p w14:paraId="2C597107" w14:textId="77777777" w:rsidR="004B5A11" w:rsidRDefault="004B5A11" w:rsidP="004B5A11">
            <w:pPr>
              <w:jc w:val="center"/>
              <w:rPr>
                <w:b/>
                <w:bCs/>
              </w:rPr>
            </w:pPr>
            <w:r>
              <w:rPr>
                <w:b/>
                <w:bCs/>
              </w:rPr>
              <w:t>OR</w:t>
            </w:r>
          </w:p>
          <w:p w14:paraId="7E51E032" w14:textId="77777777" w:rsidR="004B5A11" w:rsidRPr="002A15EF" w:rsidRDefault="004B5A11" w:rsidP="004B5A11">
            <w:pPr>
              <w:jc w:val="center"/>
              <w:rPr>
                <w:b/>
                <w:bCs/>
              </w:rPr>
            </w:pPr>
            <w:r>
              <w:rPr>
                <w:b/>
                <w:bCs/>
              </w:rPr>
              <w:t>(95% CI)</w:t>
            </w:r>
          </w:p>
        </w:tc>
        <w:tc>
          <w:tcPr>
            <w:tcW w:w="608" w:type="pct"/>
          </w:tcPr>
          <w:p w14:paraId="2612E962" w14:textId="77777777" w:rsidR="004B5A11" w:rsidRPr="002A15EF" w:rsidRDefault="004B5A11" w:rsidP="004B5A11">
            <w:pPr>
              <w:jc w:val="center"/>
              <w:rPr>
                <w:b/>
                <w:bCs/>
                <w:szCs w:val="28"/>
              </w:rPr>
            </w:pPr>
            <w:r w:rsidRPr="002A15EF">
              <w:rPr>
                <w:b/>
                <w:bCs/>
                <w:szCs w:val="28"/>
              </w:rPr>
              <w:t>p</w:t>
            </w:r>
          </w:p>
        </w:tc>
      </w:tr>
      <w:tr w:rsidR="00466A12" w14:paraId="7DF3A58E" w14:textId="77777777" w:rsidTr="00AC037C">
        <w:trPr>
          <w:trHeight w:val="354"/>
        </w:trPr>
        <w:tc>
          <w:tcPr>
            <w:tcW w:w="1572" w:type="pct"/>
          </w:tcPr>
          <w:p w14:paraId="39671859" w14:textId="4CFFCF35" w:rsidR="00466A12" w:rsidRPr="003C2462" w:rsidRDefault="00466A12" w:rsidP="00466A12">
            <w:pPr>
              <w:rPr>
                <w:szCs w:val="28"/>
              </w:rPr>
            </w:pPr>
            <w:r>
              <w:rPr>
                <w:szCs w:val="28"/>
              </w:rPr>
              <w:lastRenderedPageBreak/>
              <w:t>Không</w:t>
            </w:r>
          </w:p>
        </w:tc>
        <w:tc>
          <w:tcPr>
            <w:tcW w:w="846" w:type="pct"/>
            <w:vAlign w:val="top"/>
          </w:tcPr>
          <w:p w14:paraId="431DE506" w14:textId="04A05180" w:rsidR="00466A12" w:rsidRPr="003C2462" w:rsidRDefault="00466A12" w:rsidP="00466A12">
            <w:pPr>
              <w:jc w:val="center"/>
              <w:rPr>
                <w:szCs w:val="28"/>
              </w:rPr>
            </w:pPr>
            <w:r w:rsidRPr="00AD6A77">
              <w:t>85 (36,3%)</w:t>
            </w:r>
          </w:p>
        </w:tc>
        <w:tc>
          <w:tcPr>
            <w:tcW w:w="937" w:type="pct"/>
            <w:vAlign w:val="top"/>
          </w:tcPr>
          <w:p w14:paraId="6CE7F716" w14:textId="69DD879D" w:rsidR="00466A12" w:rsidRPr="003C2462" w:rsidRDefault="00466A12" w:rsidP="00466A12">
            <w:pPr>
              <w:jc w:val="center"/>
              <w:rPr>
                <w:szCs w:val="28"/>
              </w:rPr>
            </w:pPr>
            <w:r>
              <w:t>149 (</w:t>
            </w:r>
            <w:r w:rsidRPr="000F2787">
              <w:t>63</w:t>
            </w:r>
            <w:r>
              <w:t>,</w:t>
            </w:r>
            <w:r w:rsidRPr="000F2787">
              <w:t>7%</w:t>
            </w:r>
            <w:r>
              <w:t>)</w:t>
            </w:r>
          </w:p>
        </w:tc>
        <w:tc>
          <w:tcPr>
            <w:tcW w:w="1037" w:type="pct"/>
            <w:vMerge w:val="restart"/>
            <w:vAlign w:val="top"/>
          </w:tcPr>
          <w:p w14:paraId="4D5C8DE1" w14:textId="77777777" w:rsidR="00466A12" w:rsidRDefault="008E1F58" w:rsidP="00466A12">
            <w:pPr>
              <w:jc w:val="center"/>
            </w:pPr>
            <w:r>
              <w:t>0,570</w:t>
            </w:r>
          </w:p>
          <w:p w14:paraId="64E3FC04" w14:textId="3015B1CF" w:rsidR="008E1F58" w:rsidRPr="003C2462" w:rsidRDefault="008E1F58" w:rsidP="00466A12">
            <w:pPr>
              <w:jc w:val="center"/>
            </w:pPr>
            <w:r>
              <w:t>(0,207-1,575)</w:t>
            </w:r>
          </w:p>
        </w:tc>
        <w:tc>
          <w:tcPr>
            <w:tcW w:w="608" w:type="pct"/>
            <w:vMerge w:val="restart"/>
          </w:tcPr>
          <w:p w14:paraId="194818FF" w14:textId="7809EA67" w:rsidR="00466A12" w:rsidRPr="003C2462" w:rsidRDefault="00466A12" w:rsidP="00466A12">
            <w:pPr>
              <w:jc w:val="center"/>
              <w:rPr>
                <w:szCs w:val="28"/>
              </w:rPr>
            </w:pPr>
            <w:r>
              <w:rPr>
                <w:szCs w:val="28"/>
              </w:rPr>
              <w:t>0,408</w:t>
            </w:r>
          </w:p>
        </w:tc>
      </w:tr>
      <w:tr w:rsidR="00466A12" w14:paraId="3BADC7F7" w14:textId="77777777" w:rsidTr="00AC037C">
        <w:trPr>
          <w:trHeight w:val="70"/>
        </w:trPr>
        <w:tc>
          <w:tcPr>
            <w:tcW w:w="1572" w:type="pct"/>
          </w:tcPr>
          <w:p w14:paraId="07233E43" w14:textId="0EC172AE" w:rsidR="00466A12" w:rsidRPr="003C2462" w:rsidRDefault="00466A12" w:rsidP="00466A12">
            <w:pPr>
              <w:rPr>
                <w:szCs w:val="28"/>
              </w:rPr>
            </w:pPr>
            <w:r>
              <w:rPr>
                <w:szCs w:val="28"/>
              </w:rPr>
              <w:t>Có</w:t>
            </w:r>
          </w:p>
        </w:tc>
        <w:tc>
          <w:tcPr>
            <w:tcW w:w="846" w:type="pct"/>
            <w:vAlign w:val="top"/>
          </w:tcPr>
          <w:p w14:paraId="6E18459D" w14:textId="1563586B" w:rsidR="00466A12" w:rsidRPr="003C2462" w:rsidRDefault="00466A12" w:rsidP="00466A12">
            <w:pPr>
              <w:jc w:val="center"/>
              <w:rPr>
                <w:szCs w:val="28"/>
              </w:rPr>
            </w:pPr>
            <w:r w:rsidRPr="00AD6A77">
              <w:t>8 (50,0%)</w:t>
            </w:r>
          </w:p>
        </w:tc>
        <w:tc>
          <w:tcPr>
            <w:tcW w:w="937" w:type="pct"/>
            <w:vAlign w:val="top"/>
          </w:tcPr>
          <w:p w14:paraId="3433777F" w14:textId="43AF317E" w:rsidR="00466A12" w:rsidRPr="003C2462" w:rsidRDefault="00466A12" w:rsidP="00466A12">
            <w:pPr>
              <w:jc w:val="center"/>
              <w:rPr>
                <w:szCs w:val="28"/>
              </w:rPr>
            </w:pPr>
            <w:r>
              <w:t>8 (</w:t>
            </w:r>
            <w:r w:rsidRPr="00A06C38">
              <w:t>50</w:t>
            </w:r>
            <w:r>
              <w:t>,</w:t>
            </w:r>
            <w:r w:rsidRPr="00A06C38">
              <w:t>0%</w:t>
            </w:r>
            <w:r>
              <w:t>)</w:t>
            </w:r>
          </w:p>
        </w:tc>
        <w:tc>
          <w:tcPr>
            <w:tcW w:w="1037" w:type="pct"/>
            <w:vMerge/>
            <w:vAlign w:val="top"/>
          </w:tcPr>
          <w:p w14:paraId="357C0680" w14:textId="77777777" w:rsidR="00466A12" w:rsidRPr="003C2462" w:rsidRDefault="00466A12" w:rsidP="00466A12">
            <w:pPr>
              <w:jc w:val="center"/>
            </w:pPr>
          </w:p>
        </w:tc>
        <w:tc>
          <w:tcPr>
            <w:tcW w:w="608" w:type="pct"/>
            <w:vMerge/>
          </w:tcPr>
          <w:p w14:paraId="72121B4A" w14:textId="77777777" w:rsidR="00466A12" w:rsidRPr="003C2462" w:rsidRDefault="00466A12" w:rsidP="00466A12">
            <w:pPr>
              <w:jc w:val="center"/>
              <w:rPr>
                <w:szCs w:val="28"/>
              </w:rPr>
            </w:pPr>
          </w:p>
        </w:tc>
      </w:tr>
    </w:tbl>
    <w:p w14:paraId="59F2C68D" w14:textId="1B20E413" w:rsidR="00334897" w:rsidRPr="00334897" w:rsidRDefault="00817CDB" w:rsidP="00A21F9B">
      <w:pPr>
        <w:tabs>
          <w:tab w:val="left" w:pos="2400"/>
        </w:tabs>
        <w:spacing w:before="160"/>
      </w:pPr>
      <w:r>
        <w:t xml:space="preserve">Nhận xét: </w:t>
      </w:r>
      <w:r w:rsidR="004A737B">
        <w:t>đ</w:t>
      </w:r>
      <w:r w:rsidR="00357C59">
        <w:t>ánh giá</w:t>
      </w:r>
      <w:r w:rsidR="0097747C">
        <w:t xml:space="preserve"> mối liên quan giữa tình trạng kháng thuốc lao và</w:t>
      </w:r>
      <w:r w:rsidR="00357C59">
        <w:t xml:space="preserve"> TTDD </w:t>
      </w:r>
      <w:r>
        <w:t xml:space="preserve">theo BMI, </w:t>
      </w:r>
      <w:r w:rsidR="002424B8">
        <w:t xml:space="preserve">bệnh nhân </w:t>
      </w:r>
      <w:r w:rsidR="0071337D">
        <w:t xml:space="preserve">kháng thuốc </w:t>
      </w:r>
      <w:r w:rsidR="002424B8">
        <w:t>mắc SDD</w:t>
      </w:r>
      <w:r w:rsidR="0071337D">
        <w:t xml:space="preserve"> có </w:t>
      </w:r>
      <w:r>
        <w:t>tỷ lệ</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2C5786">
        <w:t>không kháng thuốc</w:t>
      </w:r>
      <w:r>
        <w:t xml:space="preserve"> là </w:t>
      </w:r>
      <w:r w:rsidR="007D013F">
        <w:t>34</w:t>
      </w:r>
      <w:r w:rsidR="00BF6942">
        <w:t>,</w:t>
      </w:r>
      <w:r>
        <w:t>2</w:t>
      </w:r>
      <w:r w:rsidRPr="00D16334">
        <w:t>%</w:t>
      </w:r>
      <w:r w:rsidR="00406198">
        <w:t>,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26205E">
        <w:t>T</w:t>
      </w:r>
      <w:r w:rsidR="003525F9">
        <w:t xml:space="preserve">heo SGA, tình trạng kháng thuốc ở bệnh nhân SDD có tỷ lệ là </w:t>
      </w:r>
      <w:r w:rsidR="00BD7FFC">
        <w:t>50</w:t>
      </w:r>
      <w:r w:rsidR="00BF6942">
        <w:t>,</w:t>
      </w:r>
      <w:r w:rsidR="00BD7FFC">
        <w:t>0</w:t>
      </w:r>
      <w:r w:rsidR="003525F9" w:rsidRPr="006B18A8">
        <w:t>%</w:t>
      </w:r>
      <w:r w:rsidR="003525F9">
        <w:t xml:space="preserve"> </w:t>
      </w:r>
      <w:r w:rsidR="00871FCE">
        <w:t xml:space="preserve">cao </w:t>
      </w:r>
      <w:r w:rsidR="003525F9">
        <w:t>hơn không kháng thuốc là 3</w:t>
      </w:r>
      <w:r w:rsidR="004A264E">
        <w:t>6</w:t>
      </w:r>
      <w:r w:rsidR="00BF6942">
        <w:t>,</w:t>
      </w:r>
      <w:r w:rsidR="004A264E">
        <w:t>3</w:t>
      </w:r>
      <w:r w:rsidR="003525F9" w:rsidRPr="00D16334">
        <w:t>%</w:t>
      </w:r>
      <w:r w:rsidR="009F5D8D">
        <w:t>,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72"/>
      <w:r w:rsidR="00334897">
        <w:rPr>
          <w:bCs/>
          <w:iCs/>
          <w:spacing w:val="-8"/>
          <w:lang w:eastAsia="zh-CN"/>
        </w:rPr>
        <w:br w:type="page"/>
      </w:r>
    </w:p>
    <w:p w14:paraId="7D22E39E" w14:textId="17518E9C" w:rsidR="00C57DFE" w:rsidRPr="00C57DFE" w:rsidRDefault="00233AEA" w:rsidP="00C23165">
      <w:pPr>
        <w:pStyle w:val="Heading1"/>
      </w:pPr>
      <w:bookmarkStart w:id="104" w:name="_Toc134606394"/>
      <w:r>
        <w:lastRenderedPageBreak/>
        <w:t>– BÀN LUẬN</w:t>
      </w:r>
      <w:bookmarkEnd w:id="85"/>
      <w:bookmarkEnd w:id="104"/>
    </w:p>
    <w:p w14:paraId="62722FB2" w14:textId="75C95F8D" w:rsidR="00B02FA7" w:rsidRDefault="00B02FA7" w:rsidP="001247DF">
      <w:pPr>
        <w:pStyle w:val="Heading2"/>
      </w:pPr>
      <w:bookmarkStart w:id="105" w:name="_Toc134606395"/>
      <w:r>
        <w:t>4.</w:t>
      </w:r>
      <w:r w:rsidR="003958BE">
        <w:t>1</w:t>
      </w:r>
      <w:r>
        <w:t xml:space="preserve">. Đặc điểm về tình trạng dinh dưỡng </w:t>
      </w:r>
      <w:r w:rsidR="00734960">
        <w:t>của</w:t>
      </w:r>
      <w:r>
        <w:t xml:space="preserve"> đối tượng nghiên cứu</w:t>
      </w:r>
      <w:bookmarkEnd w:id="105"/>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36D71EC1" w:rsidR="0017780F" w:rsidRDefault="007D1E86" w:rsidP="007D1E86">
      <w:r>
        <w:t xml:space="preserve">Đánh giá TTDD theo BMI trên 250 bệnh nhân, </w:t>
      </w:r>
      <w:r w:rsidR="00D73A8B">
        <w:t xml:space="preserve">tỷ lệ </w:t>
      </w:r>
      <w:r w:rsidR="0066133B">
        <w:t>bệnh nhân không mắc SDD</w:t>
      </w:r>
      <w:r w:rsidR="00D73A8B">
        <w:t xml:space="preserve"> là 65,6%</w:t>
      </w:r>
      <w:r w:rsidR="0066133B">
        <w:t xml:space="preserve"> và</w:t>
      </w:r>
      <w:r w:rsidR="00363800">
        <w:t xml:space="preserve"> </w:t>
      </w:r>
      <w:r w:rsidR="00D73A8B">
        <w:t xml:space="preserve">nhóm </w:t>
      </w:r>
      <w:r w:rsidR="0066133B">
        <w:t>bệnh nhân mắc</w:t>
      </w:r>
      <w:r w:rsidR="00D73A8B">
        <w:t xml:space="preserve"> SDD là 34,4%. </w:t>
      </w:r>
      <w:r w:rsidR="00CE6C21">
        <w:t>Đ</w:t>
      </w:r>
      <w:r w:rsidR="00CE6C21">
        <w:t>ánh giá SDD theo BMI, có 86 bệnh nhân mắc SDD trong đó SDD độ I chiếm tỷ lệ cao nhất 50,0%, tiếp đến là SDD độ II chiếm 25,6% và SDD độ III chiếm 24,4%.</w:t>
      </w:r>
    </w:p>
    <w:p w14:paraId="79620809" w14:textId="5AD20E9C" w:rsidR="007D1E86" w:rsidRDefault="007D1E86" w:rsidP="007D1E86">
      <w:r>
        <w:t>K</w:t>
      </w:r>
      <w:r w:rsidRPr="00075667">
        <w:t xml:space="preserve">ết quả </w:t>
      </w:r>
      <w:r w:rsidR="00451CE6">
        <w:t xml:space="preserve">nghiên này </w:t>
      </w:r>
      <w:r w:rsidRPr="00075667">
        <w:t>cứu của chúng tôi tương đồng với</w:t>
      </w:r>
      <w:r w:rsidR="00D902CF">
        <w:t xml:space="preserve"> các nghiên cứ</w:t>
      </w:r>
      <w:r w:rsidR="008A14AF">
        <w:t>u của</w:t>
      </w:r>
      <w:r w:rsidR="005F65C1">
        <w:t xml:space="preserve"> Trần Ngọc Dung (2023), tỷ lệ bệnh nhân mắc SDD ở bệnh nhân lao mới tại </w:t>
      </w:r>
      <w:r w:rsidR="002379A7">
        <w:t>tỉnh</w:t>
      </w:r>
      <w:r w:rsidR="005F65C1">
        <w:t xml:space="preserve"> Đồng Tháp là 36,68% </w:t>
      </w:r>
      <w:r w:rsidR="005F65C1">
        <w:fldChar w:fldCharType="begin"/>
      </w:r>
      <w:r w:rsidR="005F65C1">
        <w:instrText xml:space="preserve"> ADDIN EN.CITE &lt;EndNote&gt;&lt;Cite&gt;&lt;Author&gt;Trần&lt;/Author&gt;&lt;Year&gt;2023&lt;/Year&gt;&lt;RecNum&gt;85&lt;/RecNum&gt;&lt;DisplayText&gt;[48]&lt;/DisplayText&gt;&lt;record&gt;&lt;rec-number&gt;85&lt;/rec-number&gt;&lt;foreign-keys&gt;&lt;key app="EN" db-id="ew0r25e5ieawfueddv3pf0sbaxx0fsraa9ft" timestamp="1682669021"&gt;85&lt;/key&gt;&lt;/foreign-keys&gt;&lt;ref-type name="Journal Article"&gt;17&lt;/ref-type&gt;&lt;contributors&gt;&lt;authors&gt;&lt;author&gt;Trần, Ngọc Dung&lt;/author&gt;&lt;author&gt;Nguyễn, Hữu Thành&lt;/author&gt;&lt;author&gt;Nguyễn, Khoa Thi&lt;/author&gt;&lt;author&gt;Huỳnh, Thị Quỳnh Ngân&lt;/author&gt;&lt;author&gt;Nguyễn, Thanh Phương&lt;/author&gt;&lt;author&gt;Hà, Mẫn Ngọc&lt;/author&gt;&lt;/authors&gt;&lt;/contributors&gt;&lt;titles&gt;&lt;title&gt;TỶ LỆ MẮC VÀ ĐẶC ĐIỂM DỊCH TỄ LAO MỚI TẠI TỈNH ĐỒNG THÁP NĂM 2020&lt;/title&gt;&lt;secondary-title&gt;Tạp chí Y học Việt Nam&lt;/secondary-title&gt;&lt;/titles&gt;&lt;periodical&gt;&lt;full-title&gt;Tạp chí Y học Việt Nam&lt;/full-title&gt;&lt;/periodical&gt;&lt;volume&gt;524&lt;/volume&gt;&lt;number&gt;1B&lt;/number&gt;&lt;dates&gt;&lt;year&gt;2023&lt;/year&gt;&lt;pub-dates&gt;&lt;date&gt;03/24&lt;/date&gt;&lt;/pub-dates&gt;&lt;/dates&gt;&lt;urls&gt;&lt;related-urls&gt;&lt;url&gt;https://tapchiyhocvietnam.vn/index.php/vmj/article/view/4797&lt;/url&gt;&lt;/related-urls&gt;&lt;/urls&gt;&lt;electronic-resource-num&gt;10.51298/vmj.v524i1B.4797&lt;/electronic-resource-num&gt;&lt;access-date&gt;2023/04/28&lt;/access-date&gt;&lt;/record&gt;&lt;/Cite&gt;&lt;/EndNote&gt;</w:instrText>
      </w:r>
      <w:r w:rsidR="005F65C1">
        <w:fldChar w:fldCharType="separate"/>
      </w:r>
      <w:r w:rsidR="005F65C1">
        <w:t>[48]</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của</w:t>
      </w:r>
      <w:r w:rsidR="002D13F7">
        <w:t xml:space="preserve"> Đoàn Duy Tân (2021), đánh giá tình trạng SDD tại Bệnh viện Phạm Ngọc Thạch cho thấy có 55,2% bệnh nhân được chẩn đoán mắc SDD trong đó SDD độ I, độ II, độ III tương ứng là 15,6%, 15,6% và 24% </w:t>
      </w:r>
      <w:r w:rsidR="002D13F7">
        <w:fldChar w:fldCharType="begin"/>
      </w:r>
      <w:r w:rsidR="002D13F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2D13F7">
        <w:t>[8]</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0F2A15">
        <w:t xml:space="preserve"> tại Bệnh viện Phổi Trung ương</w:t>
      </w:r>
      <w:r w:rsidR="00F01D9A">
        <w:t xml:space="preserve"> có 184 (48,4</w:t>
      </w:r>
      <w:r w:rsidR="00F01A4E">
        <w:t>%</w:t>
      </w:r>
      <w:r w:rsidR="00F01D9A">
        <w:t xml:space="preserve">) </w:t>
      </w:r>
      <w:r w:rsidR="0092215B">
        <w:t>bệnh nhân</w:t>
      </w:r>
      <w:r w:rsidR="00F01D9A">
        <w:t xml:space="preserve"> lao được đánh giá </w:t>
      </w:r>
      <w:r w:rsidR="001D7FD4">
        <w:t>mắc</w:t>
      </w:r>
      <w:r w:rsidR="00F01D9A">
        <w:t xml:space="preserve"> SDD,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 </w:instrText>
      </w:r>
      <w:r w:rsidR="00F870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87015">
        <w:instrText xml:space="preserve"> ADDIN EN.CITE.DATA </w:instrText>
      </w:r>
      <w:r w:rsidR="00F87015">
        <w:fldChar w:fldCharType="end"/>
      </w:r>
      <w:r w:rsidR="00F87015">
        <w:fldChar w:fldCharType="separate"/>
      </w:r>
      <w:r w:rsidR="00F87015">
        <w:t>[10]</w:t>
      </w:r>
      <w:r w:rsidR="00F87015">
        <w:fldChar w:fldCharType="end"/>
      </w:r>
      <w:r w:rsidRPr="00075667">
        <w:t>.</w:t>
      </w:r>
      <w:r w:rsidR="00F87015">
        <w:t xml:space="preserve"> </w:t>
      </w:r>
      <w:r w:rsidR="002138D9">
        <w:t>Theo Nguyễn Trọng Hưng</w:t>
      </w:r>
      <w:r w:rsidR="00D06407">
        <w:t xml:space="preserve"> (2020), </w:t>
      </w:r>
      <w:r w:rsidR="006875A5" w:rsidRPr="006875A5">
        <w:t>thấy 45,8% người bệnh suy dinh dưỡng trong đó 25,6% SDD độ</w:t>
      </w:r>
      <w:r w:rsidR="006875A5">
        <w:t xml:space="preserve"> I</w:t>
      </w:r>
      <w:r w:rsidR="006875A5" w:rsidRPr="006875A5">
        <w:t xml:space="preserve">; 7,5 % SDD độ </w:t>
      </w:r>
      <w:r w:rsidR="006875A5">
        <w:t>II</w:t>
      </w:r>
      <w:r w:rsidR="006875A5" w:rsidRPr="006875A5">
        <w:t xml:space="preserve">; 12,7% SDD độ </w:t>
      </w:r>
      <w:r w:rsidR="006875A5">
        <w:t>III</w:t>
      </w:r>
      <w:r w:rsidR="006875A5" w:rsidRPr="006875A5">
        <w:t>; 10,0%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 </w:instrText>
      </w:r>
      <w:r w:rsidR="00D06407">
        <w:fldChar w:fldCharType="begin">
          <w:fldData xml:space="preserve">PEVuZE5vdGU+PENpdGU+PEF1dGhvcj5IxrBuZzwvQXV0aG9yPjxZZWFyPjIwMjA8L1llYXI+PFJl
Y051bT45MTwvUmVjTnVtPjxEaXNwbGF5VGV4dD5bNDl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4xOSCBUUjwvc3R5bGU+PHN0eWxlIGZhY2U9Im5vcm1h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D06407">
        <w:instrText xml:space="preserve"> ADDIN EN.CITE.DATA </w:instrText>
      </w:r>
      <w:r w:rsidR="00D06407">
        <w:fldChar w:fldCharType="end"/>
      </w:r>
      <w:r w:rsidR="00D06407">
        <w:fldChar w:fldCharType="separate"/>
      </w:r>
      <w:r w:rsidR="00D06407">
        <w:t>[49]</w:t>
      </w:r>
      <w:r w:rsidR="00D06407">
        <w:fldChar w:fldCharType="end"/>
      </w:r>
      <w:r w:rsidR="00AC1427">
        <w:t>.</w:t>
      </w:r>
      <w:r w:rsidR="00C65DD5">
        <w:t xml:space="preserve"> </w:t>
      </w:r>
      <w:r w:rsidR="00FE7BC5">
        <w:t xml:space="preserve">Các nghiên cứu này có tỷ lệ SDD cao hơn nghiên cứu của chúng tôi có thể giải thích do mẫu nghiên cứu của chúng tôi được tiến hành tại bệnh viên tuyến </w:t>
      </w:r>
      <w:r w:rsidR="002379A7">
        <w:t>tỉnh</w:t>
      </w:r>
      <w:r w:rsidR="00FE7BC5">
        <w:t xml:space="preserve"> trong khi nghiên cứu trên được tiến hành tại bệnh viện tuyến trung ương, nơi tập trung nhiều bệnh nhân nặng và phức tạp hơn làm cho tỷ lệ SDD theo SGA cao hơn. </w:t>
      </w:r>
      <w:r w:rsidR="008D1C93">
        <w:t>Theo n</w:t>
      </w:r>
      <w:r w:rsidR="00E51900">
        <w:t>ghiên cứu của</w:t>
      </w:r>
      <w:r w:rsidR="00612D79">
        <w:t xml:space="preserve"> </w:t>
      </w:r>
      <w:r w:rsidR="00612D79" w:rsidRPr="00612D79">
        <w:t>Huang-Shen Lin</w:t>
      </w:r>
      <w:r w:rsidR="00140C1C">
        <w:t xml:space="preserve"> (2019) có 27,7% bệnh nhân mắc SDD</w:t>
      </w:r>
      <w:r w:rsidR="00D10AD3">
        <w:t xml:space="preserve"> </w:t>
      </w:r>
      <w:r w:rsidR="00612D79">
        <w:fldChar w:fldCharType="begin"/>
      </w:r>
      <w:r w:rsidR="00612D79">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612D79">
        <w:t>[50]</w:t>
      </w:r>
      <w:r w:rsidR="00612D79">
        <w:fldChar w:fldCharType="end"/>
      </w:r>
      <w:r w:rsidR="00BC23E9">
        <w:t xml:space="preserve">. </w:t>
      </w:r>
      <w:r w:rsidR="00B130A4" w:rsidRPr="00B130A4">
        <w:t xml:space="preserve">Theo Berhanu Elfu Feleke (2019), tỷ lệ bệnh nhân SDD theo BMI là 50% [3]. </w:t>
      </w:r>
      <w:r w:rsidR="00B130A4">
        <w:t>N</w:t>
      </w:r>
      <w:r w:rsidR="00B130A4" w:rsidRPr="00B130A4">
        <w:t>ghiên cứu của Lal M. Gurung (2018), có hơn 1/3 bệnh nhân lao mắc SDD theo BMI [11]</w:t>
      </w:r>
      <w:r w:rsidR="0017780F">
        <w:t>.</w:t>
      </w:r>
      <w:r w:rsidR="00C31B4E" w:rsidRPr="00C31B4E">
        <w:t xml:space="preserve"> </w:t>
      </w:r>
      <w:r w:rsidR="00C31B4E" w:rsidRPr="003C7630">
        <w:t>Sự khác biệt</w:t>
      </w:r>
      <w:r w:rsidR="00C31B4E">
        <w:t xml:space="preserve"> không </w:t>
      </w:r>
      <w:r w:rsidR="00C31B4E">
        <w:lastRenderedPageBreak/>
        <w:t>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r w:rsidR="00C31B4E">
        <w:t xml:space="preserve"> </w:t>
      </w:r>
      <w:r w:rsidR="002F08C2">
        <w:t xml:space="preserve">Theo </w:t>
      </w:r>
      <w:r w:rsidR="00120176" w:rsidRPr="00120176">
        <w:t>Beatrice</w:t>
      </w:r>
      <w:r w:rsidR="00120176">
        <w:t xml:space="preserve"> </w:t>
      </w:r>
      <w:r w:rsidR="00120176" w:rsidRPr="00120176">
        <w:t>B.</w:t>
      </w:r>
      <w:r w:rsidR="00120176">
        <w:t xml:space="preserve"> </w:t>
      </w:r>
      <w:r w:rsidR="00120176" w:rsidRPr="00120176">
        <w:t>Musuenge</w:t>
      </w:r>
      <w:r w:rsidR="00120176">
        <w:t xml:space="preserve"> (2020) có </w:t>
      </w:r>
      <w:r w:rsidR="00120176" w:rsidRPr="00120176">
        <w:t>35.8</w:t>
      </w:r>
      <w:r w:rsidR="00120176">
        <w:t xml:space="preserve">% bệnh nhân mắc SDD, trong đó </w:t>
      </w:r>
      <w:r w:rsidR="0090227E">
        <w:t>SDD độ I, độ II, độ III lần lượt là</w:t>
      </w:r>
      <w:r w:rsidR="005518D2">
        <w:t xml:space="preserve"> 19,5%, 8,9% và 7,3%</w:t>
      </w:r>
      <w:r w:rsidR="00C31B4E">
        <w:t>, tương đồng với nghiên cứu của chúng tôi</w:t>
      </w:r>
      <w:r w:rsidR="0090227E">
        <w:t xml:space="preserve"> </w: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 </w:instrText>
      </w:r>
      <w:r w:rsidR="0012017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120176">
        <w:instrText xml:space="preserve"> ADDIN EN.CITE.DATA </w:instrText>
      </w:r>
      <w:r w:rsidR="00120176">
        <w:fldChar w:fldCharType="end"/>
      </w:r>
      <w:r w:rsidR="00120176">
        <w:fldChar w:fldCharType="separate"/>
      </w:r>
      <w:r w:rsidR="00120176">
        <w:t>[51]</w:t>
      </w:r>
      <w:r w:rsidR="00120176">
        <w:fldChar w:fldCharType="end"/>
      </w:r>
      <w:r w:rsidR="00120176">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4C3D63CC" w:rsidR="00C33023" w:rsidRDefault="003E3BF5" w:rsidP="00867739">
      <w:pPr>
        <w:spacing w:before="160"/>
      </w:pPr>
      <w:r>
        <w:t xml:space="preserve">Đánh giá TTDD </w:t>
      </w:r>
      <w:r w:rsidR="00A0474F">
        <w:t>dựa vào chỉ số</w:t>
      </w:r>
      <w:r>
        <w:t xml:space="preserve"> SGA</w:t>
      </w:r>
      <w:r w:rsidR="008110BB">
        <w:t>,</w:t>
      </w:r>
      <w:r>
        <w:t xml:space="preserve"> </w:t>
      </w:r>
      <w:r w:rsidR="009144E1">
        <w:t xml:space="preserve">bệnh nhân </w:t>
      </w:r>
      <w:r w:rsidR="00323098">
        <w:t>không SDD</w:t>
      </w:r>
      <w:r w:rsidR="004579C1">
        <w:t xml:space="preserve"> </w:t>
      </w:r>
      <w:r w:rsidR="009144E1">
        <w:t>chiếm</w:t>
      </w:r>
      <w:r w:rsidR="004579C1">
        <w:t xml:space="preserve"> 62,8% </w:t>
      </w:r>
      <w:r w:rsidR="00EE4F69">
        <w:t xml:space="preserve">và </w:t>
      </w:r>
      <w:r w:rsidR="004579C1">
        <w:t>mắc SDD là 37,2%</w:t>
      </w:r>
      <w:r w:rsidR="00867739">
        <w:t>.</w:t>
      </w:r>
      <w:r w:rsidR="004579C1">
        <w:t xml:space="preserve"> </w:t>
      </w:r>
      <w:r w:rsidR="00C300C6">
        <w:t>Có</w:t>
      </w:r>
      <w:r w:rsidR="00867739">
        <w:t xml:space="preserve"> 93 bệnh nhân mắc SDD</w:t>
      </w:r>
      <w:r w:rsidR="00786BFA">
        <w:t xml:space="preserve"> theo SGA</w:t>
      </w:r>
      <w:r w:rsidR="00867739">
        <w:t xml:space="preserve"> trong đó SGA B chiếm tỷ lệ cao nhất là 86,0% và SGA C chiếm 14,0%.</w:t>
      </w:r>
    </w:p>
    <w:p w14:paraId="0CACD3C0" w14:textId="0B5233E2"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 - 87% các bệnh nhân</w:t>
      </w:r>
      <w:r>
        <w:t xml:space="preserve"> </w:t>
      </w:r>
      <w:r w:rsidRPr="007F7045">
        <w:t>mắc lao trên toàn thế giới</w:t>
      </w:r>
      <w:r w:rsidR="00EE6572">
        <w:t xml:space="preserve"> </w:t>
      </w:r>
      <w:r w:rsidR="00EE6572">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 </w:instrText>
      </w:r>
      <w:r w:rsidR="00120176">
        <w:fldChar w:fldCharType="begin">
          <w:fldData xml:space="preserve">PEVuZE5vdGU+PENpdGU+PEF1dGhvcj5LcmFwcDwvQXV0aG9yPjxZZWFyPjIwMDg8L1llYXI+PFJl
Y051bT45NjwvUmVjTnVtPjxEaXNwbGF5VGV4dD5bNTIsIDUz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120176">
        <w:instrText xml:space="preserve"> ADDIN EN.CITE.DATA </w:instrText>
      </w:r>
      <w:r w:rsidR="00120176">
        <w:fldChar w:fldCharType="end"/>
      </w:r>
      <w:r w:rsidR="00EE6572">
        <w:fldChar w:fldCharType="separate"/>
      </w:r>
      <w:r w:rsidR="00120176">
        <w:t>[52, 53]</w:t>
      </w:r>
      <w:r w:rsidR="00EE6572">
        <w:fldChar w:fldCharType="end"/>
      </w:r>
      <w:r>
        <w:t>.</w:t>
      </w:r>
      <w:r w:rsidRPr="007F7045">
        <w:t xml:space="preserve"> </w:t>
      </w:r>
      <w:r w:rsidR="00C33023">
        <w:t>Nghiên cứu của Đoàn Duy Tân (2021), tỷ lệ bệnh nhân</w:t>
      </w:r>
      <w:r w:rsidR="00513313">
        <w:t xml:space="preserve"> mắc</w:t>
      </w:r>
      <w:r w:rsidR="00C33023">
        <w:t xml:space="preserve"> SDD theo SGA là 66,6% trong đó SGA B chiếm 58,3% và SGA C chiếm 8,4% </w:t>
      </w:r>
      <w:r w:rsidR="00C33023">
        <w:fldChar w:fldCharType="begin"/>
      </w:r>
      <w:r w:rsidR="00C33023">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C33023">
        <w:t>[8]</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641E60">
        <w:t>,</w:t>
      </w:r>
      <w:r w:rsidR="008110BB">
        <w:t xml:space="preserve"> </w:t>
      </w:r>
      <w:r w:rsidR="005F3638" w:rsidRPr="005F3638">
        <w:t>có 213/380</w:t>
      </w:r>
      <w:r w:rsidR="008110BB">
        <w:t xml:space="preserve"> </w:t>
      </w:r>
      <w:r w:rsidR="005F3638" w:rsidRPr="005F3638">
        <w:t xml:space="preserve">(56,1%) </w:t>
      </w:r>
      <w:r w:rsidR="008110BB">
        <w:t>bệnh nhân</w:t>
      </w:r>
      <w:r w:rsidR="005F3638" w:rsidRPr="005F3638">
        <w:t xml:space="preserve"> được đánh giá là SDD</w:t>
      </w:r>
      <w:r w:rsidR="00C71014">
        <w:t>,</w:t>
      </w:r>
      <w:r w:rsidR="008A6825">
        <w:t xml:space="preserve"> với SGA B và SGA C lần lượt là </w:t>
      </w:r>
      <w:r w:rsidR="0093668B">
        <w:t>46,6%, 9,5%</w:t>
      </w:r>
      <w:r w:rsidR="008A2A69">
        <w:t xml:space="preserve"> </w: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 </w:instrText>
      </w:r>
      <w:r w:rsidR="00760A15">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760A15">
        <w:instrText xml:space="preserve"> ADDIN EN.CITE.DATA </w:instrText>
      </w:r>
      <w:r w:rsidR="00760A15">
        <w:fldChar w:fldCharType="end"/>
      </w:r>
      <w:r w:rsidR="00760A15">
        <w:fldChar w:fldCharType="separate"/>
      </w:r>
      <w:r w:rsidR="00760A15">
        <w:t>[10]</w:t>
      </w:r>
      <w:r w:rsidR="00760A15">
        <w:fldChar w:fldCharType="end"/>
      </w:r>
      <w:r w:rsidR="008110BB">
        <w:t>.</w:t>
      </w:r>
      <w:r w:rsidR="008A2A69">
        <w:t xml:space="preserve"> </w:t>
      </w:r>
      <w:r w:rsidR="00A778D7">
        <w:t xml:space="preserve">Các nghiên cứu trên có tỷ lệ bệnh nhân SDD theo SGA cao hơn nghiên cứu của chúng tôi do được thực hiện tại các bệnh viện tuyến trung ương nơi tập trung nhiều bệnh nhân nặng và </w:t>
      </w:r>
      <w:r w:rsidR="00FC1E67">
        <w:t xml:space="preserve">diễn biến </w:t>
      </w:r>
      <w:r w:rsidR="00A778D7">
        <w:t>phức tạp.</w:t>
      </w:r>
      <w:r w:rsidR="006B36C9">
        <w:t xml:space="preserve"> </w:t>
      </w:r>
      <w:r w:rsidR="00B076F2">
        <w:t xml:space="preserve">Theo </w:t>
      </w:r>
      <w:r w:rsidR="00B076F2" w:rsidRPr="00B076F2">
        <w:t>SanchitaSubedi</w:t>
      </w:r>
      <w:r w:rsidR="000173E3">
        <w:t xml:space="preserve"> (2019) đánh giá TTDD theo SGA</w:t>
      </w:r>
      <w:r w:rsidR="00B076F2">
        <w:t xml:space="preserve"> có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120176">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120176">
        <w:t>[54]</w:t>
      </w:r>
      <w:r w:rsidR="00896E5A">
        <w:fldChar w:fldCharType="end"/>
      </w:r>
      <w:r w:rsidR="00AF4B80">
        <w:t>, kết quả này tương đồng với nghiên cứu của chúng tôi</w:t>
      </w:r>
      <w:r w:rsidR="009813BF">
        <w:t>.</w:t>
      </w:r>
    </w:p>
    <w:p w14:paraId="074FB1D8" w14:textId="5EA787A7" w:rsidR="00AB52A6" w:rsidRPr="003E3BF5" w:rsidRDefault="00AB52A6" w:rsidP="003E3BF5">
      <w:r w:rsidRPr="00B35210">
        <w:t>T</w:t>
      </w:r>
      <w:r w:rsidR="002042D3">
        <w:t>ừ kết quả cũng có thể thấy</w:t>
      </w:r>
      <w:r w:rsidR="00BD57D7">
        <w:t>, tỷ lệ</w:t>
      </w:r>
      <w:r w:rsidRPr="00B35210">
        <w:t xml:space="preserve"> </w:t>
      </w:r>
      <w:r>
        <w:t>SDD ở</w:t>
      </w:r>
      <w:r w:rsidRPr="00B35210">
        <w:t xml:space="preserve"> bệnh nhân đánh giá bằng phương pháp SGA </w:t>
      </w:r>
      <w:r>
        <w:t>cao hơn</w:t>
      </w:r>
      <w:r w:rsidRPr="00B35210">
        <w:t xml:space="preserve"> so</w:t>
      </w:r>
      <w:r>
        <w:t xml:space="preserve"> </w:t>
      </w:r>
      <w:r w:rsidRPr="00B35210">
        <w:t>với BMI (</w:t>
      </w:r>
      <w:r>
        <w:t>37.2</w:t>
      </w:r>
      <w:r w:rsidRPr="00B35210">
        <w:t xml:space="preserve">% so với </w:t>
      </w:r>
      <w:r>
        <w:t>34</w:t>
      </w:r>
      <w:r w:rsidRPr="00B35210">
        <w:t xml:space="preserve">.4%). </w:t>
      </w:r>
      <w:r w:rsidR="00E71D52">
        <w:t>Sự khác biệt</w:t>
      </w:r>
      <w:r>
        <w:t xml:space="preserve"> là do dinh dưỡng của bệnh nhân đánh giá theo phương pháp SGA dựa vào nhiều yếu tố gồm sụt cân trong 6 tháng qua, khẩu phần ăn, triệu chứng tiêu hóa trong 2 tuần, suy giảm chức năng vận động, nhu cầu chuyển hóa và thăm khám lâm sàng. Những </w:t>
      </w:r>
      <w:r>
        <w:lastRenderedPageBreak/>
        <w:t>bệnh nhân SDD theo SGA có những triệu chứng này thậm chí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527B1F6" w:rsidR="00863295" w:rsidRDefault="00056639" w:rsidP="00853AD1">
      <w:pPr>
        <w:spacing w:before="160"/>
      </w:pPr>
      <w:r>
        <w:t>Kết quả đ</w:t>
      </w:r>
      <w:r w:rsidR="00D96DD6">
        <w:t xml:space="preserve">ánh giá </w:t>
      </w:r>
      <w:r w:rsidR="00885BD4">
        <w:t>SDD</w:t>
      </w:r>
      <w:r w:rsidR="00D96DD6">
        <w:t xml:space="preserve"> </w:t>
      </w:r>
      <w:r w:rsidR="00E95C17">
        <w:t>theo BMI, trong các bệnh nhân SDD nhóm tuổi ≥60 tuổi chiếm tỷ lệ SDD cao nhất là 30,2%; nhóm có tỷ lệ SDD thấp nhất là nhóm &lt;20 tuổi chiếm 9,3%. Theo SGA, nhóm tuổi ≥60 tuổi bị SDD cao nhất chiếm 25,8%; nhóm &lt;20 tuổi có tỷ lệ SDD thấp nhất là 3,2%; trong các nhóm tuổi bệnh nhân thuộc SGA B đều chiếm tỷ lệ cao nhất.</w:t>
      </w:r>
    </w:p>
    <w:p w14:paraId="1E871C3F" w14:textId="7A60C3FE" w:rsidR="00AD298C" w:rsidRDefault="00AD298C" w:rsidP="00853AD1">
      <w:pPr>
        <w:spacing w:before="160"/>
      </w:pPr>
      <w:r>
        <w:t xml:space="preserve">Theo nghiên cứu của </w:t>
      </w:r>
      <w:r w:rsidRPr="00DA0A95">
        <w:t>Beatrice</w:t>
      </w:r>
      <w:r>
        <w:t xml:space="preserve"> </w:t>
      </w:r>
      <w:r w:rsidRPr="00DA0A95">
        <w:t>B.</w:t>
      </w:r>
      <w:r>
        <w:t xml:space="preserve"> </w:t>
      </w:r>
      <w:r w:rsidRPr="00DA0A95">
        <w:t>Musuenge</w:t>
      </w:r>
      <w:r>
        <w:t xml:space="preserve"> (</w:t>
      </w:r>
      <w:r w:rsidRPr="00DA0A95">
        <w:t>2020</w:t>
      </w:r>
      <w:r>
        <w:t xml:space="preserve">), bệnh nhân lao phổi mắc SDD theo BMI ở </w:t>
      </w:r>
      <w:r w:rsidR="00085ACB">
        <w:t>nhóm 35 – 44 và 45 – 54 tuổi chiếm tỷ lệ cao nhất là 28,7%, thấp nhất là nhóm 55 – 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 </w:instrText>
      </w:r>
      <w:r>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instrText xml:space="preserve"> ADDIN EN.CITE.DATA </w:instrText>
      </w:r>
      <w:r>
        <w:fldChar w:fldCharType="end"/>
      </w:r>
      <w:r>
        <w:fldChar w:fldCharType="separate"/>
      </w:r>
      <w:r>
        <w:t>[51]</w:t>
      </w:r>
      <w:r>
        <w:fldChar w:fldCharType="end"/>
      </w:r>
      <w:r w:rsidR="00085ACB">
        <w:t>.</w:t>
      </w:r>
    </w:p>
    <w:p w14:paraId="1088533A" w14:textId="76F4A9F9" w:rsidR="000928FE" w:rsidRPr="00EE33D2" w:rsidRDefault="00C75398" w:rsidP="000928FE">
      <w:pPr>
        <w:spacing w:before="160"/>
      </w:pPr>
      <w:r>
        <w:t>T</w:t>
      </w:r>
      <w:r w:rsidR="00D0116E">
        <w:t>heo</w:t>
      </w:r>
      <w:r>
        <w:t xml:space="preserve"> kết quả tr</w:t>
      </w:r>
      <w:r w:rsidR="00D0116E">
        <w:t>ong nghiên cứu của chúng tôi</w:t>
      </w:r>
      <w:r>
        <w:t xml:space="preserve"> có thể thấy rằng, nhóm ≥60 tuổi có tỷ lệ mắc SDD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57050CCF" w:rsidR="00E87856" w:rsidRDefault="00EB0DC2" w:rsidP="00E87856">
      <w:pPr>
        <w:spacing w:before="160"/>
      </w:pPr>
      <w:r>
        <w:t xml:space="preserve">Đánh giá SDD theo BMI, </w:t>
      </w:r>
      <w:r w:rsidR="00E87856">
        <w:t xml:space="preserve">bệnh nhân </w:t>
      </w:r>
      <w:r w:rsidR="00E87856">
        <w:t xml:space="preserve">nam chiếm tỷ lệ 73,3% trong đó SDD độ I chiếm tỷ lệ cao nhất là 52,6%, SDD độ III chiếm tỷ lệ thấp nhất là 22,2% và </w:t>
      </w:r>
      <w:r w:rsidR="00F20BB3">
        <w:t xml:space="preserve">bệnh nhân </w:t>
      </w:r>
      <w:r w:rsidR="00E87856">
        <w:t>nữ chiếm tỷ lệ 26,7% tỷ lệ SDD trong đó SDD độ I chiếm tỷ lệ cao nhất là 43,5%, độ II chiếm tỷ lệ thấp nhấ</w:t>
      </w:r>
      <w:r w:rsidR="005846E2">
        <w:t>t</w:t>
      </w:r>
      <w:r w:rsidR="00E87856">
        <w:t xml:space="preserve"> là 30,4%. Kết quả đánh giá SDD theo chỉ số </w:t>
      </w:r>
      <w:r w:rsidR="00E87856">
        <w:lastRenderedPageBreak/>
        <w:t xml:space="preserve">SGA tương tự, </w:t>
      </w:r>
      <w:r w:rsidR="00CB6A6E">
        <w:t xml:space="preserve">bệnh nhân </w:t>
      </w:r>
      <w:r w:rsidR="00E87856">
        <w:t xml:space="preserve">nam chiếm 76,3%, </w:t>
      </w:r>
      <w:r w:rsidR="00D06F54">
        <w:t xml:space="preserve">bệnh nhân </w:t>
      </w:r>
      <w:r w:rsidR="00E87856">
        <w:t xml:space="preserve">nữ </w:t>
      </w:r>
      <w:r w:rsidR="00AE1FC0">
        <w:t>chiếm</w:t>
      </w:r>
      <w:r w:rsidR="00E87856">
        <w:t xml:space="preserve"> 23,7%, SGA B đều chiếm tỷ lệ cao nhất ở cả 2 giới.</w:t>
      </w:r>
    </w:p>
    <w:p w14:paraId="39C2E9EA" w14:textId="4789258A" w:rsidR="004B3FE4" w:rsidRDefault="004F5090" w:rsidP="003C0BDE">
      <w:pPr>
        <w:spacing w:before="160"/>
      </w:pPr>
      <w:r>
        <w:t xml:space="preserve">Kết quả nghiên cứu trên của chúng tôi đều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giữa nam </w:t>
      </w:r>
      <w:r w:rsidR="0064320D">
        <w:t xml:space="preserve">là </w:t>
      </w:r>
      <w:r w:rsidR="00F21F02">
        <w:t>68,55%</w:t>
      </w:r>
      <w:r w:rsidR="00051E31">
        <w:t xml:space="preserve">, </w:t>
      </w:r>
      <w:r w:rsidR="0064320D">
        <w:t>nữ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 </w:instrText>
      </w:r>
      <w:r w:rsidR="00C847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C847E9">
        <w:instrText xml:space="preserve"> ADDIN EN.CITE.DATA </w:instrText>
      </w:r>
      <w:r w:rsidR="00C847E9">
        <w:fldChar w:fldCharType="end"/>
      </w:r>
      <w:r w:rsidR="00C847E9">
        <w:fldChar w:fldCharType="separate"/>
      </w:r>
      <w:r w:rsidR="00C847E9">
        <w:t>[10]</w:t>
      </w:r>
      <w:r w:rsidR="00C847E9">
        <w:fldChar w:fldCharType="end"/>
      </w:r>
      <w:r w:rsidR="00E27FEA">
        <w:t>.</w:t>
      </w:r>
      <w:r w:rsidR="008C0AF4">
        <w:t xml:space="preserve"> </w:t>
      </w:r>
      <w:r w:rsidR="00EC09E1">
        <w:t>Theo</w:t>
      </w:r>
      <w:r w:rsidR="0075760D">
        <w:t xml:space="preserve"> </w:t>
      </w:r>
      <w:r w:rsidR="0075760D" w:rsidRPr="00120176">
        <w:t>Beatrice</w:t>
      </w:r>
      <w:r w:rsidR="0075760D">
        <w:t xml:space="preserve"> </w:t>
      </w:r>
      <w:r w:rsidR="0075760D" w:rsidRPr="00120176">
        <w:t>B.</w:t>
      </w:r>
      <w:r w:rsidR="0075760D">
        <w:t xml:space="preserve"> </w:t>
      </w:r>
      <w:r w:rsidR="0075760D" w:rsidRPr="00120176">
        <w:t>Musuenge</w:t>
      </w:r>
      <w:r w:rsidR="0075760D">
        <w:t xml:space="preserve"> (2020), </w:t>
      </w:r>
      <w:r w:rsidR="00711010">
        <w:t xml:space="preserve">tỷ lệ SDD </w:t>
      </w:r>
      <w:r w:rsidR="009948C3">
        <w:t xml:space="preserve">theo BMI </w:t>
      </w:r>
      <w:r w:rsidR="00711010">
        <w:t>ở nam là 62%</w:t>
      </w:r>
      <w:r w:rsidR="00066251">
        <w:t xml:space="preserve"> </w:t>
      </w:r>
      <w:r w:rsidR="00562060">
        <w:t>và</w:t>
      </w:r>
      <w:r w:rsidR="00711010">
        <w:t xml:space="preserve"> nữ là 38%</w:t>
      </w:r>
      <w:r w:rsidR="008B127D">
        <w:t xml:space="preserve"> </w: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 </w:instrText>
      </w:r>
      <w:r w:rsidR="00066251">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66251">
        <w:instrText xml:space="preserve"> ADDIN EN.CITE.DATA </w:instrText>
      </w:r>
      <w:r w:rsidR="00066251">
        <w:fldChar w:fldCharType="end"/>
      </w:r>
      <w:r w:rsidR="00066251">
        <w:fldChar w:fldCharType="separate"/>
      </w:r>
      <w:r w:rsidR="00066251">
        <w:t>[51]</w:t>
      </w:r>
      <w:r w:rsidR="00066251">
        <w:fldChar w:fldCharType="end"/>
      </w:r>
      <w:r w:rsidR="00711010">
        <w:t>.</w:t>
      </w:r>
      <w:r w:rsidR="0075760D">
        <w:t xml:space="preserve"> </w:t>
      </w:r>
      <w:r w:rsidR="003213AF">
        <w:t xml:space="preserve">Theo </w:t>
      </w:r>
      <w:r w:rsidR="00645985" w:rsidRPr="00645985">
        <w:t>Berhanu</w:t>
      </w:r>
      <w:r w:rsidR="00AD67FA">
        <w:t xml:space="preserve"> </w:t>
      </w:r>
      <w:r w:rsidR="00645985" w:rsidRPr="00645985">
        <w:t>Elfu</w:t>
      </w:r>
      <w:r w:rsidR="00AD67FA">
        <w:t xml:space="preserve"> </w:t>
      </w:r>
      <w:r w:rsidR="00645985" w:rsidRPr="00645985">
        <w:t>Feleke</w:t>
      </w:r>
      <w:r w:rsidR="00645985">
        <w:t xml:space="preserve"> (2019)</w:t>
      </w:r>
      <w:r w:rsidR="00F81825">
        <w:t>, tỷ lệ SDD</w:t>
      </w:r>
      <w:r w:rsidR="00BC4443">
        <w:t xml:space="preserve"> theo BMI</w:t>
      </w:r>
      <w:r w:rsidR="00F81825">
        <w:t xml:space="preserve"> ở nam và nữ lần lượt tương ứng là </w:t>
      </w:r>
      <w:r w:rsidR="00DA6892">
        <w:t>65,94%</w:t>
      </w:r>
      <w:r w:rsidR="00DA2D3C">
        <w:t xml:space="preserve"> (633 bệnh nhân)</w:t>
      </w:r>
      <w:r w:rsidR="00DA6892">
        <w:t xml:space="preserve"> và 34,06%</w:t>
      </w:r>
      <w:r w:rsidR="00DA2D3C">
        <w:t xml:space="preserve"> (327 bệnh nhân)</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Theo </w:t>
      </w:r>
      <w:r w:rsidR="00A922AA" w:rsidRPr="00A922AA">
        <w:t>SanchitaSubedi</w:t>
      </w:r>
      <w:r w:rsidR="00A922AA">
        <w:t xml:space="preserve"> (</w:t>
      </w:r>
      <w:r w:rsidR="00A922AA" w:rsidRPr="00A922AA">
        <w:t>2019</w:t>
      </w:r>
      <w:r w:rsidR="00A922AA">
        <w:t>), cho kết quả tỷ lệ SDD theo</w:t>
      </w:r>
      <w:r w:rsidR="00687354">
        <w:t xml:space="preserve"> BMI gi</w:t>
      </w:r>
      <w:r w:rsidR="00132C37">
        <w:t>ữa</w:t>
      </w:r>
      <w:r w:rsidR="00A922AA">
        <w:t xml:space="preserve"> nam và nữ tương ứng là </w:t>
      </w:r>
      <w:r w:rsidR="002500A3">
        <w:t>59,52%</w:t>
      </w:r>
      <w:r w:rsidR="008C6913">
        <w:t xml:space="preserve"> (25 bệnh nhân)</w:t>
      </w:r>
      <w:r w:rsidR="002500A3">
        <w:t xml:space="preserve"> và 40,48% </w:t>
      </w:r>
      <w:r w:rsidR="008C6913">
        <w:t>(17 bệnh nhân)</w:t>
      </w:r>
      <w:r w:rsidR="00D33AFE">
        <w:t xml:space="preserve"> </w:t>
      </w:r>
      <w:r w:rsidR="007D27A9">
        <w:fldChar w:fldCharType="begin"/>
      </w:r>
      <w:r w:rsidR="007D27A9">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7D27A9">
        <w:t>[54]</w:t>
      </w:r>
      <w:r w:rsidR="007D27A9">
        <w:fldChar w:fldCharType="end"/>
      </w:r>
      <w:r w:rsidR="007D27A9">
        <w:t>.</w:t>
      </w:r>
    </w:p>
    <w:p w14:paraId="3A0258D4" w14:textId="2F930B84" w:rsidR="00C8250E" w:rsidRPr="00D009BE" w:rsidRDefault="00455EA9" w:rsidP="003C0BDE">
      <w:pPr>
        <w:spacing w:before="160"/>
      </w:pPr>
      <w:r w:rsidRPr="00455EA9">
        <w:t xml:space="preserve">Tỷ lệ </w:t>
      </w:r>
      <w:r>
        <w:t>SDD ở nam cao hơn nữ giới có thể</w:t>
      </w:r>
      <w:r w:rsidRPr="00455EA9">
        <w:t xml:space="preserve"> giải thích do tỷ lệ nam vốn cao hơn nữ giới. H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t>4.1.5. Đặc điểm suy dinh dưỡng theo nghề nghiệp</w:t>
      </w:r>
    </w:p>
    <w:p w14:paraId="394A5606" w14:textId="316D0B08" w:rsidR="00C22401" w:rsidRDefault="00D54C29" w:rsidP="00D54C29">
      <w:pPr>
        <w:spacing w:before="160"/>
      </w:pPr>
      <w:r>
        <w:t>T</w:t>
      </w:r>
      <w:r w:rsidR="00A27F49">
        <w:t>rong số bệnh nhân mắc SDD t</w:t>
      </w:r>
      <w:r w:rsidR="00C22401">
        <w:t xml:space="preserve">heo BMI, </w:t>
      </w:r>
      <w:r w:rsidR="003B543D">
        <w:t>lao động tự do có tỷ lệ SDD cao nhất trong số bệnh nhân mắc SDD chiếm 57,0%; thấp nhất là nội trợ và cán bộ công chức đều có tỷ lệ 3,5%. Kết quả đánh giá SDD theo SGA, lao động tự do có tỷ lệ SDD nhiều nhất chiếm 54,8%; học sinh – sinh viên và cán bộ công chức có tỷ lệ SDD thấp nhất đều chiếm 4,3%.</w:t>
      </w:r>
    </w:p>
    <w:p w14:paraId="51A946F9" w14:textId="0EDD3F6E" w:rsidR="00794E95" w:rsidRDefault="005453C0" w:rsidP="00D54C29">
      <w:pPr>
        <w:spacing w:before="160"/>
      </w:pPr>
      <w:r>
        <w:t xml:space="preserve">Nghiên cứu của Lê Thị Thủy (2019), </w:t>
      </w:r>
      <w:r w:rsidR="00500FD7">
        <w:t>dựa vào</w:t>
      </w:r>
      <w:r w:rsidR="006A35F6">
        <w:t xml:space="preserve"> SGA </w:t>
      </w:r>
      <w:r w:rsidR="00E97DB8">
        <w:t>nhóm bệnh nhân là công nhân</w:t>
      </w:r>
      <w:r w:rsidR="006A35F6">
        <w:t xml:space="preserve"> chiếm tỷ lệ SDD </w:t>
      </w:r>
      <w:r w:rsidR="00E97DB8">
        <w:t>cao nhất chiếm 46,7%</w:t>
      </w:r>
      <w:r w:rsidR="009A1017">
        <w:t xml:space="preserve"> (99 bệnh nhân), cán bộ công chức là 9,9% (21 bệnh nhân), thấp nhất là học sinh – sinh viên 8,0% (17 bệnh nhân)</w:t>
      </w:r>
      <w:r w:rsidR="007F4692">
        <w:t xml:space="preserve"> trong </w:t>
      </w:r>
      <w:r w:rsidR="007F4692">
        <w:lastRenderedPageBreak/>
        <w:t>nhóm mắc SDD</w:t>
      </w:r>
      <w:r w:rsidR="00A516B4">
        <w:t xml:space="preserve"> </w: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 </w:instrText>
      </w:r>
      <w:r w:rsidR="005E7480">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5E7480">
        <w:instrText xml:space="preserve"> ADDIN EN.CITE.DATA </w:instrText>
      </w:r>
      <w:r w:rsidR="005E7480">
        <w:fldChar w:fldCharType="end"/>
      </w:r>
      <w:r w:rsidR="005E7480">
        <w:fldChar w:fldCharType="separate"/>
      </w:r>
      <w:r w:rsidR="005E7480">
        <w:t>[10]</w:t>
      </w:r>
      <w:r w:rsidR="005E7480">
        <w:fldChar w:fldCharType="end"/>
      </w:r>
      <w:r w:rsidR="009A1017">
        <w:t>.</w:t>
      </w:r>
      <w:r w:rsidR="005E7480">
        <w:t xml:space="preserve"> </w:t>
      </w:r>
      <w:r w:rsidR="002C63DB">
        <w:t xml:space="preserve">Theo </w:t>
      </w:r>
      <w:r w:rsidR="002C63DB" w:rsidRPr="002C63DB">
        <w:t>Beatrice</w:t>
      </w:r>
      <w:r w:rsidR="002C63DB">
        <w:t xml:space="preserve"> </w:t>
      </w:r>
      <w:r w:rsidR="002C63DB" w:rsidRPr="002C63DB">
        <w:t>B.</w:t>
      </w:r>
      <w:r w:rsidR="002C63DB">
        <w:t xml:space="preserve"> </w:t>
      </w:r>
      <w:r w:rsidR="002C63DB" w:rsidRPr="002C63DB">
        <w:t>Musuenge</w:t>
      </w:r>
      <w:r w:rsidR="002C63DB">
        <w:t xml:space="preserve"> (</w:t>
      </w:r>
      <w:r w:rsidR="002C63DB" w:rsidRPr="002C63DB">
        <w:t>2020</w:t>
      </w:r>
      <w:r w:rsidR="002C63DB">
        <w:t xml:space="preserve">), </w:t>
      </w:r>
      <w:r w:rsidR="00E436B1">
        <w:t xml:space="preserve">ở bệnh nhân mắc SDD theo BMI, lao động tự do chiếm tỷ lệ cao nhất 61,1%,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 </w:instrText>
      </w:r>
      <w:r w:rsidR="00020118">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020118">
        <w:instrText xml:space="preserve"> ADDIN EN.CITE.DATA </w:instrText>
      </w:r>
      <w:r w:rsidR="00020118">
        <w:fldChar w:fldCharType="end"/>
      </w:r>
      <w:r w:rsidR="00020118">
        <w:fldChar w:fldCharType="separate"/>
      </w:r>
      <w:r w:rsidR="00020118">
        <w:t>[51]</w:t>
      </w:r>
      <w:r w:rsidR="00020118">
        <w:fldChar w:fldCharType="end"/>
      </w:r>
      <w:r w:rsidR="00020118">
        <w:t xml:space="preserve">. </w:t>
      </w:r>
      <w:r w:rsidR="009E05CD">
        <w:t>Kết quả các nghiên cứu trên đều tương đồng với nghiên cứu của chúng tôi.</w:t>
      </w:r>
    </w:p>
    <w:p w14:paraId="51663C45" w14:textId="7B403C15"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p>
    <w:p w14:paraId="2C1C98F4" w14:textId="4521FE69" w:rsidR="00B12079" w:rsidRDefault="00B12079" w:rsidP="007D1E86">
      <w:pPr>
        <w:pStyle w:val="Heading3"/>
      </w:pPr>
      <w:r>
        <w:t>4.1.6. Đặc điểm suy dinh dưỡng theo khu vực địa lý</w:t>
      </w:r>
    </w:p>
    <w:p w14:paraId="1D2ECABB" w14:textId="53DA8460" w:rsidR="009A0A3F" w:rsidRDefault="00AF5FAF" w:rsidP="0071454F">
      <w:pPr>
        <w:spacing w:before="160"/>
      </w:pPr>
      <w:r>
        <w:t>Tình trạng SDD theo</w:t>
      </w:r>
      <w:r w:rsidR="009A0A3F">
        <w:t xml:space="preserve"> BMI, </w:t>
      </w:r>
      <w:r w:rsidR="00B91052">
        <w:t>trong số bệnh nhân mắc SDD nông thôn có tỷ lệ SDD cao nhất chiếm 60,5%, tiếp theo là thành thị chiếm 38,7%, hải đảo không có bệnh nhân SDD; cả 3 khu vực SDD độ I đều chiếm tỷ lệ cao nhất. Theo SGA, nông thôn có tỷ lệ SDD cao nhất chiếm 60,2%, tiếp theo là thành thị chiếm tỷ 38,7%, hải đảo chiếm 1,1%; các khu vực trên đều có SGA B chiếm tỷ lệ cao nhất.</w:t>
      </w:r>
    </w:p>
    <w:p w14:paraId="109C3689" w14:textId="4F10A8D0" w:rsidR="0071739D" w:rsidRDefault="0071739D" w:rsidP="0071454F">
      <w:pPr>
        <w:spacing w:before="160"/>
      </w:pPr>
      <w:r>
        <w:t xml:space="preserve">Theo Lê Thị Thủy (2019), </w:t>
      </w:r>
      <w:r w:rsidR="003E571A">
        <w:t>bệnh nhân SDD theo SGA, nông thôn chiếm tỷ lệ cao nhất với 62,9% (</w:t>
      </w:r>
      <w:r w:rsidR="00D23CE5">
        <w:t xml:space="preserve">134 bệnh nhân), thành thị chiếm </w:t>
      </w:r>
      <w:r w:rsidR="001741DD">
        <w:t xml:space="preserve">37,1% (19 bệnh nhân) </w: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 </w:instrText>
      </w:r>
      <w:r w:rsidR="004168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41686C">
        <w:instrText xml:space="preserve"> ADDIN EN.CITE.DATA </w:instrText>
      </w:r>
      <w:r w:rsidR="0041686C">
        <w:fldChar w:fldCharType="end"/>
      </w:r>
      <w:r w:rsidR="0041686C">
        <w:fldChar w:fldCharType="separate"/>
      </w:r>
      <w:r w:rsidR="0041686C">
        <w:t>[10]</w:t>
      </w:r>
      <w:r w:rsidR="0041686C">
        <w:fldChar w:fldCharType="end"/>
      </w:r>
      <w:r w:rsidR="0041686C">
        <w:t>.</w:t>
      </w:r>
      <w:r w:rsidR="00D160BD">
        <w:t xml:space="preserve"> Kết quả nghiên cứu này tương đồng với nghiên cứu của chúng thôi.</w:t>
      </w:r>
      <w:r w:rsidR="0041686C">
        <w:t xml:space="preserve"> </w:t>
      </w:r>
      <w:r w:rsidR="000B03BF">
        <w:t>Tuy nghiên khác biệt với n</w:t>
      </w:r>
      <w:r w:rsidR="0041686C">
        <w:t>ghiên cứu của</w:t>
      </w:r>
      <w:r w:rsidR="00920279">
        <w:t xml:space="preserve"> một số tác giả nước ngoài. Theo </w:t>
      </w:r>
      <w:r w:rsidR="00920279" w:rsidRPr="00DA0A95">
        <w:t>Beatrice</w:t>
      </w:r>
      <w:r w:rsidR="00920279">
        <w:t xml:space="preserve"> </w:t>
      </w:r>
      <w:r w:rsidR="00920279" w:rsidRPr="00DA0A95">
        <w:t>B.</w:t>
      </w:r>
      <w:r w:rsidR="00920279">
        <w:t xml:space="preserve"> </w:t>
      </w:r>
      <w:r w:rsidR="00920279" w:rsidRPr="00DA0A95">
        <w:t>Musuenge</w:t>
      </w:r>
      <w:r w:rsidR="00920279">
        <w:t xml:space="preserve"> (</w:t>
      </w:r>
      <w:r w:rsidR="00920279" w:rsidRPr="00DA0A95">
        <w:t>2020</w:t>
      </w:r>
      <w:r w:rsidR="00920279">
        <w:t>), bệnh nhân lao phổi mắc SDD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 </w:instrText>
      </w:r>
      <w:r w:rsidR="0070094A">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70094A">
        <w:instrText xml:space="preserve"> ADDIN EN.CITE.DATA </w:instrText>
      </w:r>
      <w:r w:rsidR="0070094A">
        <w:fldChar w:fldCharType="end"/>
      </w:r>
      <w:r w:rsidR="0070094A">
        <w:fldChar w:fldCharType="separate"/>
      </w:r>
      <w:r w:rsidR="0070094A">
        <w:t>[51]</w:t>
      </w:r>
      <w:r w:rsidR="0070094A">
        <w:fldChar w:fldCharType="end"/>
      </w:r>
      <w:r w:rsidR="002338CC">
        <w:t>.</w:t>
      </w:r>
      <w:r w:rsidR="0041686C">
        <w:t xml:space="preserve"> </w:t>
      </w:r>
      <w:r w:rsidR="00FF3884" w:rsidRPr="00FF3884">
        <w:t>Bedru</w:t>
      </w:r>
      <w:r w:rsidR="00FF3884">
        <w:t xml:space="preserve"> </w:t>
      </w:r>
      <w:r w:rsidR="00FF3884" w:rsidRPr="00FF3884">
        <w:t>Hussien</w:t>
      </w:r>
      <w:r w:rsidR="00FF3884">
        <w:t xml:space="preserve"> năm </w:t>
      </w:r>
      <w:r w:rsidR="00FF3884" w:rsidRPr="00FF3884">
        <w:t>2019</w:t>
      </w:r>
      <w:r w:rsidR="00FF3884">
        <w:t>,</w:t>
      </w:r>
      <w:r w:rsidR="009E74DE">
        <w:t xml:space="preserve"> </w:t>
      </w:r>
      <w:r w:rsidR="00A7211D">
        <w:t xml:space="preserve">bệnh nhân SDD </w:t>
      </w:r>
      <w:r w:rsidR="00DE658C">
        <w:lastRenderedPageBreak/>
        <w:t xml:space="preserve">theo BMI, </w:t>
      </w:r>
      <w:r w:rsidR="00E42AB6">
        <w:t xml:space="preserve">nông thôn chiếm </w:t>
      </w:r>
      <w:r w:rsidR="006A0D6A">
        <w:t>39,5</w:t>
      </w:r>
      <w:r w:rsidR="00E42AB6">
        <w:t>%</w:t>
      </w:r>
      <w:r w:rsidR="006A0D6A">
        <w:t xml:space="preserve"> (</w:t>
      </w:r>
      <w:r w:rsidR="000E370F">
        <w:t>92 bệnh nhân)</w:t>
      </w:r>
      <w:r w:rsidR="00E42AB6">
        <w:t xml:space="preserve">, thành thị và bán thành thị chiếm </w:t>
      </w:r>
      <w:r w:rsidR="00782A56">
        <w:t>60,5% (</w:t>
      </w:r>
      <w:r w:rsidR="000769F3">
        <w:t>143 bệnh nhân)</w:t>
      </w:r>
      <w:r w:rsidR="00FF3884">
        <w:t xml:space="preserve"> </w: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 </w:instrText>
      </w:r>
      <w:r w:rsidR="009E74DE">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E74DE">
        <w:instrText xml:space="preserve"> ADDIN EN.CITE.DATA </w:instrText>
      </w:r>
      <w:r w:rsidR="009E74DE">
        <w:fldChar w:fldCharType="end"/>
      </w:r>
      <w:r w:rsidR="009E74DE">
        <w:fldChar w:fldCharType="separate"/>
      </w:r>
      <w:r w:rsidR="009E74DE">
        <w:t>[18]</w:t>
      </w:r>
      <w:r w:rsidR="009E74DE">
        <w:fldChar w:fldCharType="end"/>
      </w:r>
      <w:r w:rsidR="000B03BF">
        <w:t>.</w:t>
      </w:r>
      <w:r w:rsidR="00B55CE0">
        <w:t xml:space="preserve"> Sự khác biệt này giải thích do sự khác nhau về điều kiện kinh tế, xã hội mỗi quốc gia.</w:t>
      </w:r>
    </w:p>
    <w:p w14:paraId="783C8C57" w14:textId="5EA2F9AD" w:rsidR="00877E08" w:rsidRPr="009A0A3F" w:rsidRDefault="00877E08" w:rsidP="0071454F">
      <w:pPr>
        <w:spacing w:before="160"/>
      </w:pPr>
      <w:r>
        <w:t>Kết quả trên</w:t>
      </w:r>
      <w:r w:rsidR="00747061">
        <w:t xml:space="preserve"> cho thấy bệnh nhân lao phổi mắc SDD tập trung nhiều ở nông thôn</w:t>
      </w:r>
      <w:r>
        <w:t xml:space="preserve"> vì </w:t>
      </w:r>
      <w:r w:rsidRPr="00877E08">
        <w:t xml:space="preserve">điều kiện sinh hoạt ở </w:t>
      </w:r>
      <w:r w:rsidR="00747061">
        <w:t>khu vực này</w:t>
      </w:r>
      <w:r w:rsidRPr="00877E08">
        <w:t xml:space="preserve"> phần nào cũng hạn chế hơn so với thành thị. Tỷ lệ bệnh nhân ở hải đảo cũng rất thấp do chưa có cơ hội tiếp xúc với hệ thống y tế nên tỷ lệ phát hiện lao thấp hơn so với những khu vực khác.</w:t>
      </w:r>
    </w:p>
    <w:p w14:paraId="14DAC4DE" w14:textId="50D7E4BD" w:rsidR="00B12079" w:rsidRDefault="00B12079" w:rsidP="007D1E86">
      <w:pPr>
        <w:pStyle w:val="Heading3"/>
      </w:pPr>
      <w:r>
        <w:t>4.1.7. Đặc điểm suy dinh dưỡng theo tiền sử bệnh lý</w:t>
      </w:r>
    </w:p>
    <w:p w14:paraId="2CC48F21" w14:textId="37169D13" w:rsidR="004D512B" w:rsidRDefault="007828EE" w:rsidP="001716B1">
      <w:pPr>
        <w:spacing w:before="160"/>
      </w:pPr>
      <w:r>
        <w:t>Kết quả SDD theo</w:t>
      </w:r>
      <w:r w:rsidR="004D512B">
        <w:t xml:space="preserve"> BMI, </w:t>
      </w:r>
      <w:r w:rsidR="00010290">
        <w:t>trong số bệnh nhân mắc lao phổi mới kèm theo tiền sử có đái tháo đường, tăng huyết áp, viêm dạ dày, gút, viêm phế quản mạn tính đều có SDD độ I chiếm tỷ lệ cao nhất lần lượt là 54,5%, 50,0%, 100%, 100%, 100%. Kết quả khi đánh giá SDD theo SGA, bệnh nhân mắc lao phổi mới kèm theo tiền sử có đái tháo đường, tăng huyết áp, gút, viêm phế quản mạn tính đều có SGA B chiếm tỷ lệ cao nhất lần lượt là 75,0%, 100%, 100%, 100%, bệnh nhân có viêm dạ dày SGA C chiếm tỷ lệ cao nhất 100%.</w:t>
      </w:r>
    </w:p>
    <w:p w14:paraId="5E364D97" w14:textId="66C042BA" w:rsidR="00A13FC4" w:rsidRDefault="00A13FC4" w:rsidP="001716B1">
      <w:pPr>
        <w:spacing w:before="160"/>
      </w:pPr>
      <w:r>
        <w:t xml:space="preserve">Theo nghiên cứu của </w:t>
      </w:r>
      <w:r w:rsidR="00B87F75" w:rsidRPr="00B87F75">
        <w:t>Beatrice</w:t>
      </w:r>
      <w:r w:rsidR="00B87F75">
        <w:t xml:space="preserve"> </w:t>
      </w:r>
      <w:r w:rsidR="00B87F75" w:rsidRPr="00B87F75">
        <w:t>B.</w:t>
      </w:r>
      <w:r w:rsidR="00B87F75">
        <w:t xml:space="preserve"> </w:t>
      </w:r>
      <w:r w:rsidR="00B87F75" w:rsidRPr="00B87F75">
        <w:t>Musuenge</w:t>
      </w:r>
      <w:r w:rsidR="00B87F75">
        <w:t xml:space="preserve"> (</w:t>
      </w:r>
      <w:r w:rsidR="00B87F75" w:rsidRPr="00B87F75">
        <w:t>2020</w:t>
      </w:r>
      <w:r w:rsidR="00B87F75">
        <w:t xml:space="preserve">), trong số bệnh nhân SDD theo BMI, tỷ lệ </w:t>
      </w:r>
      <w:r w:rsidR="00300320">
        <w:t xml:space="preserve">bệnh nhân mắc đái tháo đường là </w:t>
      </w:r>
      <w:r w:rsidR="002122B6">
        <w:t>4,6%, mắc tăng huyết áp là 3,7%</w:t>
      </w:r>
      <w:r w:rsidR="003E69C5">
        <w:t xml:space="preserve"> </w: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 </w:instrText>
      </w:r>
      <w:r w:rsidR="00880CEF">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80CEF">
        <w:instrText xml:space="preserve"> ADDIN EN.CITE.DATA </w:instrText>
      </w:r>
      <w:r w:rsidR="00880CEF">
        <w:fldChar w:fldCharType="end"/>
      </w:r>
      <w:r w:rsidR="00880CEF">
        <w:fldChar w:fldCharType="separate"/>
      </w:r>
      <w:r w:rsidR="00880CEF">
        <w:t>[51]</w:t>
      </w:r>
      <w:r w:rsidR="00880CEF">
        <w:fldChar w:fldCharType="end"/>
      </w:r>
      <w:r w:rsidR="002122B6">
        <w:t>.</w:t>
      </w:r>
      <w:r w:rsidR="00121AFF">
        <w:t xml:space="preserve"> Kết quả này thấp hơn ít so với nghiên cứu của chúng tôi do sự khác nhau về chủng tộc, điều kiện kinh tế xã hội.</w:t>
      </w:r>
    </w:p>
    <w:p w14:paraId="39D959CF" w14:textId="08DBDB86" w:rsidR="007A1B30" w:rsidRPr="004D512B" w:rsidRDefault="007A1B30" w:rsidP="001716B1">
      <w:pPr>
        <w:spacing w:before="160"/>
      </w:pPr>
      <w:r>
        <w:t>Từ kết quả có thể thấy trong số bệnh nhân</w:t>
      </w:r>
      <w:r w:rsidR="004F4158">
        <w:t xml:space="preserve"> mắc SDD, </w:t>
      </w:r>
      <w:bookmarkStart w:id="106" w:name="_Hlk134605791"/>
      <w:r w:rsidR="004F4158">
        <w:t>bệnh nhân đái tháo đường và tăng huyết áp chiếm tỷ lệ nhiều nhất trong các bệnh lý mạn tính.</w:t>
      </w:r>
      <w:bookmarkEnd w:id="106"/>
    </w:p>
    <w:p w14:paraId="0F19B8AD" w14:textId="6BB1FBC6" w:rsidR="00B12079" w:rsidRDefault="00B12079" w:rsidP="007D1E86">
      <w:pPr>
        <w:pStyle w:val="Heading3"/>
      </w:pPr>
      <w:r>
        <w:lastRenderedPageBreak/>
        <w:t>4.1.8. Đặc điểm suy dinh dưỡng theo thời gian chẩn đoán bệnh</w:t>
      </w:r>
    </w:p>
    <w:p w14:paraId="4011D856" w14:textId="77777777" w:rsidR="00603C2D" w:rsidRDefault="00CD7980" w:rsidP="00603C2D">
      <w:pPr>
        <w:spacing w:before="160"/>
      </w:pPr>
      <w:r>
        <w:t>T</w:t>
      </w:r>
      <w:r w:rsidR="006C6439">
        <w:t xml:space="preserve">heo BMI, </w:t>
      </w:r>
      <w:r w:rsidR="00603C2D">
        <w:t>bệnh nhân lao phổi mới mắc SDD được chẩn đoán dưới 2 tháng có tỷ lệ cao nhất chiếm 73,3%, tiếp theo là từ 2 đến 6 tháng chiếm tỷ 24,4%, trên 6 tháng là 2,3%; các bệnh nhân SDD độ I chiếm tỷ lệ cao nhất. Theo SGA, bệnh nhân lao mắc SDD được chẩn đoán dưới 2 tháng có tỷ lệ SDD cao nhất chiếm 73,1%, tiếp theo là từ 2 đến 6 tháng chiếm tỷ 24,7%, trên 6 tháng là 2,2%, bệnh nhân chẩn đoán mắc bệnh dưới 2 tháng có tỷ lệ SGA B cao nhất, bệnh nhân mắc bệnh trên 6 tháng có tỷ lệ SGA C cao nhất.</w:t>
      </w:r>
    </w:p>
    <w:p w14:paraId="325D1B57" w14:textId="450E1560" w:rsidR="00FF1E30" w:rsidRPr="00CD7980" w:rsidRDefault="00FF1E30" w:rsidP="0005419D">
      <w:pPr>
        <w:spacing w:before="160"/>
      </w:pPr>
      <w:r>
        <w:t xml:space="preserve">Kết quả này </w:t>
      </w:r>
      <w:r w:rsidR="009B7A99">
        <w:t>phản ánh</w:t>
      </w:r>
      <w:r>
        <w:t xml:space="preserve"> </w:t>
      </w:r>
      <w:r w:rsidR="00583B67">
        <w:t>hiện nay bệnh nhân lao thường được chẩn đoán sớm</w:t>
      </w:r>
      <w:r w:rsidR="00B715AD">
        <w:t xml:space="preserve"> nên </w:t>
      </w:r>
      <w:r w:rsidR="006D7A52">
        <w:t>bệnh nhân mắc</w:t>
      </w:r>
      <w:r w:rsidR="00FA49AF">
        <w:t xml:space="preserve"> SDD tập trung ở </w:t>
      </w:r>
      <w:r w:rsidR="00B715AD">
        <w:t>bệnh nhân lao chẩn đoán dưới 2 tháng là cao nhất</w:t>
      </w:r>
      <w:r w:rsidR="00747640">
        <w:t xml:space="preserve"> và giảm dần theo thời gian chẩn đoán</w:t>
      </w:r>
      <w:r w:rsidR="00B715AD">
        <w:t>.</w:t>
      </w:r>
      <w:r w:rsidR="005E56CE">
        <w:t xml:space="preserve"> Đánh giá SDD theo BMI, không có bệnh nhân lao</w:t>
      </w:r>
      <w:r w:rsidR="004B3BEB">
        <w:t xml:space="preserve"> phổi mới</w:t>
      </w:r>
      <w:r w:rsidR="001845C2">
        <w:t xml:space="preserve"> chẩn đoán sau 6 tháng</w:t>
      </w:r>
      <w:r w:rsidR="005E56CE">
        <w:t xml:space="preserve"> </w:t>
      </w:r>
      <w:r w:rsidR="004B3BEB">
        <w:t>mắc SDD độ III</w:t>
      </w:r>
      <w:r w:rsidR="001845C2">
        <w:t>, tương tự với SDD dựa trên SGA chỉ có 15,4% (2 bệnh nhân) thuộc SGA C.</w:t>
      </w:r>
    </w:p>
    <w:p w14:paraId="0FCE8DA0" w14:textId="318195E9" w:rsidR="00B02FA7" w:rsidRPr="00C57DFE" w:rsidRDefault="00B02FA7" w:rsidP="001247DF">
      <w:pPr>
        <w:pStyle w:val="Heading2"/>
      </w:pPr>
      <w:bookmarkStart w:id="107" w:name="_Toc134606396"/>
      <w:r>
        <w:t>4.</w:t>
      </w:r>
      <w:r w:rsidR="006F4379">
        <w:t>2</w:t>
      </w:r>
      <w:r>
        <w:t>. Tình trạng dinh dưỡng và các yếu tố liên quan của đối tượng nghiên cứu</w:t>
      </w:r>
      <w:bookmarkEnd w:id="107"/>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0784467A" w:rsidR="00944FC3" w:rsidRDefault="00944FC3" w:rsidP="00E86D14">
      <w:pPr>
        <w:tabs>
          <w:tab w:val="left" w:pos="2400"/>
        </w:tabs>
      </w:pPr>
      <w:r>
        <w:t>Đ</w:t>
      </w:r>
      <w:r>
        <w:t>ánh giá mối liên quan giữa nhóm tuổi với TTDD theo BMI, nhóm &lt;60 tuổi có tỷ lệ bệnh nhân SDD là 35,7% cao hơn nhóm ≥60 tuổi là 31,7%; tuy nhiên, sự khác biệt không có ý nghĩa thống kê với p=0,628. Theo SGA, nhóm &lt;60 tuổi có tỷ lệ bệnh nhân SDD là 41,1% cao hơn nhóm ≥60 tuổi là 29,3%. sự khác biệt có ý nghĩa thống kê với p=0,094.</w:t>
      </w:r>
    </w:p>
    <w:p w14:paraId="2311A19A" w14:textId="6FE8930A" w:rsidR="00F1196C" w:rsidRDefault="00856E92" w:rsidP="00E63E9B">
      <w:pPr>
        <w:tabs>
          <w:tab w:val="left" w:pos="2400"/>
        </w:tabs>
        <w:spacing w:before="160"/>
      </w:pPr>
      <w:r>
        <w:t xml:space="preserve">Kết quả nghiên cứu </w:t>
      </w:r>
      <w:r w:rsidR="00F44251">
        <w:t>này</w:t>
      </w:r>
      <w:r>
        <w:t xml:space="preserve"> khác so với nghiên cứu của </w:t>
      </w:r>
      <w:r w:rsidR="004A1638">
        <w:t xml:space="preserve">Đoàn Duy Tân </w:t>
      </w:r>
      <w:r w:rsidR="00434837">
        <w:t>(2021)</w:t>
      </w:r>
      <w:r w:rsidR="008B0684">
        <w:t xml:space="preserve"> </w:t>
      </w:r>
      <w:r w:rsidR="001B0BAB" w:rsidRPr="001B0BAB">
        <w:t>thấy mối</w:t>
      </w:r>
      <w:r w:rsidR="001B0BAB">
        <w:t xml:space="preserve"> </w:t>
      </w:r>
      <w:r w:rsidR="001B0BAB" w:rsidRPr="001B0BAB">
        <w:t>liên quan có tính khuynh hướng giữa SDD</w:t>
      </w:r>
      <w:r w:rsidR="001B0BAB">
        <w:t xml:space="preserve"> </w:t>
      </w:r>
      <w:r w:rsidR="001B0BAB" w:rsidRPr="001B0BAB">
        <w:t>theo phương pháp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A5411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54117">
        <w:t>[8]</w:t>
      </w:r>
      <w:r w:rsidR="00A54117">
        <w:fldChar w:fldCharType="end"/>
      </w:r>
      <w:r w:rsidR="001B0BAB">
        <w:t>.</w:t>
      </w:r>
      <w:r w:rsidR="003E4B71">
        <w:t xml:space="preserve"> </w:t>
      </w:r>
      <w:r w:rsidR="00C32535">
        <w:t>Nguyên nhân c</w:t>
      </w:r>
      <w:r w:rsidR="00433C6A">
        <w:t>ó</w:t>
      </w:r>
      <w:r w:rsidR="00C32535">
        <w:t xml:space="preserve"> sự khác nhau này là do nghiên cứu trê</w:t>
      </w:r>
      <w:r w:rsidR="00575CB0">
        <w:t xml:space="preserve">n </w:t>
      </w:r>
      <w:r w:rsidR="005D2CBD">
        <w:t xml:space="preserve">có </w:t>
      </w:r>
      <w:r w:rsidR="005D2CBD">
        <w:lastRenderedPageBreak/>
        <w:t>mẫu nghiên cứu ít hơn</w:t>
      </w:r>
      <w:r w:rsidR="00575CB0">
        <w:t xml:space="preserve">, tuổi trung bình của bệnh nhân </w:t>
      </w:r>
      <w:r w:rsidR="00E25190">
        <w:t xml:space="preserve">trong nghiên cứu </w:t>
      </w:r>
      <w:r w:rsidR="00941D28">
        <w:t>thấp hơn so với nghiên cứu này của chúng tôi</w:t>
      </w:r>
      <w:r w:rsidR="00C32535">
        <w:t>.</w:t>
      </w:r>
      <w:r w:rsidR="00A54117">
        <w:t xml:space="preserve"> </w:t>
      </w:r>
      <w:r w:rsidR="00A30E71">
        <w:t>Nhưng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 0,212 </w: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 </w:instrText>
      </w:r>
      <w:r w:rsidR="00F3730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F3730C">
        <w:instrText xml:space="preserve"> ADDIN EN.CITE.DATA </w:instrText>
      </w:r>
      <w:r w:rsidR="00F3730C">
        <w:fldChar w:fldCharType="end"/>
      </w:r>
      <w:r w:rsidR="00F3730C">
        <w:fldChar w:fldCharType="separate"/>
      </w:r>
      <w:r w:rsidR="00F3730C">
        <w:t>[10]</w:t>
      </w:r>
      <w:r w:rsidR="00F3730C">
        <w:fldChar w:fldCharType="end"/>
      </w:r>
      <w:r w:rsidR="00903019">
        <w:t>.</w:t>
      </w:r>
      <w:r w:rsidR="00CC500E">
        <w:t xml:space="preserve"> </w:t>
      </w:r>
      <w:r w:rsidR="001A1E4D">
        <w:t>Tương đồng với kết quả nghiên cứu của một số tác giả nước ngoài cũng chưa thấy mối liên quan giữa tuổi và tình trạng SDD</w:t>
      </w:r>
      <w:r w:rsidR="00C772D4">
        <w:t xml:space="preserve"> </w:t>
      </w:r>
      <w:r w:rsidR="001A1E4D">
        <w:t>ở bệnh nhân lao</w:t>
      </w:r>
      <w:r w:rsidR="000439F8">
        <w:t xml:space="preserve"> 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E55C24">
        <w:t xml:space="preserve"> chưa thấy sự khác biệt giữa nhóm tuổi ≥65 tuổi và &lt;65 tuổi (</w:t>
      </w:r>
      <w:r w:rsidR="0070311F">
        <w:t>p=</w:t>
      </w:r>
      <w:r w:rsidR="00E55C24">
        <w:t>0,777)</w:t>
      </w:r>
      <w:r w:rsidR="003609FE">
        <w:t xml:space="preserve"> </w:t>
      </w:r>
      <w:r w:rsidR="002F318F">
        <w:fldChar w:fldCharType="begin"/>
      </w:r>
      <w:r w:rsidR="002F318F">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2F318F">
        <w:t>[50]</w:t>
      </w:r>
      <w:r w:rsidR="002F318F">
        <w:fldChar w:fldCharType="end"/>
      </w:r>
      <w:r w:rsidR="00E55C24">
        <w:t xml:space="preserve">; </w:t>
      </w:r>
      <w:r w:rsidR="00360DBD" w:rsidRPr="00360DBD">
        <w:t>Beatrice</w:t>
      </w:r>
      <w:r w:rsidR="00360DBD">
        <w:t xml:space="preserve"> </w:t>
      </w:r>
      <w:r w:rsidR="00360DBD" w:rsidRPr="00360DBD">
        <w:t>B.</w:t>
      </w:r>
      <w:r w:rsidR="00360DBD">
        <w:t xml:space="preserve"> </w:t>
      </w:r>
      <w:r w:rsidR="00360DBD" w:rsidRPr="00360DBD">
        <w:t>Musuenge</w:t>
      </w:r>
      <w:r w:rsidR="00360DBD">
        <w:t xml:space="preserve"> (</w:t>
      </w:r>
      <w:r w:rsidR="00360DBD" w:rsidRPr="00360DBD">
        <w:t>2020</w:t>
      </w:r>
      <w:r w:rsidR="00360DBD">
        <w:t>)</w:t>
      </w:r>
      <w:r w:rsidR="00761D10">
        <w:t xml:space="preserve"> đánh giá theo BMI</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 </w:instrText>
      </w:r>
      <w:r w:rsidR="004669ED">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669ED">
        <w:instrText xml:space="preserve"> ADDIN EN.CITE.DATA </w:instrText>
      </w:r>
      <w:r w:rsidR="004669ED">
        <w:fldChar w:fldCharType="end"/>
      </w:r>
      <w:r w:rsidR="004669ED">
        <w:fldChar w:fldCharType="separate"/>
      </w:r>
      <w:r w:rsidR="004669ED">
        <w:t>[51]</w:t>
      </w:r>
      <w:r w:rsidR="004669ED">
        <w:fldChar w:fldCharType="end"/>
      </w:r>
      <w:r w:rsidR="00362A61">
        <w:t xml:space="preserve">; </w:t>
      </w:r>
      <w:r w:rsidR="008C1627">
        <w:t>SanchitaSubedi (2019)</w:t>
      </w:r>
      <w:r w:rsidR="00C83E24">
        <w:t xml:space="preserve"> đánh giá theo SGA</w:t>
      </w:r>
      <w:r w:rsidR="008C1627">
        <w:t xml:space="preserve"> nghiên cứu chia thành nhóm ≥50 tuổi và &lt;50 tuổi </w:t>
      </w:r>
      <w:r w:rsidR="0098630B">
        <w:t>cho</w:t>
      </w:r>
      <w:r w:rsidR="008C1627">
        <w:t xml:space="preserve"> kết quả </w:t>
      </w:r>
      <w:r w:rsidR="0070311F">
        <w:t>p=</w:t>
      </w:r>
      <w:r w:rsidR="008C1627">
        <w:t>0,095</w:t>
      </w:r>
      <w:r w:rsidR="004669ED">
        <w:t xml:space="preserve"> </w:t>
      </w:r>
      <w:r w:rsidR="00337C35">
        <w:fldChar w:fldCharType="begin"/>
      </w:r>
      <w:r w:rsidR="00337C35">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337C35">
        <w:t>[54]</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537F5F17" w:rsidR="00026290" w:rsidRDefault="00390647" w:rsidP="00026290">
      <w:r>
        <w:t>Đ</w:t>
      </w:r>
      <w:r w:rsidR="00026290">
        <w:t>ánh giá mối liên quan giữa giới và TTDD theo BMI, bệnh nhân nam mắc SDD chiếm 34,4% cao hơn không nhiều so với bệnh nhân nữ mắc SDD là 34,3%, sự khác biệt không có ý nghĩa thống kê với p=1,000. Theo SGA, bệnh nhân nam mắc SDD là 38,8% cao hơn không đáng kể so với bệnh nhân nữ mắc SDD là 32.8%, sự khác biệt không có ý nghĩa thống kê với p=0,474.</w:t>
      </w:r>
    </w:p>
    <w:p w14:paraId="4EF25936" w14:textId="735AF8DA" w:rsidR="005E7B5A" w:rsidRPr="00205FF2" w:rsidRDefault="00650B35" w:rsidP="00205FF2">
      <w:r>
        <w:t xml:space="preserve">Kết quả nghiên cứu của chúng tôi tương tự các nghiên cứu trong và ngoài nước. </w:t>
      </w:r>
      <w:r w:rsidR="00967304">
        <w:t>Theo Lê Thị Thủy (2019), tỷ lệ SDD</w:t>
      </w:r>
      <w:r w:rsidR="008F1200">
        <w:t xml:space="preserve"> theo SGA</w:t>
      </w:r>
      <w:r w:rsidR="00967304">
        <w:t xml:space="preserve"> ở nữ là 58,3% cao hơn nam 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 </w:instrText>
      </w:r>
      <w:r w:rsidR="00A15E5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A15E53">
        <w:instrText xml:space="preserve"> ADDIN EN.CITE.DATA </w:instrText>
      </w:r>
      <w:r w:rsidR="00A15E53">
        <w:fldChar w:fldCharType="end"/>
      </w:r>
      <w:r w:rsidR="00A15E53">
        <w:fldChar w:fldCharType="separate"/>
      </w:r>
      <w:r w:rsidR="00A15E53">
        <w:t>[10]</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9F6EFA">
        <w:t>(</w:t>
      </w:r>
      <w:r w:rsidR="0070311F">
        <w:t>p=</w:t>
      </w:r>
      <w:r w:rsidR="009F6EFA">
        <w:t>0,769)</w:t>
      </w:r>
      <w:r w:rsidR="00DD63A4">
        <w:t xml:space="preserve"> </w:t>
      </w:r>
      <w:r w:rsidR="00570C73">
        <w:fldChar w:fldCharType="begin"/>
      </w:r>
      <w:r w:rsidR="00570C73">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570C73">
        <w:t>[50]</w:t>
      </w:r>
      <w:r w:rsidR="00570C73">
        <w:fldChar w:fldCharType="end"/>
      </w:r>
      <w:r w:rsidR="00C80E4F">
        <w:t>; đ</w:t>
      </w:r>
      <w:r w:rsidR="00304F9A">
        <w:t xml:space="preserve">ánh giá TTDD theo </w:t>
      </w:r>
      <w:r w:rsidR="0070215D">
        <w:t>BMI</w:t>
      </w:r>
      <w:r w:rsidR="00304F9A">
        <w:t xml:space="preserve"> của</w:t>
      </w:r>
      <w:r w:rsidR="002266EA">
        <w:t xml:space="preserve"> </w:t>
      </w:r>
      <w:r w:rsidR="00DE0398">
        <w:t xml:space="preserve">Beatrice B. Musuenge (2020), </w:t>
      </w:r>
      <w:r w:rsidR="00ED5B61">
        <w:t xml:space="preserve">không thấy sự khác biệt giữa nam và nữ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 </w:instrText>
      </w:r>
      <w:r w:rsidR="00482756">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482756">
        <w:instrText xml:space="preserve"> ADDIN EN.CITE.DATA </w:instrText>
      </w:r>
      <w:r w:rsidR="00482756">
        <w:fldChar w:fldCharType="end"/>
      </w:r>
      <w:r w:rsidR="00482756">
        <w:fldChar w:fldCharType="separate"/>
      </w:r>
      <w:r w:rsidR="00482756">
        <w:t>[51]</w:t>
      </w:r>
      <w:r w:rsidR="00482756">
        <w:fldChar w:fldCharType="end"/>
      </w:r>
      <w:r w:rsidR="00FD2B7C">
        <w:t xml:space="preserve">; </w:t>
      </w:r>
      <w:r w:rsidR="00D97B40">
        <w:t xml:space="preserve">đánh giá TTDD theo SGA, </w:t>
      </w:r>
      <w:r w:rsidR="00D97B40">
        <w:lastRenderedPageBreak/>
        <w:t>S</w:t>
      </w:r>
      <w:r w:rsidR="002829C5">
        <w:t>a</w:t>
      </w:r>
      <w:r w:rsidR="00D97B40">
        <w:t xml:space="preserve">nchitaSubedi (2029) cho kết quả </w:t>
      </w:r>
      <w:r w:rsidR="0070311F">
        <w:t>p=</w:t>
      </w:r>
      <w:r w:rsidR="00D97B40">
        <w:t>0,274 thể hiện không có mối liên quan giữa giới và tỷ lệ SDD theo BMI</w:t>
      </w:r>
      <w:r w:rsidR="00482756">
        <w:t xml:space="preserve"> </w:t>
      </w:r>
      <w:r w:rsidR="00374D43">
        <w:fldChar w:fldCharType="begin"/>
      </w:r>
      <w:r w:rsidR="00374D43">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374D43">
        <w:t>[54]</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A473880" w14:textId="7C78F0F7" w:rsidR="004F5C29" w:rsidRDefault="0064776B" w:rsidP="004F5C29">
      <w:r>
        <w:t xml:space="preserve">Đánh giá TTDD theo BMI, lao động tự do có tỷ lệ bệnh nhân SDD là </w:t>
      </w:r>
      <w:r w:rsidRPr="00A615D6">
        <w:t>41</w:t>
      </w:r>
      <w:r>
        <w:t>,</w:t>
      </w:r>
      <w:r w:rsidRPr="00A615D6">
        <w:t>5%</w:t>
      </w:r>
      <w:r>
        <w:t xml:space="preserve"> cao hơn 1,48 lần các nghề nghiệp khác là </w:t>
      </w:r>
      <w:r w:rsidRPr="004728E8">
        <w:t>28</w:t>
      </w:r>
      <w:r>
        <w:t>,</w:t>
      </w:r>
      <w:r w:rsidRPr="004728E8">
        <w:t>0</w:t>
      </w:r>
      <w:r>
        <w:t xml:space="preserve">%, </w:t>
      </w:r>
      <w:r w:rsidR="0070311F">
        <w:t>OR=</w:t>
      </w:r>
      <w:r>
        <w:t>0,548, khoảng tin cậy 95% của OR là 0,324-0,</w:t>
      </w:r>
      <w:r w:rsidRPr="002A1DCE">
        <w:t>9</w:t>
      </w:r>
      <w:r>
        <w:t xml:space="preserve">30, sự khác biệt có ý nghĩa thống kê với </w:t>
      </w:r>
      <w:r w:rsidR="0070311F">
        <w:t>p=</w:t>
      </w:r>
      <w:r>
        <w:t xml:space="preserve">0,035. Đánh giá TTDD theo SGA, lao động tự do có tỷ lệ bệnh nhân SDD là </w:t>
      </w:r>
      <w:r w:rsidRPr="00792BD3">
        <w:t>43</w:t>
      </w:r>
      <w:r>
        <w:t>,</w:t>
      </w:r>
      <w:r w:rsidRPr="00792BD3">
        <w:t>2%</w:t>
      </w:r>
      <w:r>
        <w:t xml:space="preserve"> cao hơn các nghề nghiệp khác là </w:t>
      </w:r>
      <w:r w:rsidRPr="002E30BF">
        <w:t>31</w:t>
      </w:r>
      <w:r>
        <w:t>,</w:t>
      </w:r>
      <w:r w:rsidRPr="002E30BF">
        <w:t>8%</w:t>
      </w:r>
      <w:r>
        <w:t xml:space="preserve">, tuy nhiên sự khác biệt </w:t>
      </w:r>
      <w:r w:rsidR="00CC2E0F">
        <w:t>không có ý nghĩa</w:t>
      </w:r>
      <w:r>
        <w:t xml:space="preserve"> thống kê với </w:t>
      </w:r>
      <w:r w:rsidR="0070311F">
        <w:t>p=</w:t>
      </w:r>
      <w:r>
        <w:t>0,083.</w:t>
      </w:r>
    </w:p>
    <w:p w14:paraId="2E8AE4CB" w14:textId="083DFB3E" w:rsidR="002050E1" w:rsidRPr="004F5C29"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là 58,9%, công nhân viên chức là 45,7%, thấp nhất là học sinh – sinh  viên tỷ lệ SDD là 44,7%,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 </w:instrText>
      </w:r>
      <w:r w:rsidR="002D25E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2D25EB">
        <w:instrText xml:space="preserve"> ADDIN EN.CITE.DATA </w:instrText>
      </w:r>
      <w:r w:rsidR="002D25EB">
        <w:fldChar w:fldCharType="end"/>
      </w:r>
      <w:r w:rsidR="002D25EB">
        <w:fldChar w:fldCharType="separate"/>
      </w:r>
      <w:r w:rsidR="002D25EB">
        <w:t>[10]</w:t>
      </w:r>
      <w:r w:rsidR="002D25EB">
        <w:fldChar w:fldCharType="end"/>
      </w:r>
      <w:r w:rsidR="00D87A84">
        <w:t xml:space="preserve">. </w:t>
      </w:r>
      <w:r w:rsidR="003E2581">
        <w:t xml:space="preserve">Theo Beatrice B. Musuenge </w:t>
      </w:r>
      <w:r w:rsidR="00A63D47">
        <w:t xml:space="preserve">(2020), </w:t>
      </w:r>
      <w:r w:rsidR="00D459DC">
        <w:t xml:space="preserve">đánh giá </w:t>
      </w:r>
      <w:r w:rsidR="00AE46E3">
        <w:t xml:space="preserve">TTDD </w:t>
      </w:r>
      <w:r w:rsidR="00D459DC">
        <w:t>theo BMI</w:t>
      </w:r>
      <w:r w:rsidR="00AE46E3">
        <w:t xml:space="preserve"> ở 3 nhóm công việc ổn định, lao động tự do và thất nghiệp không thấy có mối liên hệ 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 </w:instrText>
      </w:r>
      <w:r w:rsidR="002D25EB">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2D25EB">
        <w:instrText xml:space="preserve"> ADDIN EN.CITE.DATA </w:instrText>
      </w:r>
      <w:r w:rsidR="002D25EB">
        <w:fldChar w:fldCharType="end"/>
      </w:r>
      <w:r w:rsidR="002D25EB">
        <w:fldChar w:fldCharType="separate"/>
      </w:r>
      <w:r w:rsidR="002D25EB">
        <w:t>[51]</w:t>
      </w:r>
      <w:r w:rsidR="002D25EB">
        <w:fldChar w:fldCharType="end"/>
      </w:r>
      <w:r w:rsidR="00AE46E3">
        <w:t>.</w:t>
      </w:r>
      <w:r w:rsidR="00153271">
        <w:t xml:space="preserve"> Bedru Hussien (2019)</w:t>
      </w:r>
      <w:r w:rsidR="00AE46E3">
        <w:t xml:space="preserve"> </w:t>
      </w:r>
      <w:r w:rsidR="00153271">
        <w:t>giữa nhóm có việc làm và thất nghiệp thấy rằng có liên quan với tình trạng SDD theo BM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 </w:instrText>
      </w:r>
      <w:r w:rsidR="00425FCC">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425FCC">
        <w:instrText xml:space="preserve"> ADDIN EN.CITE.DATA </w:instrText>
      </w:r>
      <w:r w:rsidR="00425FCC">
        <w:fldChar w:fldCharType="end"/>
      </w:r>
      <w:r w:rsidR="00425FCC">
        <w:fldChar w:fldCharType="separate"/>
      </w:r>
      <w:r w:rsidR="00425FCC">
        <w:t>[18]</w:t>
      </w:r>
      <w:r w:rsidR="00425FCC">
        <w:fldChar w:fldCharType="end"/>
      </w:r>
      <w:r w:rsidR="00153271">
        <w:t>.</w:t>
      </w:r>
      <w:r w:rsidR="007F30D5">
        <w:t xml:space="preserve"> Tuy có sự khác nhau tương đối giữa các nhóm so sánh nhưng kết quả nghiên cứu của chúng tôi tương đồng với các nghiên cứu trên.</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578F0422" w:rsidR="009C3EC8" w:rsidRDefault="00E47A2C" w:rsidP="009C3EC8">
      <w:r>
        <w:t>Đ</w:t>
      </w:r>
      <w:r>
        <w:t xml:space="preserve">ánh giá mối liên quan giữa khu vực địa lý và TTDD theo BMI, tỷ lệ bệnh nhân SDD ở khu vực thành phố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Theo SGA, tỷ lệ bệnh nhân SDD ở khu vực thành phố là </w:t>
      </w:r>
      <w:r w:rsidRPr="006B18A8">
        <w:t>3</w:t>
      </w:r>
      <w:r>
        <w:t>4,3</w:t>
      </w:r>
      <w:r w:rsidRPr="006B18A8">
        <w:t>%</w:t>
      </w:r>
      <w:r>
        <w:t xml:space="preserve"> thấp hơn </w:t>
      </w:r>
      <w:r>
        <w:lastRenderedPageBreak/>
        <w:t xml:space="preserve">không nhiều so với khu vực nông thôn và hải đảo là </w:t>
      </w:r>
      <w:r w:rsidRPr="00D16334">
        <w:t>3</w:t>
      </w:r>
      <w:r>
        <w:t>9,3</w:t>
      </w:r>
      <w:r w:rsidRPr="00D16334">
        <w:t>%</w:t>
      </w:r>
      <w:r>
        <w:t>, sự khác biệt không có ý nghĩa thống kê với p=0,497</w:t>
      </w:r>
      <w:r w:rsidR="002A4607">
        <w:t>.</w:t>
      </w:r>
    </w:p>
    <w:p w14:paraId="170AE355" w14:textId="3DD3B5D2" w:rsidR="0084300B" w:rsidRPr="009C3EC8" w:rsidRDefault="00FF27A6" w:rsidP="009C3EC8">
      <w:r>
        <w:t>N</w:t>
      </w:r>
      <w:r w:rsidR="008F4194">
        <w:t>ghiên cứu mối liên quan giữa khu vực địa lý và TTDD</w:t>
      </w:r>
      <w:r>
        <w:t xml:space="preserve"> của chúng tôi không thấy có ý nghĩa thống kê,</w:t>
      </w:r>
      <w:r w:rsidR="008F4194">
        <w:t xml:space="preserve"> kết quả</w:t>
      </w:r>
      <w:r>
        <w:t xml:space="preserve"> này</w:t>
      </w:r>
      <w:r w:rsidR="008F4194">
        <w:t xml:space="preserve"> tương đồng với các nghiên cứu trong và ngoài nước. </w:t>
      </w:r>
      <w:r w:rsidR="007E6DCF">
        <w:t>Nghiên cứu của Lê Thị Thủy (2019)</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 </w:instrText>
      </w:r>
      <w:r w:rsidR="00B66B6B">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B66B6B">
        <w:instrText xml:space="preserve"> ADDIN EN.CITE.DATA </w:instrText>
      </w:r>
      <w:r w:rsidR="00B66B6B">
        <w:fldChar w:fldCharType="end"/>
      </w:r>
      <w:r w:rsidR="00B66B6B">
        <w:fldChar w:fldCharType="separate"/>
      </w:r>
      <w:r w:rsidR="00B66B6B">
        <w:t>[10]</w:t>
      </w:r>
      <w:r w:rsidR="00B66B6B">
        <w:fldChar w:fldCharType="end"/>
      </w:r>
      <w:r w:rsidR="00433B7C">
        <w:t>.</w:t>
      </w:r>
      <w:r w:rsidR="001B79BF">
        <w:t xml:space="preserve"> </w:t>
      </w:r>
      <w:r w:rsidR="002A3CE4">
        <w:t xml:space="preserve">Theo </w:t>
      </w:r>
      <w:r w:rsidR="00AE4303">
        <w:t xml:space="preserve">Beatrice B. Musueng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647CC2">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 </w:instrText>
      </w:r>
      <w:r w:rsidR="008A1BB2">
        <w:fldChar w:fldCharType="begin">
          <w:fldData xml:space="preserve">PEVuZE5vdGU+PENpdGU+PEF1dGhvcj5NdXN1ZW5nZTwvQXV0aG9yPjxZZWFyPjIwMjA8L1llYXI+
PFJlY051bT45NzwvUmVjTnVtPjxEaXNwbGF5VGV4dD5bNTF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8A1BB2">
        <w:instrText xml:space="preserve"> ADDIN EN.CITE.DATA </w:instrText>
      </w:r>
      <w:r w:rsidR="008A1BB2">
        <w:fldChar w:fldCharType="end"/>
      </w:r>
      <w:r w:rsidR="008A1BB2">
        <w:fldChar w:fldCharType="separate"/>
      </w:r>
      <w:r w:rsidR="008A1BB2">
        <w:t>[51]</w:t>
      </w:r>
      <w:r w:rsidR="008A1BB2">
        <w:fldChar w:fldCharType="end"/>
      </w:r>
      <w:r w:rsidR="00C90BB3">
        <w:t xml:space="preserve">. </w:t>
      </w:r>
      <w:r w:rsidR="00D10616">
        <w:t xml:space="preserve">Tương tự </w:t>
      </w:r>
      <w:r w:rsidR="0030381A">
        <w:t xml:space="preserve">Bedrru Hussien </w:t>
      </w:r>
      <w:r w:rsidR="00846CD3">
        <w:t>(2019) cũng không thấy mối liên quan giữa</w:t>
      </w:r>
      <w:r w:rsidR="00845B4C">
        <w:t xml:space="preserve"> </w:t>
      </w:r>
      <w:r w:rsidR="008E3A45">
        <w:t>các khu vực địa lý với TTDD theo BMI</w:t>
      </w:r>
      <w:r w:rsidR="008A1BB2">
        <w:t xml:space="preserve"> </w: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 </w:instrText>
      </w:r>
      <w:r w:rsidR="00941E9F">
        <w:fldChar w:fldCharType="begin">
          <w:fldData xml:space="preserve">PEVuZE5vdGU+PENpdGU+PEF1dGhvcj5IdXNzaWVuPC9BdXRob3I+PFllYXI+MjAxOTwvWWVhcj48
UmVjTnVtPjk0PC9SZWNOdW0+PERpc3BsYXlUZXh0PlsxO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941E9F">
        <w:instrText xml:space="preserve"> ADDIN EN.CITE.DATA </w:instrText>
      </w:r>
      <w:r w:rsidR="00941E9F">
        <w:fldChar w:fldCharType="end"/>
      </w:r>
      <w:r w:rsidR="00941E9F">
        <w:fldChar w:fldCharType="separate"/>
      </w:r>
      <w:r w:rsidR="00941E9F">
        <w:t>[18]</w:t>
      </w:r>
      <w:r w:rsidR="00941E9F">
        <w:fldChar w:fldCharType="end"/>
      </w:r>
      <w:r w:rsidR="008E3A45">
        <w:t>.</w:t>
      </w:r>
      <w:r w:rsidR="007A73DE">
        <w:t xml:space="preserve"> SanchitaSubedi (2019)</w:t>
      </w:r>
      <w:r w:rsidR="002579BE">
        <w:t xml:space="preserve"> cho </w:t>
      </w:r>
      <w:r w:rsidR="007A73DE">
        <w:t xml:space="preserve">kết quả </w:t>
      </w:r>
      <w:r w:rsidR="0070311F">
        <w:t>p=</w:t>
      </w:r>
      <w:r w:rsidR="007A73DE">
        <w:t>0,242</w:t>
      </w:r>
      <w:r w:rsidR="00117201">
        <w:t>, không thấy mối liên quan giữa khu vực địa lý với TTDD theo SGA</w:t>
      </w:r>
      <w:r w:rsidR="00941E9F">
        <w:t xml:space="preserve"> </w:t>
      </w:r>
      <w:r w:rsidR="00941E9F">
        <w:fldChar w:fldCharType="begin"/>
      </w:r>
      <w:r w:rsidR="00941E9F">
        <w:instrText xml:space="preserve"> ADDIN EN.CITE &lt;EndNote&gt;&lt;Cite&gt;&lt;Author&gt;SanchitaSubedi&lt;/Author&gt;&lt;Year&gt;2019&lt;/Year&gt;&lt;RecNum&gt;89&lt;/RecNum&gt;&lt;DisplayText&gt;[54]&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941E9F">
        <w:t>[54]</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0C2B47BE" w:rsidR="004641CF" w:rsidRDefault="004641CF" w:rsidP="00B858F7">
      <w:pPr>
        <w:tabs>
          <w:tab w:val="left" w:pos="2400"/>
        </w:tabs>
      </w:pPr>
      <w:r>
        <w:t>Đ</w:t>
      </w:r>
      <w:r>
        <w:t xml:space="preserve">ánh giá mối liên quan giữa thời gian phát hiện lao phổi với TTDD theo BMI, bệnh nhân có thời gian phát hiện bệnh trước 2 tháng có tỷ lệ SDD là </w:t>
      </w:r>
      <w:r w:rsidRPr="006B18A8">
        <w:t>32</w:t>
      </w:r>
      <w:r>
        <w:t>,3</w:t>
      </w:r>
      <w:r w:rsidRPr="006B18A8">
        <w:t>%</w:t>
      </w:r>
      <w:r>
        <w:t xml:space="preserve"> thấp hơn bệnh nhân có thời gian phát hiện bệnh từ 2 tháng trở lên là 41,8</w:t>
      </w:r>
      <w:r w:rsidRPr="00D16334">
        <w:t>%</w:t>
      </w:r>
      <w:r>
        <w:t xml:space="preserve">, tuy nhiên, sự khác biệt không có ý nghĩa thống kê với p=0,250. Theo SGA, bệnh nhân có thời gian phát hiện bệnh trước 2 tháng có tỷ lệ SDD là </w:t>
      </w:r>
      <w:r w:rsidRPr="006B18A8">
        <w:t>3</w:t>
      </w:r>
      <w:r>
        <w:t>4,9</w:t>
      </w:r>
      <w:r w:rsidRPr="006B18A8">
        <w:t>%</w:t>
      </w:r>
      <w:r>
        <w:t xml:space="preserve"> thấp hơn bệnh nhân có thời gian phát hiện bệnh từ 2 tháng trở lên là 45,5</w:t>
      </w:r>
      <w:r w:rsidRPr="00D16334">
        <w:t>%</w:t>
      </w:r>
      <w:r>
        <w:t>, sự khác biệt không có ý nghĩa thống kê với p=0,202.</w:t>
      </w:r>
    </w:p>
    <w:p w14:paraId="01677C4C" w14:textId="7B6EA001" w:rsidR="000061EE" w:rsidRDefault="000061EE" w:rsidP="000061EE">
      <w:pPr>
        <w:pStyle w:val="Heading3"/>
      </w:pPr>
      <w:r>
        <w:t>4.2.</w:t>
      </w:r>
      <w:r w:rsidR="00427E75">
        <w:t>6</w:t>
      </w:r>
      <w:r>
        <w:t xml:space="preserve">. Mối liên quan giữa </w:t>
      </w:r>
      <w:r w:rsidR="00EE22E6">
        <w:t>tiền sử bệnh lý</w:t>
      </w:r>
      <w:r>
        <w:t xml:space="preserve"> và tình trạng dinh dưỡng</w:t>
      </w:r>
    </w:p>
    <w:p w14:paraId="237D9B90" w14:textId="546728F1" w:rsidR="00834144" w:rsidRDefault="00AD3C2A" w:rsidP="00834144">
      <w:r>
        <w:t>Đ</w:t>
      </w:r>
      <w:r w:rsidRPr="00AD3C2A">
        <w:t xml:space="preserve">ánh giá TTDD theo BMI, bệnh nhân không có tiền sử bệnh lý mạn tính có tỷ lệ SDD là 40,0% cao hơn bệnh nhân có tiền sử bệnh lý mạn tính là 28,3%, tuy nhiên, sự khác biệt </w:t>
      </w:r>
      <w:r w:rsidR="00CC2E0F">
        <w:t>không có ý nghĩa</w:t>
      </w:r>
      <w:r w:rsidRPr="00AD3C2A">
        <w:t xml:space="preserve"> thống kê với </w:t>
      </w:r>
      <w:r w:rsidR="0070311F">
        <w:t>p=</w:t>
      </w:r>
      <w:r w:rsidRPr="00AD3C2A">
        <w:t xml:space="preserve">0,071. Đánh giá TTDD theo </w:t>
      </w:r>
      <w:r w:rsidRPr="00AD3C2A">
        <w:lastRenderedPageBreak/>
        <w:t>SGA, bệnh nhân không có tiền sử bệnh lý mạn tính có tỷ lệ SDD là 43,8%</w:t>
      </w:r>
      <w:r w:rsidR="007B1C6F">
        <w:t xml:space="preserve">, </w:t>
      </w:r>
      <w:r w:rsidRPr="00AD3C2A">
        <w:t xml:space="preserve">bệnh nhân có tiền sử bệnh lý mạn tính là 30%, </w:t>
      </w:r>
      <w:r w:rsidR="0070311F">
        <w:t>OR=</w:t>
      </w:r>
      <w:r w:rsidRPr="00AD3C2A">
        <w:t xml:space="preserve">0,549, khoảng tin cậy 95% của OR là 0,326-0,925, sự khác biệt có ý nghĩa thống kê với </w:t>
      </w:r>
      <w:r w:rsidR="0070311F">
        <w:t>p=</w:t>
      </w:r>
      <w:r w:rsidRPr="00AD3C2A">
        <w:t>0,033</w:t>
      </w:r>
      <w:r w:rsidR="001E4A33">
        <w:t>.</w:t>
      </w:r>
    </w:p>
    <w:p w14:paraId="73949D43" w14:textId="553F738F" w:rsidR="0057190B" w:rsidRPr="00834144" w:rsidRDefault="0057190B" w:rsidP="00834144">
      <w:r>
        <w:t xml:space="preserve">Nghiên cứu của Đoàn Duy Tân </w:t>
      </w:r>
      <w:r w:rsidR="000D419F">
        <w:t xml:space="preserve">(2021), </w:t>
      </w:r>
      <w:r w:rsidR="00FC5BD4" w:rsidRPr="00FC5BD4">
        <w:t xml:space="preserve">những người có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bệnh mạn tính (p=0,039)</w:t>
      </w:r>
      <w:r w:rsidR="0005198D">
        <w:t xml:space="preserve"> </w:t>
      </w:r>
      <w:r w:rsidR="00C31857">
        <w:fldChar w:fldCharType="begin"/>
      </w:r>
      <w:r w:rsidR="00C31857">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C31857">
        <w:t>[8]</w:t>
      </w:r>
      <w:r w:rsidR="00C31857">
        <w:fldChar w:fldCharType="end"/>
      </w:r>
      <w:r w:rsidR="00C31857">
        <w:t xml:space="preserve">. </w:t>
      </w:r>
      <w:r w:rsidR="00D27225">
        <w:t xml:space="preserve">Kết quả nghiên cứu này khác </w:t>
      </w:r>
      <w:r w:rsidR="005C1176">
        <w:t xml:space="preserve">so với kết quả </w:t>
      </w:r>
      <w:r w:rsidR="00D27225">
        <w:t xml:space="preserve">nghiên cứu </w:t>
      </w:r>
      <w:r w:rsidR="005C1176">
        <w:t>của chúng tôi</w:t>
      </w:r>
      <w:r w:rsidR="00046D43">
        <w:t xml:space="preserve"> nguyên nhân có thể do đánh giá trên các bệnh lý mạn tính khác nhau, hơn nữa nghiên cứu trên được thực hiện tại bệnh viện tuyến trung ương nơi có nhiều bệnh nhân diễn biến phức tạp hơn.</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037FC912" w:rsidR="00BF5635" w:rsidRDefault="00BF5635" w:rsidP="00BF5635">
      <w:pPr>
        <w:tabs>
          <w:tab w:val="left" w:pos="2400"/>
        </w:tabs>
      </w:pPr>
      <w:r>
        <w:t>Đ</w:t>
      </w:r>
      <w:r w:rsidRPr="00BF5635">
        <w:t>ánh giá mối liên quan giữa triệu chứng sốt và TTDD theo BMI, bệnh nhân có sốt tỷ lệ mắc SDD là 39,0% cao hơn bệnh nhân không có triệu chứng sốt là 29,4%, sự khác biệt không có ý nghĩa thống kê với p=0,120. Tuy nhiên theo SGA bệnh nhân có triệu chứng sốt có tỷ lệ SDD là 47,2% cao hơn so với bệnh nhân không có triệu chứng sốt là 27,0%, sự khác biệt có ý nghĩa thống kê với p=0,001.</w:t>
      </w:r>
    </w:p>
    <w:p w14:paraId="3ADB7EA0" w14:textId="5F73987B" w:rsidR="00785707" w:rsidRDefault="001F5F87" w:rsidP="00785707">
      <w:pPr>
        <w:tabs>
          <w:tab w:val="left" w:pos="2400"/>
        </w:tabs>
        <w:spacing w:before="160"/>
      </w:pPr>
      <w:r>
        <w:t xml:space="preserve">Nghiên cứu của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7A107B">
        <w:instrText xml:space="preserve"> ADDIN EN.CITE &lt;EndNote&gt;&lt;Cite&gt;&lt;Author&gt;Lin&lt;/Author&gt;&lt;Year&gt;2021&lt;/Year&gt;&lt;RecNum&gt;88&lt;/RecNum&gt;&lt;DisplayText&gt;[50]&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7A107B">
        <w:t>[50]</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 có triệu chứng sốt thì mắc SDD cao hơn theo cả BMI và SGA, điều này có thể giải thích do sốt gây t</w:t>
      </w:r>
      <w:r w:rsidR="002F6329">
        <w:t>ăng chuyển hóa</w:t>
      </w:r>
      <w:r w:rsidR="005B7D00">
        <w:t xml:space="preserve"> </w:t>
      </w:r>
      <w:r w:rsidR="005B7D00" w:rsidRPr="005B7D00">
        <w:t>khoảng 10 đến 12% đối với mỗi 1°C tăng trên 37°C</w:t>
      </w:r>
      <w:r w:rsidR="005B7D00">
        <w:t>.</w:t>
      </w:r>
    </w:p>
    <w:p w14:paraId="77E1C0BC" w14:textId="1F732A0B" w:rsidR="003E37EE" w:rsidRDefault="003E37EE" w:rsidP="003E37EE">
      <w:pPr>
        <w:pStyle w:val="Heading3"/>
      </w:pPr>
      <w:r>
        <w:t>4.2.8. Mối liên quan triệu chứng ran và tình trạng dinh dưỡng</w:t>
      </w:r>
    </w:p>
    <w:p w14:paraId="6156E040" w14:textId="2BC2EC4F" w:rsidR="00407C85" w:rsidRPr="00407C85" w:rsidRDefault="00F25FDC" w:rsidP="00F25FDC">
      <w:pPr>
        <w:tabs>
          <w:tab w:val="left" w:pos="2400"/>
        </w:tabs>
      </w:pPr>
      <w:r>
        <w:t>Đ</w:t>
      </w:r>
      <w:r>
        <w:t>ánh giá mối liên quan giữa triệu chứng có ran với TTDD theo BMI, bệnh nhân triệu chứng ran tỷ lệ SDD là 35,2</w:t>
      </w:r>
      <w:r w:rsidRPr="006B18A8">
        <w:t>%</w:t>
      </w:r>
      <w:r>
        <w:t xml:space="preserve"> cao hơn bệnh nhân không có triệu chứng </w:t>
      </w:r>
      <w:r>
        <w:lastRenderedPageBreak/>
        <w:t>ran là 25,0</w:t>
      </w:r>
      <w:r w:rsidRPr="00D16334">
        <w:t>%</w:t>
      </w:r>
      <w:r>
        <w:t>, sự khác biệt không có ý nghĩa thống kê với p=0,489. Tương tự theo SGA</w:t>
      </w:r>
      <w:r w:rsidRPr="00D477E4">
        <w:t xml:space="preserve">, bệnh nhân có triệu chứng ran tỷ lệ SDD là </w:t>
      </w:r>
      <w:r>
        <w:t>37</w:t>
      </w:r>
      <w:r w:rsidRPr="00D477E4">
        <w:t>,</w:t>
      </w:r>
      <w:r>
        <w:t>8%</w:t>
      </w:r>
      <w:r w:rsidRPr="00D477E4">
        <w:t xml:space="preserve"> </w:t>
      </w:r>
      <w:r>
        <w:t xml:space="preserve">cao hơn </w:t>
      </w:r>
      <w:r w:rsidRPr="00D477E4">
        <w:t xml:space="preserve">bệnh nhân </w:t>
      </w:r>
      <w:r>
        <w:t xml:space="preserve">không </w:t>
      </w:r>
      <w:r w:rsidRPr="00D477E4">
        <w:t>có triệu chứng ran là 3</w:t>
      </w:r>
      <w:r>
        <w:t>0</w:t>
      </w:r>
      <w:r w:rsidRPr="00D477E4">
        <w:t>,</w:t>
      </w:r>
      <w:r>
        <w:t>0</w:t>
      </w:r>
      <w:r w:rsidRPr="00D477E4">
        <w:t>%</w:t>
      </w:r>
      <w:r>
        <w:t>, s</w:t>
      </w:r>
      <w:r w:rsidRPr="00D477E4">
        <w:t xml:space="preserve">ự khác biệt </w:t>
      </w:r>
      <w:r>
        <w:t>không có ý nghĩa</w:t>
      </w:r>
      <w:r w:rsidRPr="00D477E4">
        <w:t xml:space="preserve"> thống kê với </w:t>
      </w:r>
      <w:r>
        <w:t>p=</w:t>
      </w:r>
      <w:r w:rsidRPr="00D477E4">
        <w:t>0,</w:t>
      </w:r>
      <w:r>
        <w:t>650</w:t>
      </w:r>
      <w:r w:rsidRPr="00D477E4">
        <w:t>.</w:t>
      </w:r>
    </w:p>
    <w:p w14:paraId="0CAA81C9" w14:textId="722EAC70" w:rsidR="000061EE" w:rsidRDefault="000061EE" w:rsidP="000061EE">
      <w:pPr>
        <w:pStyle w:val="Heading3"/>
      </w:pPr>
      <w:r>
        <w:t>4.2.</w:t>
      </w:r>
      <w:r w:rsidR="0020257A">
        <w:t>9</w:t>
      </w:r>
      <w:r>
        <w:t xml:space="preserve">. Mối liên quan giữa </w:t>
      </w:r>
      <w:r w:rsidR="004E3C56">
        <w:t>mức độ tổn thương trên phim X-quang phổi</w:t>
      </w:r>
      <w:r>
        <w:t xml:space="preserve"> và tình trạng dinh dưỡng</w:t>
      </w:r>
    </w:p>
    <w:p w14:paraId="62D709A6" w14:textId="51BB3C92" w:rsidR="00EC4CEA" w:rsidRDefault="00EC4CEA" w:rsidP="00EC4CEA">
      <w:pPr>
        <w:tabs>
          <w:tab w:val="left" w:pos="2400"/>
        </w:tabs>
        <w:spacing w:before="160"/>
      </w:pPr>
      <w:r>
        <w:t xml:space="preserve">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w:t>
      </w:r>
      <w:r w:rsidR="0070311F">
        <w:t>OR=</w:t>
      </w:r>
      <w:r>
        <w:t xml:space="preserve">3,121, khoảng tin cậy 95% của OR là </w:t>
      </w:r>
      <w:r w:rsidRPr="00EF3456">
        <w:t>1</w:t>
      </w:r>
      <w:r>
        <w:t>,</w:t>
      </w:r>
      <w:r w:rsidRPr="00EF3456">
        <w:t>722</w:t>
      </w:r>
      <w:r>
        <w:t>-</w:t>
      </w:r>
      <w:r w:rsidRPr="00EF3456">
        <w:t>5</w:t>
      </w:r>
      <w:r>
        <w:t>,</w:t>
      </w:r>
      <w:r w:rsidRPr="00EF3456">
        <w:t>656</w:t>
      </w:r>
      <w:r>
        <w:t xml:space="preserve">, sự khác biệt có ý nghĩa thống kê với </w:t>
      </w:r>
      <w:r w:rsidR="00DD21C3">
        <w:t>p&lt;</w:t>
      </w:r>
      <w:r>
        <w:t>0,001.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xml:space="preserve">, </w:t>
      </w:r>
      <w:r w:rsidR="0070311F">
        <w:t>OR=</w:t>
      </w:r>
      <w:r>
        <w:t xml:space="preserve">2,246, khoảng tin cậy 95% của OR là </w:t>
      </w:r>
      <w:r w:rsidRPr="001562AC">
        <w:t>1</w:t>
      </w:r>
      <w:r>
        <w:t>,</w:t>
      </w:r>
      <w:r w:rsidRPr="001562AC">
        <w:t>288</w:t>
      </w:r>
      <w:r>
        <w:t>-</w:t>
      </w:r>
      <w:r w:rsidRPr="001562AC">
        <w:t>3</w:t>
      </w:r>
      <w:r>
        <w:t>,</w:t>
      </w:r>
      <w:r w:rsidRPr="001562AC">
        <w:t>915</w:t>
      </w:r>
      <w:r>
        <w:t xml:space="preserve">, sự khác biệt có ý nghĩa thống kê với </w:t>
      </w:r>
      <w:r w:rsidR="0070311F">
        <w:t>p=</w:t>
      </w:r>
      <w:r>
        <w:t>0,006.</w:t>
      </w:r>
    </w:p>
    <w:p w14:paraId="620DA7B9" w14:textId="579507C2" w:rsidR="003F1AB8" w:rsidRDefault="003F1AB8" w:rsidP="00EC4CEA">
      <w:pPr>
        <w:tabs>
          <w:tab w:val="left" w:pos="2400"/>
        </w:tabs>
        <w:spacing w:before="160"/>
      </w:pPr>
      <w:r>
        <w:t>Kết quả nghiên cứu của chúng tôi khác biệt so với nghiên cứu của Dương Quang Tuấn (2016)</w:t>
      </w:r>
      <w:r w:rsidR="00B107EB">
        <w:t xml:space="preserve"> đánh giá TTDD theo BMI</w:t>
      </w:r>
      <w:r>
        <w:t>, phần lớn bệnh nhân có tổn thương trên phim X-quang độ I chiếm 69,31%,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 </w:instrText>
      </w:r>
      <w:r w:rsidR="00884BEA">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884BEA">
        <w:instrText xml:space="preserve"> ADDIN EN.CITE.DATA </w:instrText>
      </w:r>
      <w:r w:rsidR="00884BEA">
        <w:fldChar w:fldCharType="end"/>
      </w:r>
      <w:r w:rsidR="00884BEA">
        <w:fldChar w:fldCharType="separate"/>
      </w:r>
      <w:r w:rsidR="00884BEA">
        <w:t>[55]</w:t>
      </w:r>
      <w:r w:rsidR="00884BEA">
        <w:fldChar w:fldCharType="end"/>
      </w:r>
      <w:r w:rsidR="00990751">
        <w:t>.</w:t>
      </w:r>
      <w:r w:rsidR="00884BEA">
        <w:t xml:space="preserve"> Sự khác biệt trong kết quả bởi tác giả Dương 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04893983" w:rsidR="000061EE" w:rsidRDefault="000061EE" w:rsidP="000061EE">
      <w:pPr>
        <w:pStyle w:val="Heading3"/>
      </w:pPr>
      <w:r>
        <w:t>4.2.</w:t>
      </w:r>
      <w:r w:rsidR="0020257A">
        <w:t>10</w:t>
      </w:r>
      <w:r>
        <w:t xml:space="preserve">. Mối liên quan giữa </w:t>
      </w:r>
      <w:r w:rsidR="004E3C56">
        <w:t xml:space="preserve">tổn thương có hang trên phim X-quang phổi </w:t>
      </w:r>
      <w:r>
        <w:t>và tình trạng dinh dưỡng</w:t>
      </w:r>
    </w:p>
    <w:p w14:paraId="701C8408" w14:textId="64374E75" w:rsidR="00BB0F55" w:rsidRDefault="00BB281E" w:rsidP="00BB0F55">
      <w:r>
        <w:t>Đ</w:t>
      </w:r>
      <w:r>
        <w:t xml:space="preserve">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xml:space="preserve">, OR=0,320, khoảng tin cậy 95% của OR là 0,177-0,581, sự khác biệt có </w:t>
      </w:r>
      <w:r>
        <w:lastRenderedPageBreak/>
        <w:t>ý nghĩa thống kê với p&lt;0,001. Tương tự theo SGA, bệnh nhân tổn thương phổi độ I trên phim X-quang có tỷ lệ SDD là 26,0</w:t>
      </w:r>
      <w:r w:rsidRPr="006B18A8">
        <w:t>%</w:t>
      </w:r>
      <w:r>
        <w:t xml:space="preserve"> thấp hơn bệnh nhân tổn thương phổi độ II và III trên phim X-quang là 44,2</w:t>
      </w:r>
      <w:r w:rsidRPr="00D16334">
        <w:t>%</w:t>
      </w:r>
      <w:r>
        <w:t>, OR=0,445, khoảng tin cậy 95% của OR là 0,255-0,776, sự khác biệt có ý nghĩa thống kê với p=0,006</w:t>
      </w:r>
      <w:r w:rsidR="00BB0F55" w:rsidRPr="00BB0F55">
        <w:t>.</w:t>
      </w:r>
    </w:p>
    <w:p w14:paraId="329FD471" w14:textId="3C524BDB" w:rsidR="00D5562B" w:rsidRPr="00BB0F55" w:rsidRDefault="00D5562B" w:rsidP="00BB0F55">
      <w:r>
        <w:t>Theo Dương Quang Tuấn (2016), đánh giá TTDD theo BMI, tổn thương không có hang trên phim X-quang phổi phổ biến hơn có hang với 80,2%</w:t>
      </w:r>
      <w:r w:rsidR="00AF2508">
        <w:t>,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 </w:instrText>
      </w:r>
      <w:r w:rsidR="00CC2E0F">
        <w:fldChar w:fldCharType="begin">
          <w:fldData xml:space="preserve">PEVuZE5vdGU+PENpdGU+PEF1dGhvcj5UdeG6pW48L0F1dGhvcj48WWVhcj4yMDE2PC9ZZWFyPjxS
ZWNOdW0+OTg8L1JlY051bT48RGlzcGxheVRleHQ+WzU1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PC9zdHlsZT48c3R5bGUgZmFjZT0ibm9ybWFsIiBmb250PSJkZWZhdWx0IiBzaXplPSIxMDAl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</w:fldData>
        </w:fldChar>
      </w:r>
      <w:r w:rsidR="00CC2E0F">
        <w:instrText xml:space="preserve"> ADDIN EN.CITE.DATA </w:instrText>
      </w:r>
      <w:r w:rsidR="00CC2E0F">
        <w:fldChar w:fldCharType="end"/>
      </w:r>
      <w:r w:rsidR="00CC2E0F">
        <w:fldChar w:fldCharType="separate"/>
      </w:r>
      <w:r w:rsidR="00CC2E0F">
        <w:t>[55]</w:t>
      </w:r>
      <w:r w:rsidR="00CC2E0F">
        <w:fldChar w:fldCharType="end"/>
      </w:r>
      <w:r w:rsidR="00AF2508">
        <w:t>.</w:t>
      </w:r>
    </w:p>
    <w:p w14:paraId="29BEDACA" w14:textId="2ABD2324" w:rsidR="00427E75" w:rsidRDefault="00427E75" w:rsidP="00427E75">
      <w:pPr>
        <w:pStyle w:val="Heading3"/>
      </w:pPr>
      <w:r>
        <w:t>4.2.1</w:t>
      </w:r>
      <w:r w:rsidR="0020257A">
        <w:t>1</w:t>
      </w:r>
      <w:r>
        <w:t xml:space="preserve">. Mối liên quan giữa </w:t>
      </w:r>
      <w:r w:rsidR="00834AA1">
        <w:t>tình trạng thiếu máu</w:t>
      </w:r>
      <w:r>
        <w:t xml:space="preserve"> và tình trạng dinh dưỡng</w:t>
      </w:r>
    </w:p>
    <w:p w14:paraId="6E960C86" w14:textId="189B4167" w:rsidR="004607D2" w:rsidRDefault="00724E40" w:rsidP="004607D2">
      <w:r>
        <w:t>Đ</w:t>
      </w:r>
      <w:r>
        <w:t>ánh giá mối liên quan giữa tình trạng thiếu máu và TTDD theo BMI, tỷ lệ SDD ở bệnh nhân thiếu máu là 42,6</w:t>
      </w:r>
      <w:r w:rsidRPr="006B18A8">
        <w:t>%</w:t>
      </w:r>
      <w:r>
        <w:t xml:space="preserve"> cao hơn bệnh nhân không thiếu máu là 22,5</w:t>
      </w:r>
      <w:r w:rsidRPr="00D16334">
        <w:t>%</w:t>
      </w:r>
      <w:r>
        <w:t xml:space="preserve">, OR=0,393, khoảng tin cậy 95% của OR là </w:t>
      </w:r>
      <w:r w:rsidRPr="00B4658E">
        <w:t>0,223-0,693</w:t>
      </w:r>
      <w:r>
        <w:t>, sự khác biệt có ý nghĩa thống kê với p=0,002. Tương tự theo SGA, tỷ lệ SDD ở bệnh nhân thiếu máu là 42,6</w:t>
      </w:r>
      <w:r w:rsidRPr="006B18A8">
        <w:t>%</w:t>
      </w:r>
      <w:r>
        <w:t xml:space="preserve"> cao hơn bệnh nhân không thiếu máu là 29,4</w:t>
      </w:r>
      <w:r w:rsidRPr="00D16334">
        <w:t>%</w:t>
      </w:r>
      <w:r>
        <w:t>, OR=0,562, khoảng tin cậy 95% của OR là 0,329-0,961, sự khác biệt có ý nghĩa thống kê với p=0,047</w:t>
      </w:r>
      <w:r w:rsidR="006D4DB7" w:rsidRPr="006D4DB7">
        <w:t>.</w:t>
      </w:r>
    </w:p>
    <w:p w14:paraId="5469C5D2" w14:textId="36336B50" w:rsidR="008C0CA1" w:rsidRPr="004607D2" w:rsidRDefault="008C0CA1" w:rsidP="004607D2">
      <w:r>
        <w:t>Theo</w:t>
      </w:r>
      <w:r w:rsidR="001911B7" w:rsidRPr="001911B7">
        <w:t xml:space="preserve"> Marina Gribel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 </w:instrText>
      </w:r>
      <w:r w:rsidR="001911B7">
        <w:fldChar w:fldCharType="begin">
          <w:fldData xml:space="preserve">PEVuZE5vdGU+PENpdGU+PEF1dGhvcj5PbGl2ZWlyYTwvQXV0aG9yPjxZZWFyPjIwMTQ8L1llYXI+
PFJlY051bT45OTwvUmVjTnVtPjxEaXNwbGF5VGV4dD5bNTZ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1911B7">
        <w:instrText xml:space="preserve"> ADDIN EN.CITE.DATA </w:instrText>
      </w:r>
      <w:r w:rsidR="001911B7">
        <w:fldChar w:fldCharType="end"/>
      </w:r>
      <w:r w:rsidR="001911B7">
        <w:fldChar w:fldCharType="separate"/>
      </w:r>
      <w:r w:rsidR="001911B7">
        <w:t>[56]</w:t>
      </w:r>
      <w:r w:rsidR="001911B7">
        <w:fldChar w:fldCharType="end"/>
      </w:r>
      <w:r w:rsidR="00511CE5">
        <w:t>. Nghiên cứu của</w:t>
      </w:r>
      <w:r w:rsidR="00723AB5">
        <w:t xml:space="preserve"> </w:t>
      </w:r>
      <w:r w:rsidR="00723AB5" w:rsidRPr="00723AB5">
        <w:t>Aboubacar Sidiki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 </w:instrText>
      </w:r>
      <w:r w:rsidR="00723AB5">
        <w:fldChar w:fldCharType="begin">
          <w:fldData xml:space="preserve">PEVuZE5vdGU+PENpdGU+PEF1dGhvcj5NYWdhc3NvdWJhPC9BdXRob3I+PFllYXI+MjAyMTwvWWVh
cj48UmVjTnVtPjEwMDwvUmVjTnVtPjxEaXNwbGF5VGV4dD5bNTd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23AB5">
        <w:instrText xml:space="preserve"> ADDIN EN.CITE.DATA </w:instrText>
      </w:r>
      <w:r w:rsidR="00723AB5">
        <w:fldChar w:fldCharType="end"/>
      </w:r>
      <w:r w:rsidR="00723AB5">
        <w:fldChar w:fldCharType="separate"/>
      </w:r>
      <w:r w:rsidR="00723AB5">
        <w:t>[57]</w:t>
      </w:r>
      <w:r w:rsidR="00723AB5">
        <w:fldChar w:fldCharType="end"/>
      </w:r>
      <w:r w:rsidR="00723AB5">
        <w:t>.</w:t>
      </w:r>
      <w:r w:rsidR="00733748">
        <w:t xml:space="preserve"> Kết quả trên tương đồng với nghiên cứu của chúng tôi.</w:t>
      </w:r>
    </w:p>
    <w:p w14:paraId="19DC533F" w14:textId="6F6B42F2" w:rsidR="00427E75" w:rsidRDefault="00427E75" w:rsidP="00427E75">
      <w:pPr>
        <w:pStyle w:val="Heading3"/>
      </w:pPr>
      <w:r>
        <w:t>4.2.1</w:t>
      </w:r>
      <w:r w:rsidR="0020257A">
        <w:t>2</w:t>
      </w:r>
      <w:r>
        <w:t xml:space="preserve">. Mối liên quan giữa </w:t>
      </w:r>
      <w:r w:rsidR="00EE3FAA">
        <w:t>số lượng bạch cầu</w:t>
      </w:r>
      <w:r>
        <w:t xml:space="preserve"> và tình trạng dinh dưỡng</w:t>
      </w:r>
    </w:p>
    <w:p w14:paraId="0E725164" w14:textId="53918512" w:rsidR="00E42EA4" w:rsidRPr="00E42EA4" w:rsidRDefault="00412C5A" w:rsidP="00E42EA4">
      <w:r>
        <w:t>Đ</w:t>
      </w:r>
      <w:r>
        <w:t>ánh giá mối liên quan giữa số lượng bạch cầu và TTDD theo BMI, bệnh nhân số lượng bạch cầu &lt;12 G/L có tỷ lệ SDD là 31,6</w:t>
      </w:r>
      <w:r w:rsidRPr="006B18A8">
        <w:t>%</w:t>
      </w:r>
      <w:r>
        <w:t xml:space="preserve"> thấp hơn bệnh nhân số lượng bạch cầu ≥12 G/L là 48,8</w:t>
      </w:r>
      <w:r w:rsidRPr="00D16334">
        <w:t>%</w:t>
      </w:r>
      <w:r>
        <w:t>, sự khác biệt không có ý nghĩa thống kê với p=0,052. Theo SGA, bệnh nhân số lượng bạch cầu &lt;12 G/L có tỷ lệ SDD là 34,4</w:t>
      </w:r>
      <w:r w:rsidRPr="006B18A8">
        <w:t>%</w:t>
      </w:r>
      <w:r>
        <w:t xml:space="preserve"> </w:t>
      </w:r>
      <w:r>
        <w:lastRenderedPageBreak/>
        <w:t>thấp hơn bệnh nhân số lượng bạch cầu ≥12 G/L là 51,2</w:t>
      </w:r>
      <w:r w:rsidRPr="00D16334">
        <w:t>%</w:t>
      </w:r>
      <w:r>
        <w:t>, sự khác biệt không có ý nghĩa thống kê với p=0,064</w:t>
      </w:r>
      <w:r w:rsidR="00C11F7B">
        <w:t>.</w:t>
      </w:r>
    </w:p>
    <w:p w14:paraId="2430447F" w14:textId="30B5C80D" w:rsidR="004B3994" w:rsidRDefault="00427E75" w:rsidP="00427E75">
      <w:pPr>
        <w:pStyle w:val="Heading3"/>
      </w:pPr>
      <w:r>
        <w:t>4.2.1</w:t>
      </w:r>
      <w:r w:rsidR="0020257A">
        <w:t>3</w:t>
      </w:r>
      <w:r>
        <w:t xml:space="preserve">. Mối liên quan giữa </w:t>
      </w:r>
      <w:r w:rsidR="009D5AB7">
        <w:t>tình trạng kháng thuốc</w:t>
      </w:r>
      <w:r w:rsidR="00FE7324">
        <w:t xml:space="preserve"> điều trị lao</w:t>
      </w:r>
      <w:r>
        <w:t xml:space="preserve"> và tình trạng dinh dưỡng</w:t>
      </w:r>
    </w:p>
    <w:p w14:paraId="21144AEB" w14:textId="1B7DCB7C" w:rsidR="00C10DAE" w:rsidRDefault="00155913" w:rsidP="00A07671">
      <w:r>
        <w:t>Đ</w:t>
      </w:r>
      <w:r>
        <w:t>ánh giá mối liên quan giữa tình trạng kháng thuốc lao và TTDD theo BMI, bệnh nhân kháng thuốc mắc SDD có tỷ lệ là 37,5</w:t>
      </w:r>
      <w:r w:rsidRPr="006B18A8">
        <w:t>%</w:t>
      </w:r>
      <w:r>
        <w:t xml:space="preserve"> cao hơn không kháng thuốc là 34,2</w:t>
      </w:r>
      <w:r w:rsidRPr="00D16334">
        <w:t>%</w:t>
      </w:r>
      <w:r>
        <w:t>, sự khác biệt không có ý nghĩa thống kê với p=1,000. Theo SGA, tình trạng kháng thuốc ở bệnh nhân SDD có tỷ lệ là 50,0</w:t>
      </w:r>
      <w:r w:rsidRPr="006B18A8">
        <w:t>%</w:t>
      </w:r>
      <w:r>
        <w:t xml:space="preserve"> cao hơn không kháng thuốc là 36,3</w:t>
      </w:r>
      <w:r w:rsidRPr="00D16334">
        <w:t>%</w:t>
      </w:r>
      <w:r>
        <w:t>, sự khác biệt không có ý nghĩa thống kê với p=0,408.</w:t>
      </w:r>
      <w:r w:rsidR="00C10DAE">
        <w:br w:type="page"/>
      </w:r>
    </w:p>
    <w:p w14:paraId="0F68D9C2" w14:textId="2ED8BE28" w:rsidR="00751236" w:rsidRPr="00751236" w:rsidRDefault="004D3461" w:rsidP="00C23165">
      <w:pPr>
        <w:pStyle w:val="Heading1"/>
      </w:pPr>
      <w:bookmarkStart w:id="108" w:name="_Toc134606397"/>
      <w:r>
        <w:lastRenderedPageBreak/>
        <w:t>– KẾT LUẬN</w:t>
      </w:r>
      <w:bookmarkEnd w:id="108"/>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6DE80C2E" w:rsidR="00EB20D1" w:rsidRDefault="005D021B" w:rsidP="005D021B">
      <w:pPr>
        <w:pStyle w:val="Heading2"/>
      </w:pPr>
      <w:bookmarkStart w:id="109" w:name="_Toc130922006"/>
      <w:bookmarkStart w:id="110" w:name="_Toc134606398"/>
      <w:r>
        <w:t>5.</w:t>
      </w:r>
      <w:r w:rsidR="00EB20D1" w:rsidRPr="00751236">
        <w:t>1. T</w:t>
      </w:r>
      <w:r>
        <w:t>hực trạng</w:t>
      </w:r>
      <w:r w:rsidR="00EB20D1" w:rsidRPr="00751236">
        <w:t xml:space="preserve"> dinh dưỡng </w:t>
      </w:r>
      <w:bookmarkStart w:id="111" w:name="_Toc126527772"/>
      <w:bookmarkEnd w:id="109"/>
      <w:r w:rsidR="008607A5">
        <w:t>ở bệnh nhân lao phổi mới tại Bệnh viện Phổi Hải Phòng năm 2021</w:t>
      </w:r>
      <w:r w:rsidR="002218E8">
        <w:t xml:space="preserve"> – 2022</w:t>
      </w:r>
      <w:bookmarkEnd w:id="110"/>
    </w:p>
    <w:bookmarkEnd w:id="111"/>
    <w:p w14:paraId="4F402449" w14:textId="32ECDDE5" w:rsidR="00E13A45" w:rsidRDefault="00E04995" w:rsidP="00EB20D1">
      <w:r>
        <w:t>T</w:t>
      </w:r>
      <w:r w:rsidR="002E1B85" w:rsidRPr="002E1B85">
        <w:t>ỷ lệ nhóm có BMI bình thường hoặc cao là 65,6%</w:t>
      </w:r>
      <w:r w:rsidR="004E2269">
        <w:t xml:space="preserve">, </w:t>
      </w:r>
      <w:r w:rsidR="002E1B85" w:rsidRPr="002E1B85">
        <w:t>nhóm bị SDD là 34,4%</w:t>
      </w:r>
      <w:r w:rsidR="00FC6C3E">
        <w:t xml:space="preserve"> t</w:t>
      </w:r>
      <w:r w:rsidR="002E1B85" w:rsidRPr="002E1B85">
        <w:t>rong đó SDD độ I chiếm 17,2%, SDD độ II chiếm 8,8%, SDD độ III chiếm 8,4%; trung bình BMI 19,6 ± 2,89</w:t>
      </w:r>
      <w:r w:rsidR="008F6CCC">
        <w:t>.</w:t>
      </w:r>
    </w:p>
    <w:p w14:paraId="1B4E620F" w14:textId="26376C87" w:rsidR="00C910FD" w:rsidRDefault="00A66E55" w:rsidP="00EB20D1">
      <w:r>
        <w:t>SGA A chiếm</w:t>
      </w:r>
      <w:r w:rsidR="00C910FD">
        <w:t xml:space="preserve"> </w:t>
      </w:r>
      <w:r w:rsidR="00C910FD" w:rsidRPr="00C910FD">
        <w:t xml:space="preserve">62,8%, </w:t>
      </w:r>
      <w:r w:rsidR="004430F1">
        <w:t>SGA B chiếm</w:t>
      </w:r>
      <w:r w:rsidR="00C910FD" w:rsidRPr="00C910FD">
        <w:t xml:space="preserve"> 32,0%</w:t>
      </w:r>
      <w:r w:rsidR="004430F1">
        <w:t xml:space="preserve"> </w:t>
      </w:r>
      <w:r w:rsidR="00C910FD" w:rsidRPr="00C910FD">
        <w:t xml:space="preserve">và </w:t>
      </w:r>
      <w:r w:rsidR="004430F1">
        <w:t xml:space="preserve">SGA C chiếm </w:t>
      </w:r>
      <w:r w:rsidR="00C910FD" w:rsidRPr="00C910FD">
        <w:t>5,2</w:t>
      </w:r>
      <w:r w:rsidR="004430F1">
        <w:t>%.</w:t>
      </w:r>
    </w:p>
    <w:p w14:paraId="02249FFC" w14:textId="74C049DE" w:rsidR="004E3E77" w:rsidRDefault="006D3E7D" w:rsidP="000F7786">
      <w:r>
        <w:t>T</w:t>
      </w:r>
      <w:r w:rsidRPr="006D3E7D">
        <w:t>rong các bệnh nhân mắc SDD</w:t>
      </w:r>
      <w:r w:rsidR="000E3D0B">
        <w:t xml:space="preserve"> đánh giá theo BMI </w:t>
      </w:r>
      <w:r w:rsidR="00117C3E">
        <w:t xml:space="preserve">và </w:t>
      </w:r>
      <w:r w:rsidR="000E3D0B">
        <w:t>tương tự với SGA</w:t>
      </w:r>
      <w:r w:rsidR="000F7786">
        <w:t>,</w:t>
      </w:r>
      <w:r w:rsidRPr="006D3E7D">
        <w:t xml:space="preserve"> nhóm ≥60 tuổi chiếm tỷ lệ SDD cao nhất</w:t>
      </w:r>
      <w:r w:rsidR="00015163">
        <w:t xml:space="preserve">, </w:t>
      </w:r>
      <w:r w:rsidRPr="006D3E7D">
        <w:t>nhóm có tỷ lệ SDD thấp nhất là nhóm &lt;20 tuổi</w:t>
      </w:r>
      <w:r w:rsidR="00FD023B">
        <w:t>;</w:t>
      </w:r>
      <w:r w:rsidR="000F7786">
        <w:t xml:space="preserve"> </w:t>
      </w:r>
      <w:r w:rsidR="00FD023B">
        <w:t>t</w:t>
      </w:r>
      <w:r w:rsidR="00247A1E" w:rsidRPr="00247A1E">
        <w:t>ỷ lệ SDD ở nam cao hơn nữ giới</w:t>
      </w:r>
      <w:r w:rsidR="00FD023B">
        <w:t>;</w:t>
      </w:r>
      <w:r w:rsidR="000F7786">
        <w:t xml:space="preserve"> </w:t>
      </w:r>
      <w:r w:rsidR="00FD023B">
        <w:t>n</w:t>
      </w:r>
      <w:r w:rsidR="0072591F">
        <w:t>hóm lao động tự do có tỷ lệ SDD cao nhất, nhóm cán bộ công chức và học sinh – sinh viên có tỷ lệ SDD thấp nhất</w:t>
      </w:r>
      <w:r w:rsidR="00FD023B">
        <w:t>;</w:t>
      </w:r>
      <w:r w:rsidR="00F80BB1">
        <w:t xml:space="preserve"> </w:t>
      </w:r>
      <w:r w:rsidR="00FD023B">
        <w:t>b</w:t>
      </w:r>
      <w:r w:rsidR="00F80BB1">
        <w:t>ệnh nhân mắc SDD tập trung nhiều ở nông thôn so với thành thị</w:t>
      </w:r>
      <w:r w:rsidR="00FD023B">
        <w:t>;</w:t>
      </w:r>
      <w:r w:rsidR="002030A0">
        <w:t xml:space="preserve"> </w:t>
      </w:r>
      <w:r w:rsidR="00FD023B">
        <w:t>b</w:t>
      </w:r>
      <w:r w:rsidR="002030A0" w:rsidRPr="002030A0">
        <w:t>ệnh nhân đái tháo đường và tăng huyết áp chiếm tỷ lệ nhiều nhất trong các bệnh lý mạn tính</w:t>
      </w:r>
      <w:r w:rsidR="001D5992">
        <w:t xml:space="preserve">; </w:t>
      </w:r>
      <w:r w:rsidR="00C034B1">
        <w:t>bệnh nhân mắc lao được chẩn đoán SDD tập trung nhiều ở nhóm dưới 2 tháng và giảm dần tỷ lệ SDD theo thời gian chẩn đoán bệnh.</w:t>
      </w:r>
    </w:p>
    <w:p w14:paraId="348E58CA" w14:textId="10DDAB33" w:rsidR="00EB20D1" w:rsidRPr="00453BB8" w:rsidRDefault="00453BB8" w:rsidP="007136DF">
      <w:pPr>
        <w:pStyle w:val="Heading2"/>
      </w:pPr>
      <w:bookmarkStart w:id="112" w:name="_Toc126527773"/>
      <w:bookmarkStart w:id="113" w:name="_Toc130922007"/>
      <w:bookmarkStart w:id="114" w:name="_Toc134606399"/>
      <w:r w:rsidRPr="00453BB8">
        <w:t>5.</w:t>
      </w:r>
      <w:r w:rsidR="00EB20D1" w:rsidRPr="00453BB8">
        <w:t>2</w:t>
      </w:r>
      <w:r w:rsidR="009B1DB2">
        <w:t>.</w:t>
      </w:r>
      <w:r w:rsidR="00EB20D1" w:rsidRPr="00453BB8">
        <w:t xml:space="preserve"> Các yếu t</w:t>
      </w:r>
      <w:r w:rsidR="00F947DE">
        <w:t>ố</w:t>
      </w:r>
      <w:r w:rsidR="00EB20D1" w:rsidRPr="00453BB8">
        <w:t xml:space="preserve"> liên quan đến tình trạng </w:t>
      </w:r>
      <w:r w:rsidR="00404AE3">
        <w:t>din</w:t>
      </w:r>
      <w:r w:rsidR="00EB20D1" w:rsidRPr="00453BB8">
        <w:t xml:space="preserve">h </w:t>
      </w:r>
      <w:r w:rsidR="00404AE3">
        <w:t>dưỡ</w:t>
      </w:r>
      <w:r w:rsidR="00EB20D1" w:rsidRPr="00453BB8">
        <w:t xml:space="preserve">ng </w:t>
      </w:r>
      <w:bookmarkEnd w:id="112"/>
      <w:bookmarkEnd w:id="113"/>
      <w:r w:rsidR="002415FA" w:rsidRPr="002415FA">
        <w:t>ở bệnh nhân lao phổi mới tại Bệnh viện Phổi Hải Phòng năm 2021 – 2022</w:t>
      </w:r>
      <w:bookmarkEnd w:id="114"/>
    </w:p>
    <w:p w14:paraId="53F10936" w14:textId="37212F54" w:rsidR="00EB20D1" w:rsidRDefault="0015118E" w:rsidP="00EB20D1">
      <w:r>
        <w:t>Đánh giá TTDD theo BMI, c</w:t>
      </w:r>
      <w:r w:rsidR="00EB20D1" w:rsidRPr="00751236">
        <w:t>ác yếu t</w:t>
      </w:r>
      <w:r w:rsidR="00546016">
        <w:t>ố</w:t>
      </w:r>
      <w:r w:rsidR="00EB20D1" w:rsidRPr="00751236">
        <w:t xml:space="preserve"> </w:t>
      </w:r>
      <w:r w:rsidR="009731DC">
        <w:t>liên quan đến TTDD</w:t>
      </w:r>
      <w:r w:rsidR="00EB20D1" w:rsidRPr="00751236">
        <w:t xml:space="preserve"> của bệnh nhân lao</w:t>
      </w:r>
      <w:r w:rsidR="005C5490">
        <w:t xml:space="preserve"> phổi</w:t>
      </w:r>
      <w:r w:rsidR="00EB20D1">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Không thấy mối liên quan giữa các yếu tố </w:t>
      </w:r>
      <w:r w:rsidR="000B77DC">
        <w:lastRenderedPageBreak/>
        <w:t xml:space="preserve">nhóm tuổi, giới, khu vực địa lý, thời gian chẩn đoán lao phổi, sốt, </w:t>
      </w:r>
      <w:r w:rsidR="0048345C">
        <w:t xml:space="preserve">triệu chứng ran, </w:t>
      </w:r>
      <w:r w:rsidR="005D2246">
        <w:t>số lượng bạch cầu và tình trạng kháng thuốc lao với SDD.</w:t>
      </w:r>
    </w:p>
    <w:p w14:paraId="72E60CFD" w14:textId="266A0BC1" w:rsidR="001F6F73" w:rsidRPr="00751236" w:rsidRDefault="001F6F73" w:rsidP="001F6F73">
      <w:r>
        <w:t>Đánh giá TTDD theo SGA, c</w:t>
      </w:r>
      <w:r w:rsidRPr="00751236">
        <w:t>ác yếu t</w:t>
      </w:r>
      <w:r>
        <w:t>ố</w:t>
      </w:r>
      <w:r w:rsidRPr="00751236">
        <w:t xml:space="preserve"> </w:t>
      </w:r>
      <w:r>
        <w:t>liên quan đến TTDD</w:t>
      </w:r>
      <w:r w:rsidRPr="00751236">
        <w:t xml:space="preserve"> của bệnh nhân lao</w:t>
      </w:r>
      <w:r>
        <w:t xml:space="preserve"> phổi gồm</w:t>
      </w:r>
      <w:r w:rsidRPr="00751236">
        <w:t xml:space="preserve"> </w:t>
      </w:r>
      <w:r>
        <w:t>nghề nghiệp</w:t>
      </w:r>
      <w:r w:rsidR="00F247C1">
        <w:t xml:space="preserve"> tiền sử bệnh lý mạn tính, sốt</w:t>
      </w:r>
      <w:r>
        <w:t>, mức độ tổn thương và tổn thương có hang trên phim X-quang phổi, tình trạng thiếu máu. Không thấy mối liên quan giữa các yếu tố nhóm tuổi, giới,</w:t>
      </w:r>
      <w:r w:rsidR="00352991">
        <w:t xml:space="preserve"> nghề nghiệp,</w:t>
      </w:r>
      <w:r>
        <w:t xml:space="preserve"> khu vực địa lý, thời gian chẩn đoán lao phổi, triệu chứng ran, số lượng bạch cầu và tình trạng kháng thuốc lao với SDD.</w:t>
      </w:r>
    </w:p>
    <w:p w14:paraId="3B43A1CC" w14:textId="003FC3DE" w:rsidR="00EB20D1" w:rsidRPr="00751236" w:rsidRDefault="00453BB8" w:rsidP="00453BB8">
      <w:pPr>
        <w:pStyle w:val="Heading2"/>
      </w:pPr>
      <w:bookmarkStart w:id="115" w:name="_Toc126527774"/>
      <w:bookmarkStart w:id="116" w:name="_Toc130922008"/>
      <w:bookmarkStart w:id="117" w:name="_Toc134606400"/>
      <w:r>
        <w:t>5.</w:t>
      </w:r>
      <w:r w:rsidR="00EB20D1" w:rsidRPr="00751236">
        <w:t>3. Hạn chế nghiên cứu</w:t>
      </w:r>
      <w:bookmarkEnd w:id="115"/>
      <w:bookmarkEnd w:id="116"/>
      <w:bookmarkEnd w:id="117"/>
    </w:p>
    <w:p w14:paraId="2CA2E13B" w14:textId="19C62D7C" w:rsidR="00B02D71" w:rsidRDefault="00EB20D1" w:rsidP="00EB20D1">
      <w:r w:rsidRPr="00751236">
        <w:t>Nghiên c</w:t>
      </w:r>
      <w:r w:rsidR="000A1FA8">
        <w:t>ứu</w:t>
      </w:r>
      <w:r w:rsidRPr="00751236">
        <w:t xml:space="preserve"> của</w:t>
      </w:r>
      <w:r w:rsidR="000A1FA8">
        <w:t xml:space="preserve"> chúng tôi</w:t>
      </w:r>
      <w:r w:rsidRPr="00751236">
        <w:t xml:space="preserve"> là một trong số rất </w:t>
      </w:r>
      <w:r w:rsidR="004A537C">
        <w:t>ít</w:t>
      </w:r>
      <w:r w:rsidRPr="00751236">
        <w:t xml:space="preserve"> nghiên c</w:t>
      </w:r>
      <w:r w:rsidR="004A537C">
        <w:t>ứ</w:t>
      </w:r>
      <w:r w:rsidRPr="00751236">
        <w:t xml:space="preserve">u đánh giá </w:t>
      </w:r>
      <w:r w:rsidR="004A537C">
        <w:t>TTDD</w:t>
      </w:r>
      <w:r w:rsidRPr="00751236">
        <w:t xml:space="preserve"> </w:t>
      </w:r>
      <w:r w:rsidR="00EC3D71">
        <w:t xml:space="preserve">ở bệnh nhân </w:t>
      </w:r>
      <w:r w:rsidRPr="00751236">
        <w:t>lao phổi</w:t>
      </w:r>
      <w:r w:rsidR="00EC3D71">
        <w:t xml:space="preserve"> mới</w:t>
      </w:r>
      <w:r w:rsidRPr="00751236">
        <w:t xml:space="preserve">, </w:t>
      </w:r>
      <w:r w:rsidR="00EC3D71">
        <w:t>đây</w:t>
      </w:r>
      <w:r w:rsidRPr="00751236">
        <w:t xml:space="preserve"> v</w:t>
      </w:r>
      <w:r w:rsidR="00EC3D71">
        <w:t>ẫ</w:t>
      </w:r>
      <w:r w:rsidRPr="00751236">
        <w:t>n</w:t>
      </w:r>
      <w:r w:rsidR="00EC3D71">
        <w:t xml:space="preserve"> là</w:t>
      </w:r>
      <w:r w:rsidRPr="00751236">
        <w:t xml:space="preserve"> </w:t>
      </w:r>
      <w:r w:rsidR="00EC3D71">
        <w:t>vấn đề</w:t>
      </w:r>
      <w:r w:rsidRPr="00751236">
        <w:t xml:space="preserve"> kh</w:t>
      </w:r>
      <w:r w:rsidR="00EC3D71">
        <w:t>á</w:t>
      </w:r>
      <w:r w:rsidRPr="00751236">
        <w:t xml:space="preserve"> mới ở Việt Nam do đó nghiên cứu không</w:t>
      </w:r>
      <w:r>
        <w:t xml:space="preserve"> </w:t>
      </w:r>
      <w:r w:rsidRPr="00751236">
        <w:t>tr</w:t>
      </w:r>
      <w:r w:rsidR="0085370D">
        <w:t>á</w:t>
      </w:r>
      <w:r w:rsidRPr="00751236">
        <w:t>nh khỏi một số hạn chế</w:t>
      </w:r>
      <w:r>
        <w:t>.</w:t>
      </w:r>
    </w:p>
    <w:p w14:paraId="368D05D4" w14:textId="185C8B65" w:rsidR="00EB20D1" w:rsidRDefault="00B02D71" w:rsidP="00B02D71">
      <w:r>
        <w:br w:type="page"/>
      </w:r>
    </w:p>
    <w:p w14:paraId="7A4CDF57" w14:textId="4C03C2F2" w:rsidR="00751236" w:rsidRDefault="009E0FED" w:rsidP="00C23165">
      <w:pPr>
        <w:pStyle w:val="Heading1"/>
      </w:pPr>
      <w:bookmarkStart w:id="118" w:name="_Toc134606401"/>
      <w:r>
        <w:lastRenderedPageBreak/>
        <w:t>– KHUYẾN NGHỊ</w:t>
      </w:r>
      <w:bookmarkEnd w:id="118"/>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39DE1C28"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bệnh mắc bệnh lao ph</w:t>
      </w:r>
      <w:r w:rsidR="000A170E">
        <w:t>ổ</w:t>
      </w:r>
      <w:r w:rsidR="00FB7630" w:rsidRPr="00751236">
        <w:t>i có hoàn cảnh kinh tế khó khăn, và bệnh lao kèm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FB7630" w:rsidRPr="00751236">
        <w:t>... đ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72210A68" w14:textId="543BA3B5" w:rsidR="00751236" w:rsidRPr="00751236" w:rsidRDefault="004F6A8F" w:rsidP="00FB7630">
      <w:r>
        <w:t xml:space="preserve">- </w:t>
      </w:r>
      <w:r w:rsidR="00FB7630" w:rsidRPr="00751236">
        <w:t>Căn c</w:t>
      </w:r>
      <w:r w:rsidR="00481C10">
        <w:t>ứ</w:t>
      </w:r>
      <w:r w:rsidR="00FB7630" w:rsidRPr="00751236">
        <w:t xml:space="preserve"> các nghiên c</w:t>
      </w:r>
      <w:r w:rsidR="00534000">
        <w:t>ứu</w:t>
      </w:r>
      <w:r w:rsidR="00FB7630" w:rsidRPr="00751236">
        <w:t xml:space="preserve"> b</w:t>
      </w:r>
      <w:r w:rsidR="00534000">
        <w:t>ổ</w:t>
      </w:r>
      <w:r w:rsidR="00FB7630" w:rsidRPr="00751236">
        <w:t xml:space="preserve"> sung 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9B1E0B">
        <w:t>H</w:t>
      </w:r>
      <w:r w:rsidR="00FB7630" w:rsidRPr="00751236">
        <w:t>ơn nữa l</w:t>
      </w:r>
      <w:r w:rsidR="009B1E0B">
        <w:t>à</w:t>
      </w:r>
      <w:r w:rsidR="00FB7630">
        <w:t xml:space="preserve"> </w:t>
      </w:r>
      <w:r w:rsidR="00FB7630" w:rsidRPr="00751236">
        <w:t>phải 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FB7630">
        <w:t>.</w:t>
      </w:r>
    </w:p>
    <w:p w14:paraId="5271327D" w14:textId="77777777" w:rsidR="00042888" w:rsidRDefault="00042888" w:rsidP="00C23165">
      <w:r>
        <w:br w:type="page"/>
      </w:r>
    </w:p>
    <w:p w14:paraId="1E756155" w14:textId="02653999" w:rsidR="00021ACD" w:rsidRPr="004741C0" w:rsidRDefault="00042888" w:rsidP="004300F1">
      <w:pPr>
        <w:pStyle w:val="TOC"/>
      </w:pPr>
      <w:bookmarkStart w:id="119" w:name="_Toc126527776"/>
      <w:bookmarkStart w:id="120" w:name="_Toc134606402"/>
      <w:r w:rsidRPr="004741C0">
        <w:lastRenderedPageBreak/>
        <w:t>TÀI LIỆU THAM KHẢO</w:t>
      </w:r>
      <w:bookmarkEnd w:id="119"/>
      <w:bookmarkEnd w:id="120"/>
    </w:p>
    <w:p w14:paraId="3C899F5B" w14:textId="77777777" w:rsidR="00723AB5" w:rsidRPr="00723AB5" w:rsidRDefault="00021ACD" w:rsidP="00723AB5">
      <w:pPr>
        <w:pStyle w:val="EndNoteBibliography"/>
        <w:spacing w:after="0"/>
        <w:ind w:left="720" w:hanging="720"/>
      </w:pPr>
      <w:r>
        <w:fldChar w:fldCharType="begin"/>
      </w:r>
      <w:r>
        <w:instrText xml:space="preserve"> ADDIN EN.REFLIST </w:instrText>
      </w:r>
      <w:r>
        <w:fldChar w:fldCharType="separate"/>
      </w:r>
      <w:r w:rsidR="00723AB5" w:rsidRPr="00723AB5">
        <w:t>1.</w:t>
      </w:r>
      <w:r w:rsidR="00723AB5" w:rsidRPr="00723AB5">
        <w:tab/>
        <w:t xml:space="preserve">Bộ Y Tế (2020), </w:t>
      </w:r>
      <w:r w:rsidR="00723AB5" w:rsidRPr="00723AB5">
        <w:rPr>
          <w:i/>
        </w:rPr>
        <w:t>Quyết định 1314/QĐ-BYT về việc ban hành "Hướng dẫn chẩn đoán, điều trị và dự phòng bệnh lao"</w:t>
      </w:r>
      <w:r w:rsidR="00723AB5" w:rsidRPr="00723AB5">
        <w:t>, Bộ Y Tế.</w:t>
      </w:r>
    </w:p>
    <w:p w14:paraId="25E0A9A4" w14:textId="77777777" w:rsidR="00723AB5" w:rsidRPr="00723AB5" w:rsidRDefault="00723AB5" w:rsidP="00723AB5">
      <w:pPr>
        <w:pStyle w:val="EndNoteBibliography"/>
        <w:spacing w:after="0"/>
        <w:ind w:left="720" w:hanging="720"/>
      </w:pPr>
      <w:r w:rsidRPr="00723AB5">
        <w:t>2.</w:t>
      </w:r>
      <w:r w:rsidRPr="00723AB5">
        <w:tab/>
        <w:t xml:space="preserve">World Health Organization (2022), </w:t>
      </w:r>
      <w:r w:rsidRPr="00723AB5">
        <w:rPr>
          <w:i/>
        </w:rPr>
        <w:t>Global Tuberculosis Report 2022</w:t>
      </w:r>
      <w:r w:rsidRPr="00723AB5">
        <w:t>.</w:t>
      </w:r>
    </w:p>
    <w:p w14:paraId="3BB1D6DA" w14:textId="77777777" w:rsidR="00723AB5" w:rsidRPr="00723AB5" w:rsidRDefault="00723AB5" w:rsidP="00723AB5">
      <w:pPr>
        <w:pStyle w:val="EndNoteBibliography"/>
        <w:spacing w:after="0"/>
        <w:ind w:left="720" w:hanging="720"/>
      </w:pPr>
      <w:r w:rsidRPr="00723AB5">
        <w:t>3.</w:t>
      </w:r>
      <w:r w:rsidRPr="00723AB5">
        <w:tab/>
        <w:t xml:space="preserve">B. E. Feleke, T. E. Feleke và F. Biadglegne (2019), </w:t>
      </w:r>
      <w:r w:rsidRPr="00723AB5">
        <w:rPr>
          <w:i/>
        </w:rPr>
        <w:t>Nutritional status of tuberculosis patients, a comparative cross-sectional study</w:t>
      </w:r>
      <w:r w:rsidRPr="00723AB5">
        <w:t>, BMC Pulm Med. 19(1), 182.</w:t>
      </w:r>
    </w:p>
    <w:p w14:paraId="0F5C28CD" w14:textId="77777777" w:rsidR="00723AB5" w:rsidRPr="00723AB5" w:rsidRDefault="00723AB5" w:rsidP="00723AB5">
      <w:pPr>
        <w:pStyle w:val="EndNoteBibliography"/>
        <w:spacing w:after="0"/>
        <w:ind w:left="720" w:hanging="720"/>
      </w:pPr>
      <w:r w:rsidRPr="00723AB5">
        <w:t>4.</w:t>
      </w:r>
      <w:r w:rsidRPr="00723AB5">
        <w:tab/>
        <w:t xml:space="preserve">World Health Organization (2013), </w:t>
      </w:r>
      <w:r w:rsidRPr="00723AB5">
        <w:rPr>
          <w:i/>
        </w:rPr>
        <w:t>Nutritional care and support for patients with tuberculosis</w:t>
      </w:r>
      <w:r w:rsidRPr="00723AB5">
        <w:t>.</w:t>
      </w:r>
    </w:p>
    <w:p w14:paraId="1023117E" w14:textId="77777777" w:rsidR="00723AB5" w:rsidRPr="00723AB5" w:rsidRDefault="00723AB5" w:rsidP="00723AB5">
      <w:pPr>
        <w:pStyle w:val="EndNoteBibliography"/>
        <w:spacing w:after="0"/>
        <w:ind w:left="720" w:hanging="720"/>
      </w:pPr>
      <w:r w:rsidRPr="00723AB5">
        <w:t>5.</w:t>
      </w:r>
      <w:r w:rsidRPr="00723AB5">
        <w:tab/>
        <w:t xml:space="preserve">Somnath Das và các cộng sự (2018), </w:t>
      </w:r>
      <w:r w:rsidRPr="00723AB5">
        <w:rPr>
          <w:i/>
        </w:rPr>
        <w:t>A study of nutritional assessment of newly diagnosed tuberculosis patients in a tertiary care hospital of Tripura, India</w:t>
      </w:r>
      <w:r w:rsidRPr="00723AB5">
        <w:t>, International Journal of Research in Medical Sciences. 6, 1382.</w:t>
      </w:r>
    </w:p>
    <w:p w14:paraId="0962A739" w14:textId="77777777" w:rsidR="00723AB5" w:rsidRPr="00723AB5" w:rsidRDefault="00723AB5" w:rsidP="00723AB5">
      <w:pPr>
        <w:pStyle w:val="EndNoteBibliography"/>
        <w:spacing w:after="0"/>
        <w:ind w:left="720" w:hanging="720"/>
      </w:pPr>
      <w:r w:rsidRPr="00723AB5">
        <w:t>6.</w:t>
      </w:r>
      <w:r w:rsidRPr="00723AB5">
        <w:tab/>
        <w:t xml:space="preserve">D. C. Macallan và các cộng sự (1998), </w:t>
      </w:r>
      <w:r w:rsidRPr="00723AB5">
        <w:rPr>
          <w:i/>
        </w:rPr>
        <w:t>Whole body protein metabolism in human pulmonary tuberculosis and undernutrition: evidence for anabolic block in tuberculosis</w:t>
      </w:r>
      <w:r w:rsidRPr="00723AB5">
        <w:t>, Clin Sci (Lond). 94(3), 321-31.</w:t>
      </w:r>
    </w:p>
    <w:p w14:paraId="670A12DF" w14:textId="77777777" w:rsidR="00723AB5" w:rsidRPr="00723AB5" w:rsidRDefault="00723AB5" w:rsidP="00723AB5">
      <w:pPr>
        <w:pStyle w:val="EndNoteBibliography"/>
        <w:spacing w:after="0"/>
        <w:ind w:left="720" w:hanging="720"/>
      </w:pPr>
      <w:r w:rsidRPr="00723AB5">
        <w:t>7.</w:t>
      </w:r>
      <w:r w:rsidRPr="00723AB5">
        <w:tab/>
        <w:t xml:space="preserve">D. C. Macallan (1999), </w:t>
      </w:r>
      <w:r w:rsidRPr="00723AB5">
        <w:rPr>
          <w:i/>
        </w:rPr>
        <w:t>Malnutrition in tuberculosis</w:t>
      </w:r>
      <w:r w:rsidRPr="00723AB5">
        <w:t>, Diagn Microbiol Infect Dis. 34(2), 153-7.</w:t>
      </w:r>
    </w:p>
    <w:p w14:paraId="2D4A5681" w14:textId="203D546E" w:rsidR="00723AB5" w:rsidRPr="00723AB5" w:rsidRDefault="00723AB5" w:rsidP="00723AB5">
      <w:pPr>
        <w:pStyle w:val="EndNoteBibliography"/>
        <w:spacing w:after="0"/>
        <w:ind w:left="720" w:hanging="720"/>
      </w:pPr>
      <w:r w:rsidRPr="00723AB5">
        <w:t>8.</w:t>
      </w:r>
      <w:r w:rsidRPr="00723AB5">
        <w:tab/>
        <w:t xml:space="preserve">Đoàn Duy Tân (2021), </w:t>
      </w:r>
      <w:r w:rsidR="001C44AB">
        <w:rPr>
          <w:i/>
        </w:rPr>
        <w:t>Tỷ</w:t>
      </w:r>
      <w:r w:rsidRPr="00723AB5">
        <w:rPr>
          <w:i/>
        </w:rPr>
        <w:t xml:space="preserve"> lệ suy dinh dưỡng và yếu tố liên quan trên bệnh nhân lao phổi tại bệnh viện Phạm Ngọc Thạch</w:t>
      </w:r>
      <w:r w:rsidRPr="00723AB5">
        <w:t>. 25, 148-152.</w:t>
      </w:r>
    </w:p>
    <w:p w14:paraId="56CA4F99" w14:textId="77777777" w:rsidR="00723AB5" w:rsidRPr="00723AB5" w:rsidRDefault="00723AB5" w:rsidP="00723AB5">
      <w:pPr>
        <w:pStyle w:val="EndNoteBibliography"/>
        <w:spacing w:after="0"/>
        <w:ind w:left="720" w:hanging="720"/>
      </w:pPr>
      <w:r w:rsidRPr="00723AB5">
        <w:t>9.</w:t>
      </w:r>
      <w:r w:rsidRPr="00723AB5">
        <w:tab/>
        <w:t xml:space="preserve">Lê Thị Thủy và các cộng sự (2019), </w:t>
      </w:r>
      <w:r w:rsidRPr="00723AB5">
        <w:rPr>
          <w:i/>
        </w:rPr>
        <w:t>Đặc điểm Lao phổi ở người bệnh điều trị tại khoa Lao hô hấp, Bệnh viện Phổi Trung ương năm 2018</w:t>
      </w:r>
      <w:r w:rsidRPr="00723AB5">
        <w:t>.</w:t>
      </w:r>
    </w:p>
    <w:p w14:paraId="0C66F34D" w14:textId="77777777" w:rsidR="00723AB5" w:rsidRPr="00723AB5" w:rsidRDefault="00723AB5" w:rsidP="00723AB5">
      <w:pPr>
        <w:pStyle w:val="EndNoteBibliography"/>
        <w:spacing w:after="0"/>
        <w:ind w:left="720" w:hanging="720"/>
      </w:pPr>
      <w:r w:rsidRPr="00723AB5">
        <w:t>10.</w:t>
      </w:r>
      <w:r w:rsidRPr="00723AB5">
        <w:tab/>
        <w:t xml:space="preserve">Lê Thị Thủy và các cộng sự (2019), </w:t>
      </w:r>
      <w:r w:rsidRPr="00723AB5">
        <w:rPr>
          <w:i/>
        </w:rPr>
        <w:t>Tình trạng dinh dưỡng theo phương pháp SGA &amp; một số yếu tố liên quan của bệnh Lao phổi ở người bệnh điều trị tại khoa Lao hô hấp, Bệnh viện Phổi Trung ương năm 2018</w:t>
      </w:r>
      <w:r w:rsidRPr="00723AB5">
        <w:t>.</w:t>
      </w:r>
    </w:p>
    <w:p w14:paraId="70430F3E" w14:textId="77777777" w:rsidR="00723AB5" w:rsidRPr="00723AB5" w:rsidRDefault="00723AB5" w:rsidP="00723AB5">
      <w:pPr>
        <w:pStyle w:val="EndNoteBibliography"/>
        <w:spacing w:after="0"/>
        <w:ind w:left="720" w:hanging="720"/>
      </w:pPr>
      <w:r w:rsidRPr="00723AB5">
        <w:t>11.</w:t>
      </w:r>
      <w:r w:rsidRPr="00723AB5">
        <w:tab/>
        <w:t xml:space="preserve">L. M. Gurung và các cộng sự (2018), </w:t>
      </w:r>
      <w:r w:rsidRPr="00723AB5">
        <w:rPr>
          <w:i/>
        </w:rPr>
        <w:t>Dietary Practice and Nutritional Status of Tuberculosis Patients in Pokhara: A Cross Sectional Study</w:t>
      </w:r>
      <w:r w:rsidRPr="00723AB5">
        <w:t>, Front Nutr. 5, 63.</w:t>
      </w:r>
    </w:p>
    <w:p w14:paraId="19C09144" w14:textId="77777777" w:rsidR="00723AB5" w:rsidRPr="00723AB5" w:rsidRDefault="00723AB5" w:rsidP="00723AB5">
      <w:pPr>
        <w:pStyle w:val="EndNoteBibliography"/>
        <w:spacing w:after="0"/>
        <w:ind w:left="720" w:hanging="720"/>
      </w:pPr>
      <w:r w:rsidRPr="00723AB5">
        <w:t>12.</w:t>
      </w:r>
      <w:r w:rsidRPr="00723AB5">
        <w:tab/>
        <w:t xml:space="preserve">Trần Văn Sáng và Lê Ngọc Hưng (2014), </w:t>
      </w:r>
      <w:r w:rsidRPr="00723AB5">
        <w:rPr>
          <w:i/>
        </w:rPr>
        <w:t>Bệnh học lao</w:t>
      </w:r>
      <w:r w:rsidRPr="00723AB5">
        <w:t>, Nhà xuất bản Y học.</w:t>
      </w:r>
    </w:p>
    <w:p w14:paraId="0C383D96" w14:textId="77777777" w:rsidR="00723AB5" w:rsidRPr="00723AB5" w:rsidRDefault="00723AB5" w:rsidP="00723AB5">
      <w:pPr>
        <w:pStyle w:val="EndNoteBibliography"/>
        <w:spacing w:after="0"/>
        <w:ind w:left="720" w:hanging="720"/>
      </w:pPr>
      <w:r w:rsidRPr="00723AB5">
        <w:t>13.</w:t>
      </w:r>
      <w:r w:rsidRPr="00723AB5">
        <w:tab/>
        <w:t xml:space="preserve">Chương trình Chống lao Quốc gia (2020), </w:t>
      </w:r>
      <w:r w:rsidRPr="00723AB5">
        <w:rPr>
          <w:i/>
        </w:rPr>
        <w:t>Báo cáo tổng kết hoạt động chương trình chống lao năm 2020</w:t>
      </w:r>
      <w:r w:rsidRPr="00723AB5">
        <w:t>.</w:t>
      </w:r>
    </w:p>
    <w:p w14:paraId="4F933CDE" w14:textId="77777777" w:rsidR="00723AB5" w:rsidRPr="00723AB5" w:rsidRDefault="00723AB5" w:rsidP="00723AB5">
      <w:pPr>
        <w:pStyle w:val="EndNoteBibliography"/>
        <w:spacing w:after="0"/>
        <w:ind w:left="720" w:hanging="720"/>
      </w:pPr>
      <w:r w:rsidRPr="00723AB5">
        <w:t>14.</w:t>
      </w:r>
      <w:r w:rsidRPr="00723AB5">
        <w:tab/>
        <w:t xml:space="preserve">V. Schiza và các cộng sự (2022), </w:t>
      </w:r>
      <w:r w:rsidRPr="00723AB5">
        <w:rPr>
          <w:i/>
        </w:rPr>
        <w:t>Impact of the COVID-19 pandemic on TB infection testing</w:t>
      </w:r>
      <w:r w:rsidRPr="00723AB5">
        <w:t>, Int J Tuberc Lung Dis. 26(2), 174-176.</w:t>
      </w:r>
    </w:p>
    <w:p w14:paraId="5E53E64F" w14:textId="77777777" w:rsidR="00723AB5" w:rsidRPr="00723AB5" w:rsidRDefault="00723AB5" w:rsidP="00723AB5">
      <w:pPr>
        <w:pStyle w:val="EndNoteBibliography"/>
        <w:spacing w:after="0"/>
        <w:ind w:left="720" w:hanging="720"/>
      </w:pPr>
      <w:r w:rsidRPr="00723AB5">
        <w:t>15.</w:t>
      </w:r>
      <w:r w:rsidRPr="00723AB5">
        <w:tab/>
        <w:t xml:space="preserve">Lê Thị Ba (2015), </w:t>
      </w:r>
      <w:r w:rsidRPr="00723AB5">
        <w:rPr>
          <w:i/>
        </w:rPr>
        <w:t>Nghiên cứu đặc điểm lâm sàng, cận lâm sàng ở bệnh nhân nghi lao phổi tại Trung tâm hô hấp Bệnh viện Bạch Mai</w:t>
      </w:r>
      <w:r w:rsidRPr="00723AB5">
        <w:t>.</w:t>
      </w:r>
    </w:p>
    <w:p w14:paraId="3AF202C2" w14:textId="77777777" w:rsidR="00723AB5" w:rsidRPr="00723AB5" w:rsidRDefault="00723AB5" w:rsidP="00723AB5">
      <w:pPr>
        <w:pStyle w:val="EndNoteBibliography"/>
        <w:spacing w:after="0"/>
        <w:ind w:left="720" w:hanging="720"/>
      </w:pPr>
      <w:r w:rsidRPr="00723AB5">
        <w:lastRenderedPageBreak/>
        <w:t>16.</w:t>
      </w:r>
      <w:r w:rsidRPr="00723AB5">
        <w:tab/>
        <w:t xml:space="preserve">Phạm Thị Ánh Tuyết (2017), </w:t>
      </w:r>
      <w:r w:rsidRPr="00723AB5">
        <w:rPr>
          <w:i/>
        </w:rPr>
        <w:t>Nghiên cứu đặc điểm lâm sàng, cận lâm sàng và kết quả nuôi cấy trực khuẩn lao bằng MGIT, Loewenstein-Jensen ở bệnh nhân lao phổi mới AFB âm tính tại Bệnh viện 74 Trung Ương</w:t>
      </w:r>
      <w:r w:rsidRPr="00723AB5">
        <w:t>.</w:t>
      </w:r>
    </w:p>
    <w:p w14:paraId="3D9BE06F" w14:textId="77777777" w:rsidR="00723AB5" w:rsidRPr="00723AB5" w:rsidRDefault="00723AB5" w:rsidP="00723AB5">
      <w:pPr>
        <w:pStyle w:val="EndNoteBibliography"/>
        <w:spacing w:after="0"/>
        <w:ind w:left="720" w:hanging="720"/>
      </w:pPr>
      <w:r w:rsidRPr="00723AB5">
        <w:t>17.</w:t>
      </w:r>
      <w:r w:rsidRPr="00723AB5">
        <w:tab/>
        <w:t xml:space="preserve">Phạm Thị Ánh Tuyết (2017), </w:t>
      </w:r>
      <w:r w:rsidRPr="00723AB5">
        <w:rPr>
          <w:i/>
        </w:rPr>
        <w:t>Đặc điểm lâm sàng, cận lâm sàng và hình ảnh chụp cắt lớp vi tính lồng ngực ở bệnh nhân lao phổi mới AFB âm tính</w:t>
      </w:r>
      <w:r w:rsidRPr="00723AB5">
        <w:t>, 159-161.</w:t>
      </w:r>
    </w:p>
    <w:p w14:paraId="1C294318" w14:textId="77777777" w:rsidR="00723AB5" w:rsidRPr="00723AB5" w:rsidRDefault="00723AB5" w:rsidP="00723AB5">
      <w:pPr>
        <w:pStyle w:val="EndNoteBibliography"/>
        <w:spacing w:after="0"/>
        <w:ind w:left="720" w:hanging="720"/>
      </w:pPr>
      <w:r w:rsidRPr="00723AB5">
        <w:t>18.</w:t>
      </w:r>
      <w:r w:rsidRPr="00723AB5">
        <w:tab/>
        <w:t xml:space="preserve">B. Hussien và các cộng sự (2019), </w:t>
      </w:r>
      <w:r w:rsidRPr="00723AB5">
        <w:rPr>
          <w:i/>
        </w:rPr>
        <w:t>Nutritional deficiency and associated factors among new pulmonary tuberculosis patients of Bale Zone Hospitals, southeast Ethiopia</w:t>
      </w:r>
      <w:r w:rsidRPr="00723AB5">
        <w:t>, BMC Res Notes. 12(1), 751.</w:t>
      </w:r>
    </w:p>
    <w:p w14:paraId="6588E868" w14:textId="77777777" w:rsidR="00723AB5" w:rsidRPr="00723AB5" w:rsidRDefault="00723AB5" w:rsidP="00723AB5">
      <w:pPr>
        <w:pStyle w:val="EndNoteBibliography"/>
        <w:spacing w:after="0"/>
        <w:ind w:left="720" w:hanging="720"/>
      </w:pPr>
      <w:r w:rsidRPr="00723AB5">
        <w:t>19.</w:t>
      </w:r>
      <w:r w:rsidRPr="00723AB5">
        <w:tab/>
        <w:t xml:space="preserve">Lê Trọng Thạch (2016), </w:t>
      </w:r>
      <w:r w:rsidRPr="00723AB5">
        <w:rPr>
          <w:i/>
        </w:rPr>
        <w:t>Nghiên cứu đặc điểm lâm sàng, cận lâm sàng và kết quả nuôi cấy đờm tìm vi khuẩn lao bằng phương pháp MGIT ở bệnh nhân lao phổi AFB âm tính, tại Bệnh viện 71 Trung Ương năm 2014-2016</w:t>
      </w:r>
      <w:r w:rsidRPr="00723AB5">
        <w:t>.</w:t>
      </w:r>
    </w:p>
    <w:p w14:paraId="11881720" w14:textId="77777777" w:rsidR="00723AB5" w:rsidRPr="00723AB5" w:rsidRDefault="00723AB5" w:rsidP="00723AB5">
      <w:pPr>
        <w:pStyle w:val="EndNoteBibliography"/>
        <w:spacing w:after="0"/>
        <w:ind w:left="720" w:hanging="720"/>
      </w:pPr>
      <w:r w:rsidRPr="00723AB5">
        <w:t>20.</w:t>
      </w:r>
      <w:r w:rsidRPr="00723AB5">
        <w:tab/>
        <w:t xml:space="preserve">B. A. Rahimi và các cộng sự (2020), </w:t>
      </w:r>
      <w:r w:rsidRPr="00723AB5">
        <w:rPr>
          <w:i/>
        </w:rPr>
        <w:t>Treatment outcome of tuberculosis treatment regimens in Kandahar, Afghanistan</w:t>
      </w:r>
      <w:r w:rsidRPr="00723AB5">
        <w:t>, Indian J Tuberc. 67(1), 87-93.</w:t>
      </w:r>
    </w:p>
    <w:p w14:paraId="762FC312" w14:textId="77777777" w:rsidR="00723AB5" w:rsidRPr="00723AB5" w:rsidRDefault="00723AB5" w:rsidP="00723AB5">
      <w:pPr>
        <w:pStyle w:val="EndNoteBibliography"/>
        <w:spacing w:after="0"/>
        <w:ind w:left="720" w:hanging="720"/>
      </w:pPr>
      <w:r w:rsidRPr="00723AB5">
        <w:t>21.</w:t>
      </w:r>
      <w:r w:rsidRPr="00723AB5">
        <w:tab/>
        <w:t xml:space="preserve">H. Kaur, N. Pandhi và N. C. Kajal (2022), </w:t>
      </w:r>
      <w:r w:rsidRPr="00723AB5">
        <w:rPr>
          <w:i/>
        </w:rPr>
        <w:t>A prospective study of the clinical profile of hemoptysis and its correlation with radiological and microbiological findings</w:t>
      </w:r>
      <w:r w:rsidRPr="00723AB5">
        <w:t>, Int J Mycobacteriol. 11(4), 394-399.</w:t>
      </w:r>
    </w:p>
    <w:p w14:paraId="31C33AAD" w14:textId="77777777" w:rsidR="00723AB5" w:rsidRPr="00723AB5" w:rsidRDefault="00723AB5" w:rsidP="00723AB5">
      <w:pPr>
        <w:pStyle w:val="EndNoteBibliography"/>
        <w:spacing w:after="0"/>
        <w:ind w:left="720" w:hanging="720"/>
      </w:pPr>
      <w:r w:rsidRPr="00723AB5">
        <w:t>22.</w:t>
      </w:r>
      <w:r w:rsidRPr="00723AB5">
        <w:tab/>
        <w:t xml:space="preserve">Vũ Thị Vân Anh (2021), </w:t>
      </w:r>
      <w:r w:rsidRPr="00723AB5">
        <w:rPr>
          <w:i/>
        </w:rPr>
        <w:t>Đặc điểm lâm sàng, cận lâm sàng và mô bệnh học ở bệnh nhân lao phổi có mảnh sinh thiết nuôi cấy trong môi trường lỏng dương tính với Mycobacterium tuberculosis</w:t>
      </w:r>
      <w:r w:rsidRPr="00723AB5">
        <w:t>.</w:t>
      </w:r>
    </w:p>
    <w:p w14:paraId="307A0F1D" w14:textId="77777777" w:rsidR="00723AB5" w:rsidRPr="00723AB5" w:rsidRDefault="00723AB5" w:rsidP="00723AB5">
      <w:pPr>
        <w:pStyle w:val="EndNoteBibliography"/>
        <w:spacing w:after="0"/>
        <w:ind w:left="720" w:hanging="720"/>
      </w:pPr>
      <w:r w:rsidRPr="00723AB5">
        <w:t>23.</w:t>
      </w:r>
      <w:r w:rsidRPr="00723AB5">
        <w:tab/>
        <w:t xml:space="preserve">Nguyễn Thị Phượng (2017), </w:t>
      </w:r>
      <w:r w:rsidRPr="00723AB5">
        <w:rPr>
          <w:i/>
        </w:rPr>
        <w:t>Đặc điểm lâm sàng, cận lâm sàng và tính kháng thuốc chống lao hàng 1 của vi khuẩn ở bệnh nhân lao phổi tại Bệnh viện Phổi Trung Ương năm 2016-2017</w:t>
      </w:r>
      <w:r w:rsidRPr="00723AB5">
        <w:t>.</w:t>
      </w:r>
    </w:p>
    <w:p w14:paraId="6D0E0D60" w14:textId="77777777" w:rsidR="00723AB5" w:rsidRPr="00723AB5" w:rsidRDefault="00723AB5" w:rsidP="00723AB5">
      <w:pPr>
        <w:pStyle w:val="EndNoteBibliography"/>
        <w:spacing w:after="0"/>
        <w:ind w:left="720" w:hanging="720"/>
      </w:pPr>
      <w:r w:rsidRPr="00723AB5">
        <w:t>24.</w:t>
      </w:r>
      <w:r w:rsidRPr="00723AB5">
        <w:tab/>
        <w:t xml:space="preserve">Chương trình Chống lao Quốc gia (2018), </w:t>
      </w:r>
      <w:r w:rsidRPr="00723AB5">
        <w:rPr>
          <w:i/>
        </w:rPr>
        <w:t>Hướng dẫn thực hành chuẩn xét nghiệm vi khuẩn lao</w:t>
      </w:r>
      <w:r w:rsidRPr="00723AB5">
        <w:t>, Bộ Y tế.</w:t>
      </w:r>
    </w:p>
    <w:p w14:paraId="33E384A4" w14:textId="77777777" w:rsidR="00723AB5" w:rsidRPr="00723AB5" w:rsidRDefault="00723AB5" w:rsidP="00723AB5">
      <w:pPr>
        <w:pStyle w:val="EndNoteBibliography"/>
        <w:spacing w:after="0"/>
        <w:ind w:left="720" w:hanging="720"/>
      </w:pPr>
      <w:r w:rsidRPr="00723AB5">
        <w:t>25.</w:t>
      </w:r>
      <w:r w:rsidRPr="00723AB5">
        <w:tab/>
        <w:t xml:space="preserve">Nguyễn Viết Nhung (2022), </w:t>
      </w:r>
      <w:r w:rsidRPr="00723AB5">
        <w:rPr>
          <w:i/>
        </w:rPr>
        <w:t>Bệnh lao và tiến trình chấm dứt bệnh lao</w:t>
      </w:r>
      <w:r w:rsidRPr="00723AB5">
        <w:t>, 71.</w:t>
      </w:r>
    </w:p>
    <w:p w14:paraId="37C939BE" w14:textId="77777777" w:rsidR="00723AB5" w:rsidRPr="00723AB5" w:rsidRDefault="00723AB5" w:rsidP="00723AB5">
      <w:pPr>
        <w:pStyle w:val="EndNoteBibliography"/>
        <w:spacing w:after="0"/>
        <w:ind w:left="720" w:hanging="720"/>
      </w:pPr>
      <w:r w:rsidRPr="00723AB5">
        <w:t>26.</w:t>
      </w:r>
      <w:r w:rsidRPr="00723AB5">
        <w:tab/>
        <w:t xml:space="preserve">Chương trình Chống lao Quốc gia (2016), </w:t>
      </w:r>
      <w:r w:rsidRPr="00723AB5">
        <w:rPr>
          <w:i/>
        </w:rPr>
        <w:t>Hướng dẫn quản lý bệnh lao</w:t>
      </w:r>
      <w:r w:rsidRPr="00723AB5">
        <w:t>, Nhà xuất bản Y học.</w:t>
      </w:r>
    </w:p>
    <w:p w14:paraId="29AB96C8" w14:textId="77777777" w:rsidR="00723AB5" w:rsidRPr="00723AB5" w:rsidRDefault="00723AB5" w:rsidP="00723AB5">
      <w:pPr>
        <w:pStyle w:val="EndNoteBibliography"/>
        <w:spacing w:after="0"/>
        <w:ind w:left="720" w:hanging="720"/>
      </w:pPr>
      <w:r w:rsidRPr="00723AB5">
        <w:t>27.</w:t>
      </w:r>
      <w:r w:rsidRPr="00723AB5">
        <w:tab/>
        <w:t xml:space="preserve">Chương trình Chống lao Quốc gia (2014), </w:t>
      </w:r>
      <w:r w:rsidRPr="00723AB5">
        <w:rPr>
          <w:i/>
        </w:rPr>
        <w:t>Giới thiệu kỹ thuật chẩn đoán bệnh lao bằng Xpert MTB/RIF</w:t>
      </w:r>
      <w:r w:rsidRPr="00723AB5">
        <w:t>, Báo cáo tổng kết Dự án TB care I, Hà Nội tháng 12 năm 2014, 25-35.</w:t>
      </w:r>
    </w:p>
    <w:p w14:paraId="573E8845" w14:textId="77777777" w:rsidR="00723AB5" w:rsidRPr="00723AB5" w:rsidRDefault="00723AB5" w:rsidP="00723AB5">
      <w:pPr>
        <w:pStyle w:val="EndNoteBibliography"/>
        <w:spacing w:after="0"/>
        <w:ind w:left="720" w:hanging="720"/>
      </w:pPr>
      <w:r w:rsidRPr="00723AB5">
        <w:t>28.</w:t>
      </w:r>
      <w:r w:rsidRPr="00723AB5">
        <w:tab/>
        <w:t xml:space="preserve">Nguyễn Kim Cương và Bùi Huy Hoàng (2021), </w:t>
      </w:r>
      <w:r w:rsidRPr="00723AB5">
        <w:rPr>
          <w:i/>
        </w:rPr>
        <w:t>Nghiên cứu giá trị của xét nghiệm Xpert MTB/RIF Ultra đờm ở người bệnh nghi lao có hai mẫu xét nghiệm soi đờm trực tiếp AFB (-)</w:t>
      </w:r>
      <w:r w:rsidRPr="00723AB5">
        <w:t>, 7-14.</w:t>
      </w:r>
    </w:p>
    <w:p w14:paraId="63336D6E" w14:textId="77777777" w:rsidR="00723AB5" w:rsidRPr="00723AB5" w:rsidRDefault="00723AB5" w:rsidP="00723AB5">
      <w:pPr>
        <w:pStyle w:val="EndNoteBibliography"/>
        <w:spacing w:after="0"/>
        <w:ind w:left="720" w:hanging="720"/>
      </w:pPr>
      <w:r w:rsidRPr="00723AB5">
        <w:lastRenderedPageBreak/>
        <w:t>29.</w:t>
      </w:r>
      <w:r w:rsidRPr="00723AB5">
        <w:tab/>
        <w:t xml:space="preserve">C. Lama và các cộng sự (2022), </w:t>
      </w:r>
      <w:r w:rsidRPr="00723AB5">
        <w:rPr>
          <w:i/>
        </w:rPr>
        <w:t>Evaluation of Xpert MTB/RIF Assay, MTB Culture and Line Probe Assay for the Detection of MDR Tuberculosis in AFB Smear Negative Specimens</w:t>
      </w:r>
      <w:r w:rsidRPr="00723AB5">
        <w:t>, Diseases. 10(4).</w:t>
      </w:r>
    </w:p>
    <w:p w14:paraId="00479DBF" w14:textId="77777777" w:rsidR="00723AB5" w:rsidRPr="00723AB5" w:rsidRDefault="00723AB5" w:rsidP="00723AB5">
      <w:pPr>
        <w:pStyle w:val="EndNoteBibliography"/>
        <w:spacing w:after="0"/>
        <w:ind w:left="720" w:hanging="720"/>
      </w:pPr>
      <w:r w:rsidRPr="00723AB5">
        <w:t>30.</w:t>
      </w:r>
      <w:r w:rsidRPr="00723AB5">
        <w:tab/>
        <w:t xml:space="preserve">Đỗ Đức Hiển (1999), </w:t>
      </w:r>
      <w:r w:rsidRPr="00723AB5">
        <w:rPr>
          <w:i/>
        </w:rPr>
        <w:t>X-quang trong chẩn đoán lao phổi</w:t>
      </w:r>
      <w:r w:rsidRPr="00723AB5">
        <w:t>, Bệnh học lao và bệnh phổi, Nhà xuất bản Y học, 43-46.</w:t>
      </w:r>
    </w:p>
    <w:p w14:paraId="57E1638A" w14:textId="77777777" w:rsidR="00723AB5" w:rsidRPr="00723AB5" w:rsidRDefault="00723AB5" w:rsidP="00723AB5">
      <w:pPr>
        <w:pStyle w:val="EndNoteBibliography"/>
        <w:spacing w:after="0"/>
        <w:ind w:left="720" w:hanging="720"/>
      </w:pPr>
      <w:r w:rsidRPr="00723AB5">
        <w:t>31.</w:t>
      </w:r>
      <w:r w:rsidRPr="00723AB5">
        <w:tab/>
        <w:t xml:space="preserve">Nguyễn Văn Thành (2021), </w:t>
      </w:r>
      <w:r w:rsidRPr="00723AB5">
        <w:rPr>
          <w:i/>
        </w:rPr>
        <w:t>Thực hành X-quang ngực</w:t>
      </w:r>
      <w:r w:rsidRPr="00723AB5">
        <w:t>, Nhà xuất bản Y học.</w:t>
      </w:r>
    </w:p>
    <w:p w14:paraId="3121FE5C" w14:textId="77777777" w:rsidR="00723AB5" w:rsidRPr="00723AB5" w:rsidRDefault="00723AB5" w:rsidP="00723AB5">
      <w:pPr>
        <w:pStyle w:val="EndNoteBibliography"/>
        <w:spacing w:after="0"/>
        <w:ind w:left="720" w:hanging="720"/>
      </w:pPr>
      <w:r w:rsidRPr="00723AB5">
        <w:t>32.</w:t>
      </w:r>
      <w:r w:rsidRPr="00723AB5">
        <w:tab/>
        <w:t xml:space="preserve">Trần Văn Việt và Nguyễn Xuân Hiền (2017), </w:t>
      </w:r>
      <w:r w:rsidRPr="00723AB5">
        <w:rPr>
          <w:i/>
        </w:rPr>
        <w:t>Nghiên cứu giá trị của phương pháp chụp X-quang phổi trong chẩn đoán lao phổi tại Bệnh viện Lao và bệnh phổi Hải Dương</w:t>
      </w:r>
      <w:r w:rsidRPr="00723AB5">
        <w:t>, 38-42.</w:t>
      </w:r>
    </w:p>
    <w:p w14:paraId="4C954B45" w14:textId="77777777" w:rsidR="00723AB5" w:rsidRPr="00723AB5" w:rsidRDefault="00723AB5" w:rsidP="00723AB5">
      <w:pPr>
        <w:pStyle w:val="EndNoteBibliography"/>
        <w:spacing w:after="0"/>
        <w:ind w:left="720" w:hanging="720"/>
      </w:pPr>
      <w:r w:rsidRPr="00723AB5">
        <w:t>33.</w:t>
      </w:r>
      <w:r w:rsidRPr="00723AB5">
        <w:tab/>
        <w:t xml:space="preserve">G. Tavaziva và các cộng sự (2022), </w:t>
      </w:r>
      <w:r w:rsidRPr="00723AB5">
        <w:rPr>
          <w:i/>
        </w:rPr>
        <w:t>Diagnostic accuracy of a commercially available, deep learning-based chest X-ray interpretation software for detecting culture-confirmed pulmonary tuberculosis</w:t>
      </w:r>
      <w:r w:rsidRPr="00723AB5">
        <w:t>, Int J Infect Dis. 122, 15-20.</w:t>
      </w:r>
    </w:p>
    <w:p w14:paraId="49175678" w14:textId="77777777" w:rsidR="00723AB5" w:rsidRPr="00723AB5" w:rsidRDefault="00723AB5" w:rsidP="00723AB5">
      <w:pPr>
        <w:pStyle w:val="EndNoteBibliography"/>
        <w:spacing w:after="0"/>
        <w:ind w:left="720" w:hanging="720"/>
      </w:pPr>
      <w:r w:rsidRPr="00723AB5">
        <w:t>34.</w:t>
      </w:r>
      <w:r w:rsidRPr="00723AB5">
        <w:tab/>
        <w:t xml:space="preserve">Võ Trọng Thành (2019), </w:t>
      </w:r>
      <w:r w:rsidRPr="00723AB5">
        <w:rPr>
          <w:i/>
        </w:rPr>
        <w:t>Nghiên cứu sự thay đổi một số chỉ số huyết học ở bệnh nhân lao phổi được điều trị tại Bệnh viện Phổi Trung Ương</w:t>
      </w:r>
      <w:r w:rsidRPr="00723AB5">
        <w:t>, Trường Đại học Y Hà Nội.</w:t>
      </w:r>
    </w:p>
    <w:p w14:paraId="50691EE0" w14:textId="77777777" w:rsidR="00723AB5" w:rsidRPr="00723AB5" w:rsidRDefault="00723AB5" w:rsidP="00723AB5">
      <w:pPr>
        <w:pStyle w:val="EndNoteBibliography"/>
        <w:spacing w:after="0"/>
        <w:ind w:left="720" w:hanging="720"/>
      </w:pPr>
      <w:r w:rsidRPr="00723AB5">
        <w:t>35.</w:t>
      </w:r>
      <w:r w:rsidRPr="00723AB5">
        <w:tab/>
        <w:t xml:space="preserve">A. Mukherjee và các cộng sự (2019), </w:t>
      </w:r>
      <w:r w:rsidRPr="00723AB5">
        <w:rPr>
          <w:i/>
        </w:rPr>
        <w:t>Prevalence, characteristics, and predictors of tuberculosis associated anemia</w:t>
      </w:r>
      <w:r w:rsidRPr="00723AB5">
        <w:t>, J Family Med Prim Care. 8(7), 2445-2449.</w:t>
      </w:r>
    </w:p>
    <w:p w14:paraId="74A99865" w14:textId="77777777" w:rsidR="00723AB5" w:rsidRPr="00723AB5" w:rsidRDefault="00723AB5" w:rsidP="00723AB5">
      <w:pPr>
        <w:pStyle w:val="EndNoteBibliography"/>
        <w:spacing w:after="0"/>
        <w:ind w:left="720" w:hanging="720"/>
      </w:pPr>
      <w:r w:rsidRPr="00723AB5">
        <w:t>36.</w:t>
      </w:r>
      <w:r w:rsidRPr="00723AB5">
        <w:tab/>
        <w:t xml:space="preserve">Chương trình Chống lao Quốc gia (2009), </w:t>
      </w:r>
      <w:r w:rsidRPr="00723AB5">
        <w:rPr>
          <w:i/>
        </w:rPr>
        <w:t>Hướng dẫn quản lý bệnh lao kháng đa thuốc</w:t>
      </w:r>
      <w:r w:rsidRPr="00723AB5">
        <w:t>, Nhà xuất bản Y học.</w:t>
      </w:r>
    </w:p>
    <w:p w14:paraId="58804D2D" w14:textId="77777777" w:rsidR="00723AB5" w:rsidRPr="00723AB5" w:rsidRDefault="00723AB5" w:rsidP="00723AB5">
      <w:pPr>
        <w:pStyle w:val="EndNoteBibliography"/>
        <w:spacing w:after="0"/>
        <w:ind w:left="720" w:hanging="720"/>
      </w:pPr>
      <w:r w:rsidRPr="00723AB5">
        <w:t>37.</w:t>
      </w:r>
      <w:r w:rsidRPr="00723AB5">
        <w:tab/>
        <w:t xml:space="preserve">Trần Văn Sáng (2007), </w:t>
      </w:r>
      <w:r w:rsidRPr="00723AB5">
        <w:rPr>
          <w:i/>
        </w:rPr>
        <w:t>Hỏi đáp về bệnh lao kháng thuốc</w:t>
      </w:r>
      <w:r w:rsidRPr="00723AB5">
        <w:t>, Nhà xuất bản Y học.</w:t>
      </w:r>
    </w:p>
    <w:p w14:paraId="06822022" w14:textId="77777777" w:rsidR="00723AB5" w:rsidRPr="00723AB5" w:rsidRDefault="00723AB5" w:rsidP="00723AB5">
      <w:pPr>
        <w:pStyle w:val="EndNoteBibliography"/>
        <w:spacing w:after="0"/>
        <w:ind w:left="720" w:hanging="720"/>
      </w:pPr>
      <w:r w:rsidRPr="00723AB5">
        <w:t>38.</w:t>
      </w:r>
      <w:r w:rsidRPr="00723AB5">
        <w:tab/>
        <w:t xml:space="preserve">World Health Organization (2011), </w:t>
      </w:r>
      <w:r w:rsidRPr="00723AB5">
        <w:rPr>
          <w:i/>
        </w:rPr>
        <w:t>Guidelines for the programmatic management of drug-resistant tuberculosis</w:t>
      </w:r>
      <w:r w:rsidRPr="00723AB5">
        <w:t>, World Health Organization.</w:t>
      </w:r>
    </w:p>
    <w:p w14:paraId="53FA44C8" w14:textId="77777777" w:rsidR="00723AB5" w:rsidRPr="00723AB5" w:rsidRDefault="00723AB5" w:rsidP="00723AB5">
      <w:pPr>
        <w:pStyle w:val="EndNoteBibliography"/>
        <w:spacing w:after="0"/>
        <w:ind w:left="720" w:hanging="720"/>
      </w:pPr>
      <w:r w:rsidRPr="00723AB5">
        <w:t>39.</w:t>
      </w:r>
      <w:r w:rsidRPr="00723AB5">
        <w:tab/>
        <w:t xml:space="preserve">M. Elia (2017), </w:t>
      </w:r>
      <w:r w:rsidRPr="00723AB5">
        <w:rPr>
          <w:i/>
        </w:rPr>
        <w:t>Defining, Recognizing, and Reporting Malnutrition</w:t>
      </w:r>
      <w:r w:rsidRPr="00723AB5">
        <w:t>, Int J Low Extrem Wounds. 16(4), 230-237.</w:t>
      </w:r>
    </w:p>
    <w:p w14:paraId="5CE280D0" w14:textId="77777777" w:rsidR="00723AB5" w:rsidRPr="00723AB5" w:rsidRDefault="00723AB5" w:rsidP="00723AB5">
      <w:pPr>
        <w:pStyle w:val="EndNoteBibliography"/>
        <w:spacing w:after="0"/>
        <w:ind w:left="720" w:hanging="720"/>
      </w:pPr>
      <w:r w:rsidRPr="00723AB5">
        <w:t>40.</w:t>
      </w:r>
      <w:r w:rsidRPr="00723AB5">
        <w:tab/>
        <w:t xml:space="preserve">A. Zierle-Ghosh và A. Jan (2022), </w:t>
      </w:r>
      <w:r w:rsidRPr="00723AB5">
        <w:rPr>
          <w:i/>
        </w:rPr>
        <w:t>Physiology, Body Mass Index</w:t>
      </w:r>
      <w:r w:rsidRPr="00723AB5">
        <w:t>, StatPearls, StatPearls Publishing Copyright © 2022, StatPearls Publishing LLC., Treasure Island (FL).</w:t>
      </w:r>
    </w:p>
    <w:p w14:paraId="2C5C0D7E" w14:textId="77777777" w:rsidR="00723AB5" w:rsidRPr="00723AB5" w:rsidRDefault="00723AB5" w:rsidP="00723AB5">
      <w:pPr>
        <w:pStyle w:val="EndNoteBibliography"/>
        <w:spacing w:after="0"/>
        <w:ind w:left="720" w:hanging="720"/>
      </w:pPr>
      <w:r w:rsidRPr="00723AB5">
        <w:t>41.</w:t>
      </w:r>
      <w:r w:rsidRPr="00723AB5">
        <w:tab/>
        <w:t xml:space="preserve">World Health Organization (1995), </w:t>
      </w:r>
      <w:r w:rsidRPr="00723AB5">
        <w:rPr>
          <w:i/>
        </w:rPr>
        <w:t>Physical status: the use and interpretation of anthropometry. Report of a WHO Expert Committee</w:t>
      </w:r>
      <w:r w:rsidRPr="00723AB5">
        <w:t>, World Health Organ Tech Rep Ser. 854, 1-452.</w:t>
      </w:r>
    </w:p>
    <w:p w14:paraId="2396281B" w14:textId="77777777" w:rsidR="00723AB5" w:rsidRPr="00723AB5" w:rsidRDefault="00723AB5" w:rsidP="00723AB5">
      <w:pPr>
        <w:pStyle w:val="EndNoteBibliography"/>
        <w:spacing w:after="0"/>
        <w:ind w:left="720" w:hanging="720"/>
      </w:pPr>
      <w:r w:rsidRPr="00723AB5">
        <w:t>42.</w:t>
      </w:r>
      <w:r w:rsidRPr="00723AB5">
        <w:tab/>
        <w:t xml:space="preserve">D. R. Duerksen, M. Laporte và K. Jeejeebhoy (2021), </w:t>
      </w:r>
      <w:r w:rsidRPr="00723AB5">
        <w:rPr>
          <w:i/>
        </w:rPr>
        <w:t>Evaluation of Nutrition Status Using the Subjective Global Assessment: Malnutrition, Cachexia, and Sarcopenia</w:t>
      </w:r>
      <w:r w:rsidRPr="00723AB5">
        <w:t>, Nutr Clin Pract. 36(5), 942-956.</w:t>
      </w:r>
    </w:p>
    <w:p w14:paraId="25E45400" w14:textId="77777777" w:rsidR="00723AB5" w:rsidRPr="00723AB5" w:rsidRDefault="00723AB5" w:rsidP="00723AB5">
      <w:pPr>
        <w:pStyle w:val="EndNoteBibliography"/>
        <w:spacing w:after="0"/>
        <w:ind w:left="720" w:hanging="720"/>
      </w:pPr>
      <w:r w:rsidRPr="00723AB5">
        <w:lastRenderedPageBreak/>
        <w:t>43.</w:t>
      </w:r>
      <w:r w:rsidRPr="00723AB5">
        <w:tab/>
        <w:t xml:space="preserve">Walker HK, Hall WD và Hurst JW (1990), </w:t>
      </w:r>
      <w:r w:rsidRPr="00723AB5">
        <w:rPr>
          <w:i/>
        </w:rPr>
        <w:t>Chapter 101: Serum Albumin and Globulin</w:t>
      </w:r>
      <w:r w:rsidRPr="00723AB5">
        <w:t>, Physical Clinical Methods: The History, and Laboratory Examinations. 3rd edition., ed.</w:t>
      </w:r>
    </w:p>
    <w:p w14:paraId="54F0576F" w14:textId="77777777" w:rsidR="00723AB5" w:rsidRPr="00723AB5" w:rsidRDefault="00723AB5" w:rsidP="00723AB5">
      <w:pPr>
        <w:pStyle w:val="EndNoteBibliography"/>
        <w:spacing w:after="0"/>
        <w:ind w:left="720" w:hanging="720"/>
      </w:pPr>
      <w:r w:rsidRPr="00723AB5">
        <w:t>44.</w:t>
      </w:r>
      <w:r w:rsidRPr="00723AB5">
        <w:tab/>
        <w:t xml:space="preserve">D. C. Evans và các cộng sự (2021), </w:t>
      </w:r>
      <w:r w:rsidRPr="00723AB5">
        <w:rPr>
          <w:i/>
        </w:rPr>
        <w:t>The Use of Visceral Proteins as Nutrition Markers: An ASPEN Position Paper</w:t>
      </w:r>
      <w:r w:rsidRPr="00723AB5">
        <w:t>, Nutr Clin Pract. 36(1), 22-28.</w:t>
      </w:r>
    </w:p>
    <w:p w14:paraId="1B4B22F2" w14:textId="77777777" w:rsidR="00723AB5" w:rsidRPr="00723AB5" w:rsidRDefault="00723AB5" w:rsidP="00723AB5">
      <w:pPr>
        <w:pStyle w:val="EndNoteBibliography"/>
        <w:spacing w:after="0"/>
        <w:ind w:left="720" w:hanging="720"/>
      </w:pPr>
      <w:r w:rsidRPr="00723AB5">
        <w:t>45.</w:t>
      </w:r>
      <w:r w:rsidRPr="00723AB5">
        <w:tab/>
        <w:t xml:space="preserve">Nguyễn Ngọc Lanh (2012), </w:t>
      </w:r>
      <w:r w:rsidRPr="00723AB5">
        <w:rPr>
          <w:i/>
        </w:rPr>
        <w:t>Sinh lý bệnh học</w:t>
      </w:r>
      <w:r w:rsidRPr="00723AB5">
        <w:t>, Nhà xuất bản Y học.</w:t>
      </w:r>
    </w:p>
    <w:p w14:paraId="0481DCAF" w14:textId="77777777" w:rsidR="00723AB5" w:rsidRPr="00723AB5" w:rsidRDefault="00723AB5" w:rsidP="00723AB5">
      <w:pPr>
        <w:pStyle w:val="EndNoteBibliography"/>
        <w:spacing w:after="0"/>
        <w:ind w:left="720" w:hanging="720"/>
      </w:pPr>
      <w:r w:rsidRPr="00723AB5">
        <w:t>46.</w:t>
      </w:r>
      <w:r w:rsidRPr="00723AB5">
        <w:tab/>
        <w:t xml:space="preserve">Bộ Y tế (2022), </w:t>
      </w:r>
      <w:r w:rsidRPr="00723AB5">
        <w:rPr>
          <w:i/>
        </w:rPr>
        <w:t>Quyết định 1832/QĐ-BYT về việc ban hành "Hướng dẫn chẩn đoán và điều trị một số bệnh lý huyết học"</w:t>
      </w:r>
      <w:r w:rsidRPr="00723AB5">
        <w:t>.</w:t>
      </w:r>
    </w:p>
    <w:p w14:paraId="4EF8DFEB" w14:textId="77777777" w:rsidR="00723AB5" w:rsidRPr="00723AB5" w:rsidRDefault="00723AB5" w:rsidP="00723AB5">
      <w:pPr>
        <w:pStyle w:val="EndNoteBibliography"/>
        <w:spacing w:after="0"/>
        <w:ind w:left="720" w:hanging="720"/>
      </w:pPr>
      <w:r w:rsidRPr="00723AB5">
        <w:t>47.</w:t>
      </w:r>
      <w:r w:rsidRPr="00723AB5">
        <w:tab/>
        <w:t xml:space="preserve">Rebanta K. Chakraborty và Bracken Burns (2023), </w:t>
      </w:r>
      <w:r w:rsidRPr="00723AB5">
        <w:rPr>
          <w:i/>
        </w:rPr>
        <w:t>Systemic Inflammatory Response Syndrome</w:t>
      </w:r>
      <w:r w:rsidRPr="00723AB5">
        <w:t>.</w:t>
      </w:r>
    </w:p>
    <w:p w14:paraId="002A7902" w14:textId="06CB41D8" w:rsidR="00723AB5" w:rsidRPr="00723AB5" w:rsidRDefault="00723AB5" w:rsidP="00723AB5">
      <w:pPr>
        <w:pStyle w:val="EndNoteBibliography"/>
        <w:spacing w:after="0"/>
        <w:ind w:left="720" w:hanging="720"/>
      </w:pPr>
      <w:r w:rsidRPr="00723AB5">
        <w:t>48.</w:t>
      </w:r>
      <w:r w:rsidRPr="00723AB5">
        <w:tab/>
        <w:t xml:space="preserve">Ngọc Dung Trần và các cộng sự (2023), </w:t>
      </w:r>
      <w:r w:rsidRPr="00723AB5">
        <w:rPr>
          <w:i/>
        </w:rPr>
        <w:t xml:space="preserve">TỶ LỆ MẮC VÀ ĐẶC ĐIỂM DỊCH TỄ LAO MỚI TẠI </w:t>
      </w:r>
      <w:r w:rsidR="002379A7">
        <w:rPr>
          <w:i/>
        </w:rPr>
        <w:t>TỈNH</w:t>
      </w:r>
      <w:r w:rsidRPr="00723AB5">
        <w:rPr>
          <w:i/>
        </w:rPr>
        <w:t xml:space="preserve"> ĐỒNG THÁP NĂM 2020</w:t>
      </w:r>
      <w:r w:rsidRPr="00723AB5">
        <w:t>, Tạp chí Y học Việt Nam. 524(1B).</w:t>
      </w:r>
    </w:p>
    <w:p w14:paraId="59241EB5" w14:textId="77777777" w:rsidR="00723AB5" w:rsidRPr="00723AB5" w:rsidRDefault="00723AB5" w:rsidP="00723AB5">
      <w:pPr>
        <w:pStyle w:val="EndNoteBibliography"/>
        <w:spacing w:after="0"/>
        <w:ind w:left="720" w:hanging="720"/>
      </w:pPr>
      <w:r w:rsidRPr="00723AB5">
        <w:t>49.</w:t>
      </w:r>
      <w:r w:rsidRPr="00723AB5">
        <w:tab/>
        <w:t xml:space="preserve">Nguyễn Trọng Hưng (2020), </w:t>
      </w:r>
      <w:r w:rsidRPr="00723AB5">
        <w:rPr>
          <w:i/>
        </w:rPr>
        <w:t>TÌNH TRẠNG DINH DƯỠNG THEO PHƯƠNG PHÁP NHÂN TRẮC HỌC Ở NGƯỜI BỆNH LAO PHỔI TRƯỚC KHI NHẬP VIỆN TẠI BỆNH VIỆN PHỔI TRUNG ƯƠNG NĂM 2019-2020</w:t>
      </w:r>
      <w:r w:rsidRPr="00723AB5">
        <w:t>, TC.DD &amp; TP 16 (2) - 2020.</w:t>
      </w:r>
    </w:p>
    <w:p w14:paraId="7539CCAF" w14:textId="77777777" w:rsidR="00723AB5" w:rsidRPr="00723AB5" w:rsidRDefault="00723AB5" w:rsidP="00723AB5">
      <w:pPr>
        <w:pStyle w:val="EndNoteBibliography"/>
        <w:spacing w:after="0"/>
        <w:ind w:left="720" w:hanging="720"/>
      </w:pPr>
      <w:r w:rsidRPr="00723AB5">
        <w:t>50.</w:t>
      </w:r>
      <w:r w:rsidRPr="00723AB5">
        <w:tab/>
        <w:t xml:space="preserve">H. S. Lin và các cộng sự (2021), </w:t>
      </w:r>
      <w:r w:rsidRPr="00723AB5">
        <w:rPr>
          <w:i/>
        </w:rPr>
        <w:t>Nutrition Assessment and Adverse Outcomes in Hospitalized Patients with Tuberculosis</w:t>
      </w:r>
      <w:r w:rsidRPr="00723AB5">
        <w:t>, J Clin Med. 10(12).</w:t>
      </w:r>
    </w:p>
    <w:p w14:paraId="0433D338" w14:textId="77777777" w:rsidR="00723AB5" w:rsidRPr="00723AB5" w:rsidRDefault="00723AB5" w:rsidP="00723AB5">
      <w:pPr>
        <w:pStyle w:val="EndNoteBibliography"/>
        <w:spacing w:after="0"/>
        <w:ind w:left="720" w:hanging="720"/>
      </w:pPr>
      <w:r w:rsidRPr="00723AB5">
        <w:t>51.</w:t>
      </w:r>
      <w:r w:rsidRPr="00723AB5">
        <w:tab/>
        <w:t xml:space="preserve">B. B. Musuenge, G. G. Poda và P. C. Chen (2020), </w:t>
      </w:r>
      <w:r w:rsidRPr="00723AB5">
        <w:rPr>
          <w:i/>
        </w:rPr>
        <w:t>Nutritional Status of Patients with Tuberculosis and Associated Factors in the Health Centre Region of Burkina Faso</w:t>
      </w:r>
      <w:r w:rsidRPr="00723AB5">
        <w:t>, Nutrients. 12(9).</w:t>
      </w:r>
    </w:p>
    <w:p w14:paraId="17DFA88C" w14:textId="77777777" w:rsidR="00723AB5" w:rsidRPr="00723AB5" w:rsidRDefault="00723AB5" w:rsidP="00723AB5">
      <w:pPr>
        <w:pStyle w:val="EndNoteBibliography"/>
        <w:spacing w:after="0"/>
        <w:ind w:left="720" w:hanging="720"/>
      </w:pPr>
      <w:r w:rsidRPr="00723AB5">
        <w:t>52.</w:t>
      </w:r>
      <w:r w:rsidRPr="00723AB5">
        <w:tab/>
        <w:t xml:space="preserve">F. Krapp và các cộng sự (2008), </w:t>
      </w:r>
      <w:r w:rsidRPr="00723AB5">
        <w:rPr>
          <w:i/>
        </w:rPr>
        <w:t>Bodyweight gain to predict treatment outcome in patients with pulmonary tuberculosis in Peru</w:t>
      </w:r>
      <w:r w:rsidRPr="00723AB5">
        <w:t>, Int J Tuberc Lung Dis. 12(10), 1153-9.</w:t>
      </w:r>
    </w:p>
    <w:p w14:paraId="2F33CBBB" w14:textId="77777777" w:rsidR="00723AB5" w:rsidRPr="00723AB5" w:rsidRDefault="00723AB5" w:rsidP="00723AB5">
      <w:pPr>
        <w:pStyle w:val="EndNoteBibliography"/>
        <w:spacing w:after="0"/>
        <w:ind w:left="720" w:hanging="720"/>
      </w:pPr>
      <w:r w:rsidRPr="00723AB5">
        <w:t>53.</w:t>
      </w:r>
      <w:r w:rsidRPr="00723AB5">
        <w:tab/>
        <w:t xml:space="preserve">T. A. Pakasi và các cộng sự (2009), </w:t>
      </w:r>
      <w:r w:rsidRPr="00723AB5">
        <w:rPr>
          <w:i/>
        </w:rPr>
        <w:t>Malnutrition and socio-demographic factors associated with pulmonary tuberculosis in Timor and Rote Islands, Indonesia</w:t>
      </w:r>
      <w:r w:rsidRPr="00723AB5">
        <w:t>, Int J Tuberc Lung Dis. 13(6), 755-9.</w:t>
      </w:r>
    </w:p>
    <w:p w14:paraId="29CC179B" w14:textId="77777777" w:rsidR="00723AB5" w:rsidRPr="00723AB5" w:rsidRDefault="00723AB5" w:rsidP="00723AB5">
      <w:pPr>
        <w:pStyle w:val="EndNoteBibliography"/>
        <w:spacing w:after="0"/>
        <w:ind w:left="720" w:hanging="720"/>
      </w:pPr>
      <w:r w:rsidRPr="00723AB5">
        <w:t>54.</w:t>
      </w:r>
      <w:r w:rsidRPr="00723AB5">
        <w:tab/>
        <w:t xml:space="preserve">SanchitaSubedi và các cộng sự (2019), </w:t>
      </w:r>
      <w:r w:rsidRPr="00723AB5">
        <w:rPr>
          <w:i/>
        </w:rPr>
        <w:t>Nutritional Status of Patients with Pulmonary Tuberculosis receiving Anti-Tuberculosis Treatment at BP Koirala Institute of Health Sciences, Nepal</w:t>
      </w:r>
      <w:r w:rsidRPr="00723AB5">
        <w:t>.</w:t>
      </w:r>
    </w:p>
    <w:p w14:paraId="2ADC9B12" w14:textId="77777777" w:rsidR="00723AB5" w:rsidRPr="00723AB5" w:rsidRDefault="00723AB5" w:rsidP="00723AB5">
      <w:pPr>
        <w:pStyle w:val="EndNoteBibliography"/>
        <w:spacing w:after="0"/>
        <w:ind w:left="720" w:hanging="720"/>
      </w:pPr>
      <w:r w:rsidRPr="00723AB5">
        <w:t>55.</w:t>
      </w:r>
      <w:r w:rsidRPr="00723AB5">
        <w:tab/>
        <w:t xml:space="preserve">Dương Quang Tuấn (2016), </w:t>
      </w:r>
      <w:r w:rsidRPr="00723AB5">
        <w:rPr>
          <w:i/>
        </w:rPr>
        <w:t>LIÊN QUAN GIỮA CHỈ SỐ BMI VỚI MỘT SỐ ĐẶC ĐIỂM LÂM SÀNG VÀ CẬN LÂM SÀNG CỦA BỆNH LAO PHỔI VÀ SỰ THAY ĐỔI CHỈ SỐ BMI SAU 1 THÁNG ĐIỀU TRỊ</w:t>
      </w:r>
      <w:r w:rsidRPr="00723AB5">
        <w:t>, Tạp chí Y Dược học - Trường Đại học Y Dược Huế - Tập 6, số 4.</w:t>
      </w:r>
    </w:p>
    <w:p w14:paraId="536DF4EB" w14:textId="77777777" w:rsidR="00723AB5" w:rsidRPr="00723AB5" w:rsidRDefault="00723AB5" w:rsidP="00723AB5">
      <w:pPr>
        <w:pStyle w:val="EndNoteBibliography"/>
        <w:spacing w:after="0"/>
        <w:ind w:left="720" w:hanging="720"/>
      </w:pPr>
      <w:r w:rsidRPr="00723AB5">
        <w:lastRenderedPageBreak/>
        <w:t>56.</w:t>
      </w:r>
      <w:r w:rsidRPr="00723AB5">
        <w:tab/>
        <w:t xml:space="preserve">M. G. Oliveira và các cộng sự (2014), </w:t>
      </w:r>
      <w:r w:rsidRPr="00723AB5">
        <w:rPr>
          <w:i/>
        </w:rPr>
        <w:t>Anemia in hospitalized patients with pulmonary tuberculosis</w:t>
      </w:r>
      <w:r w:rsidRPr="00723AB5">
        <w:t>, J Bras Pneumol. 40(4), 403-10.</w:t>
      </w:r>
    </w:p>
    <w:p w14:paraId="3C115FA3" w14:textId="77777777" w:rsidR="00723AB5" w:rsidRPr="00723AB5" w:rsidRDefault="00723AB5" w:rsidP="00723AB5">
      <w:pPr>
        <w:pStyle w:val="EndNoteBibliography"/>
        <w:ind w:left="720" w:hanging="720"/>
      </w:pPr>
      <w:r w:rsidRPr="00723AB5">
        <w:t>57.</w:t>
      </w:r>
      <w:r w:rsidRPr="00723AB5">
        <w:tab/>
        <w:t xml:space="preserve">A. S. Magassouba và các cộng sự (2021), </w:t>
      </w:r>
      <w:r w:rsidRPr="00723AB5">
        <w:rPr>
          <w:i/>
        </w:rPr>
        <w:t>Malnutrition prevalence and associated biochemical factors among drug-resistance tuberculosis (DR-TB) patients at key treatment sites in Conakry City, Republic of Guinea</w:t>
      </w:r>
      <w:r w:rsidRPr="00723AB5">
        <w:t>, Pan Afr Med J. 38, 279.</w:t>
      </w:r>
    </w:p>
    <w:p w14:paraId="6FD80654" w14:textId="596CC012" w:rsidR="00683A1D" w:rsidRDefault="00021ACD" w:rsidP="00C23165">
      <w:r>
        <w:fldChar w:fldCharType="end"/>
      </w:r>
    </w:p>
    <w:p w14:paraId="23B1FAEC" w14:textId="77777777" w:rsidR="00683A1D" w:rsidRDefault="00683A1D">
      <w:r>
        <w:br w:type="page"/>
      </w:r>
    </w:p>
    <w:p w14:paraId="4FB86E6E" w14:textId="14030D1E" w:rsidR="007D3B20" w:rsidRDefault="00683A1D" w:rsidP="00683A1D">
      <w:pPr>
        <w:pStyle w:val="TOC"/>
      </w:pPr>
      <w:bookmarkStart w:id="121" w:name="_Toc134606403"/>
      <w:r>
        <w:lastRenderedPageBreak/>
        <w:t>PHỤ LỤC</w:t>
      </w:r>
      <w:bookmarkEnd w:id="121"/>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1"/>
        <w:gridCol w:w="2278"/>
        <w:gridCol w:w="2280"/>
        <w:gridCol w:w="2282"/>
      </w:tblGrid>
      <w:tr w:rsidR="00891951" w:rsidRPr="00F670D9" w14:paraId="0F1089F6" w14:textId="77777777" w:rsidTr="00C037E3">
        <w:tc>
          <w:tcPr>
            <w:tcW w:w="2337" w:type="dxa"/>
          </w:tcPr>
          <w:p w14:paraId="5A08F1F2" w14:textId="77777777" w:rsidR="00891951" w:rsidRPr="00F670D9" w:rsidRDefault="00891951" w:rsidP="00C037E3">
            <w:pPr>
              <w:tabs>
                <w:tab w:val="left" w:leader="dot" w:pos="4410"/>
                <w:tab w:val="left" w:leader="dot" w:pos="6300"/>
              </w:tabs>
            </w:pPr>
            <w:r w:rsidRPr="00F670D9">
              <w:t>Mệt mỏi □</w:t>
            </w:r>
          </w:p>
        </w:tc>
        <w:tc>
          <w:tcPr>
            <w:tcW w:w="2337" w:type="dxa"/>
          </w:tcPr>
          <w:p w14:paraId="2436A510" w14:textId="77777777" w:rsidR="00891951" w:rsidRPr="00F670D9" w:rsidRDefault="00891951" w:rsidP="00C037E3">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C037E3">
            <w:pPr>
              <w:tabs>
                <w:tab w:val="left" w:leader="dot" w:pos="4410"/>
                <w:tab w:val="left" w:leader="dot" w:pos="6300"/>
              </w:tabs>
            </w:pPr>
            <w:r w:rsidRPr="00F670D9">
              <w:t>Sốt  □</w:t>
            </w:r>
          </w:p>
        </w:tc>
        <w:tc>
          <w:tcPr>
            <w:tcW w:w="2338" w:type="dxa"/>
          </w:tcPr>
          <w:p w14:paraId="0EE8ABB9" w14:textId="77777777" w:rsidR="00891951" w:rsidRPr="00F670D9" w:rsidRDefault="00891951" w:rsidP="00C037E3">
            <w:pPr>
              <w:tabs>
                <w:tab w:val="left" w:leader="dot" w:pos="4410"/>
                <w:tab w:val="left" w:leader="dot" w:pos="6300"/>
              </w:tabs>
            </w:pPr>
            <w:r w:rsidRPr="00F670D9">
              <w:t>Ho khan □</w:t>
            </w:r>
          </w:p>
        </w:tc>
      </w:tr>
      <w:tr w:rsidR="00891951" w:rsidRPr="00F670D9" w14:paraId="5503C72B" w14:textId="77777777" w:rsidTr="00C037E3">
        <w:tc>
          <w:tcPr>
            <w:tcW w:w="2337" w:type="dxa"/>
          </w:tcPr>
          <w:p w14:paraId="08896D39" w14:textId="77777777" w:rsidR="00891951" w:rsidRPr="00F670D9" w:rsidRDefault="00891951" w:rsidP="00C037E3">
            <w:pPr>
              <w:tabs>
                <w:tab w:val="left" w:leader="dot" w:pos="4410"/>
                <w:tab w:val="left" w:leader="dot" w:pos="6300"/>
              </w:tabs>
            </w:pPr>
            <w:r w:rsidRPr="00F670D9">
              <w:t>Đau ngực □</w:t>
            </w:r>
          </w:p>
        </w:tc>
        <w:tc>
          <w:tcPr>
            <w:tcW w:w="2337" w:type="dxa"/>
          </w:tcPr>
          <w:p w14:paraId="1B2FE8CB" w14:textId="77777777" w:rsidR="00891951" w:rsidRPr="00F670D9" w:rsidRDefault="00891951" w:rsidP="00C037E3">
            <w:pPr>
              <w:tabs>
                <w:tab w:val="left" w:leader="dot" w:pos="4410"/>
                <w:tab w:val="left" w:leader="dot" w:pos="6300"/>
              </w:tabs>
            </w:pPr>
            <w:r w:rsidRPr="00F670D9">
              <w:t>Khó thở □</w:t>
            </w:r>
          </w:p>
        </w:tc>
        <w:tc>
          <w:tcPr>
            <w:tcW w:w="2338" w:type="dxa"/>
          </w:tcPr>
          <w:p w14:paraId="1802795B" w14:textId="77777777" w:rsidR="00891951" w:rsidRPr="00F670D9" w:rsidRDefault="00891951" w:rsidP="00C037E3">
            <w:pPr>
              <w:tabs>
                <w:tab w:val="left" w:leader="dot" w:pos="4410"/>
                <w:tab w:val="left" w:leader="dot" w:pos="6300"/>
              </w:tabs>
            </w:pPr>
            <w:r w:rsidRPr="00F670D9">
              <w:t>Ho đờm □</w:t>
            </w:r>
          </w:p>
        </w:tc>
        <w:tc>
          <w:tcPr>
            <w:tcW w:w="2338" w:type="dxa"/>
          </w:tcPr>
          <w:p w14:paraId="31F66815" w14:textId="77777777" w:rsidR="00891951" w:rsidRPr="00F670D9" w:rsidRDefault="00891951" w:rsidP="00C037E3">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517E1A87" w14:textId="77777777" w:rsidR="00891951" w:rsidRPr="00F670D9" w:rsidRDefault="00891951" w:rsidP="000F0949">
      <w:pPr>
        <w:tabs>
          <w:tab w:val="left" w:leader="dot" w:pos="4410"/>
          <w:tab w:val="left" w:leader="dot" w:pos="6300"/>
        </w:tabs>
        <w:ind w:firstLine="0"/>
      </w:pPr>
      <w:r w:rsidRPr="00F670D9">
        <w:t>- Thời gi</w:t>
      </w:r>
      <w:r>
        <w:t>a</w:t>
      </w:r>
      <w:r w:rsidRPr="00F670D9">
        <w:t xml:space="preserve">n từ khi có triệu chứng đến khi vào viện: 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2"/>
        <w:gridCol w:w="1663"/>
        <w:gridCol w:w="2089"/>
        <w:gridCol w:w="1848"/>
        <w:gridCol w:w="1069"/>
      </w:tblGrid>
      <w:tr w:rsidR="00891951" w:rsidRPr="00F670D9" w14:paraId="345FE1F0" w14:textId="77777777" w:rsidTr="00C037E3">
        <w:tc>
          <w:tcPr>
            <w:tcW w:w="2520" w:type="dxa"/>
          </w:tcPr>
          <w:p w14:paraId="424EB38C" w14:textId="77777777" w:rsidR="00891951" w:rsidRPr="00F670D9" w:rsidRDefault="00891951" w:rsidP="00C037E3">
            <w:pPr>
              <w:tabs>
                <w:tab w:val="left" w:leader="dot" w:pos="4410"/>
                <w:tab w:val="left" w:leader="dot" w:pos="6300"/>
              </w:tabs>
              <w:jc w:val="both"/>
            </w:pPr>
            <w:r w:rsidRPr="00F670D9">
              <w:t>Đái tháo đường □</w:t>
            </w:r>
          </w:p>
        </w:tc>
        <w:tc>
          <w:tcPr>
            <w:tcW w:w="1710" w:type="dxa"/>
          </w:tcPr>
          <w:p w14:paraId="604AE237" w14:textId="77777777" w:rsidR="00891951" w:rsidRPr="00F670D9" w:rsidRDefault="00891951" w:rsidP="00C037E3">
            <w:pPr>
              <w:tabs>
                <w:tab w:val="left" w:leader="dot" w:pos="4410"/>
                <w:tab w:val="left" w:leader="dot" w:pos="6300"/>
              </w:tabs>
              <w:jc w:val="both"/>
            </w:pPr>
            <w:r w:rsidRPr="00F670D9">
              <w:t>Tăng huyết áp □</w:t>
            </w:r>
          </w:p>
        </w:tc>
        <w:tc>
          <w:tcPr>
            <w:tcW w:w="2160" w:type="dxa"/>
          </w:tcPr>
          <w:p w14:paraId="33D54873" w14:textId="77777777" w:rsidR="00891951" w:rsidRPr="00F670D9" w:rsidRDefault="00891951" w:rsidP="00C037E3">
            <w:pPr>
              <w:tabs>
                <w:tab w:val="left" w:leader="dot" w:pos="4410"/>
                <w:tab w:val="left" w:leader="dot" w:pos="6300"/>
              </w:tabs>
              <w:jc w:val="both"/>
            </w:pPr>
            <w:r w:rsidRPr="00F670D9">
              <w:t>Viêm dạ dày □</w:t>
            </w:r>
          </w:p>
        </w:tc>
        <w:tc>
          <w:tcPr>
            <w:tcW w:w="1885" w:type="dxa"/>
          </w:tcPr>
          <w:p w14:paraId="18492FE8" w14:textId="77777777" w:rsidR="00891951" w:rsidRPr="00F670D9" w:rsidRDefault="00891951" w:rsidP="00C037E3">
            <w:pPr>
              <w:tabs>
                <w:tab w:val="left" w:leader="dot" w:pos="4410"/>
                <w:tab w:val="left" w:leader="dot" w:pos="6300"/>
              </w:tabs>
              <w:jc w:val="both"/>
            </w:pPr>
            <w:r w:rsidRPr="00F670D9">
              <w:t>HIV □</w:t>
            </w:r>
          </w:p>
        </w:tc>
        <w:tc>
          <w:tcPr>
            <w:tcW w:w="1075" w:type="dxa"/>
          </w:tcPr>
          <w:p w14:paraId="4ABF9FBD" w14:textId="77777777" w:rsidR="00891951" w:rsidRPr="00F670D9" w:rsidRDefault="00891951" w:rsidP="00C037E3">
            <w:pPr>
              <w:tabs>
                <w:tab w:val="left" w:leader="dot" w:pos="4410"/>
                <w:tab w:val="left" w:leader="dot" w:pos="6300"/>
              </w:tabs>
              <w:jc w:val="both"/>
            </w:pPr>
            <w:r w:rsidRPr="00F670D9">
              <w:t>COPD □</w:t>
            </w:r>
          </w:p>
        </w:tc>
      </w:tr>
      <w:tr w:rsidR="00891951" w:rsidRPr="00F670D9" w14:paraId="27100816" w14:textId="77777777" w:rsidTr="00C037E3">
        <w:tc>
          <w:tcPr>
            <w:tcW w:w="2520" w:type="dxa"/>
          </w:tcPr>
          <w:p w14:paraId="5D6B8A94" w14:textId="77777777" w:rsidR="00891951" w:rsidRPr="00F670D9" w:rsidRDefault="00891951" w:rsidP="00C037E3">
            <w:pPr>
              <w:tabs>
                <w:tab w:val="left" w:leader="dot" w:pos="4410"/>
                <w:tab w:val="left" w:leader="dot" w:pos="6300"/>
              </w:tabs>
              <w:jc w:val="both"/>
            </w:pPr>
            <w:r w:rsidRPr="00F670D9">
              <w:t xml:space="preserve">Dùng </w:t>
            </w:r>
            <w:r>
              <w:t>C</w:t>
            </w:r>
            <w:r w:rsidRPr="00F670D9">
              <w:t>orticoid kéo dài  □</w:t>
            </w:r>
          </w:p>
        </w:tc>
        <w:tc>
          <w:tcPr>
            <w:tcW w:w="1710" w:type="dxa"/>
          </w:tcPr>
          <w:p w14:paraId="01B03A2B" w14:textId="77777777" w:rsidR="00891951" w:rsidRPr="00F670D9" w:rsidRDefault="00891951" w:rsidP="00C037E3">
            <w:pPr>
              <w:tabs>
                <w:tab w:val="left" w:leader="dot" w:pos="4410"/>
                <w:tab w:val="left" w:leader="dot" w:pos="6300"/>
              </w:tabs>
              <w:jc w:val="both"/>
            </w:pPr>
            <w:r w:rsidRPr="00F670D9">
              <w:t>Gút □</w:t>
            </w:r>
          </w:p>
        </w:tc>
        <w:tc>
          <w:tcPr>
            <w:tcW w:w="2160" w:type="dxa"/>
          </w:tcPr>
          <w:p w14:paraId="60B43466" w14:textId="77777777" w:rsidR="00891951" w:rsidRPr="00F670D9" w:rsidRDefault="00891951" w:rsidP="00C037E3">
            <w:pPr>
              <w:tabs>
                <w:tab w:val="left" w:leader="dot" w:pos="4410"/>
                <w:tab w:val="left" w:leader="dot" w:pos="6300"/>
              </w:tabs>
              <w:jc w:val="both"/>
            </w:pPr>
            <w:r w:rsidRPr="00F670D9">
              <w:t>Viêm phế quản mạn □</w:t>
            </w:r>
          </w:p>
        </w:tc>
        <w:tc>
          <w:tcPr>
            <w:tcW w:w="1885" w:type="dxa"/>
          </w:tcPr>
          <w:p w14:paraId="7C4B1069" w14:textId="77777777" w:rsidR="00891951" w:rsidRPr="00F670D9" w:rsidRDefault="00891951" w:rsidP="00C037E3">
            <w:pPr>
              <w:tabs>
                <w:tab w:val="left" w:leader="dot" w:pos="4410"/>
                <w:tab w:val="left" w:leader="dot" w:pos="6300"/>
              </w:tabs>
              <w:jc w:val="both"/>
            </w:pPr>
            <w:r w:rsidRPr="00F670D9">
              <w:t>C</w:t>
            </w:r>
            <w:r>
              <w:t>OVID-</w:t>
            </w:r>
            <w:r w:rsidRPr="00F670D9">
              <w:t>19</w:t>
            </w:r>
            <w:r>
              <w:t xml:space="preserve"> </w:t>
            </w:r>
            <w:r w:rsidRPr="00F670D9">
              <w:t>□</w:t>
            </w:r>
          </w:p>
        </w:tc>
        <w:tc>
          <w:tcPr>
            <w:tcW w:w="1075" w:type="dxa"/>
          </w:tcPr>
          <w:p w14:paraId="66C17771" w14:textId="77777777" w:rsidR="00891951" w:rsidRPr="00F670D9" w:rsidRDefault="00891951" w:rsidP="00C037E3">
            <w:pPr>
              <w:tabs>
                <w:tab w:val="left" w:leader="dot" w:pos="4410"/>
                <w:tab w:val="left" w:leader="dot" w:pos="6300"/>
              </w:tabs>
              <w:jc w:val="both"/>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77777777"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709E3EC6" w:rsidR="00891951" w:rsidRPr="00F670D9" w:rsidRDefault="00891951" w:rsidP="000F0949">
      <w:pPr>
        <w:ind w:firstLine="0"/>
      </w:pPr>
      <w:r w:rsidRPr="00F670D9">
        <w:t>e. Da, niêm mạc: Bình thường □</w:t>
      </w:r>
      <w:r w:rsidRPr="00F670D9">
        <w:tab/>
      </w:r>
      <w:r>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77777777"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t xml:space="preserve">l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77777777" w:rsidR="00891951" w:rsidRPr="00F670D9" w:rsidRDefault="00891951" w:rsidP="00614B04">
      <w:pPr>
        <w:ind w:firstLine="0"/>
      </w:pPr>
      <w:r w:rsidRPr="00F670D9">
        <w:t>1. Gen</w:t>
      </w:r>
      <w:r>
        <w:t>e</w:t>
      </w:r>
      <w:r w:rsidRPr="00F670D9">
        <w:t xml:space="preserve"> Xpert: Âm tính □</w:t>
      </w:r>
      <w:r>
        <w:t xml:space="preserve">     </w:t>
      </w:r>
      <w:r w:rsidRPr="00F670D9">
        <w:t>MTB+/RIF- □</w:t>
      </w:r>
      <w:r>
        <w:t xml:space="preserve">     </w:t>
      </w:r>
      <w:r w:rsidRPr="00F670D9">
        <w:t>MTB+/RIF+ □</w:t>
      </w:r>
    </w:p>
    <w:p w14:paraId="20788667" w14:textId="77777777" w:rsidR="00891951" w:rsidRPr="00F670D9" w:rsidRDefault="00891951" w:rsidP="00614B04">
      <w:pPr>
        <w:ind w:firstLine="0"/>
      </w:pPr>
      <w:r>
        <w:t>2</w:t>
      </w:r>
      <w:r w:rsidRPr="00F670D9">
        <w:t>. Kháng sinh đồ: Không kháng thuốc □</w:t>
      </w:r>
      <w:r w:rsidRPr="00F670D9">
        <w:tab/>
      </w:r>
      <w:r>
        <w:t xml:space="preserve">     </w:t>
      </w:r>
      <w:r w:rsidRPr="00F670D9">
        <w:t xml:space="preserve">Có kháng thuốc □ </w:t>
      </w:r>
      <w:r>
        <w:t xml:space="preserve"> </w:t>
      </w:r>
      <w:r w:rsidRPr="00F670D9">
        <w:t>(R □     S □     H □     E □)</w:t>
      </w:r>
    </w:p>
    <w:p w14:paraId="4AC8D264" w14:textId="7777777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Pr="00DC1985">
        <w:t xml:space="preserve"> Mọc vi khuẩn</w:t>
      </w:r>
      <w:r>
        <w:t xml:space="preserve"> </w:t>
      </w:r>
      <w:r w:rsidRPr="00F670D9">
        <w:t>□</w:t>
      </w:r>
      <w:r>
        <w:t xml:space="preserve">    </w:t>
      </w:r>
      <w:r w:rsidRPr="00DC1985">
        <w:t xml:space="preserve"> Loại vi khuẩn</w:t>
      </w:r>
      <w:r>
        <w:t>………………………</w:t>
      </w:r>
    </w:p>
    <w:p w14:paraId="153C3048" w14:textId="3BBF5BFA" w:rsidR="00891951" w:rsidRPr="00F670D9" w:rsidRDefault="00891951" w:rsidP="00614B04">
      <w:pPr>
        <w:tabs>
          <w:tab w:val="left" w:leader="dot" w:pos="4410"/>
          <w:tab w:val="left" w:leader="dot" w:pos="6300"/>
        </w:tabs>
        <w:ind w:firstLine="0"/>
      </w:pPr>
      <w:r>
        <w:t>4</w:t>
      </w:r>
      <w:r w:rsidRPr="00F670D9">
        <w:t>. X</w:t>
      </w:r>
      <w:r w:rsidR="000C5063">
        <w:t>-</w:t>
      </w:r>
      <w:r w:rsidRPr="00F670D9">
        <w:t>quang</w:t>
      </w:r>
    </w:p>
    <w:p w14:paraId="4114E77D" w14:textId="77777777" w:rsidR="00891951" w:rsidRPr="00F670D9" w:rsidRDefault="00891951" w:rsidP="00614B04">
      <w:pPr>
        <w:ind w:firstLine="0"/>
      </w:pPr>
      <w:r w:rsidRPr="00F670D9">
        <w:t>a. Mức độ: Độ 1 □</w:t>
      </w:r>
      <w:r>
        <w:t xml:space="preserve">      </w:t>
      </w:r>
      <w:r w:rsidRPr="00F670D9">
        <w:t>Độ 2 □</w:t>
      </w:r>
      <w:r>
        <w:t xml:space="preserve">      </w:t>
      </w:r>
      <w:r w:rsidRPr="00F670D9">
        <w:t>Độ 3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77777777" w:rsidR="00891951" w:rsidRPr="00F670D9" w:rsidRDefault="00891951" w:rsidP="00614B04">
      <w:pPr>
        <w:ind w:firstLine="0"/>
      </w:pPr>
      <w:r w:rsidRPr="00F670D9">
        <w:t>Tổng đường kính hang………mm</w:t>
      </w:r>
      <w:r>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0" w:type="dxa"/>
        <w:tblLook w:val="04A0" w:firstRow="1" w:lastRow="0" w:firstColumn="1" w:lastColumn="0" w:noHBand="0" w:noVBand="1"/>
      </w:tblPr>
      <w:tblGrid>
        <w:gridCol w:w="2279"/>
        <w:gridCol w:w="2278"/>
        <w:gridCol w:w="2278"/>
        <w:gridCol w:w="2276"/>
      </w:tblGrid>
      <w:tr w:rsidR="00891951" w:rsidRPr="00F670D9" w14:paraId="72482BC1" w14:textId="77777777" w:rsidTr="00C037E3">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C037E3">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C037E3">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C037E3">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614B04">
      <w:pPr>
        <w:tabs>
          <w:tab w:val="left" w:leader="dot" w:pos="4410"/>
          <w:tab w:val="left" w:leader="dot" w:pos="6300"/>
        </w:tabs>
        <w:ind w:firstLine="0"/>
      </w:pPr>
      <w:r>
        <w:t>5</w:t>
      </w:r>
      <w:r w:rsidRPr="00F670D9">
        <w:t>. Công thức máu</w:t>
      </w:r>
    </w:p>
    <w:tbl>
      <w:tblPr>
        <w:tblStyle w:val="TableGrid"/>
        <w:tblW w:w="0" w:type="auto"/>
        <w:tblInd w:w="0" w:type="dxa"/>
        <w:tblLook w:val="04A0" w:firstRow="1" w:lastRow="0" w:firstColumn="1" w:lastColumn="0" w:noHBand="0" w:noVBand="1"/>
      </w:tblPr>
      <w:tblGrid>
        <w:gridCol w:w="2277"/>
        <w:gridCol w:w="2266"/>
        <w:gridCol w:w="2293"/>
        <w:gridCol w:w="2275"/>
      </w:tblGrid>
      <w:tr w:rsidR="00891951" w:rsidRPr="00F670D9" w14:paraId="48407DBC" w14:textId="77777777" w:rsidTr="00C037E3">
        <w:tc>
          <w:tcPr>
            <w:tcW w:w="2337" w:type="dxa"/>
          </w:tcPr>
          <w:p w14:paraId="7E141097" w14:textId="77777777" w:rsidR="00891951" w:rsidRPr="00F670D9" w:rsidRDefault="00891951" w:rsidP="00C037E3">
            <w:pPr>
              <w:tabs>
                <w:tab w:val="left" w:leader="dot" w:pos="4410"/>
                <w:tab w:val="left" w:leader="dot" w:pos="6300"/>
              </w:tabs>
              <w:jc w:val="both"/>
            </w:pPr>
            <w:r w:rsidRPr="00F670D9">
              <w:lastRenderedPageBreak/>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037E3">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037E3">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614B04">
      <w:pPr>
        <w:tabs>
          <w:tab w:val="left" w:leader="dot" w:pos="4410"/>
          <w:tab w:val="left" w:leader="dot" w:pos="6300"/>
        </w:tabs>
        <w:ind w:firstLine="0"/>
      </w:pPr>
      <w:r>
        <w:t>6</w:t>
      </w:r>
      <w:r w:rsidRPr="00F670D9">
        <w:t>. Sinh hóa máu:</w:t>
      </w:r>
    </w:p>
    <w:tbl>
      <w:tblPr>
        <w:tblStyle w:val="TableGrid"/>
        <w:tblW w:w="5000" w:type="pct"/>
        <w:tblInd w:w="0" w:type="dxa"/>
        <w:tblLook w:val="04A0" w:firstRow="1" w:lastRow="0" w:firstColumn="1" w:lastColumn="0" w:noHBand="0" w:noVBand="1"/>
      </w:tblPr>
      <w:tblGrid>
        <w:gridCol w:w="2161"/>
        <w:gridCol w:w="2254"/>
        <w:gridCol w:w="1908"/>
        <w:gridCol w:w="2788"/>
      </w:tblGrid>
      <w:tr w:rsidR="00891951" w:rsidRPr="00F670D9" w14:paraId="501F8554" w14:textId="77777777" w:rsidTr="00160A4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160A4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614B04">
      <w:pPr>
        <w:tabs>
          <w:tab w:val="left" w:leader="dot" w:pos="4410"/>
          <w:tab w:val="left" w:leader="dot" w:pos="6300"/>
        </w:tabs>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44584106" w:rsidR="008F6D91" w:rsidRPr="003552FE" w:rsidRDefault="008F6D91" w:rsidP="008F6D91">
      <w:pPr>
        <w:rPr>
          <w:b/>
          <w:bCs/>
          <w:lang w:val="vi-VN"/>
        </w:rPr>
      </w:pPr>
      <w:r w:rsidRPr="003552FE">
        <w:rPr>
          <w:b/>
          <w:bCs/>
          <w:lang w:val="vi-VN"/>
        </w:rPr>
        <w:lastRenderedPageBreak/>
        <w:t>ĐÁNH GIÁ TÌNH TRẠNG DINH DƯỠNG</w:t>
      </w:r>
      <w:r w:rsidRPr="003552FE">
        <w:rPr>
          <w:b/>
          <w:bCs/>
        </w:rPr>
        <w:t xml:space="preserve"> </w:t>
      </w:r>
      <w:r w:rsidRPr="003552FE">
        <w:rPr>
          <w:b/>
          <w:bCs/>
          <w:lang w:val="vi-VN"/>
        </w:rPr>
        <w:t>CHỦ QUAN TOÀN DIỆN</w:t>
      </w:r>
    </w:p>
    <w:p w14:paraId="79DB6387" w14:textId="76A1D834" w:rsidR="008F6D91" w:rsidRPr="00456A35" w:rsidRDefault="008F6D91" w:rsidP="008F6D91">
      <w:pPr>
        <w:jc w:val="center"/>
        <w:rPr>
          <w:lang w:val="vi-VN"/>
        </w:rPr>
      </w:pPr>
      <w:r w:rsidRPr="003552FE">
        <w:rPr>
          <w:b/>
          <w:bCs/>
          <w:lang w:val="vi-VN"/>
        </w:rPr>
        <w:t>(SUBJECTIVE GLOBAL ASSESSMENT – SGA)</w:t>
      </w:r>
    </w:p>
    <w:tbl>
      <w:tblPr>
        <w:tblStyle w:val="Style1"/>
        <w:tblW w:w="5000" w:type="pct"/>
        <w:tblLook w:val="04A0" w:firstRow="1" w:lastRow="0" w:firstColumn="1" w:lastColumn="0" w:noHBand="0" w:noVBand="1"/>
      </w:tblPr>
      <w:tblGrid>
        <w:gridCol w:w="3613"/>
        <w:gridCol w:w="1571"/>
        <w:gridCol w:w="1964"/>
        <w:gridCol w:w="1963"/>
      </w:tblGrid>
      <w:tr w:rsidR="008F6D91" w:rsidRPr="00456A35" w14:paraId="438A4993" w14:textId="77777777" w:rsidTr="008F6D91">
        <w:tc>
          <w:tcPr>
            <w:tcW w:w="1983" w:type="pct"/>
          </w:tcPr>
          <w:p w14:paraId="70861B2A" w14:textId="77777777" w:rsidR="008F6D91" w:rsidRPr="00456A35" w:rsidRDefault="008F6D91" w:rsidP="00C037E3">
            <w:pPr>
              <w:rPr>
                <w:lang w:val="vi-VN"/>
              </w:rPr>
            </w:pPr>
            <w:r w:rsidRPr="00456A35">
              <w:rPr>
                <w:lang w:val="vi-VN"/>
              </w:rPr>
              <w:t>Câu hỏi</w:t>
            </w:r>
          </w:p>
        </w:tc>
        <w:tc>
          <w:tcPr>
            <w:tcW w:w="862" w:type="pct"/>
          </w:tcPr>
          <w:p w14:paraId="63CD1477" w14:textId="77777777" w:rsidR="008F6D91" w:rsidRPr="00456A35" w:rsidRDefault="008F6D91" w:rsidP="00C037E3">
            <w:pPr>
              <w:rPr>
                <w:lang w:val="vi-VN"/>
              </w:rPr>
            </w:pPr>
            <w:r w:rsidRPr="00456A35">
              <w:rPr>
                <w:lang w:val="vi-VN"/>
              </w:rPr>
              <w:t>Nhóm A</w:t>
            </w:r>
          </w:p>
        </w:tc>
        <w:tc>
          <w:tcPr>
            <w:tcW w:w="1078" w:type="pct"/>
          </w:tcPr>
          <w:p w14:paraId="4D96FCF6" w14:textId="77777777" w:rsidR="008F6D91" w:rsidRPr="00456A35" w:rsidRDefault="008F6D91" w:rsidP="00C037E3">
            <w:pPr>
              <w:rPr>
                <w:lang w:val="vi-VN"/>
              </w:rPr>
            </w:pPr>
            <w:r w:rsidRPr="00456A35">
              <w:rPr>
                <w:lang w:val="vi-VN"/>
              </w:rPr>
              <w:t>Nhóm B</w:t>
            </w:r>
          </w:p>
        </w:tc>
        <w:tc>
          <w:tcPr>
            <w:tcW w:w="1078" w:type="pct"/>
          </w:tcPr>
          <w:p w14:paraId="34733A24" w14:textId="77777777" w:rsidR="008F6D91" w:rsidRPr="000E4E06" w:rsidRDefault="008F6D91" w:rsidP="00C037E3">
            <w:r w:rsidRPr="00456A35">
              <w:rPr>
                <w:lang w:val="vi-VN"/>
              </w:rPr>
              <w:t xml:space="preserve">Nhóm </w:t>
            </w:r>
            <w:r>
              <w:t>C</w:t>
            </w:r>
          </w:p>
        </w:tc>
      </w:tr>
      <w:tr w:rsidR="008F6D91" w:rsidRPr="00456A35" w14:paraId="3A8C0B1A" w14:textId="77777777" w:rsidTr="008F6D91">
        <w:tc>
          <w:tcPr>
            <w:tcW w:w="5000" w:type="pct"/>
            <w:gridSpan w:val="4"/>
          </w:tcPr>
          <w:p w14:paraId="2B3565B8" w14:textId="77777777" w:rsidR="008F6D91" w:rsidRPr="00456A35" w:rsidRDefault="008F6D91" w:rsidP="00C037E3">
            <w:pPr>
              <w:rPr>
                <w:lang w:val="vi-VN"/>
              </w:rPr>
            </w:pPr>
            <w:r w:rsidRPr="00456A35">
              <w:rPr>
                <w:lang w:val="vi-VN"/>
              </w:rPr>
              <w:t>Phần 1: Hỏi bệnh sử</w:t>
            </w:r>
          </w:p>
        </w:tc>
      </w:tr>
      <w:tr w:rsidR="008F6D91" w:rsidRPr="00456A35" w14:paraId="7A2E82DE" w14:textId="77777777" w:rsidTr="008F6D91">
        <w:tc>
          <w:tcPr>
            <w:tcW w:w="1983" w:type="pct"/>
          </w:tcPr>
          <w:p w14:paraId="2992B452" w14:textId="77777777" w:rsidR="008F6D91" w:rsidRPr="00631AE3" w:rsidRDefault="008F6D91" w:rsidP="00C037E3">
            <w:pPr>
              <w:rPr>
                <w:lang w:val="vi-VN"/>
              </w:rPr>
            </w:pPr>
            <w:r w:rsidRPr="00631AE3">
              <w:rPr>
                <w:lang w:val="vi-VN"/>
              </w:rPr>
              <w:t>Sụt cân trong 6 tháng qua</w:t>
            </w:r>
          </w:p>
          <w:p w14:paraId="7C1C7963" w14:textId="77777777" w:rsidR="008F6D91" w:rsidRPr="00456A35" w:rsidRDefault="008F6D91" w:rsidP="00C037E3">
            <w:pPr>
              <w:rPr>
                <w:lang w:val="vi-VN"/>
              </w:rPr>
            </w:pPr>
            <w:r w:rsidRPr="00456A35">
              <w:rPr>
                <w:lang w:val="vi-VN"/>
              </w:rPr>
              <w:t>C</w:t>
            </w:r>
            <w:r>
              <w:t>ân nặng</w:t>
            </w:r>
            <w:r w:rsidRPr="00456A35">
              <w:rPr>
                <w:lang w:val="vi-VN"/>
              </w:rPr>
              <w:t xml:space="preserve"> thường có:...kg</w:t>
            </w:r>
          </w:p>
          <w:p w14:paraId="6B69D5BB" w14:textId="77777777" w:rsidR="008F6D91" w:rsidRPr="00456A35" w:rsidRDefault="008F6D91" w:rsidP="00C037E3">
            <w:pPr>
              <w:rPr>
                <w:lang w:val="vi-VN"/>
              </w:rPr>
            </w:pPr>
            <w:r w:rsidRPr="00456A35">
              <w:rPr>
                <w:lang w:val="vi-VN"/>
              </w:rPr>
              <w:t>C</w:t>
            </w:r>
            <w:r>
              <w:t>ân nặng</w:t>
            </w:r>
            <w:r w:rsidRPr="00456A35">
              <w:rPr>
                <w:lang w:val="vi-VN"/>
              </w:rPr>
              <w:t xml:space="preserve"> hiện tại:......kg</w:t>
            </w:r>
          </w:p>
        </w:tc>
        <w:tc>
          <w:tcPr>
            <w:tcW w:w="862" w:type="pct"/>
          </w:tcPr>
          <w:p w14:paraId="5639500F" w14:textId="77777777" w:rsidR="008F6D91" w:rsidRPr="00456A35" w:rsidRDefault="008F6D91" w:rsidP="00C037E3">
            <w:pPr>
              <w:rPr>
                <w:lang w:val="vi-VN"/>
              </w:rPr>
            </w:pPr>
            <w:bookmarkStart w:id="122" w:name="OLE_LINK20"/>
            <w:r>
              <w:rPr>
                <w:rFonts w:eastAsiaTheme="minorEastAsia"/>
              </w:rPr>
              <w:t xml:space="preserve">Giảm </w:t>
            </w:r>
            <w:r w:rsidRPr="00456A35">
              <w:rPr>
                <w:rFonts w:eastAsiaTheme="minorEastAsia"/>
                <w:lang w:val="vi-VN"/>
              </w:rPr>
              <w:t>0 – 5%</w:t>
            </w:r>
            <w:bookmarkEnd w:id="122"/>
          </w:p>
        </w:tc>
        <w:tc>
          <w:tcPr>
            <w:tcW w:w="1078" w:type="pct"/>
          </w:tcPr>
          <w:p w14:paraId="6FC1234B" w14:textId="77777777" w:rsidR="008F6D91" w:rsidRPr="00456A35" w:rsidRDefault="008F6D91" w:rsidP="00C037E3">
            <w:pPr>
              <w:rPr>
                <w:lang w:val="vi-VN"/>
              </w:rPr>
            </w:pPr>
            <w:r>
              <w:rPr>
                <w:rFonts w:eastAsiaTheme="minorEastAsia"/>
              </w:rPr>
              <w:t>Giảm 5</w:t>
            </w:r>
            <w:r w:rsidRPr="00456A35">
              <w:rPr>
                <w:rFonts w:eastAsiaTheme="minorEastAsia"/>
                <w:lang w:val="vi-VN"/>
              </w:rPr>
              <w:t xml:space="preserve"> – 10%</w:t>
            </w:r>
          </w:p>
        </w:tc>
        <w:tc>
          <w:tcPr>
            <w:tcW w:w="1078" w:type="pct"/>
          </w:tcPr>
          <w:p w14:paraId="5F73D7E6" w14:textId="77777777" w:rsidR="008F6D91" w:rsidRPr="0080082D" w:rsidRDefault="008F6D91" w:rsidP="00C037E3">
            <w:r>
              <w:t>Giảm &gt;10%</w:t>
            </w:r>
          </w:p>
        </w:tc>
      </w:tr>
      <w:tr w:rsidR="008F6D91" w:rsidRPr="00456A35" w14:paraId="420582EC" w14:textId="77777777" w:rsidTr="008F6D91">
        <w:tc>
          <w:tcPr>
            <w:tcW w:w="1983" w:type="pct"/>
          </w:tcPr>
          <w:p w14:paraId="655F8990" w14:textId="77777777" w:rsidR="008F6D91" w:rsidRPr="00631AE3" w:rsidRDefault="008F6D91" w:rsidP="00C037E3">
            <w:pPr>
              <w:rPr>
                <w:lang w:val="vi-VN"/>
              </w:rPr>
            </w:pPr>
            <w:r w:rsidRPr="00631AE3">
              <w:rPr>
                <w:lang w:val="vi-VN"/>
              </w:rPr>
              <w:t>Sụt cân trong 2 tuần qua</w:t>
            </w:r>
          </w:p>
        </w:tc>
        <w:tc>
          <w:tcPr>
            <w:tcW w:w="862" w:type="pct"/>
          </w:tcPr>
          <w:p w14:paraId="1D2D5087" w14:textId="77777777" w:rsidR="008F6D91" w:rsidRPr="00456A35" w:rsidRDefault="008F6D91" w:rsidP="00C037E3">
            <w:pPr>
              <w:rPr>
                <w:lang w:val="vi-VN"/>
              </w:rPr>
            </w:pPr>
            <w:r w:rsidRPr="00456A35">
              <w:rPr>
                <w:lang w:val="vi-VN"/>
              </w:rPr>
              <w:t>Tăng cân</w:t>
            </w:r>
          </w:p>
        </w:tc>
        <w:tc>
          <w:tcPr>
            <w:tcW w:w="1078" w:type="pct"/>
          </w:tcPr>
          <w:p w14:paraId="6E76FE24" w14:textId="77777777" w:rsidR="008F6D91" w:rsidRPr="00456A35" w:rsidRDefault="008F6D91" w:rsidP="00C037E3">
            <w:pPr>
              <w:rPr>
                <w:lang w:val="vi-VN"/>
              </w:rPr>
            </w:pPr>
            <w:r w:rsidRPr="00456A35">
              <w:rPr>
                <w:lang w:val="vi-VN"/>
              </w:rPr>
              <w:t>Không thay đổi</w:t>
            </w:r>
          </w:p>
        </w:tc>
        <w:tc>
          <w:tcPr>
            <w:tcW w:w="1078" w:type="pct"/>
          </w:tcPr>
          <w:p w14:paraId="6600A6A2" w14:textId="77777777" w:rsidR="008F6D91" w:rsidRPr="00456A35" w:rsidRDefault="008F6D91" w:rsidP="00C037E3">
            <w:pPr>
              <w:rPr>
                <w:lang w:val="vi-VN"/>
              </w:rPr>
            </w:pPr>
            <w:r w:rsidRPr="00456A35">
              <w:rPr>
                <w:lang w:val="vi-VN"/>
              </w:rPr>
              <w:t>Giảm cân</w:t>
            </w:r>
          </w:p>
        </w:tc>
      </w:tr>
      <w:tr w:rsidR="008F6D91" w:rsidRPr="00456A35" w14:paraId="02D5FB9C" w14:textId="77777777" w:rsidTr="008F6D91">
        <w:tc>
          <w:tcPr>
            <w:tcW w:w="1983" w:type="pct"/>
          </w:tcPr>
          <w:p w14:paraId="687C6B0D" w14:textId="77777777" w:rsidR="008F6D91" w:rsidRPr="00631AE3" w:rsidRDefault="008F6D91" w:rsidP="00C037E3">
            <w:pPr>
              <w:rPr>
                <w:lang w:val="vi-VN"/>
              </w:rPr>
            </w:pPr>
            <w:r w:rsidRPr="00631AE3">
              <w:rPr>
                <w:lang w:val="vi-VN"/>
              </w:rPr>
              <w:t>Khẩu phần ăn</w:t>
            </w:r>
          </w:p>
        </w:tc>
        <w:tc>
          <w:tcPr>
            <w:tcW w:w="862" w:type="pct"/>
          </w:tcPr>
          <w:p w14:paraId="0823D154" w14:textId="77777777" w:rsidR="008F6D91" w:rsidRPr="00456A35" w:rsidRDefault="008F6D91" w:rsidP="00C037E3">
            <w:pPr>
              <w:rPr>
                <w:lang w:val="vi-VN"/>
              </w:rPr>
            </w:pPr>
            <w:r w:rsidRPr="00456A35">
              <w:rPr>
                <w:lang w:val="vi-VN"/>
              </w:rPr>
              <w:t>Không thay đổi</w:t>
            </w:r>
          </w:p>
        </w:tc>
        <w:tc>
          <w:tcPr>
            <w:tcW w:w="1078" w:type="pct"/>
          </w:tcPr>
          <w:p w14:paraId="612243CD" w14:textId="77777777" w:rsidR="008F6D91" w:rsidRPr="00456A35" w:rsidRDefault="008F6D91" w:rsidP="00C037E3">
            <w:pPr>
              <w:rPr>
                <w:lang w:val="vi-VN"/>
              </w:rPr>
            </w:pPr>
            <w:r w:rsidRPr="00456A35">
              <w:rPr>
                <w:lang w:val="vi-VN"/>
              </w:rPr>
              <w:t>Thay đổi ít và vừa</w:t>
            </w:r>
          </w:p>
        </w:tc>
        <w:tc>
          <w:tcPr>
            <w:tcW w:w="1078" w:type="pct"/>
          </w:tcPr>
          <w:p w14:paraId="7A9009D4" w14:textId="77777777" w:rsidR="008F6D91" w:rsidRPr="00456A35" w:rsidRDefault="008F6D91" w:rsidP="00C037E3">
            <w:pPr>
              <w:rPr>
                <w:lang w:val="vi-VN"/>
              </w:rPr>
            </w:pPr>
            <w:r w:rsidRPr="00456A35">
              <w:rPr>
                <w:lang w:val="vi-VN"/>
              </w:rPr>
              <w:t>Thay đổi nhiều</w:t>
            </w:r>
          </w:p>
        </w:tc>
      </w:tr>
      <w:tr w:rsidR="008F6D91" w:rsidRPr="00456A35" w14:paraId="64A5D0F6" w14:textId="77777777" w:rsidTr="008F6D91">
        <w:tc>
          <w:tcPr>
            <w:tcW w:w="1983" w:type="pct"/>
          </w:tcPr>
          <w:p w14:paraId="6622513B" w14:textId="77777777" w:rsidR="008F6D91" w:rsidRPr="00631AE3" w:rsidRDefault="008F6D91" w:rsidP="00C037E3">
            <w:pPr>
              <w:rPr>
                <w:lang w:val="vi-VN"/>
              </w:rPr>
            </w:pPr>
            <w:r w:rsidRPr="00631AE3">
              <w:rPr>
                <w:lang w:val="vi-VN"/>
              </w:rPr>
              <w:t>Triệu chứng đường tiêu hóa &gt;2 tuần</w:t>
            </w:r>
          </w:p>
          <w:p w14:paraId="4D93422A" w14:textId="77777777" w:rsidR="008F6D91" w:rsidRPr="00631AE3" w:rsidRDefault="008F6D91" w:rsidP="00C037E3">
            <w:pPr>
              <w:rPr>
                <w:lang w:val="vi-VN"/>
              </w:rPr>
            </w:pPr>
            <w:r>
              <w:t xml:space="preserve">- </w:t>
            </w:r>
            <w:r w:rsidRPr="00631AE3">
              <w:rPr>
                <w:lang w:val="vi-VN"/>
              </w:rPr>
              <w:t xml:space="preserve">Không     </w:t>
            </w:r>
          </w:p>
          <w:p w14:paraId="255E2E29" w14:textId="77777777" w:rsidR="008F6D91" w:rsidRPr="00631AE3" w:rsidRDefault="008F6D91" w:rsidP="00C037E3">
            <w:pPr>
              <w:rPr>
                <w:lang w:val="vi-VN"/>
              </w:rPr>
            </w:pPr>
            <w:r>
              <w:t xml:space="preserve">- </w:t>
            </w:r>
            <w:r w:rsidRPr="00631AE3">
              <w:rPr>
                <w:lang w:val="vi-VN"/>
              </w:rPr>
              <w:t>Buồn nôn</w:t>
            </w:r>
          </w:p>
          <w:p w14:paraId="291D99C3" w14:textId="77777777" w:rsidR="008F6D91" w:rsidRPr="00631AE3" w:rsidRDefault="008F6D91" w:rsidP="00C037E3">
            <w:pPr>
              <w:rPr>
                <w:lang w:val="vi-VN"/>
              </w:rPr>
            </w:pPr>
            <w:r>
              <w:t xml:space="preserve">- </w:t>
            </w:r>
            <w:r w:rsidRPr="00631AE3">
              <w:rPr>
                <w:lang w:val="vi-VN"/>
              </w:rPr>
              <w:t xml:space="preserve">Nôn         </w:t>
            </w:r>
          </w:p>
          <w:p w14:paraId="6FA09086" w14:textId="77777777" w:rsidR="008F6D91" w:rsidRPr="00631AE3" w:rsidRDefault="008F6D91" w:rsidP="00C037E3">
            <w:pPr>
              <w:rPr>
                <w:lang w:val="vi-VN"/>
              </w:rPr>
            </w:pPr>
            <w:r>
              <w:t xml:space="preserve">- </w:t>
            </w:r>
            <w:r w:rsidRPr="00631AE3">
              <w:rPr>
                <w:lang w:val="vi-VN"/>
              </w:rPr>
              <w:t>Tiêu chảy</w:t>
            </w:r>
          </w:p>
          <w:p w14:paraId="7DD557D7" w14:textId="77777777" w:rsidR="008F6D91" w:rsidRPr="00631AE3" w:rsidRDefault="008F6D91" w:rsidP="00C037E3">
            <w:pPr>
              <w:rPr>
                <w:lang w:val="vi-VN"/>
              </w:rPr>
            </w:pPr>
            <w:r>
              <w:t xml:space="preserve">- </w:t>
            </w:r>
            <w:r w:rsidRPr="00631AE3">
              <w:rPr>
                <w:lang w:val="vi-VN"/>
              </w:rPr>
              <w:t>Chán ăn</w:t>
            </w:r>
          </w:p>
        </w:tc>
        <w:tc>
          <w:tcPr>
            <w:tcW w:w="862" w:type="pct"/>
          </w:tcPr>
          <w:p w14:paraId="7C97DA59" w14:textId="77777777" w:rsidR="008F6D91" w:rsidRPr="00456A35" w:rsidRDefault="008F6D91" w:rsidP="00C037E3">
            <w:pPr>
              <w:rPr>
                <w:lang w:val="vi-VN"/>
              </w:rPr>
            </w:pPr>
            <w:r w:rsidRPr="00456A35">
              <w:rPr>
                <w:lang w:val="vi-VN"/>
              </w:rPr>
              <w:t>Không thay đổi</w:t>
            </w:r>
          </w:p>
        </w:tc>
        <w:tc>
          <w:tcPr>
            <w:tcW w:w="1078" w:type="pct"/>
          </w:tcPr>
          <w:p w14:paraId="68A0834A" w14:textId="77777777" w:rsidR="008F6D91" w:rsidRPr="00456A35" w:rsidRDefault="008F6D91" w:rsidP="00C037E3">
            <w:pPr>
              <w:rPr>
                <w:lang w:val="vi-VN"/>
              </w:rPr>
            </w:pPr>
            <w:r w:rsidRPr="00456A35">
              <w:rPr>
                <w:lang w:val="vi-VN"/>
              </w:rPr>
              <w:t>Thay đổi ít và vừa</w:t>
            </w:r>
          </w:p>
        </w:tc>
        <w:tc>
          <w:tcPr>
            <w:tcW w:w="1078" w:type="pct"/>
          </w:tcPr>
          <w:p w14:paraId="70D98A91" w14:textId="77777777" w:rsidR="008F6D91" w:rsidRPr="00456A35" w:rsidRDefault="008F6D91" w:rsidP="00C037E3">
            <w:pPr>
              <w:rPr>
                <w:lang w:val="vi-VN"/>
              </w:rPr>
            </w:pPr>
            <w:r w:rsidRPr="00456A35">
              <w:rPr>
                <w:lang w:val="vi-VN"/>
              </w:rPr>
              <w:t>Thay đổi nhiều</w:t>
            </w:r>
          </w:p>
        </w:tc>
      </w:tr>
      <w:tr w:rsidR="008F6D91" w:rsidRPr="00456A35" w14:paraId="522FBA6A" w14:textId="77777777" w:rsidTr="008F6D91">
        <w:tc>
          <w:tcPr>
            <w:tcW w:w="1983" w:type="pct"/>
          </w:tcPr>
          <w:p w14:paraId="484E69F9" w14:textId="77777777" w:rsidR="008F6D91" w:rsidRPr="0056027F" w:rsidRDefault="008F6D91" w:rsidP="00C037E3">
            <w:pPr>
              <w:rPr>
                <w:lang w:val="vi-VN"/>
              </w:rPr>
            </w:pPr>
            <w:r w:rsidRPr="0056027F">
              <w:rPr>
                <w:lang w:val="vi-VN"/>
              </w:rPr>
              <w:t>Giảm chức năng</w:t>
            </w:r>
          </w:p>
          <w:p w14:paraId="034451EC" w14:textId="77777777" w:rsidR="008F6D91" w:rsidRPr="0056027F" w:rsidRDefault="008F6D91" w:rsidP="00C037E3">
            <w:pPr>
              <w:rPr>
                <w:lang w:val="vi-VN"/>
              </w:rPr>
            </w:pPr>
            <w:r>
              <w:t xml:space="preserve">- </w:t>
            </w:r>
            <w:r w:rsidRPr="0056027F">
              <w:rPr>
                <w:lang w:val="vi-VN"/>
              </w:rPr>
              <w:t>Do dinh dưỡng</w:t>
            </w:r>
          </w:p>
          <w:p w14:paraId="6F0783C1" w14:textId="77777777" w:rsidR="008F6D91" w:rsidRPr="0056027F" w:rsidRDefault="008F6D91" w:rsidP="00C037E3">
            <w:pPr>
              <w:rPr>
                <w:lang w:val="vi-VN"/>
              </w:rPr>
            </w:pPr>
            <w:r>
              <w:t xml:space="preserve">- </w:t>
            </w:r>
            <w:r w:rsidRPr="0056027F">
              <w:rPr>
                <w:lang w:val="vi-VN"/>
              </w:rPr>
              <w:t>Do bệnh lý</w:t>
            </w:r>
          </w:p>
        </w:tc>
        <w:tc>
          <w:tcPr>
            <w:tcW w:w="862" w:type="pct"/>
          </w:tcPr>
          <w:p w14:paraId="0E5665BA" w14:textId="77777777" w:rsidR="008F6D91" w:rsidRPr="00456A35" w:rsidRDefault="008F6D91" w:rsidP="00C037E3">
            <w:pPr>
              <w:rPr>
                <w:lang w:val="vi-VN"/>
              </w:rPr>
            </w:pPr>
            <w:r w:rsidRPr="00456A35">
              <w:rPr>
                <w:lang w:val="vi-VN"/>
              </w:rPr>
              <w:t>Không thay đổi</w:t>
            </w:r>
          </w:p>
        </w:tc>
        <w:tc>
          <w:tcPr>
            <w:tcW w:w="1078" w:type="pct"/>
          </w:tcPr>
          <w:p w14:paraId="23893643" w14:textId="77777777" w:rsidR="008F6D91" w:rsidRPr="00456A35" w:rsidRDefault="008F6D91" w:rsidP="00C037E3">
            <w:pPr>
              <w:rPr>
                <w:lang w:val="vi-VN"/>
              </w:rPr>
            </w:pPr>
            <w:r w:rsidRPr="00456A35">
              <w:rPr>
                <w:lang w:val="vi-VN"/>
              </w:rPr>
              <w:t>Thay đổi ít và vừa (di chuyển khó khăn)</w:t>
            </w:r>
          </w:p>
        </w:tc>
        <w:tc>
          <w:tcPr>
            <w:tcW w:w="1078" w:type="pct"/>
          </w:tcPr>
          <w:p w14:paraId="61F369D3" w14:textId="77777777" w:rsidR="008F6D91" w:rsidRPr="00456A35" w:rsidRDefault="008F6D91" w:rsidP="00C037E3">
            <w:pPr>
              <w:rPr>
                <w:lang w:val="vi-VN"/>
              </w:rPr>
            </w:pPr>
            <w:r w:rsidRPr="00456A35">
              <w:rPr>
                <w:lang w:val="vi-VN"/>
              </w:rPr>
              <w:t>Thay đổi nhiều (nằm liệt giường)</w:t>
            </w:r>
          </w:p>
        </w:tc>
      </w:tr>
      <w:tr w:rsidR="008F6D91" w:rsidRPr="00456A35" w14:paraId="6414B70F" w14:textId="77777777" w:rsidTr="008F6D91">
        <w:tc>
          <w:tcPr>
            <w:tcW w:w="1983" w:type="pct"/>
          </w:tcPr>
          <w:p w14:paraId="0C0F4A87" w14:textId="77777777" w:rsidR="008F6D91" w:rsidRPr="0056027F" w:rsidRDefault="008F6D91" w:rsidP="00C037E3">
            <w:pPr>
              <w:rPr>
                <w:lang w:val="vi-VN"/>
              </w:rPr>
            </w:pPr>
            <w:r w:rsidRPr="0056027F">
              <w:rPr>
                <w:lang w:val="vi-VN"/>
              </w:rPr>
              <w:t>Nhu cầu về chuyển hóa</w:t>
            </w:r>
          </w:p>
          <w:p w14:paraId="41AAE49A" w14:textId="77777777" w:rsidR="008F6D91" w:rsidRPr="00456A35" w:rsidRDefault="008F6D91" w:rsidP="00C037E3">
            <w:pPr>
              <w:rPr>
                <w:lang w:val="vi-VN"/>
              </w:rPr>
            </w:pPr>
            <w:r w:rsidRPr="00456A35">
              <w:rPr>
                <w:lang w:val="vi-VN"/>
              </w:rPr>
              <w:t>Chẩn đoán:.....................</w:t>
            </w:r>
          </w:p>
        </w:tc>
        <w:tc>
          <w:tcPr>
            <w:tcW w:w="862" w:type="pct"/>
          </w:tcPr>
          <w:p w14:paraId="5410AD54" w14:textId="77777777" w:rsidR="008F6D91" w:rsidRPr="00456A35" w:rsidRDefault="008F6D91" w:rsidP="00C037E3">
            <w:pPr>
              <w:rPr>
                <w:lang w:val="vi-VN"/>
              </w:rPr>
            </w:pPr>
            <w:r w:rsidRPr="00456A35">
              <w:rPr>
                <w:lang w:val="vi-VN"/>
              </w:rPr>
              <w:t>Thấp</w:t>
            </w:r>
          </w:p>
          <w:p w14:paraId="1ED65100" w14:textId="77777777" w:rsidR="008F6D91" w:rsidRPr="00456A35" w:rsidRDefault="008F6D91" w:rsidP="00C037E3">
            <w:pPr>
              <w:rPr>
                <w:lang w:val="vi-VN"/>
              </w:rPr>
            </w:pPr>
          </w:p>
        </w:tc>
        <w:tc>
          <w:tcPr>
            <w:tcW w:w="1078" w:type="pct"/>
          </w:tcPr>
          <w:p w14:paraId="1EEE2C8B" w14:textId="77777777" w:rsidR="008F6D91" w:rsidRPr="00456A35" w:rsidRDefault="008F6D91" w:rsidP="00C037E3">
            <w:pPr>
              <w:rPr>
                <w:lang w:val="vi-VN"/>
              </w:rPr>
            </w:pPr>
            <w:r w:rsidRPr="00456A35">
              <w:rPr>
                <w:lang w:val="vi-VN"/>
              </w:rPr>
              <w:t>Vừa (suy tim, có thai, hóa trị...)</w:t>
            </w:r>
          </w:p>
        </w:tc>
        <w:tc>
          <w:tcPr>
            <w:tcW w:w="1078" w:type="pct"/>
          </w:tcPr>
          <w:p w14:paraId="322F852C" w14:textId="77777777" w:rsidR="008F6D91" w:rsidRPr="00456A35" w:rsidRDefault="008F6D91" w:rsidP="00C037E3">
            <w:pPr>
              <w:rPr>
                <w:lang w:val="vi-VN"/>
              </w:rPr>
            </w:pPr>
            <w:r w:rsidRPr="00456A35">
              <w:rPr>
                <w:lang w:val="vi-VN"/>
              </w:rPr>
              <w:t>Nặng (chấn thương lớn, đại phẫu, suy đa tạng...)</w:t>
            </w:r>
          </w:p>
        </w:tc>
      </w:tr>
      <w:tr w:rsidR="008F6D91" w:rsidRPr="00456A35" w14:paraId="17355AB6" w14:textId="77777777" w:rsidTr="008F6D91">
        <w:tc>
          <w:tcPr>
            <w:tcW w:w="5000" w:type="pct"/>
            <w:gridSpan w:val="4"/>
          </w:tcPr>
          <w:p w14:paraId="09BF9EA2" w14:textId="77777777" w:rsidR="008F6D91" w:rsidRPr="00456A35" w:rsidRDefault="008F6D91" w:rsidP="00C037E3">
            <w:pPr>
              <w:rPr>
                <w:lang w:val="vi-VN"/>
              </w:rPr>
            </w:pPr>
            <w:r w:rsidRPr="00456A35">
              <w:rPr>
                <w:lang w:val="vi-VN"/>
              </w:rPr>
              <w:t>Phần 2: Khám lâm sàng</w:t>
            </w:r>
          </w:p>
        </w:tc>
      </w:tr>
      <w:tr w:rsidR="008F6D91" w:rsidRPr="00456A35" w14:paraId="00330C93" w14:textId="77777777" w:rsidTr="008F6D91">
        <w:tc>
          <w:tcPr>
            <w:tcW w:w="1983" w:type="pct"/>
          </w:tcPr>
          <w:p w14:paraId="74E5B1E2" w14:textId="77777777" w:rsidR="008F6D91" w:rsidRPr="003E4360" w:rsidRDefault="008F6D91" w:rsidP="00C037E3">
            <w:pPr>
              <w:rPr>
                <w:lang w:val="vi-VN"/>
              </w:rPr>
            </w:pPr>
            <w:r w:rsidRPr="003E4360">
              <w:rPr>
                <w:lang w:val="vi-VN"/>
              </w:rPr>
              <w:t>Mất lớp mỡ dưới da</w:t>
            </w:r>
          </w:p>
        </w:tc>
        <w:tc>
          <w:tcPr>
            <w:tcW w:w="862" w:type="pct"/>
          </w:tcPr>
          <w:p w14:paraId="2AE62D07" w14:textId="77777777" w:rsidR="008F6D91" w:rsidRPr="00456A35" w:rsidRDefault="008F6D91" w:rsidP="00C037E3">
            <w:pPr>
              <w:rPr>
                <w:lang w:val="vi-VN"/>
              </w:rPr>
            </w:pPr>
            <w:r w:rsidRPr="00456A35">
              <w:rPr>
                <w:lang w:val="vi-VN"/>
              </w:rPr>
              <w:t>Không</w:t>
            </w:r>
          </w:p>
        </w:tc>
        <w:tc>
          <w:tcPr>
            <w:tcW w:w="1078" w:type="pct"/>
          </w:tcPr>
          <w:p w14:paraId="5B5A3E2F" w14:textId="77777777" w:rsidR="008F6D91" w:rsidRPr="00456A35" w:rsidRDefault="008F6D91" w:rsidP="00C037E3">
            <w:pPr>
              <w:rPr>
                <w:lang w:val="vi-VN"/>
              </w:rPr>
            </w:pPr>
            <w:r w:rsidRPr="00456A35">
              <w:rPr>
                <w:lang w:val="vi-VN"/>
              </w:rPr>
              <w:t xml:space="preserve">Nhẹ đến vừa </w:t>
            </w:r>
          </w:p>
        </w:tc>
        <w:tc>
          <w:tcPr>
            <w:tcW w:w="1078"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8F6D91">
        <w:tc>
          <w:tcPr>
            <w:tcW w:w="1983" w:type="pct"/>
          </w:tcPr>
          <w:p w14:paraId="41760545" w14:textId="77777777" w:rsidR="008F6D91" w:rsidRPr="003E4360" w:rsidRDefault="008F6D91" w:rsidP="00C037E3">
            <w:pPr>
              <w:rPr>
                <w:lang w:val="vi-VN"/>
              </w:rPr>
            </w:pPr>
            <w:r w:rsidRPr="003E4360">
              <w:rPr>
                <w:lang w:val="vi-VN"/>
              </w:rPr>
              <w:t>Teo cơ</w:t>
            </w:r>
          </w:p>
        </w:tc>
        <w:tc>
          <w:tcPr>
            <w:tcW w:w="862" w:type="pct"/>
          </w:tcPr>
          <w:p w14:paraId="67B505CD" w14:textId="77777777" w:rsidR="008F6D91" w:rsidRPr="00456A35" w:rsidRDefault="008F6D91" w:rsidP="00C037E3">
            <w:pPr>
              <w:rPr>
                <w:lang w:val="vi-VN"/>
              </w:rPr>
            </w:pPr>
            <w:r w:rsidRPr="00456A35">
              <w:rPr>
                <w:lang w:val="vi-VN"/>
              </w:rPr>
              <w:t>Không</w:t>
            </w:r>
          </w:p>
        </w:tc>
        <w:tc>
          <w:tcPr>
            <w:tcW w:w="1078" w:type="pct"/>
          </w:tcPr>
          <w:p w14:paraId="26AC7A9E" w14:textId="77777777" w:rsidR="008F6D91" w:rsidRPr="00456A35" w:rsidRDefault="008F6D91" w:rsidP="00C037E3">
            <w:pPr>
              <w:rPr>
                <w:lang w:val="vi-VN"/>
              </w:rPr>
            </w:pPr>
            <w:r w:rsidRPr="00456A35">
              <w:rPr>
                <w:lang w:val="vi-VN"/>
              </w:rPr>
              <w:t xml:space="preserve">Nhẹ đến vừa </w:t>
            </w:r>
          </w:p>
        </w:tc>
        <w:tc>
          <w:tcPr>
            <w:tcW w:w="1078"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8F6D91">
        <w:tc>
          <w:tcPr>
            <w:tcW w:w="1983" w:type="pct"/>
          </w:tcPr>
          <w:p w14:paraId="61C71B39" w14:textId="77777777" w:rsidR="008F6D91" w:rsidRPr="003E4360" w:rsidRDefault="008F6D91" w:rsidP="00C037E3">
            <w:pPr>
              <w:rPr>
                <w:lang w:val="vi-VN"/>
              </w:rPr>
            </w:pPr>
            <w:r w:rsidRPr="003E4360">
              <w:rPr>
                <w:lang w:val="vi-VN"/>
              </w:rPr>
              <w:lastRenderedPageBreak/>
              <w:t>Phù</w:t>
            </w:r>
          </w:p>
        </w:tc>
        <w:tc>
          <w:tcPr>
            <w:tcW w:w="862" w:type="pct"/>
          </w:tcPr>
          <w:p w14:paraId="2E6C36C5" w14:textId="77777777" w:rsidR="008F6D91" w:rsidRPr="00456A35" w:rsidRDefault="008F6D91" w:rsidP="00C037E3">
            <w:pPr>
              <w:rPr>
                <w:lang w:val="vi-VN"/>
              </w:rPr>
            </w:pPr>
            <w:r w:rsidRPr="00456A35">
              <w:rPr>
                <w:lang w:val="vi-VN"/>
              </w:rPr>
              <w:t>Không</w:t>
            </w:r>
          </w:p>
        </w:tc>
        <w:tc>
          <w:tcPr>
            <w:tcW w:w="1078" w:type="pct"/>
          </w:tcPr>
          <w:p w14:paraId="087DEDF9" w14:textId="77777777" w:rsidR="008F6D91" w:rsidRPr="00456A35" w:rsidRDefault="008F6D91" w:rsidP="00C037E3">
            <w:pPr>
              <w:rPr>
                <w:lang w:val="vi-VN"/>
              </w:rPr>
            </w:pPr>
            <w:r w:rsidRPr="00456A35">
              <w:rPr>
                <w:lang w:val="vi-VN"/>
              </w:rPr>
              <w:t xml:space="preserve">Nhẹ đến vừa </w:t>
            </w:r>
          </w:p>
        </w:tc>
        <w:tc>
          <w:tcPr>
            <w:tcW w:w="1078"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8F6D91">
        <w:tc>
          <w:tcPr>
            <w:tcW w:w="1983" w:type="pct"/>
          </w:tcPr>
          <w:p w14:paraId="03EBE4DE" w14:textId="77777777" w:rsidR="008F6D91" w:rsidRPr="003E4360" w:rsidRDefault="008F6D91" w:rsidP="00C037E3">
            <w:pPr>
              <w:rPr>
                <w:lang w:val="vi-VN"/>
              </w:rPr>
            </w:pPr>
            <w:r w:rsidRPr="003E4360">
              <w:rPr>
                <w:lang w:val="vi-VN"/>
              </w:rPr>
              <w:t>Báng bụng</w:t>
            </w:r>
          </w:p>
        </w:tc>
        <w:tc>
          <w:tcPr>
            <w:tcW w:w="862" w:type="pct"/>
          </w:tcPr>
          <w:p w14:paraId="0BB7BA98" w14:textId="77777777" w:rsidR="008F6D91" w:rsidRPr="00456A35" w:rsidRDefault="008F6D91" w:rsidP="00C037E3">
            <w:pPr>
              <w:rPr>
                <w:lang w:val="vi-VN"/>
              </w:rPr>
            </w:pPr>
            <w:r w:rsidRPr="00456A35">
              <w:rPr>
                <w:lang w:val="vi-VN"/>
              </w:rPr>
              <w:t>Không</w:t>
            </w:r>
          </w:p>
        </w:tc>
        <w:tc>
          <w:tcPr>
            <w:tcW w:w="1078" w:type="pct"/>
          </w:tcPr>
          <w:p w14:paraId="227E1790" w14:textId="77777777" w:rsidR="008F6D91" w:rsidRPr="00456A35" w:rsidRDefault="008F6D91" w:rsidP="00C037E3">
            <w:pPr>
              <w:rPr>
                <w:lang w:val="vi-VN"/>
              </w:rPr>
            </w:pPr>
            <w:r w:rsidRPr="00456A35">
              <w:rPr>
                <w:lang w:val="vi-VN"/>
              </w:rPr>
              <w:t xml:space="preserve">Nhẹ đến vừa </w:t>
            </w:r>
          </w:p>
        </w:tc>
        <w:tc>
          <w:tcPr>
            <w:tcW w:w="1078"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8F6D91">
        <w:tc>
          <w:tcPr>
            <w:tcW w:w="1983" w:type="pct"/>
          </w:tcPr>
          <w:p w14:paraId="297DF87B" w14:textId="77777777" w:rsidR="008F6D91" w:rsidRPr="00456A35" w:rsidRDefault="008F6D91" w:rsidP="00C037E3">
            <w:pPr>
              <w:rPr>
                <w:lang w:val="vi-VN"/>
              </w:rPr>
            </w:pPr>
            <w:r w:rsidRPr="00456A35">
              <w:rPr>
                <w:lang w:val="vi-VN"/>
              </w:rPr>
              <w:t xml:space="preserve">Tổng điểm SGA </w:t>
            </w:r>
          </w:p>
        </w:tc>
        <w:tc>
          <w:tcPr>
            <w:tcW w:w="862" w:type="pct"/>
          </w:tcPr>
          <w:p w14:paraId="60B24685" w14:textId="77777777" w:rsidR="008F6D91" w:rsidRPr="00456A35" w:rsidRDefault="008F6D91" w:rsidP="00C037E3">
            <w:pPr>
              <w:rPr>
                <w:lang w:val="vi-VN"/>
              </w:rPr>
            </w:pPr>
          </w:p>
        </w:tc>
        <w:tc>
          <w:tcPr>
            <w:tcW w:w="1078" w:type="pct"/>
          </w:tcPr>
          <w:p w14:paraId="3248533B" w14:textId="77777777" w:rsidR="008F6D91" w:rsidRPr="00456A35" w:rsidRDefault="008F6D91" w:rsidP="00C037E3">
            <w:pPr>
              <w:rPr>
                <w:lang w:val="vi-VN"/>
              </w:rPr>
            </w:pPr>
          </w:p>
        </w:tc>
        <w:tc>
          <w:tcPr>
            <w:tcW w:w="1078" w:type="pct"/>
          </w:tcPr>
          <w:p w14:paraId="1BADBC07" w14:textId="77777777" w:rsidR="008F6D91" w:rsidRPr="00456A35" w:rsidRDefault="008F6D91" w:rsidP="00C037E3">
            <w:pPr>
              <w:rPr>
                <w:lang w:val="vi-VN"/>
              </w:rPr>
            </w:pPr>
          </w:p>
        </w:tc>
      </w:tr>
      <w:tr w:rsidR="008F6D91" w:rsidRPr="00456A35" w14:paraId="4F1C0E15" w14:textId="77777777" w:rsidTr="008F6D91">
        <w:tc>
          <w:tcPr>
            <w:tcW w:w="5000" w:type="pct"/>
            <w:gridSpan w:val="4"/>
          </w:tcPr>
          <w:p w14:paraId="3E87190E" w14:textId="77777777" w:rsidR="008F6D91" w:rsidRPr="00456A35" w:rsidRDefault="008F6D91" w:rsidP="00C037E3">
            <w:pPr>
              <w:jc w:val="center"/>
              <w:rPr>
                <w:lang w:val="vi-VN"/>
              </w:rPr>
            </w:pPr>
            <w:r w:rsidRPr="00456A35">
              <w:rPr>
                <w:lang w:val="vi-VN"/>
              </w:rPr>
              <w:t>A: Không có nguy cơ</w:t>
            </w:r>
          </w:p>
          <w:p w14:paraId="5FD90886" w14:textId="77777777" w:rsidR="008F6D91" w:rsidRPr="00456A35" w:rsidRDefault="008F6D91" w:rsidP="00C037E3">
            <w:pPr>
              <w:jc w:val="center"/>
              <w:rPr>
                <w:lang w:val="vi-VN"/>
              </w:rPr>
            </w:pPr>
            <w:r w:rsidRPr="00456A35">
              <w:rPr>
                <w:lang w:val="vi-VN"/>
              </w:rPr>
              <w:t>B: Nguy cơ mức độ nhẹ</w:t>
            </w:r>
          </w:p>
          <w:p w14:paraId="2428DFBD" w14:textId="77777777" w:rsidR="008F6D91" w:rsidRPr="00456A35" w:rsidRDefault="008F6D91" w:rsidP="00C037E3">
            <w:pPr>
              <w:jc w:val="center"/>
              <w:rPr>
                <w:lang w:val="vi-VN"/>
              </w:rPr>
            </w:pPr>
            <w:r w:rsidRPr="00456A35">
              <w:rPr>
                <w:lang w:val="vi-VN"/>
              </w:rPr>
              <w:t>C: Nguy cơ cao</w:t>
            </w:r>
          </w:p>
        </w:tc>
      </w:tr>
    </w:tbl>
    <w:p w14:paraId="02550CDB" w14:textId="77777777" w:rsidR="008F6D91" w:rsidRPr="00456A35" w:rsidRDefault="008F6D91" w:rsidP="008F6D91">
      <w:pPr>
        <w:rPr>
          <w:lang w:val="vi-VN"/>
        </w:rPr>
      </w:pPr>
    </w:p>
    <w:p w14:paraId="40984B8C" w14:textId="77777777" w:rsidR="00683A1D" w:rsidRDefault="00683A1D" w:rsidP="008F6D91"/>
    <w:sectPr w:rsidR="00683A1D"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630930" w14:textId="77777777" w:rsidR="00EB622D" w:rsidRDefault="00EB622D" w:rsidP="00C23165">
      <w:r>
        <w:separator/>
      </w:r>
    </w:p>
  </w:endnote>
  <w:endnote w:type="continuationSeparator" w:id="0">
    <w:p w14:paraId="62BA06E7" w14:textId="77777777" w:rsidR="00EB622D" w:rsidRDefault="00EB622D"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altName w:val="Times New Roman"/>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C41D10" w14:textId="77777777" w:rsidR="00EB622D" w:rsidRDefault="00EB622D" w:rsidP="00C23165">
      <w:r>
        <w:separator/>
      </w:r>
    </w:p>
  </w:footnote>
  <w:footnote w:type="continuationSeparator" w:id="0">
    <w:p w14:paraId="42938CB3" w14:textId="77777777" w:rsidR="00EB622D" w:rsidRDefault="00EB622D"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006052056"/>
      <w:docPartObj>
        <w:docPartGallery w:val="Page Numbers (Top of Page)"/>
        <w:docPartUnique/>
      </w:docPartObj>
    </w:sdtPr>
    <w:sdtEndPr>
      <w:rPr>
        <w:noProof/>
      </w:rPr>
    </w:sdtEndPr>
    <w:sdtContent>
      <w:p w14:paraId="74915FE7" w14:textId="71082F20" w:rsidR="00495CBE" w:rsidRDefault="00495CBE">
        <w:pPr>
          <w:pStyle w:val="Head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562185365"/>
      <w:docPartObj>
        <w:docPartGallery w:val="Page Numbers (Top of Page)"/>
        <w:docPartUnique/>
      </w:docPartObj>
    </w:sdtPr>
    <w:sdtEndPr>
      <w:rPr>
        <w:noProof/>
      </w:rPr>
    </w:sdtEndPr>
    <w:sdtContent>
      <w:p w14:paraId="31D0FB4C" w14:textId="77777777" w:rsidR="00495CBE" w:rsidRDefault="00495CBE" w:rsidP="00495CBE">
        <w:pPr>
          <w:pStyle w:val="Header"/>
          <w:tabs>
            <w:tab w:val="clear" w:pos="4680"/>
            <w:tab w:val="center" w:pos="4320"/>
          </w:tabs>
          <w:jc w:val="center"/>
        </w:pPr>
        <w:r>
          <w:rPr>
            <w:noProof w:val="0"/>
          </w:rPr>
          <w:fldChar w:fldCharType="begin"/>
        </w:r>
        <w:r>
          <w:instrText xml:space="preserve"> PAGE   \* MERGEFORMAT </w:instrText>
        </w:r>
        <w:r>
          <w:rPr>
            <w:noProof w:val="0"/>
          </w:rPr>
          <w:fldChar w:fldCharType="separate"/>
        </w:r>
        <w:r>
          <w:t>2</w:t>
        </w:r>
        <w:r>
          <w:fldChar w:fldCharType="end"/>
        </w:r>
      </w:p>
    </w:sdtContent>
  </w:sdt>
  <w:p w14:paraId="39456555" w14:textId="77777777" w:rsidR="00495CBE" w:rsidRDefault="00495C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09898064">
    <w:abstractNumId w:val="3"/>
  </w:num>
  <w:num w:numId="2" w16cid:durableId="474956585">
    <w:abstractNumId w:val="0"/>
  </w:num>
  <w:num w:numId="3" w16cid:durableId="1909995907">
    <w:abstractNumId w:val="6"/>
  </w:num>
  <w:num w:numId="4" w16cid:durableId="1325933012">
    <w:abstractNumId w:val="5"/>
  </w:num>
  <w:num w:numId="5" w16cid:durableId="277224095">
    <w:abstractNumId w:val="4"/>
  </w:num>
  <w:num w:numId="6" w16cid:durableId="1208953580">
    <w:abstractNumId w:val="1"/>
  </w:num>
  <w:num w:numId="7" w16cid:durableId="564147596">
    <w:abstractNumId w:val="9"/>
  </w:num>
  <w:num w:numId="8" w16cid:durableId="1149711909">
    <w:abstractNumId w:val="7"/>
  </w:num>
  <w:num w:numId="9" w16cid:durableId="45772748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638000308">
    <w:abstractNumId w:val="8"/>
  </w:num>
  <w:num w:numId="11" w16cid:durableId="37974294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5&lt;/item&gt;&lt;item&gt;88&lt;/item&gt;&lt;item&gt;89&lt;/item&gt;&lt;item&gt;91&lt;/item&gt;&lt;item&gt;93&lt;/item&gt;&lt;item&gt;94&lt;/item&gt;&lt;item&gt;95&lt;/item&gt;&lt;item&gt;96&lt;/item&gt;&lt;item&gt;97&lt;/item&gt;&lt;item&gt;98&lt;/item&gt;&lt;item&gt;99&lt;/item&gt;&lt;item&gt;100&lt;/item&gt;&lt;/record-ids&gt;&lt;/item&gt;&lt;/Libraries&gt;"/>
  </w:docVars>
  <w:rsids>
    <w:rsidRoot w:val="00101135"/>
    <w:rsid w:val="000000D6"/>
    <w:rsid w:val="000001E5"/>
    <w:rsid w:val="000005B7"/>
    <w:rsid w:val="00000851"/>
    <w:rsid w:val="00000BA7"/>
    <w:rsid w:val="00001871"/>
    <w:rsid w:val="00002250"/>
    <w:rsid w:val="00002328"/>
    <w:rsid w:val="00002A45"/>
    <w:rsid w:val="00002E91"/>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F57"/>
    <w:rsid w:val="00010290"/>
    <w:rsid w:val="000105CA"/>
    <w:rsid w:val="0001143E"/>
    <w:rsid w:val="000114AD"/>
    <w:rsid w:val="00011B3E"/>
    <w:rsid w:val="00012350"/>
    <w:rsid w:val="000123E1"/>
    <w:rsid w:val="00012C44"/>
    <w:rsid w:val="0001353C"/>
    <w:rsid w:val="00013563"/>
    <w:rsid w:val="000137BA"/>
    <w:rsid w:val="00013952"/>
    <w:rsid w:val="00013E69"/>
    <w:rsid w:val="00014517"/>
    <w:rsid w:val="00015163"/>
    <w:rsid w:val="000153C1"/>
    <w:rsid w:val="00015C87"/>
    <w:rsid w:val="00016593"/>
    <w:rsid w:val="00016863"/>
    <w:rsid w:val="00016C8C"/>
    <w:rsid w:val="000173E3"/>
    <w:rsid w:val="000175D5"/>
    <w:rsid w:val="000178F6"/>
    <w:rsid w:val="00020118"/>
    <w:rsid w:val="0002109E"/>
    <w:rsid w:val="00021ACD"/>
    <w:rsid w:val="0002209E"/>
    <w:rsid w:val="00022441"/>
    <w:rsid w:val="00022858"/>
    <w:rsid w:val="00022BF2"/>
    <w:rsid w:val="000235A3"/>
    <w:rsid w:val="000239F6"/>
    <w:rsid w:val="00023A4A"/>
    <w:rsid w:val="000253CC"/>
    <w:rsid w:val="000255A2"/>
    <w:rsid w:val="00025E29"/>
    <w:rsid w:val="00026290"/>
    <w:rsid w:val="0002683F"/>
    <w:rsid w:val="00026D04"/>
    <w:rsid w:val="000270CE"/>
    <w:rsid w:val="00027702"/>
    <w:rsid w:val="000278C4"/>
    <w:rsid w:val="00027B3E"/>
    <w:rsid w:val="00027CAA"/>
    <w:rsid w:val="00030139"/>
    <w:rsid w:val="000302E9"/>
    <w:rsid w:val="000309C9"/>
    <w:rsid w:val="00030EC7"/>
    <w:rsid w:val="000315B0"/>
    <w:rsid w:val="0003229F"/>
    <w:rsid w:val="00032498"/>
    <w:rsid w:val="000327EE"/>
    <w:rsid w:val="00032AA8"/>
    <w:rsid w:val="0003306D"/>
    <w:rsid w:val="00033B1B"/>
    <w:rsid w:val="00033B2D"/>
    <w:rsid w:val="00033F23"/>
    <w:rsid w:val="00034376"/>
    <w:rsid w:val="00034818"/>
    <w:rsid w:val="00034AF9"/>
    <w:rsid w:val="00034E73"/>
    <w:rsid w:val="00034FC3"/>
    <w:rsid w:val="000356F9"/>
    <w:rsid w:val="00035888"/>
    <w:rsid w:val="00035EB9"/>
    <w:rsid w:val="00035FFF"/>
    <w:rsid w:val="000365AD"/>
    <w:rsid w:val="00036CE1"/>
    <w:rsid w:val="0003728B"/>
    <w:rsid w:val="000375EE"/>
    <w:rsid w:val="00040454"/>
    <w:rsid w:val="00041352"/>
    <w:rsid w:val="000417F7"/>
    <w:rsid w:val="00041823"/>
    <w:rsid w:val="00042888"/>
    <w:rsid w:val="00043794"/>
    <w:rsid w:val="000439F8"/>
    <w:rsid w:val="00044C16"/>
    <w:rsid w:val="00045927"/>
    <w:rsid w:val="00045C97"/>
    <w:rsid w:val="0004683C"/>
    <w:rsid w:val="00046966"/>
    <w:rsid w:val="00046D43"/>
    <w:rsid w:val="00046F42"/>
    <w:rsid w:val="00046FEC"/>
    <w:rsid w:val="00047118"/>
    <w:rsid w:val="0004739E"/>
    <w:rsid w:val="00047C82"/>
    <w:rsid w:val="00047E0F"/>
    <w:rsid w:val="00050484"/>
    <w:rsid w:val="000507D2"/>
    <w:rsid w:val="0005108B"/>
    <w:rsid w:val="000513D4"/>
    <w:rsid w:val="000514AA"/>
    <w:rsid w:val="000515B4"/>
    <w:rsid w:val="000516D7"/>
    <w:rsid w:val="0005198D"/>
    <w:rsid w:val="00051C4C"/>
    <w:rsid w:val="00051E31"/>
    <w:rsid w:val="000529AF"/>
    <w:rsid w:val="00052F9C"/>
    <w:rsid w:val="00053B53"/>
    <w:rsid w:val="0005419D"/>
    <w:rsid w:val="000546E2"/>
    <w:rsid w:val="00054718"/>
    <w:rsid w:val="00054D26"/>
    <w:rsid w:val="00055121"/>
    <w:rsid w:val="00055717"/>
    <w:rsid w:val="00055CF8"/>
    <w:rsid w:val="00055D95"/>
    <w:rsid w:val="00056639"/>
    <w:rsid w:val="0005760A"/>
    <w:rsid w:val="000602E8"/>
    <w:rsid w:val="00060344"/>
    <w:rsid w:val="00060388"/>
    <w:rsid w:val="00060B53"/>
    <w:rsid w:val="00061007"/>
    <w:rsid w:val="00061660"/>
    <w:rsid w:val="000623F8"/>
    <w:rsid w:val="00062560"/>
    <w:rsid w:val="00062B78"/>
    <w:rsid w:val="00062C1F"/>
    <w:rsid w:val="00063E47"/>
    <w:rsid w:val="00063E85"/>
    <w:rsid w:val="00064742"/>
    <w:rsid w:val="000650D4"/>
    <w:rsid w:val="00065CB5"/>
    <w:rsid w:val="00066251"/>
    <w:rsid w:val="00066FA7"/>
    <w:rsid w:val="00070917"/>
    <w:rsid w:val="00070C10"/>
    <w:rsid w:val="00071306"/>
    <w:rsid w:val="0007145D"/>
    <w:rsid w:val="00072B1C"/>
    <w:rsid w:val="00072BE9"/>
    <w:rsid w:val="00072C2E"/>
    <w:rsid w:val="00073515"/>
    <w:rsid w:val="0007377F"/>
    <w:rsid w:val="000743AB"/>
    <w:rsid w:val="00074EFC"/>
    <w:rsid w:val="00075667"/>
    <w:rsid w:val="000756E0"/>
    <w:rsid w:val="000758A8"/>
    <w:rsid w:val="00075D1A"/>
    <w:rsid w:val="0007673B"/>
    <w:rsid w:val="000769F3"/>
    <w:rsid w:val="00076A11"/>
    <w:rsid w:val="00077095"/>
    <w:rsid w:val="00077589"/>
    <w:rsid w:val="00080073"/>
    <w:rsid w:val="00080504"/>
    <w:rsid w:val="00080746"/>
    <w:rsid w:val="000812B1"/>
    <w:rsid w:val="00081664"/>
    <w:rsid w:val="00081905"/>
    <w:rsid w:val="00081A23"/>
    <w:rsid w:val="00081BBF"/>
    <w:rsid w:val="00081CAD"/>
    <w:rsid w:val="00082CCB"/>
    <w:rsid w:val="000834FB"/>
    <w:rsid w:val="0008366B"/>
    <w:rsid w:val="00083AB9"/>
    <w:rsid w:val="00083BE5"/>
    <w:rsid w:val="00084DD4"/>
    <w:rsid w:val="000850C6"/>
    <w:rsid w:val="00085187"/>
    <w:rsid w:val="000853B0"/>
    <w:rsid w:val="00085781"/>
    <w:rsid w:val="000858C5"/>
    <w:rsid w:val="00085A04"/>
    <w:rsid w:val="00085ACB"/>
    <w:rsid w:val="00085D87"/>
    <w:rsid w:val="0008677D"/>
    <w:rsid w:val="000871BD"/>
    <w:rsid w:val="00087451"/>
    <w:rsid w:val="00087504"/>
    <w:rsid w:val="00087664"/>
    <w:rsid w:val="00087AB4"/>
    <w:rsid w:val="00087C74"/>
    <w:rsid w:val="00090780"/>
    <w:rsid w:val="00090BE1"/>
    <w:rsid w:val="00090FE6"/>
    <w:rsid w:val="0009118B"/>
    <w:rsid w:val="00091968"/>
    <w:rsid w:val="00092180"/>
    <w:rsid w:val="000921AB"/>
    <w:rsid w:val="000928FE"/>
    <w:rsid w:val="000930FF"/>
    <w:rsid w:val="00093261"/>
    <w:rsid w:val="000935FA"/>
    <w:rsid w:val="00094EB8"/>
    <w:rsid w:val="0009626B"/>
    <w:rsid w:val="00096D4D"/>
    <w:rsid w:val="000972F2"/>
    <w:rsid w:val="000976CE"/>
    <w:rsid w:val="00097AB9"/>
    <w:rsid w:val="00097BB0"/>
    <w:rsid w:val="00097F20"/>
    <w:rsid w:val="000A0A57"/>
    <w:rsid w:val="000A0BA0"/>
    <w:rsid w:val="000A104B"/>
    <w:rsid w:val="000A10AF"/>
    <w:rsid w:val="000A1243"/>
    <w:rsid w:val="000A154A"/>
    <w:rsid w:val="000A15E8"/>
    <w:rsid w:val="000A1612"/>
    <w:rsid w:val="000A170E"/>
    <w:rsid w:val="000A1A5C"/>
    <w:rsid w:val="000A1FA8"/>
    <w:rsid w:val="000A2210"/>
    <w:rsid w:val="000A254D"/>
    <w:rsid w:val="000A2644"/>
    <w:rsid w:val="000A319A"/>
    <w:rsid w:val="000A3368"/>
    <w:rsid w:val="000A3678"/>
    <w:rsid w:val="000A3CD0"/>
    <w:rsid w:val="000A3DAC"/>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1663"/>
    <w:rsid w:val="000B16E4"/>
    <w:rsid w:val="000B19D8"/>
    <w:rsid w:val="000B2051"/>
    <w:rsid w:val="000B232E"/>
    <w:rsid w:val="000B282E"/>
    <w:rsid w:val="000B2F2E"/>
    <w:rsid w:val="000B308B"/>
    <w:rsid w:val="000B330F"/>
    <w:rsid w:val="000B35E7"/>
    <w:rsid w:val="000B39BA"/>
    <w:rsid w:val="000B3A9C"/>
    <w:rsid w:val="000B49AE"/>
    <w:rsid w:val="000B52E1"/>
    <w:rsid w:val="000B54AF"/>
    <w:rsid w:val="000B5694"/>
    <w:rsid w:val="000B628C"/>
    <w:rsid w:val="000B68D6"/>
    <w:rsid w:val="000B77DC"/>
    <w:rsid w:val="000B7AB9"/>
    <w:rsid w:val="000B7BB3"/>
    <w:rsid w:val="000C0737"/>
    <w:rsid w:val="000C0A07"/>
    <w:rsid w:val="000C0BB0"/>
    <w:rsid w:val="000C15F3"/>
    <w:rsid w:val="000C17FC"/>
    <w:rsid w:val="000C18F9"/>
    <w:rsid w:val="000C250B"/>
    <w:rsid w:val="000C3077"/>
    <w:rsid w:val="000C384A"/>
    <w:rsid w:val="000C38CB"/>
    <w:rsid w:val="000C39AB"/>
    <w:rsid w:val="000C3BC2"/>
    <w:rsid w:val="000C444C"/>
    <w:rsid w:val="000C5063"/>
    <w:rsid w:val="000C5834"/>
    <w:rsid w:val="000C590D"/>
    <w:rsid w:val="000C64B5"/>
    <w:rsid w:val="000C6D6C"/>
    <w:rsid w:val="000D091E"/>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5281"/>
    <w:rsid w:val="000D5800"/>
    <w:rsid w:val="000D5E66"/>
    <w:rsid w:val="000D631B"/>
    <w:rsid w:val="000D6327"/>
    <w:rsid w:val="000D66B5"/>
    <w:rsid w:val="000D6AD0"/>
    <w:rsid w:val="000D6F55"/>
    <w:rsid w:val="000D736B"/>
    <w:rsid w:val="000D7850"/>
    <w:rsid w:val="000D7A5A"/>
    <w:rsid w:val="000D7C91"/>
    <w:rsid w:val="000E01C5"/>
    <w:rsid w:val="000E1EB8"/>
    <w:rsid w:val="000E278E"/>
    <w:rsid w:val="000E2819"/>
    <w:rsid w:val="000E2825"/>
    <w:rsid w:val="000E35EA"/>
    <w:rsid w:val="000E370F"/>
    <w:rsid w:val="000E3B29"/>
    <w:rsid w:val="000E3CA8"/>
    <w:rsid w:val="000E3D0B"/>
    <w:rsid w:val="000E410C"/>
    <w:rsid w:val="000E45EB"/>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3"/>
    <w:rsid w:val="000F686E"/>
    <w:rsid w:val="000F7786"/>
    <w:rsid w:val="001003B9"/>
    <w:rsid w:val="00100464"/>
    <w:rsid w:val="0010054A"/>
    <w:rsid w:val="0010067A"/>
    <w:rsid w:val="00100C30"/>
    <w:rsid w:val="00100CF9"/>
    <w:rsid w:val="001010E4"/>
    <w:rsid w:val="00101135"/>
    <w:rsid w:val="00101EE2"/>
    <w:rsid w:val="001026AC"/>
    <w:rsid w:val="001026CB"/>
    <w:rsid w:val="00102C16"/>
    <w:rsid w:val="00102F09"/>
    <w:rsid w:val="00102FAB"/>
    <w:rsid w:val="00103095"/>
    <w:rsid w:val="00103231"/>
    <w:rsid w:val="0010329E"/>
    <w:rsid w:val="0010362A"/>
    <w:rsid w:val="001036BF"/>
    <w:rsid w:val="001037FB"/>
    <w:rsid w:val="00104177"/>
    <w:rsid w:val="0010436F"/>
    <w:rsid w:val="00104866"/>
    <w:rsid w:val="00104C96"/>
    <w:rsid w:val="001050A7"/>
    <w:rsid w:val="00105D23"/>
    <w:rsid w:val="00106892"/>
    <w:rsid w:val="00106C32"/>
    <w:rsid w:val="00106E7B"/>
    <w:rsid w:val="001071B5"/>
    <w:rsid w:val="0011043A"/>
    <w:rsid w:val="001106B8"/>
    <w:rsid w:val="00110A70"/>
    <w:rsid w:val="00110A94"/>
    <w:rsid w:val="00110E14"/>
    <w:rsid w:val="001113AF"/>
    <w:rsid w:val="001120C1"/>
    <w:rsid w:val="00112743"/>
    <w:rsid w:val="00112A6A"/>
    <w:rsid w:val="001137C8"/>
    <w:rsid w:val="00114017"/>
    <w:rsid w:val="001148AC"/>
    <w:rsid w:val="00114FB1"/>
    <w:rsid w:val="0011506A"/>
    <w:rsid w:val="00115FA5"/>
    <w:rsid w:val="00116238"/>
    <w:rsid w:val="00116479"/>
    <w:rsid w:val="00116B66"/>
    <w:rsid w:val="00116EB6"/>
    <w:rsid w:val="00117201"/>
    <w:rsid w:val="00117A02"/>
    <w:rsid w:val="00117C3E"/>
    <w:rsid w:val="00117E73"/>
    <w:rsid w:val="00120176"/>
    <w:rsid w:val="001218DE"/>
    <w:rsid w:val="001219AB"/>
    <w:rsid w:val="00121AFF"/>
    <w:rsid w:val="00121CF6"/>
    <w:rsid w:val="00121F5D"/>
    <w:rsid w:val="001226DA"/>
    <w:rsid w:val="00122A11"/>
    <w:rsid w:val="00122E7F"/>
    <w:rsid w:val="00123550"/>
    <w:rsid w:val="00124297"/>
    <w:rsid w:val="001247DF"/>
    <w:rsid w:val="0012523C"/>
    <w:rsid w:val="00125342"/>
    <w:rsid w:val="00125E2B"/>
    <w:rsid w:val="001264CA"/>
    <w:rsid w:val="00127543"/>
    <w:rsid w:val="001278C8"/>
    <w:rsid w:val="00127BC0"/>
    <w:rsid w:val="00127CFB"/>
    <w:rsid w:val="0013084C"/>
    <w:rsid w:val="00130F90"/>
    <w:rsid w:val="00131038"/>
    <w:rsid w:val="001310FB"/>
    <w:rsid w:val="00131B80"/>
    <w:rsid w:val="00132584"/>
    <w:rsid w:val="001329CE"/>
    <w:rsid w:val="00132A60"/>
    <w:rsid w:val="00132C37"/>
    <w:rsid w:val="0013300F"/>
    <w:rsid w:val="00133366"/>
    <w:rsid w:val="00133813"/>
    <w:rsid w:val="00133BC9"/>
    <w:rsid w:val="00133E8D"/>
    <w:rsid w:val="00134032"/>
    <w:rsid w:val="00134183"/>
    <w:rsid w:val="001341E0"/>
    <w:rsid w:val="001347C6"/>
    <w:rsid w:val="00135F98"/>
    <w:rsid w:val="0013626D"/>
    <w:rsid w:val="001364A8"/>
    <w:rsid w:val="001373F5"/>
    <w:rsid w:val="00137693"/>
    <w:rsid w:val="00137949"/>
    <w:rsid w:val="00140C1C"/>
    <w:rsid w:val="001419FB"/>
    <w:rsid w:val="0014203F"/>
    <w:rsid w:val="001420F8"/>
    <w:rsid w:val="00142980"/>
    <w:rsid w:val="001429F7"/>
    <w:rsid w:val="0014330A"/>
    <w:rsid w:val="001440B5"/>
    <w:rsid w:val="00144E3B"/>
    <w:rsid w:val="00144FFD"/>
    <w:rsid w:val="00145079"/>
    <w:rsid w:val="001450CF"/>
    <w:rsid w:val="001453BD"/>
    <w:rsid w:val="001455D1"/>
    <w:rsid w:val="00145881"/>
    <w:rsid w:val="00145C15"/>
    <w:rsid w:val="00145C3F"/>
    <w:rsid w:val="00145EBA"/>
    <w:rsid w:val="00146247"/>
    <w:rsid w:val="001469A4"/>
    <w:rsid w:val="00147E87"/>
    <w:rsid w:val="00150318"/>
    <w:rsid w:val="0015065B"/>
    <w:rsid w:val="00150C8B"/>
    <w:rsid w:val="0015118E"/>
    <w:rsid w:val="0015161C"/>
    <w:rsid w:val="00151CFF"/>
    <w:rsid w:val="00152061"/>
    <w:rsid w:val="00153271"/>
    <w:rsid w:val="00153963"/>
    <w:rsid w:val="00153BE2"/>
    <w:rsid w:val="00153EE4"/>
    <w:rsid w:val="00155072"/>
    <w:rsid w:val="00155913"/>
    <w:rsid w:val="00156163"/>
    <w:rsid w:val="001562AC"/>
    <w:rsid w:val="001572E2"/>
    <w:rsid w:val="00157B21"/>
    <w:rsid w:val="00157C3F"/>
    <w:rsid w:val="00160161"/>
    <w:rsid w:val="00160A45"/>
    <w:rsid w:val="00160EA1"/>
    <w:rsid w:val="001610BD"/>
    <w:rsid w:val="00161151"/>
    <w:rsid w:val="00161360"/>
    <w:rsid w:val="00161BDE"/>
    <w:rsid w:val="00162078"/>
    <w:rsid w:val="00162224"/>
    <w:rsid w:val="0016318E"/>
    <w:rsid w:val="00163E8E"/>
    <w:rsid w:val="00164590"/>
    <w:rsid w:val="0016493F"/>
    <w:rsid w:val="00164A05"/>
    <w:rsid w:val="00164B2F"/>
    <w:rsid w:val="00165303"/>
    <w:rsid w:val="001653D0"/>
    <w:rsid w:val="00165526"/>
    <w:rsid w:val="00165CC2"/>
    <w:rsid w:val="00165ED2"/>
    <w:rsid w:val="0016699F"/>
    <w:rsid w:val="00166F46"/>
    <w:rsid w:val="001670D8"/>
    <w:rsid w:val="00167948"/>
    <w:rsid w:val="0017003A"/>
    <w:rsid w:val="001701E7"/>
    <w:rsid w:val="00170835"/>
    <w:rsid w:val="00171095"/>
    <w:rsid w:val="001710E2"/>
    <w:rsid w:val="00171107"/>
    <w:rsid w:val="001716B1"/>
    <w:rsid w:val="00171ED8"/>
    <w:rsid w:val="001728BF"/>
    <w:rsid w:val="00173546"/>
    <w:rsid w:val="00173E52"/>
    <w:rsid w:val="00173F31"/>
    <w:rsid w:val="001741DD"/>
    <w:rsid w:val="00174387"/>
    <w:rsid w:val="0017490E"/>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A75"/>
    <w:rsid w:val="001845C2"/>
    <w:rsid w:val="00184FB2"/>
    <w:rsid w:val="00185FC1"/>
    <w:rsid w:val="00186348"/>
    <w:rsid w:val="001867AE"/>
    <w:rsid w:val="00186ACB"/>
    <w:rsid w:val="00186BFD"/>
    <w:rsid w:val="00187E6C"/>
    <w:rsid w:val="00187EDA"/>
    <w:rsid w:val="001903A2"/>
    <w:rsid w:val="00190482"/>
    <w:rsid w:val="0019062C"/>
    <w:rsid w:val="001911B7"/>
    <w:rsid w:val="00191C31"/>
    <w:rsid w:val="001920C4"/>
    <w:rsid w:val="00193B50"/>
    <w:rsid w:val="001946F9"/>
    <w:rsid w:val="00194FE6"/>
    <w:rsid w:val="001956DC"/>
    <w:rsid w:val="00195DFC"/>
    <w:rsid w:val="00195F59"/>
    <w:rsid w:val="001965B8"/>
    <w:rsid w:val="001967AE"/>
    <w:rsid w:val="00196A7C"/>
    <w:rsid w:val="00196B59"/>
    <w:rsid w:val="001A039F"/>
    <w:rsid w:val="001A0F15"/>
    <w:rsid w:val="001A1092"/>
    <w:rsid w:val="001A1378"/>
    <w:rsid w:val="001A1AE4"/>
    <w:rsid w:val="001A1B15"/>
    <w:rsid w:val="001A1E0C"/>
    <w:rsid w:val="001A1E4D"/>
    <w:rsid w:val="001A2DC1"/>
    <w:rsid w:val="001A2F26"/>
    <w:rsid w:val="001A2FB8"/>
    <w:rsid w:val="001A3156"/>
    <w:rsid w:val="001A3DD0"/>
    <w:rsid w:val="001A4921"/>
    <w:rsid w:val="001A4CA9"/>
    <w:rsid w:val="001A4EF0"/>
    <w:rsid w:val="001A56B6"/>
    <w:rsid w:val="001A6695"/>
    <w:rsid w:val="001A7333"/>
    <w:rsid w:val="001A7D11"/>
    <w:rsid w:val="001A7D21"/>
    <w:rsid w:val="001A7F2A"/>
    <w:rsid w:val="001B00D6"/>
    <w:rsid w:val="001B0BAB"/>
    <w:rsid w:val="001B0C7D"/>
    <w:rsid w:val="001B0F0B"/>
    <w:rsid w:val="001B170C"/>
    <w:rsid w:val="001B23DB"/>
    <w:rsid w:val="001B269D"/>
    <w:rsid w:val="001B2AAA"/>
    <w:rsid w:val="001B303A"/>
    <w:rsid w:val="001B34DA"/>
    <w:rsid w:val="001B4075"/>
    <w:rsid w:val="001B44F2"/>
    <w:rsid w:val="001B57E1"/>
    <w:rsid w:val="001B590F"/>
    <w:rsid w:val="001B667A"/>
    <w:rsid w:val="001B6B56"/>
    <w:rsid w:val="001B6CC1"/>
    <w:rsid w:val="001B6E86"/>
    <w:rsid w:val="001B7200"/>
    <w:rsid w:val="001B79BF"/>
    <w:rsid w:val="001B7A43"/>
    <w:rsid w:val="001B7BAE"/>
    <w:rsid w:val="001B7D99"/>
    <w:rsid w:val="001B7E08"/>
    <w:rsid w:val="001B7F0F"/>
    <w:rsid w:val="001B7F98"/>
    <w:rsid w:val="001C0B22"/>
    <w:rsid w:val="001C0F9A"/>
    <w:rsid w:val="001C1D01"/>
    <w:rsid w:val="001C2746"/>
    <w:rsid w:val="001C2BD1"/>
    <w:rsid w:val="001C2CDB"/>
    <w:rsid w:val="001C2FE0"/>
    <w:rsid w:val="001C35A8"/>
    <w:rsid w:val="001C4303"/>
    <w:rsid w:val="001C44AB"/>
    <w:rsid w:val="001C4E21"/>
    <w:rsid w:val="001C53A1"/>
    <w:rsid w:val="001C5704"/>
    <w:rsid w:val="001C6379"/>
    <w:rsid w:val="001C6BA4"/>
    <w:rsid w:val="001C6CA7"/>
    <w:rsid w:val="001C7041"/>
    <w:rsid w:val="001C7A31"/>
    <w:rsid w:val="001D08C4"/>
    <w:rsid w:val="001D18FC"/>
    <w:rsid w:val="001D1CC3"/>
    <w:rsid w:val="001D2071"/>
    <w:rsid w:val="001D20FE"/>
    <w:rsid w:val="001D2C7F"/>
    <w:rsid w:val="001D4020"/>
    <w:rsid w:val="001D4288"/>
    <w:rsid w:val="001D4438"/>
    <w:rsid w:val="001D4B10"/>
    <w:rsid w:val="001D4D15"/>
    <w:rsid w:val="001D53E1"/>
    <w:rsid w:val="001D54D9"/>
    <w:rsid w:val="001D5793"/>
    <w:rsid w:val="001D5841"/>
    <w:rsid w:val="001D5992"/>
    <w:rsid w:val="001D5FE7"/>
    <w:rsid w:val="001D6255"/>
    <w:rsid w:val="001D6683"/>
    <w:rsid w:val="001D6CCB"/>
    <w:rsid w:val="001D6F33"/>
    <w:rsid w:val="001D77BC"/>
    <w:rsid w:val="001D7FD4"/>
    <w:rsid w:val="001E0283"/>
    <w:rsid w:val="001E0475"/>
    <w:rsid w:val="001E0520"/>
    <w:rsid w:val="001E0885"/>
    <w:rsid w:val="001E157F"/>
    <w:rsid w:val="001E1847"/>
    <w:rsid w:val="001E19D5"/>
    <w:rsid w:val="001E218F"/>
    <w:rsid w:val="001E219A"/>
    <w:rsid w:val="001E2712"/>
    <w:rsid w:val="001E32B6"/>
    <w:rsid w:val="001E35DD"/>
    <w:rsid w:val="001E3732"/>
    <w:rsid w:val="001E4A33"/>
    <w:rsid w:val="001E5020"/>
    <w:rsid w:val="001E5937"/>
    <w:rsid w:val="001E5F63"/>
    <w:rsid w:val="001E6316"/>
    <w:rsid w:val="001E6AB0"/>
    <w:rsid w:val="001E73E8"/>
    <w:rsid w:val="001E764A"/>
    <w:rsid w:val="001E7DB0"/>
    <w:rsid w:val="001F034B"/>
    <w:rsid w:val="001F0859"/>
    <w:rsid w:val="001F0D45"/>
    <w:rsid w:val="001F10E0"/>
    <w:rsid w:val="001F1364"/>
    <w:rsid w:val="001F1C8B"/>
    <w:rsid w:val="001F2F92"/>
    <w:rsid w:val="001F347C"/>
    <w:rsid w:val="001F3620"/>
    <w:rsid w:val="001F362B"/>
    <w:rsid w:val="001F3796"/>
    <w:rsid w:val="001F388A"/>
    <w:rsid w:val="001F39B2"/>
    <w:rsid w:val="001F3DA0"/>
    <w:rsid w:val="001F4020"/>
    <w:rsid w:val="001F41AB"/>
    <w:rsid w:val="001F4274"/>
    <w:rsid w:val="001F4421"/>
    <w:rsid w:val="001F4914"/>
    <w:rsid w:val="001F492C"/>
    <w:rsid w:val="001F5E21"/>
    <w:rsid w:val="001F5F87"/>
    <w:rsid w:val="001F650C"/>
    <w:rsid w:val="001F6938"/>
    <w:rsid w:val="001F6F73"/>
    <w:rsid w:val="001F7031"/>
    <w:rsid w:val="001F73B2"/>
    <w:rsid w:val="001F7D17"/>
    <w:rsid w:val="001F7FF2"/>
    <w:rsid w:val="00200A45"/>
    <w:rsid w:val="002015CD"/>
    <w:rsid w:val="00201786"/>
    <w:rsid w:val="00201C94"/>
    <w:rsid w:val="00201CAC"/>
    <w:rsid w:val="00201D80"/>
    <w:rsid w:val="0020257A"/>
    <w:rsid w:val="0020297C"/>
    <w:rsid w:val="00202F24"/>
    <w:rsid w:val="0020306C"/>
    <w:rsid w:val="002030A0"/>
    <w:rsid w:val="00203D04"/>
    <w:rsid w:val="002042D3"/>
    <w:rsid w:val="002045F1"/>
    <w:rsid w:val="00204743"/>
    <w:rsid w:val="00204E58"/>
    <w:rsid w:val="002050E1"/>
    <w:rsid w:val="002059C7"/>
    <w:rsid w:val="00205C53"/>
    <w:rsid w:val="00205E2A"/>
    <w:rsid w:val="00205FF2"/>
    <w:rsid w:val="00206489"/>
    <w:rsid w:val="00206AEC"/>
    <w:rsid w:val="00206C64"/>
    <w:rsid w:val="0020763E"/>
    <w:rsid w:val="00207C64"/>
    <w:rsid w:val="00207FF8"/>
    <w:rsid w:val="0021000B"/>
    <w:rsid w:val="002115D1"/>
    <w:rsid w:val="0021161E"/>
    <w:rsid w:val="002118BE"/>
    <w:rsid w:val="00211B6E"/>
    <w:rsid w:val="00211DFE"/>
    <w:rsid w:val="002122B6"/>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BA"/>
    <w:rsid w:val="00215F78"/>
    <w:rsid w:val="00216459"/>
    <w:rsid w:val="002167D6"/>
    <w:rsid w:val="0021745B"/>
    <w:rsid w:val="00217CA5"/>
    <w:rsid w:val="00217CD1"/>
    <w:rsid w:val="002203AB"/>
    <w:rsid w:val="0022069B"/>
    <w:rsid w:val="002208BB"/>
    <w:rsid w:val="0022143B"/>
    <w:rsid w:val="002218E8"/>
    <w:rsid w:val="00221927"/>
    <w:rsid w:val="002219C8"/>
    <w:rsid w:val="0022202C"/>
    <w:rsid w:val="00222933"/>
    <w:rsid w:val="00222C24"/>
    <w:rsid w:val="00222CA0"/>
    <w:rsid w:val="00223920"/>
    <w:rsid w:val="0022428A"/>
    <w:rsid w:val="002246DD"/>
    <w:rsid w:val="002254A4"/>
    <w:rsid w:val="002258A4"/>
    <w:rsid w:val="00225BB5"/>
    <w:rsid w:val="00226378"/>
    <w:rsid w:val="002266EA"/>
    <w:rsid w:val="0022674D"/>
    <w:rsid w:val="00226BA3"/>
    <w:rsid w:val="00226C38"/>
    <w:rsid w:val="00227B96"/>
    <w:rsid w:val="0023099C"/>
    <w:rsid w:val="00231061"/>
    <w:rsid w:val="002313EC"/>
    <w:rsid w:val="002316C0"/>
    <w:rsid w:val="00232F94"/>
    <w:rsid w:val="002332CC"/>
    <w:rsid w:val="002332ED"/>
    <w:rsid w:val="0023389F"/>
    <w:rsid w:val="002338CC"/>
    <w:rsid w:val="00233AEA"/>
    <w:rsid w:val="0023416D"/>
    <w:rsid w:val="00234BF3"/>
    <w:rsid w:val="00234CBA"/>
    <w:rsid w:val="002350E3"/>
    <w:rsid w:val="0023570C"/>
    <w:rsid w:val="002359A2"/>
    <w:rsid w:val="002359DD"/>
    <w:rsid w:val="00235A0B"/>
    <w:rsid w:val="00236242"/>
    <w:rsid w:val="0023727E"/>
    <w:rsid w:val="002379A7"/>
    <w:rsid w:val="002401D7"/>
    <w:rsid w:val="00240D39"/>
    <w:rsid w:val="00240ECA"/>
    <w:rsid w:val="0024153E"/>
    <w:rsid w:val="002415FA"/>
    <w:rsid w:val="002424B8"/>
    <w:rsid w:val="0024276D"/>
    <w:rsid w:val="00243553"/>
    <w:rsid w:val="00243739"/>
    <w:rsid w:val="00243B2E"/>
    <w:rsid w:val="002446AE"/>
    <w:rsid w:val="002448F6"/>
    <w:rsid w:val="00244DB1"/>
    <w:rsid w:val="00244F1C"/>
    <w:rsid w:val="002452DC"/>
    <w:rsid w:val="0024548C"/>
    <w:rsid w:val="00245719"/>
    <w:rsid w:val="00245909"/>
    <w:rsid w:val="00245A13"/>
    <w:rsid w:val="00245BC2"/>
    <w:rsid w:val="0024604A"/>
    <w:rsid w:val="002461DF"/>
    <w:rsid w:val="00246D81"/>
    <w:rsid w:val="00247394"/>
    <w:rsid w:val="002474BC"/>
    <w:rsid w:val="00247A1E"/>
    <w:rsid w:val="002500A3"/>
    <w:rsid w:val="00250260"/>
    <w:rsid w:val="002502B0"/>
    <w:rsid w:val="002507BB"/>
    <w:rsid w:val="00250A5E"/>
    <w:rsid w:val="00251862"/>
    <w:rsid w:val="0025195C"/>
    <w:rsid w:val="00251C59"/>
    <w:rsid w:val="002525AB"/>
    <w:rsid w:val="00252C62"/>
    <w:rsid w:val="00252EED"/>
    <w:rsid w:val="00253037"/>
    <w:rsid w:val="002534CE"/>
    <w:rsid w:val="002539E2"/>
    <w:rsid w:val="00253BB4"/>
    <w:rsid w:val="00253BF0"/>
    <w:rsid w:val="00254256"/>
    <w:rsid w:val="002542DA"/>
    <w:rsid w:val="00254591"/>
    <w:rsid w:val="002545E9"/>
    <w:rsid w:val="002546B3"/>
    <w:rsid w:val="00255445"/>
    <w:rsid w:val="002555BA"/>
    <w:rsid w:val="00255778"/>
    <w:rsid w:val="00255E08"/>
    <w:rsid w:val="00255F11"/>
    <w:rsid w:val="002560D2"/>
    <w:rsid w:val="002562B3"/>
    <w:rsid w:val="00256BC7"/>
    <w:rsid w:val="00257379"/>
    <w:rsid w:val="002579BE"/>
    <w:rsid w:val="0026135D"/>
    <w:rsid w:val="0026199F"/>
    <w:rsid w:val="00261DF0"/>
    <w:rsid w:val="0026205E"/>
    <w:rsid w:val="002626C8"/>
    <w:rsid w:val="002627AD"/>
    <w:rsid w:val="00262A2F"/>
    <w:rsid w:val="00262EAF"/>
    <w:rsid w:val="002634C5"/>
    <w:rsid w:val="00263857"/>
    <w:rsid w:val="0026418E"/>
    <w:rsid w:val="002641AE"/>
    <w:rsid w:val="0026473B"/>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23A1"/>
    <w:rsid w:val="002723C6"/>
    <w:rsid w:val="00272DD5"/>
    <w:rsid w:val="002731DD"/>
    <w:rsid w:val="0027326A"/>
    <w:rsid w:val="0027355C"/>
    <w:rsid w:val="0027392C"/>
    <w:rsid w:val="0027471B"/>
    <w:rsid w:val="00276183"/>
    <w:rsid w:val="002765A1"/>
    <w:rsid w:val="00276D9A"/>
    <w:rsid w:val="00277645"/>
    <w:rsid w:val="00277F6A"/>
    <w:rsid w:val="002800D5"/>
    <w:rsid w:val="002800E8"/>
    <w:rsid w:val="00280D54"/>
    <w:rsid w:val="00281DB6"/>
    <w:rsid w:val="00281F76"/>
    <w:rsid w:val="00281FC3"/>
    <w:rsid w:val="00281FD2"/>
    <w:rsid w:val="002820CA"/>
    <w:rsid w:val="002829C5"/>
    <w:rsid w:val="002835BF"/>
    <w:rsid w:val="00283856"/>
    <w:rsid w:val="002838A1"/>
    <w:rsid w:val="00284383"/>
    <w:rsid w:val="002844D9"/>
    <w:rsid w:val="00285C9C"/>
    <w:rsid w:val="002867DF"/>
    <w:rsid w:val="002869FB"/>
    <w:rsid w:val="0028717B"/>
    <w:rsid w:val="00287FA5"/>
    <w:rsid w:val="00290D99"/>
    <w:rsid w:val="00290FD3"/>
    <w:rsid w:val="0029121C"/>
    <w:rsid w:val="00291910"/>
    <w:rsid w:val="00291D98"/>
    <w:rsid w:val="0029228C"/>
    <w:rsid w:val="0029341E"/>
    <w:rsid w:val="002938B7"/>
    <w:rsid w:val="00293AAF"/>
    <w:rsid w:val="00294AF6"/>
    <w:rsid w:val="00294FAC"/>
    <w:rsid w:val="00295407"/>
    <w:rsid w:val="00295AA1"/>
    <w:rsid w:val="00296058"/>
    <w:rsid w:val="0029624E"/>
    <w:rsid w:val="00296E83"/>
    <w:rsid w:val="0029777A"/>
    <w:rsid w:val="00297CEE"/>
    <w:rsid w:val="002A0BD0"/>
    <w:rsid w:val="002A15EF"/>
    <w:rsid w:val="002A16D9"/>
    <w:rsid w:val="002A19E3"/>
    <w:rsid w:val="002A1B48"/>
    <w:rsid w:val="002A1DCE"/>
    <w:rsid w:val="002A22BB"/>
    <w:rsid w:val="002A245F"/>
    <w:rsid w:val="002A267D"/>
    <w:rsid w:val="002A2786"/>
    <w:rsid w:val="002A2884"/>
    <w:rsid w:val="002A2C8B"/>
    <w:rsid w:val="002A3379"/>
    <w:rsid w:val="002A3521"/>
    <w:rsid w:val="002A3CE4"/>
    <w:rsid w:val="002A41CE"/>
    <w:rsid w:val="002A4202"/>
    <w:rsid w:val="002A4607"/>
    <w:rsid w:val="002A4DCD"/>
    <w:rsid w:val="002A5163"/>
    <w:rsid w:val="002A53C4"/>
    <w:rsid w:val="002A5947"/>
    <w:rsid w:val="002A5AFF"/>
    <w:rsid w:val="002A6421"/>
    <w:rsid w:val="002A6614"/>
    <w:rsid w:val="002A74E7"/>
    <w:rsid w:val="002B05BF"/>
    <w:rsid w:val="002B0658"/>
    <w:rsid w:val="002B0927"/>
    <w:rsid w:val="002B0B70"/>
    <w:rsid w:val="002B0E77"/>
    <w:rsid w:val="002B14E8"/>
    <w:rsid w:val="002B1C06"/>
    <w:rsid w:val="002B2684"/>
    <w:rsid w:val="002B2876"/>
    <w:rsid w:val="002B3524"/>
    <w:rsid w:val="002B362D"/>
    <w:rsid w:val="002B3748"/>
    <w:rsid w:val="002B3FB6"/>
    <w:rsid w:val="002B4798"/>
    <w:rsid w:val="002B4F63"/>
    <w:rsid w:val="002B5681"/>
    <w:rsid w:val="002B5F5B"/>
    <w:rsid w:val="002B6718"/>
    <w:rsid w:val="002B69FE"/>
    <w:rsid w:val="002C01E1"/>
    <w:rsid w:val="002C0270"/>
    <w:rsid w:val="002C128A"/>
    <w:rsid w:val="002C13EE"/>
    <w:rsid w:val="002C445E"/>
    <w:rsid w:val="002C4787"/>
    <w:rsid w:val="002C4BBA"/>
    <w:rsid w:val="002C56FB"/>
    <w:rsid w:val="002C5786"/>
    <w:rsid w:val="002C63DB"/>
    <w:rsid w:val="002C6B41"/>
    <w:rsid w:val="002C6C7B"/>
    <w:rsid w:val="002C6CDF"/>
    <w:rsid w:val="002C7837"/>
    <w:rsid w:val="002C7C9D"/>
    <w:rsid w:val="002D03DE"/>
    <w:rsid w:val="002D0807"/>
    <w:rsid w:val="002D0CC4"/>
    <w:rsid w:val="002D13A9"/>
    <w:rsid w:val="002D13F7"/>
    <w:rsid w:val="002D16CD"/>
    <w:rsid w:val="002D222F"/>
    <w:rsid w:val="002D25EB"/>
    <w:rsid w:val="002D352E"/>
    <w:rsid w:val="002D4AA5"/>
    <w:rsid w:val="002D4C59"/>
    <w:rsid w:val="002D4D2F"/>
    <w:rsid w:val="002D4E11"/>
    <w:rsid w:val="002D5504"/>
    <w:rsid w:val="002D57AB"/>
    <w:rsid w:val="002D6562"/>
    <w:rsid w:val="002D659C"/>
    <w:rsid w:val="002D66B2"/>
    <w:rsid w:val="002D6D63"/>
    <w:rsid w:val="002D6DDE"/>
    <w:rsid w:val="002D764E"/>
    <w:rsid w:val="002D76C2"/>
    <w:rsid w:val="002E00BE"/>
    <w:rsid w:val="002E0986"/>
    <w:rsid w:val="002E0D3A"/>
    <w:rsid w:val="002E1B85"/>
    <w:rsid w:val="002E26B0"/>
    <w:rsid w:val="002E357B"/>
    <w:rsid w:val="002E367D"/>
    <w:rsid w:val="002E402C"/>
    <w:rsid w:val="002E4051"/>
    <w:rsid w:val="002E4FC4"/>
    <w:rsid w:val="002E5B1D"/>
    <w:rsid w:val="002E610F"/>
    <w:rsid w:val="002E66DA"/>
    <w:rsid w:val="002E697A"/>
    <w:rsid w:val="002E6B97"/>
    <w:rsid w:val="002E6EAC"/>
    <w:rsid w:val="002E7606"/>
    <w:rsid w:val="002E77A3"/>
    <w:rsid w:val="002E78C0"/>
    <w:rsid w:val="002E7AF8"/>
    <w:rsid w:val="002E7E36"/>
    <w:rsid w:val="002E7F9F"/>
    <w:rsid w:val="002F0029"/>
    <w:rsid w:val="002F0746"/>
    <w:rsid w:val="002F08BE"/>
    <w:rsid w:val="002F08C2"/>
    <w:rsid w:val="002F1030"/>
    <w:rsid w:val="002F1537"/>
    <w:rsid w:val="002F16DF"/>
    <w:rsid w:val="002F1D2A"/>
    <w:rsid w:val="002F2074"/>
    <w:rsid w:val="002F266C"/>
    <w:rsid w:val="002F318F"/>
    <w:rsid w:val="002F3F4B"/>
    <w:rsid w:val="002F4591"/>
    <w:rsid w:val="002F4CAB"/>
    <w:rsid w:val="002F556C"/>
    <w:rsid w:val="002F5E3C"/>
    <w:rsid w:val="002F6329"/>
    <w:rsid w:val="002F6458"/>
    <w:rsid w:val="002F663E"/>
    <w:rsid w:val="002F6CC2"/>
    <w:rsid w:val="002F6D67"/>
    <w:rsid w:val="002F6DC0"/>
    <w:rsid w:val="002F6E5B"/>
    <w:rsid w:val="003001AD"/>
    <w:rsid w:val="00300320"/>
    <w:rsid w:val="00300506"/>
    <w:rsid w:val="00300DC5"/>
    <w:rsid w:val="00301225"/>
    <w:rsid w:val="00301637"/>
    <w:rsid w:val="00301B16"/>
    <w:rsid w:val="0030222F"/>
    <w:rsid w:val="00302281"/>
    <w:rsid w:val="0030294A"/>
    <w:rsid w:val="00302C88"/>
    <w:rsid w:val="00302D31"/>
    <w:rsid w:val="00303309"/>
    <w:rsid w:val="00303630"/>
    <w:rsid w:val="0030381A"/>
    <w:rsid w:val="003038B7"/>
    <w:rsid w:val="00304836"/>
    <w:rsid w:val="00304A2C"/>
    <w:rsid w:val="00304B91"/>
    <w:rsid w:val="00304CA8"/>
    <w:rsid w:val="00304F9A"/>
    <w:rsid w:val="00305A6B"/>
    <w:rsid w:val="00305E52"/>
    <w:rsid w:val="003060E8"/>
    <w:rsid w:val="00306162"/>
    <w:rsid w:val="003063D9"/>
    <w:rsid w:val="00306408"/>
    <w:rsid w:val="003076FA"/>
    <w:rsid w:val="00307903"/>
    <w:rsid w:val="00307E1F"/>
    <w:rsid w:val="0031010F"/>
    <w:rsid w:val="003101EC"/>
    <w:rsid w:val="00310A5D"/>
    <w:rsid w:val="003116DC"/>
    <w:rsid w:val="00311793"/>
    <w:rsid w:val="0031195F"/>
    <w:rsid w:val="0031269E"/>
    <w:rsid w:val="0031292E"/>
    <w:rsid w:val="003129A1"/>
    <w:rsid w:val="00312D4C"/>
    <w:rsid w:val="003135B8"/>
    <w:rsid w:val="00313618"/>
    <w:rsid w:val="00313E94"/>
    <w:rsid w:val="00313EAD"/>
    <w:rsid w:val="00314067"/>
    <w:rsid w:val="0031427D"/>
    <w:rsid w:val="00314518"/>
    <w:rsid w:val="0031457C"/>
    <w:rsid w:val="00314651"/>
    <w:rsid w:val="00314C57"/>
    <w:rsid w:val="003152D8"/>
    <w:rsid w:val="003154DA"/>
    <w:rsid w:val="003157BA"/>
    <w:rsid w:val="00315B79"/>
    <w:rsid w:val="00315B95"/>
    <w:rsid w:val="00315CB4"/>
    <w:rsid w:val="00316DA3"/>
    <w:rsid w:val="0032023C"/>
    <w:rsid w:val="003213AF"/>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E70"/>
    <w:rsid w:val="00330313"/>
    <w:rsid w:val="00330AB0"/>
    <w:rsid w:val="00330ECA"/>
    <w:rsid w:val="003312CA"/>
    <w:rsid w:val="00331C09"/>
    <w:rsid w:val="003320BB"/>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B12"/>
    <w:rsid w:val="00335F6F"/>
    <w:rsid w:val="00336595"/>
    <w:rsid w:val="00336954"/>
    <w:rsid w:val="00337C35"/>
    <w:rsid w:val="00337C8E"/>
    <w:rsid w:val="00340AD0"/>
    <w:rsid w:val="00340D5D"/>
    <w:rsid w:val="00340EAF"/>
    <w:rsid w:val="003416BB"/>
    <w:rsid w:val="00342AF5"/>
    <w:rsid w:val="003430D6"/>
    <w:rsid w:val="003441A7"/>
    <w:rsid w:val="00344395"/>
    <w:rsid w:val="003443D3"/>
    <w:rsid w:val="003450BF"/>
    <w:rsid w:val="003451AC"/>
    <w:rsid w:val="0034545A"/>
    <w:rsid w:val="003454D5"/>
    <w:rsid w:val="003472A0"/>
    <w:rsid w:val="0034734D"/>
    <w:rsid w:val="003506E8"/>
    <w:rsid w:val="00350E4B"/>
    <w:rsid w:val="003521A8"/>
    <w:rsid w:val="003525F9"/>
    <w:rsid w:val="0035271C"/>
    <w:rsid w:val="0035272E"/>
    <w:rsid w:val="00352844"/>
    <w:rsid w:val="00352991"/>
    <w:rsid w:val="003539A6"/>
    <w:rsid w:val="00353D95"/>
    <w:rsid w:val="0035401E"/>
    <w:rsid w:val="003546B5"/>
    <w:rsid w:val="0035482A"/>
    <w:rsid w:val="00354C8B"/>
    <w:rsid w:val="003550A0"/>
    <w:rsid w:val="0035593E"/>
    <w:rsid w:val="00355A7B"/>
    <w:rsid w:val="00356186"/>
    <w:rsid w:val="0035674C"/>
    <w:rsid w:val="00357C59"/>
    <w:rsid w:val="003600E8"/>
    <w:rsid w:val="003609FE"/>
    <w:rsid w:val="00360A58"/>
    <w:rsid w:val="00360CCC"/>
    <w:rsid w:val="00360DBD"/>
    <w:rsid w:val="003625C2"/>
    <w:rsid w:val="003626DF"/>
    <w:rsid w:val="00362762"/>
    <w:rsid w:val="00362A61"/>
    <w:rsid w:val="00362BBC"/>
    <w:rsid w:val="003630E0"/>
    <w:rsid w:val="00363800"/>
    <w:rsid w:val="00365440"/>
    <w:rsid w:val="00365A7E"/>
    <w:rsid w:val="00365AFF"/>
    <w:rsid w:val="00365B9D"/>
    <w:rsid w:val="00365F6E"/>
    <w:rsid w:val="003666F0"/>
    <w:rsid w:val="003669BB"/>
    <w:rsid w:val="003674CE"/>
    <w:rsid w:val="00370550"/>
    <w:rsid w:val="003707BB"/>
    <w:rsid w:val="00371549"/>
    <w:rsid w:val="00371663"/>
    <w:rsid w:val="003719D6"/>
    <w:rsid w:val="00372374"/>
    <w:rsid w:val="00372429"/>
    <w:rsid w:val="00372767"/>
    <w:rsid w:val="00372AB7"/>
    <w:rsid w:val="00372C8E"/>
    <w:rsid w:val="00372F41"/>
    <w:rsid w:val="00373313"/>
    <w:rsid w:val="003734BC"/>
    <w:rsid w:val="00373F75"/>
    <w:rsid w:val="00373FD2"/>
    <w:rsid w:val="003743D1"/>
    <w:rsid w:val="00374AE6"/>
    <w:rsid w:val="00374D43"/>
    <w:rsid w:val="00374D7E"/>
    <w:rsid w:val="00374F1A"/>
    <w:rsid w:val="003752EC"/>
    <w:rsid w:val="00375422"/>
    <w:rsid w:val="00375909"/>
    <w:rsid w:val="00375A0E"/>
    <w:rsid w:val="00375EE3"/>
    <w:rsid w:val="0037600A"/>
    <w:rsid w:val="00376076"/>
    <w:rsid w:val="0037693D"/>
    <w:rsid w:val="00376CAB"/>
    <w:rsid w:val="00376F9B"/>
    <w:rsid w:val="00377459"/>
    <w:rsid w:val="003775AB"/>
    <w:rsid w:val="00377C56"/>
    <w:rsid w:val="00377CE3"/>
    <w:rsid w:val="003803AF"/>
    <w:rsid w:val="0038077F"/>
    <w:rsid w:val="00383AA7"/>
    <w:rsid w:val="0038404C"/>
    <w:rsid w:val="0038426E"/>
    <w:rsid w:val="00384AEF"/>
    <w:rsid w:val="00384C36"/>
    <w:rsid w:val="003851AF"/>
    <w:rsid w:val="00385A07"/>
    <w:rsid w:val="003861A9"/>
    <w:rsid w:val="0038628E"/>
    <w:rsid w:val="0038677B"/>
    <w:rsid w:val="00386F9F"/>
    <w:rsid w:val="00386FA8"/>
    <w:rsid w:val="0038724B"/>
    <w:rsid w:val="00387F60"/>
    <w:rsid w:val="0039031F"/>
    <w:rsid w:val="00390341"/>
    <w:rsid w:val="003905F3"/>
    <w:rsid w:val="00390647"/>
    <w:rsid w:val="003907BC"/>
    <w:rsid w:val="00390CB8"/>
    <w:rsid w:val="003915CC"/>
    <w:rsid w:val="00391774"/>
    <w:rsid w:val="00391EBC"/>
    <w:rsid w:val="00393A05"/>
    <w:rsid w:val="00393ED7"/>
    <w:rsid w:val="00393F96"/>
    <w:rsid w:val="003944E3"/>
    <w:rsid w:val="0039468C"/>
    <w:rsid w:val="003949B4"/>
    <w:rsid w:val="00395074"/>
    <w:rsid w:val="003958BE"/>
    <w:rsid w:val="00395D3E"/>
    <w:rsid w:val="00396586"/>
    <w:rsid w:val="003A0003"/>
    <w:rsid w:val="003A0479"/>
    <w:rsid w:val="003A0F3B"/>
    <w:rsid w:val="003A13C4"/>
    <w:rsid w:val="003A13EC"/>
    <w:rsid w:val="003A17B4"/>
    <w:rsid w:val="003A17D8"/>
    <w:rsid w:val="003A18E3"/>
    <w:rsid w:val="003A2093"/>
    <w:rsid w:val="003A23ED"/>
    <w:rsid w:val="003A2892"/>
    <w:rsid w:val="003A311D"/>
    <w:rsid w:val="003A32A0"/>
    <w:rsid w:val="003A39A0"/>
    <w:rsid w:val="003A4103"/>
    <w:rsid w:val="003A42B6"/>
    <w:rsid w:val="003A4D31"/>
    <w:rsid w:val="003A6152"/>
    <w:rsid w:val="003A6F61"/>
    <w:rsid w:val="003A7424"/>
    <w:rsid w:val="003A79E4"/>
    <w:rsid w:val="003A7F9A"/>
    <w:rsid w:val="003B00CE"/>
    <w:rsid w:val="003B1662"/>
    <w:rsid w:val="003B166C"/>
    <w:rsid w:val="003B179E"/>
    <w:rsid w:val="003B1922"/>
    <w:rsid w:val="003B1E8F"/>
    <w:rsid w:val="003B2B87"/>
    <w:rsid w:val="003B385E"/>
    <w:rsid w:val="003B4101"/>
    <w:rsid w:val="003B411A"/>
    <w:rsid w:val="003B41BD"/>
    <w:rsid w:val="003B4831"/>
    <w:rsid w:val="003B48BF"/>
    <w:rsid w:val="003B543D"/>
    <w:rsid w:val="003B5597"/>
    <w:rsid w:val="003B635D"/>
    <w:rsid w:val="003B6537"/>
    <w:rsid w:val="003B7714"/>
    <w:rsid w:val="003B7974"/>
    <w:rsid w:val="003C0BDE"/>
    <w:rsid w:val="003C0C29"/>
    <w:rsid w:val="003C1488"/>
    <w:rsid w:val="003C1B99"/>
    <w:rsid w:val="003C1D41"/>
    <w:rsid w:val="003C232F"/>
    <w:rsid w:val="003C2417"/>
    <w:rsid w:val="003C2462"/>
    <w:rsid w:val="003C2B8F"/>
    <w:rsid w:val="003C33B7"/>
    <w:rsid w:val="003C34BC"/>
    <w:rsid w:val="003C484B"/>
    <w:rsid w:val="003C4A3D"/>
    <w:rsid w:val="003C4FDD"/>
    <w:rsid w:val="003C50A8"/>
    <w:rsid w:val="003C632F"/>
    <w:rsid w:val="003C64F5"/>
    <w:rsid w:val="003C662A"/>
    <w:rsid w:val="003C69F1"/>
    <w:rsid w:val="003C6B71"/>
    <w:rsid w:val="003C6CD9"/>
    <w:rsid w:val="003C75D4"/>
    <w:rsid w:val="003C7630"/>
    <w:rsid w:val="003D055F"/>
    <w:rsid w:val="003D05F1"/>
    <w:rsid w:val="003D10D0"/>
    <w:rsid w:val="003D1372"/>
    <w:rsid w:val="003D2859"/>
    <w:rsid w:val="003D2A62"/>
    <w:rsid w:val="003D3109"/>
    <w:rsid w:val="003D395A"/>
    <w:rsid w:val="003D3D5D"/>
    <w:rsid w:val="003D3DCE"/>
    <w:rsid w:val="003D40C2"/>
    <w:rsid w:val="003D40E6"/>
    <w:rsid w:val="003D492D"/>
    <w:rsid w:val="003D4FD3"/>
    <w:rsid w:val="003D5332"/>
    <w:rsid w:val="003D5605"/>
    <w:rsid w:val="003D5E9C"/>
    <w:rsid w:val="003D688C"/>
    <w:rsid w:val="003D7789"/>
    <w:rsid w:val="003D7D64"/>
    <w:rsid w:val="003D7DD6"/>
    <w:rsid w:val="003D7EDD"/>
    <w:rsid w:val="003D7EFC"/>
    <w:rsid w:val="003E028F"/>
    <w:rsid w:val="003E06BA"/>
    <w:rsid w:val="003E0B4E"/>
    <w:rsid w:val="003E1039"/>
    <w:rsid w:val="003E2207"/>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69C5"/>
    <w:rsid w:val="003E7293"/>
    <w:rsid w:val="003E7FC5"/>
    <w:rsid w:val="003F0248"/>
    <w:rsid w:val="003F042E"/>
    <w:rsid w:val="003F059F"/>
    <w:rsid w:val="003F06C8"/>
    <w:rsid w:val="003F0F4B"/>
    <w:rsid w:val="003F14F4"/>
    <w:rsid w:val="003F1AB8"/>
    <w:rsid w:val="003F1D03"/>
    <w:rsid w:val="003F1EBF"/>
    <w:rsid w:val="003F22D4"/>
    <w:rsid w:val="003F236D"/>
    <w:rsid w:val="003F2E68"/>
    <w:rsid w:val="003F3151"/>
    <w:rsid w:val="003F3589"/>
    <w:rsid w:val="003F35E6"/>
    <w:rsid w:val="003F35FB"/>
    <w:rsid w:val="003F38FE"/>
    <w:rsid w:val="003F40A4"/>
    <w:rsid w:val="003F4572"/>
    <w:rsid w:val="003F4590"/>
    <w:rsid w:val="003F4A3F"/>
    <w:rsid w:val="003F4C1F"/>
    <w:rsid w:val="003F4E46"/>
    <w:rsid w:val="003F5118"/>
    <w:rsid w:val="003F55F6"/>
    <w:rsid w:val="003F5E54"/>
    <w:rsid w:val="003F684E"/>
    <w:rsid w:val="003F6B73"/>
    <w:rsid w:val="003F6C0F"/>
    <w:rsid w:val="003F6F2B"/>
    <w:rsid w:val="003F72C2"/>
    <w:rsid w:val="003F7E63"/>
    <w:rsid w:val="00401138"/>
    <w:rsid w:val="00401A40"/>
    <w:rsid w:val="00401EFB"/>
    <w:rsid w:val="004021B4"/>
    <w:rsid w:val="004024FC"/>
    <w:rsid w:val="004027B7"/>
    <w:rsid w:val="00402859"/>
    <w:rsid w:val="00402BF3"/>
    <w:rsid w:val="00402E4C"/>
    <w:rsid w:val="00402E5E"/>
    <w:rsid w:val="0040423A"/>
    <w:rsid w:val="00404AE3"/>
    <w:rsid w:val="00405256"/>
    <w:rsid w:val="004057C4"/>
    <w:rsid w:val="00405804"/>
    <w:rsid w:val="00405932"/>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EF7"/>
    <w:rsid w:val="004155D4"/>
    <w:rsid w:val="004155DF"/>
    <w:rsid w:val="00415873"/>
    <w:rsid w:val="00415B20"/>
    <w:rsid w:val="00416093"/>
    <w:rsid w:val="00416286"/>
    <w:rsid w:val="004164B3"/>
    <w:rsid w:val="0041686C"/>
    <w:rsid w:val="00417779"/>
    <w:rsid w:val="00417804"/>
    <w:rsid w:val="00417B75"/>
    <w:rsid w:val="00417DA0"/>
    <w:rsid w:val="00417E13"/>
    <w:rsid w:val="00420437"/>
    <w:rsid w:val="004208DA"/>
    <w:rsid w:val="00420A15"/>
    <w:rsid w:val="00420D10"/>
    <w:rsid w:val="0042103D"/>
    <w:rsid w:val="004216E1"/>
    <w:rsid w:val="00421C0F"/>
    <w:rsid w:val="00422B33"/>
    <w:rsid w:val="00422EFA"/>
    <w:rsid w:val="00423268"/>
    <w:rsid w:val="00423681"/>
    <w:rsid w:val="004236F3"/>
    <w:rsid w:val="00423D95"/>
    <w:rsid w:val="00423E43"/>
    <w:rsid w:val="00423E88"/>
    <w:rsid w:val="0042566E"/>
    <w:rsid w:val="0042568B"/>
    <w:rsid w:val="00425FCC"/>
    <w:rsid w:val="004266A9"/>
    <w:rsid w:val="004278E8"/>
    <w:rsid w:val="00427D44"/>
    <w:rsid w:val="00427E75"/>
    <w:rsid w:val="004300F1"/>
    <w:rsid w:val="0043053C"/>
    <w:rsid w:val="00430EFC"/>
    <w:rsid w:val="00431008"/>
    <w:rsid w:val="00431284"/>
    <w:rsid w:val="004313E0"/>
    <w:rsid w:val="00431718"/>
    <w:rsid w:val="00432203"/>
    <w:rsid w:val="00432B92"/>
    <w:rsid w:val="0043326F"/>
    <w:rsid w:val="00433B7C"/>
    <w:rsid w:val="00433C6A"/>
    <w:rsid w:val="00434398"/>
    <w:rsid w:val="00434647"/>
    <w:rsid w:val="004346BA"/>
    <w:rsid w:val="00434837"/>
    <w:rsid w:val="00434D14"/>
    <w:rsid w:val="00434F59"/>
    <w:rsid w:val="004352A1"/>
    <w:rsid w:val="00435311"/>
    <w:rsid w:val="004354FB"/>
    <w:rsid w:val="00435514"/>
    <w:rsid w:val="0043563E"/>
    <w:rsid w:val="004358C9"/>
    <w:rsid w:val="00436305"/>
    <w:rsid w:val="00436480"/>
    <w:rsid w:val="00436542"/>
    <w:rsid w:val="00436EF9"/>
    <w:rsid w:val="004378DA"/>
    <w:rsid w:val="00440031"/>
    <w:rsid w:val="004407E4"/>
    <w:rsid w:val="0044081B"/>
    <w:rsid w:val="00441341"/>
    <w:rsid w:val="00442DE6"/>
    <w:rsid w:val="00442FDF"/>
    <w:rsid w:val="004430F1"/>
    <w:rsid w:val="004431EC"/>
    <w:rsid w:val="00443864"/>
    <w:rsid w:val="00443F23"/>
    <w:rsid w:val="00444081"/>
    <w:rsid w:val="00444870"/>
    <w:rsid w:val="00445249"/>
    <w:rsid w:val="0044545B"/>
    <w:rsid w:val="004460A2"/>
    <w:rsid w:val="0044621B"/>
    <w:rsid w:val="004475B4"/>
    <w:rsid w:val="00447C96"/>
    <w:rsid w:val="004506C0"/>
    <w:rsid w:val="0045077F"/>
    <w:rsid w:val="00451997"/>
    <w:rsid w:val="00451CE6"/>
    <w:rsid w:val="00451FDE"/>
    <w:rsid w:val="00451FE9"/>
    <w:rsid w:val="00452649"/>
    <w:rsid w:val="004528D4"/>
    <w:rsid w:val="00452DBF"/>
    <w:rsid w:val="00453094"/>
    <w:rsid w:val="004537AF"/>
    <w:rsid w:val="00453BB8"/>
    <w:rsid w:val="00453CFB"/>
    <w:rsid w:val="00454B35"/>
    <w:rsid w:val="00454CDA"/>
    <w:rsid w:val="00455150"/>
    <w:rsid w:val="0045516A"/>
    <w:rsid w:val="0045580B"/>
    <w:rsid w:val="00455BA0"/>
    <w:rsid w:val="00455BAB"/>
    <w:rsid w:val="00455EA9"/>
    <w:rsid w:val="0045687B"/>
    <w:rsid w:val="00456A14"/>
    <w:rsid w:val="00456A88"/>
    <w:rsid w:val="00456B35"/>
    <w:rsid w:val="00456D3A"/>
    <w:rsid w:val="004579C1"/>
    <w:rsid w:val="00457A86"/>
    <w:rsid w:val="00457BC7"/>
    <w:rsid w:val="004607D2"/>
    <w:rsid w:val="00460D69"/>
    <w:rsid w:val="00461645"/>
    <w:rsid w:val="00461D91"/>
    <w:rsid w:val="00461EBD"/>
    <w:rsid w:val="0046200F"/>
    <w:rsid w:val="0046222E"/>
    <w:rsid w:val="00462864"/>
    <w:rsid w:val="00462A6A"/>
    <w:rsid w:val="00463064"/>
    <w:rsid w:val="0046390A"/>
    <w:rsid w:val="004641CF"/>
    <w:rsid w:val="004645E9"/>
    <w:rsid w:val="00464A81"/>
    <w:rsid w:val="00464AA1"/>
    <w:rsid w:val="00464CD9"/>
    <w:rsid w:val="00464F55"/>
    <w:rsid w:val="00464FDA"/>
    <w:rsid w:val="00465154"/>
    <w:rsid w:val="004661A5"/>
    <w:rsid w:val="0046699F"/>
    <w:rsid w:val="004669ED"/>
    <w:rsid w:val="00466A12"/>
    <w:rsid w:val="00466A5B"/>
    <w:rsid w:val="0046723C"/>
    <w:rsid w:val="004677CC"/>
    <w:rsid w:val="0047012D"/>
    <w:rsid w:val="0047073F"/>
    <w:rsid w:val="00471273"/>
    <w:rsid w:val="004712B7"/>
    <w:rsid w:val="00471481"/>
    <w:rsid w:val="00471626"/>
    <w:rsid w:val="00471BE4"/>
    <w:rsid w:val="00472122"/>
    <w:rsid w:val="00472575"/>
    <w:rsid w:val="004728F3"/>
    <w:rsid w:val="00472A9C"/>
    <w:rsid w:val="00473555"/>
    <w:rsid w:val="00473E92"/>
    <w:rsid w:val="004741C0"/>
    <w:rsid w:val="00474B00"/>
    <w:rsid w:val="00474B61"/>
    <w:rsid w:val="0047593B"/>
    <w:rsid w:val="00475D78"/>
    <w:rsid w:val="00475DD8"/>
    <w:rsid w:val="00475E86"/>
    <w:rsid w:val="0047611E"/>
    <w:rsid w:val="00476864"/>
    <w:rsid w:val="00476880"/>
    <w:rsid w:val="004769C8"/>
    <w:rsid w:val="00477FDA"/>
    <w:rsid w:val="00480339"/>
    <w:rsid w:val="004807AE"/>
    <w:rsid w:val="004816E0"/>
    <w:rsid w:val="004817DD"/>
    <w:rsid w:val="00481C10"/>
    <w:rsid w:val="004822DA"/>
    <w:rsid w:val="00482623"/>
    <w:rsid w:val="00482756"/>
    <w:rsid w:val="00483325"/>
    <w:rsid w:val="0048345C"/>
    <w:rsid w:val="00483647"/>
    <w:rsid w:val="00483EBD"/>
    <w:rsid w:val="004848F5"/>
    <w:rsid w:val="00484DBB"/>
    <w:rsid w:val="00485A48"/>
    <w:rsid w:val="00486574"/>
    <w:rsid w:val="004875F4"/>
    <w:rsid w:val="00487D47"/>
    <w:rsid w:val="00487F45"/>
    <w:rsid w:val="004901C4"/>
    <w:rsid w:val="004902F8"/>
    <w:rsid w:val="00490F67"/>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635D"/>
    <w:rsid w:val="004963D9"/>
    <w:rsid w:val="00496EC3"/>
    <w:rsid w:val="00497282"/>
    <w:rsid w:val="00497307"/>
    <w:rsid w:val="004973A0"/>
    <w:rsid w:val="00497B0D"/>
    <w:rsid w:val="00497E51"/>
    <w:rsid w:val="004A0127"/>
    <w:rsid w:val="004A058F"/>
    <w:rsid w:val="004A12CC"/>
    <w:rsid w:val="004A141B"/>
    <w:rsid w:val="004A1638"/>
    <w:rsid w:val="004A264E"/>
    <w:rsid w:val="004A26C7"/>
    <w:rsid w:val="004A364A"/>
    <w:rsid w:val="004A3916"/>
    <w:rsid w:val="004A3B27"/>
    <w:rsid w:val="004A4BD2"/>
    <w:rsid w:val="004A4E37"/>
    <w:rsid w:val="004A4EA6"/>
    <w:rsid w:val="004A537C"/>
    <w:rsid w:val="004A53A2"/>
    <w:rsid w:val="004A5518"/>
    <w:rsid w:val="004A5539"/>
    <w:rsid w:val="004A567A"/>
    <w:rsid w:val="004A569F"/>
    <w:rsid w:val="004A6017"/>
    <w:rsid w:val="004A671B"/>
    <w:rsid w:val="004A70E3"/>
    <w:rsid w:val="004A737B"/>
    <w:rsid w:val="004A751A"/>
    <w:rsid w:val="004A75A0"/>
    <w:rsid w:val="004B036F"/>
    <w:rsid w:val="004B09F1"/>
    <w:rsid w:val="004B0C7D"/>
    <w:rsid w:val="004B0C91"/>
    <w:rsid w:val="004B0DBE"/>
    <w:rsid w:val="004B11C7"/>
    <w:rsid w:val="004B1484"/>
    <w:rsid w:val="004B1999"/>
    <w:rsid w:val="004B232D"/>
    <w:rsid w:val="004B2FC9"/>
    <w:rsid w:val="004B3680"/>
    <w:rsid w:val="004B3994"/>
    <w:rsid w:val="004B3BEB"/>
    <w:rsid w:val="004B3FE4"/>
    <w:rsid w:val="004B420F"/>
    <w:rsid w:val="004B4AC5"/>
    <w:rsid w:val="004B4BF9"/>
    <w:rsid w:val="004B5A11"/>
    <w:rsid w:val="004B62A5"/>
    <w:rsid w:val="004B6959"/>
    <w:rsid w:val="004B74A2"/>
    <w:rsid w:val="004B74F2"/>
    <w:rsid w:val="004B7695"/>
    <w:rsid w:val="004B7795"/>
    <w:rsid w:val="004B7B4D"/>
    <w:rsid w:val="004B7C58"/>
    <w:rsid w:val="004C067B"/>
    <w:rsid w:val="004C18E6"/>
    <w:rsid w:val="004C19B4"/>
    <w:rsid w:val="004C19D2"/>
    <w:rsid w:val="004C2374"/>
    <w:rsid w:val="004C23C1"/>
    <w:rsid w:val="004C2B1E"/>
    <w:rsid w:val="004C3654"/>
    <w:rsid w:val="004C375E"/>
    <w:rsid w:val="004C396C"/>
    <w:rsid w:val="004C3C72"/>
    <w:rsid w:val="004C41C1"/>
    <w:rsid w:val="004C4E65"/>
    <w:rsid w:val="004C51F8"/>
    <w:rsid w:val="004C553B"/>
    <w:rsid w:val="004C5C6F"/>
    <w:rsid w:val="004C7996"/>
    <w:rsid w:val="004C7C9C"/>
    <w:rsid w:val="004C7D61"/>
    <w:rsid w:val="004C7D66"/>
    <w:rsid w:val="004D135C"/>
    <w:rsid w:val="004D16DC"/>
    <w:rsid w:val="004D1F61"/>
    <w:rsid w:val="004D2BC4"/>
    <w:rsid w:val="004D31A8"/>
    <w:rsid w:val="004D32FC"/>
    <w:rsid w:val="004D3461"/>
    <w:rsid w:val="004D37A9"/>
    <w:rsid w:val="004D3FB3"/>
    <w:rsid w:val="004D4172"/>
    <w:rsid w:val="004D4431"/>
    <w:rsid w:val="004D47D1"/>
    <w:rsid w:val="004D4832"/>
    <w:rsid w:val="004D512B"/>
    <w:rsid w:val="004D5B63"/>
    <w:rsid w:val="004D6D4A"/>
    <w:rsid w:val="004D6FED"/>
    <w:rsid w:val="004D75D0"/>
    <w:rsid w:val="004E0285"/>
    <w:rsid w:val="004E0990"/>
    <w:rsid w:val="004E1255"/>
    <w:rsid w:val="004E1555"/>
    <w:rsid w:val="004E1884"/>
    <w:rsid w:val="004E1ECE"/>
    <w:rsid w:val="004E1F1D"/>
    <w:rsid w:val="004E2269"/>
    <w:rsid w:val="004E242D"/>
    <w:rsid w:val="004E2702"/>
    <w:rsid w:val="004E3B39"/>
    <w:rsid w:val="004E3C56"/>
    <w:rsid w:val="004E3D3F"/>
    <w:rsid w:val="004E3E77"/>
    <w:rsid w:val="004E3F20"/>
    <w:rsid w:val="004E4A6B"/>
    <w:rsid w:val="004E54B7"/>
    <w:rsid w:val="004E5924"/>
    <w:rsid w:val="004E5E72"/>
    <w:rsid w:val="004E6B05"/>
    <w:rsid w:val="004E6E68"/>
    <w:rsid w:val="004E7DF0"/>
    <w:rsid w:val="004F03EC"/>
    <w:rsid w:val="004F06A1"/>
    <w:rsid w:val="004F0A31"/>
    <w:rsid w:val="004F0FA9"/>
    <w:rsid w:val="004F1BC3"/>
    <w:rsid w:val="004F1C97"/>
    <w:rsid w:val="004F244B"/>
    <w:rsid w:val="004F2C91"/>
    <w:rsid w:val="004F32A8"/>
    <w:rsid w:val="004F4158"/>
    <w:rsid w:val="004F4780"/>
    <w:rsid w:val="004F48EB"/>
    <w:rsid w:val="004F4BFD"/>
    <w:rsid w:val="004F4FC9"/>
    <w:rsid w:val="004F5090"/>
    <w:rsid w:val="004F50AD"/>
    <w:rsid w:val="004F5497"/>
    <w:rsid w:val="004F55F8"/>
    <w:rsid w:val="004F5A1C"/>
    <w:rsid w:val="004F5C29"/>
    <w:rsid w:val="004F6A8F"/>
    <w:rsid w:val="004F6E2C"/>
    <w:rsid w:val="004F717B"/>
    <w:rsid w:val="004F73C5"/>
    <w:rsid w:val="004F78B4"/>
    <w:rsid w:val="004F7AA6"/>
    <w:rsid w:val="00500086"/>
    <w:rsid w:val="00500366"/>
    <w:rsid w:val="00500432"/>
    <w:rsid w:val="00500FD7"/>
    <w:rsid w:val="00501452"/>
    <w:rsid w:val="005016F3"/>
    <w:rsid w:val="0050180E"/>
    <w:rsid w:val="00501FB6"/>
    <w:rsid w:val="00501FD4"/>
    <w:rsid w:val="0050241A"/>
    <w:rsid w:val="00502447"/>
    <w:rsid w:val="00502861"/>
    <w:rsid w:val="00502A7E"/>
    <w:rsid w:val="00502BE3"/>
    <w:rsid w:val="0050366F"/>
    <w:rsid w:val="00503795"/>
    <w:rsid w:val="00504117"/>
    <w:rsid w:val="0050429E"/>
    <w:rsid w:val="00505B60"/>
    <w:rsid w:val="0050623F"/>
    <w:rsid w:val="00506B55"/>
    <w:rsid w:val="00506C99"/>
    <w:rsid w:val="00506D46"/>
    <w:rsid w:val="0051053E"/>
    <w:rsid w:val="00510AA5"/>
    <w:rsid w:val="00510F04"/>
    <w:rsid w:val="00511CE5"/>
    <w:rsid w:val="00512EED"/>
    <w:rsid w:val="00513313"/>
    <w:rsid w:val="005136BF"/>
    <w:rsid w:val="00513795"/>
    <w:rsid w:val="005145C7"/>
    <w:rsid w:val="00514834"/>
    <w:rsid w:val="005150FA"/>
    <w:rsid w:val="0051510C"/>
    <w:rsid w:val="005158C5"/>
    <w:rsid w:val="00516105"/>
    <w:rsid w:val="005164E0"/>
    <w:rsid w:val="00516E3B"/>
    <w:rsid w:val="005174DD"/>
    <w:rsid w:val="005176F7"/>
    <w:rsid w:val="00517A88"/>
    <w:rsid w:val="00520EDC"/>
    <w:rsid w:val="00521754"/>
    <w:rsid w:val="00521914"/>
    <w:rsid w:val="0052197F"/>
    <w:rsid w:val="00521BD1"/>
    <w:rsid w:val="00523606"/>
    <w:rsid w:val="005237FF"/>
    <w:rsid w:val="0052390C"/>
    <w:rsid w:val="00523DED"/>
    <w:rsid w:val="00523F03"/>
    <w:rsid w:val="00523FEA"/>
    <w:rsid w:val="00523FFB"/>
    <w:rsid w:val="005242CC"/>
    <w:rsid w:val="00524BD2"/>
    <w:rsid w:val="00524F60"/>
    <w:rsid w:val="00525EFF"/>
    <w:rsid w:val="005265AE"/>
    <w:rsid w:val="005267D8"/>
    <w:rsid w:val="00526A7E"/>
    <w:rsid w:val="005274D3"/>
    <w:rsid w:val="00527DD8"/>
    <w:rsid w:val="00530B68"/>
    <w:rsid w:val="00531479"/>
    <w:rsid w:val="0053166E"/>
    <w:rsid w:val="0053190A"/>
    <w:rsid w:val="00532787"/>
    <w:rsid w:val="00532C99"/>
    <w:rsid w:val="00532DF4"/>
    <w:rsid w:val="00533B54"/>
    <w:rsid w:val="00533FFC"/>
    <w:rsid w:val="00534000"/>
    <w:rsid w:val="00534350"/>
    <w:rsid w:val="00534DD8"/>
    <w:rsid w:val="00534DF3"/>
    <w:rsid w:val="00535813"/>
    <w:rsid w:val="0053666D"/>
    <w:rsid w:val="00536675"/>
    <w:rsid w:val="005369A1"/>
    <w:rsid w:val="00536DB1"/>
    <w:rsid w:val="00536E80"/>
    <w:rsid w:val="00537BB6"/>
    <w:rsid w:val="00537C13"/>
    <w:rsid w:val="005400EB"/>
    <w:rsid w:val="005401A8"/>
    <w:rsid w:val="005408E9"/>
    <w:rsid w:val="00540D7C"/>
    <w:rsid w:val="005416F5"/>
    <w:rsid w:val="0054235D"/>
    <w:rsid w:val="005425D2"/>
    <w:rsid w:val="005428DC"/>
    <w:rsid w:val="00543231"/>
    <w:rsid w:val="00543BDA"/>
    <w:rsid w:val="00543C84"/>
    <w:rsid w:val="00543D6A"/>
    <w:rsid w:val="005453C0"/>
    <w:rsid w:val="00545436"/>
    <w:rsid w:val="00546016"/>
    <w:rsid w:val="00547D15"/>
    <w:rsid w:val="00550B68"/>
    <w:rsid w:val="005518D2"/>
    <w:rsid w:val="00551CFB"/>
    <w:rsid w:val="00551D03"/>
    <w:rsid w:val="00552A44"/>
    <w:rsid w:val="00552EF3"/>
    <w:rsid w:val="00553AD5"/>
    <w:rsid w:val="00553FDE"/>
    <w:rsid w:val="00554C1C"/>
    <w:rsid w:val="00555282"/>
    <w:rsid w:val="005552ED"/>
    <w:rsid w:val="005553AD"/>
    <w:rsid w:val="0055567B"/>
    <w:rsid w:val="00555C50"/>
    <w:rsid w:val="00555C79"/>
    <w:rsid w:val="00556146"/>
    <w:rsid w:val="005562A0"/>
    <w:rsid w:val="005564B5"/>
    <w:rsid w:val="00556BB1"/>
    <w:rsid w:val="005577CC"/>
    <w:rsid w:val="00557E23"/>
    <w:rsid w:val="00560182"/>
    <w:rsid w:val="005613C5"/>
    <w:rsid w:val="00561998"/>
    <w:rsid w:val="00561E31"/>
    <w:rsid w:val="00562060"/>
    <w:rsid w:val="00562492"/>
    <w:rsid w:val="0056264A"/>
    <w:rsid w:val="0056365E"/>
    <w:rsid w:val="0056425A"/>
    <w:rsid w:val="005642F8"/>
    <w:rsid w:val="00566650"/>
    <w:rsid w:val="00566A3F"/>
    <w:rsid w:val="00566B51"/>
    <w:rsid w:val="00567305"/>
    <w:rsid w:val="005673F7"/>
    <w:rsid w:val="00567D25"/>
    <w:rsid w:val="0057045E"/>
    <w:rsid w:val="00570C73"/>
    <w:rsid w:val="00570CA8"/>
    <w:rsid w:val="00570F83"/>
    <w:rsid w:val="0057132F"/>
    <w:rsid w:val="005715C5"/>
    <w:rsid w:val="0057190B"/>
    <w:rsid w:val="00571979"/>
    <w:rsid w:val="005719A3"/>
    <w:rsid w:val="005729CE"/>
    <w:rsid w:val="00572E37"/>
    <w:rsid w:val="00572EF4"/>
    <w:rsid w:val="00572F29"/>
    <w:rsid w:val="00573294"/>
    <w:rsid w:val="00573467"/>
    <w:rsid w:val="00573BB4"/>
    <w:rsid w:val="00573D76"/>
    <w:rsid w:val="00573EA7"/>
    <w:rsid w:val="005745AB"/>
    <w:rsid w:val="00574EFE"/>
    <w:rsid w:val="00575C87"/>
    <w:rsid w:val="00575CB0"/>
    <w:rsid w:val="005761AB"/>
    <w:rsid w:val="00576708"/>
    <w:rsid w:val="00576778"/>
    <w:rsid w:val="005769C4"/>
    <w:rsid w:val="00577158"/>
    <w:rsid w:val="00577469"/>
    <w:rsid w:val="0057756F"/>
    <w:rsid w:val="005779D7"/>
    <w:rsid w:val="00580878"/>
    <w:rsid w:val="005809FE"/>
    <w:rsid w:val="00580A20"/>
    <w:rsid w:val="00580EC5"/>
    <w:rsid w:val="005821AD"/>
    <w:rsid w:val="00582D33"/>
    <w:rsid w:val="00583B67"/>
    <w:rsid w:val="005846E2"/>
    <w:rsid w:val="00585259"/>
    <w:rsid w:val="005857B7"/>
    <w:rsid w:val="0058585A"/>
    <w:rsid w:val="0058585F"/>
    <w:rsid w:val="00585A8E"/>
    <w:rsid w:val="005870C1"/>
    <w:rsid w:val="005874A1"/>
    <w:rsid w:val="00587593"/>
    <w:rsid w:val="005879FD"/>
    <w:rsid w:val="00587AF0"/>
    <w:rsid w:val="005900C0"/>
    <w:rsid w:val="0059066E"/>
    <w:rsid w:val="00590788"/>
    <w:rsid w:val="00590881"/>
    <w:rsid w:val="00590C3A"/>
    <w:rsid w:val="00590D89"/>
    <w:rsid w:val="00591DB2"/>
    <w:rsid w:val="00592259"/>
    <w:rsid w:val="00592522"/>
    <w:rsid w:val="005928C8"/>
    <w:rsid w:val="00592A09"/>
    <w:rsid w:val="00592AF2"/>
    <w:rsid w:val="00593B7F"/>
    <w:rsid w:val="00593E40"/>
    <w:rsid w:val="00594699"/>
    <w:rsid w:val="005948FB"/>
    <w:rsid w:val="00594BDC"/>
    <w:rsid w:val="00594CDB"/>
    <w:rsid w:val="0059545B"/>
    <w:rsid w:val="0059583B"/>
    <w:rsid w:val="0059590F"/>
    <w:rsid w:val="00595C37"/>
    <w:rsid w:val="00595C48"/>
    <w:rsid w:val="00595EAE"/>
    <w:rsid w:val="00596535"/>
    <w:rsid w:val="00596A67"/>
    <w:rsid w:val="00596C37"/>
    <w:rsid w:val="00596C43"/>
    <w:rsid w:val="00597442"/>
    <w:rsid w:val="005A0E76"/>
    <w:rsid w:val="005A1E77"/>
    <w:rsid w:val="005A2885"/>
    <w:rsid w:val="005A33D7"/>
    <w:rsid w:val="005A3D22"/>
    <w:rsid w:val="005A46BE"/>
    <w:rsid w:val="005A4968"/>
    <w:rsid w:val="005A4AD3"/>
    <w:rsid w:val="005A4B90"/>
    <w:rsid w:val="005A5F8C"/>
    <w:rsid w:val="005A5FFD"/>
    <w:rsid w:val="005A6C09"/>
    <w:rsid w:val="005A6C8D"/>
    <w:rsid w:val="005A6DBC"/>
    <w:rsid w:val="005A726E"/>
    <w:rsid w:val="005A74FF"/>
    <w:rsid w:val="005A7C79"/>
    <w:rsid w:val="005A7F58"/>
    <w:rsid w:val="005B0257"/>
    <w:rsid w:val="005B0EA0"/>
    <w:rsid w:val="005B2430"/>
    <w:rsid w:val="005B259B"/>
    <w:rsid w:val="005B30EB"/>
    <w:rsid w:val="005B3DA6"/>
    <w:rsid w:val="005B3E88"/>
    <w:rsid w:val="005B4DC9"/>
    <w:rsid w:val="005B5258"/>
    <w:rsid w:val="005B5559"/>
    <w:rsid w:val="005B5806"/>
    <w:rsid w:val="005B5CB5"/>
    <w:rsid w:val="005B6175"/>
    <w:rsid w:val="005B64DC"/>
    <w:rsid w:val="005B70C8"/>
    <w:rsid w:val="005B7495"/>
    <w:rsid w:val="005B7B09"/>
    <w:rsid w:val="005B7D00"/>
    <w:rsid w:val="005C1176"/>
    <w:rsid w:val="005C144D"/>
    <w:rsid w:val="005C163F"/>
    <w:rsid w:val="005C2337"/>
    <w:rsid w:val="005C2340"/>
    <w:rsid w:val="005C2C4A"/>
    <w:rsid w:val="005C2ECD"/>
    <w:rsid w:val="005C33F2"/>
    <w:rsid w:val="005C391C"/>
    <w:rsid w:val="005C4068"/>
    <w:rsid w:val="005C4DEF"/>
    <w:rsid w:val="005C4F2E"/>
    <w:rsid w:val="005C5490"/>
    <w:rsid w:val="005C579F"/>
    <w:rsid w:val="005C5F34"/>
    <w:rsid w:val="005C6583"/>
    <w:rsid w:val="005C6651"/>
    <w:rsid w:val="005C69EE"/>
    <w:rsid w:val="005C6F80"/>
    <w:rsid w:val="005C712F"/>
    <w:rsid w:val="005C7307"/>
    <w:rsid w:val="005C734D"/>
    <w:rsid w:val="005C7EEE"/>
    <w:rsid w:val="005D021B"/>
    <w:rsid w:val="005D0400"/>
    <w:rsid w:val="005D0509"/>
    <w:rsid w:val="005D0567"/>
    <w:rsid w:val="005D0A0B"/>
    <w:rsid w:val="005D147F"/>
    <w:rsid w:val="005D1D36"/>
    <w:rsid w:val="005D2246"/>
    <w:rsid w:val="005D2CBD"/>
    <w:rsid w:val="005D2D47"/>
    <w:rsid w:val="005D347B"/>
    <w:rsid w:val="005D5050"/>
    <w:rsid w:val="005D5314"/>
    <w:rsid w:val="005D5369"/>
    <w:rsid w:val="005D608F"/>
    <w:rsid w:val="005D6120"/>
    <w:rsid w:val="005D615D"/>
    <w:rsid w:val="005D6723"/>
    <w:rsid w:val="005D6E23"/>
    <w:rsid w:val="005D705F"/>
    <w:rsid w:val="005D70BA"/>
    <w:rsid w:val="005D775C"/>
    <w:rsid w:val="005D7A82"/>
    <w:rsid w:val="005E136C"/>
    <w:rsid w:val="005E14E4"/>
    <w:rsid w:val="005E1C63"/>
    <w:rsid w:val="005E263B"/>
    <w:rsid w:val="005E2897"/>
    <w:rsid w:val="005E3027"/>
    <w:rsid w:val="005E3826"/>
    <w:rsid w:val="005E395D"/>
    <w:rsid w:val="005E3CB2"/>
    <w:rsid w:val="005E4195"/>
    <w:rsid w:val="005E4485"/>
    <w:rsid w:val="005E55D1"/>
    <w:rsid w:val="005E56CE"/>
    <w:rsid w:val="005E5EEA"/>
    <w:rsid w:val="005E6039"/>
    <w:rsid w:val="005E621F"/>
    <w:rsid w:val="005E6AFC"/>
    <w:rsid w:val="005E6E8F"/>
    <w:rsid w:val="005E7342"/>
    <w:rsid w:val="005E7480"/>
    <w:rsid w:val="005E785F"/>
    <w:rsid w:val="005E7B5A"/>
    <w:rsid w:val="005E7C4F"/>
    <w:rsid w:val="005E7F18"/>
    <w:rsid w:val="005F0526"/>
    <w:rsid w:val="005F0823"/>
    <w:rsid w:val="005F0B3B"/>
    <w:rsid w:val="005F0EB7"/>
    <w:rsid w:val="005F1977"/>
    <w:rsid w:val="005F1AB6"/>
    <w:rsid w:val="005F2377"/>
    <w:rsid w:val="005F3002"/>
    <w:rsid w:val="005F3638"/>
    <w:rsid w:val="005F3B6D"/>
    <w:rsid w:val="005F3E3D"/>
    <w:rsid w:val="005F43FE"/>
    <w:rsid w:val="005F49C8"/>
    <w:rsid w:val="005F53F2"/>
    <w:rsid w:val="005F65C1"/>
    <w:rsid w:val="005F6676"/>
    <w:rsid w:val="005F6825"/>
    <w:rsid w:val="005F68FE"/>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DF1"/>
    <w:rsid w:val="0060390C"/>
    <w:rsid w:val="00603957"/>
    <w:rsid w:val="00603C2D"/>
    <w:rsid w:val="00603C3E"/>
    <w:rsid w:val="00603D4E"/>
    <w:rsid w:val="00603FCC"/>
    <w:rsid w:val="00604ABC"/>
    <w:rsid w:val="0060520C"/>
    <w:rsid w:val="00606E56"/>
    <w:rsid w:val="00606EF0"/>
    <w:rsid w:val="006071CB"/>
    <w:rsid w:val="006073A6"/>
    <w:rsid w:val="00607709"/>
    <w:rsid w:val="006078BC"/>
    <w:rsid w:val="00610FCD"/>
    <w:rsid w:val="006110B3"/>
    <w:rsid w:val="006118C5"/>
    <w:rsid w:val="00611B51"/>
    <w:rsid w:val="00612BEA"/>
    <w:rsid w:val="00612C8E"/>
    <w:rsid w:val="00612D79"/>
    <w:rsid w:val="0061364A"/>
    <w:rsid w:val="00613876"/>
    <w:rsid w:val="00613BEC"/>
    <w:rsid w:val="00613ED1"/>
    <w:rsid w:val="00614B04"/>
    <w:rsid w:val="00614B26"/>
    <w:rsid w:val="00614F28"/>
    <w:rsid w:val="006153D8"/>
    <w:rsid w:val="006157CC"/>
    <w:rsid w:val="00615867"/>
    <w:rsid w:val="0061601F"/>
    <w:rsid w:val="0061603B"/>
    <w:rsid w:val="006162C7"/>
    <w:rsid w:val="00616684"/>
    <w:rsid w:val="00616F87"/>
    <w:rsid w:val="006171B0"/>
    <w:rsid w:val="00617380"/>
    <w:rsid w:val="0061747D"/>
    <w:rsid w:val="00617673"/>
    <w:rsid w:val="00617715"/>
    <w:rsid w:val="006201F1"/>
    <w:rsid w:val="0062055B"/>
    <w:rsid w:val="0062060E"/>
    <w:rsid w:val="0062137C"/>
    <w:rsid w:val="00621618"/>
    <w:rsid w:val="00621D3A"/>
    <w:rsid w:val="00621E60"/>
    <w:rsid w:val="00622568"/>
    <w:rsid w:val="00622E3F"/>
    <w:rsid w:val="00623E11"/>
    <w:rsid w:val="00623F3C"/>
    <w:rsid w:val="00624211"/>
    <w:rsid w:val="00624424"/>
    <w:rsid w:val="006249F0"/>
    <w:rsid w:val="00624FBC"/>
    <w:rsid w:val="00625E38"/>
    <w:rsid w:val="00626970"/>
    <w:rsid w:val="00626E08"/>
    <w:rsid w:val="0063001D"/>
    <w:rsid w:val="00630568"/>
    <w:rsid w:val="0063060A"/>
    <w:rsid w:val="00630723"/>
    <w:rsid w:val="006327ED"/>
    <w:rsid w:val="00632FAF"/>
    <w:rsid w:val="00632FE7"/>
    <w:rsid w:val="0063314A"/>
    <w:rsid w:val="006338D8"/>
    <w:rsid w:val="00633965"/>
    <w:rsid w:val="00633B0B"/>
    <w:rsid w:val="00634000"/>
    <w:rsid w:val="006343EE"/>
    <w:rsid w:val="00634B54"/>
    <w:rsid w:val="00634BA9"/>
    <w:rsid w:val="00634F03"/>
    <w:rsid w:val="00635932"/>
    <w:rsid w:val="00635C3B"/>
    <w:rsid w:val="00635DB0"/>
    <w:rsid w:val="006361D2"/>
    <w:rsid w:val="00636939"/>
    <w:rsid w:val="00636A89"/>
    <w:rsid w:val="00636BEB"/>
    <w:rsid w:val="0063777C"/>
    <w:rsid w:val="00637A35"/>
    <w:rsid w:val="0064050D"/>
    <w:rsid w:val="00640AE6"/>
    <w:rsid w:val="00640CAC"/>
    <w:rsid w:val="006411E3"/>
    <w:rsid w:val="0064124E"/>
    <w:rsid w:val="00641E60"/>
    <w:rsid w:val="0064206B"/>
    <w:rsid w:val="006426E5"/>
    <w:rsid w:val="00642D77"/>
    <w:rsid w:val="0064320D"/>
    <w:rsid w:val="0064360C"/>
    <w:rsid w:val="00643ED8"/>
    <w:rsid w:val="006441D9"/>
    <w:rsid w:val="00644474"/>
    <w:rsid w:val="0064473C"/>
    <w:rsid w:val="0064535B"/>
    <w:rsid w:val="00645985"/>
    <w:rsid w:val="006459B0"/>
    <w:rsid w:val="0064659F"/>
    <w:rsid w:val="006466A4"/>
    <w:rsid w:val="00646822"/>
    <w:rsid w:val="00646BEE"/>
    <w:rsid w:val="0064776B"/>
    <w:rsid w:val="006479D7"/>
    <w:rsid w:val="00647CC2"/>
    <w:rsid w:val="00647CD8"/>
    <w:rsid w:val="00647E9E"/>
    <w:rsid w:val="00647F08"/>
    <w:rsid w:val="0065033E"/>
    <w:rsid w:val="00650B35"/>
    <w:rsid w:val="0065106E"/>
    <w:rsid w:val="006512EF"/>
    <w:rsid w:val="00651933"/>
    <w:rsid w:val="00651BCC"/>
    <w:rsid w:val="00651D52"/>
    <w:rsid w:val="00652C89"/>
    <w:rsid w:val="00652D6C"/>
    <w:rsid w:val="00653BEA"/>
    <w:rsid w:val="00653FB2"/>
    <w:rsid w:val="00654246"/>
    <w:rsid w:val="006543EC"/>
    <w:rsid w:val="0065462A"/>
    <w:rsid w:val="00654951"/>
    <w:rsid w:val="00654DEA"/>
    <w:rsid w:val="0065505F"/>
    <w:rsid w:val="00655D07"/>
    <w:rsid w:val="006561F7"/>
    <w:rsid w:val="00656626"/>
    <w:rsid w:val="00656EF1"/>
    <w:rsid w:val="00657D91"/>
    <w:rsid w:val="00657E0E"/>
    <w:rsid w:val="00660448"/>
    <w:rsid w:val="00660508"/>
    <w:rsid w:val="006605C1"/>
    <w:rsid w:val="006605E2"/>
    <w:rsid w:val="00660B8F"/>
    <w:rsid w:val="00660DA7"/>
    <w:rsid w:val="0066133B"/>
    <w:rsid w:val="00662383"/>
    <w:rsid w:val="00662B13"/>
    <w:rsid w:val="00662E7F"/>
    <w:rsid w:val="006630CE"/>
    <w:rsid w:val="00663CAB"/>
    <w:rsid w:val="00663D2B"/>
    <w:rsid w:val="0066403D"/>
    <w:rsid w:val="006649CD"/>
    <w:rsid w:val="00665080"/>
    <w:rsid w:val="006650AC"/>
    <w:rsid w:val="006669F7"/>
    <w:rsid w:val="0066715C"/>
    <w:rsid w:val="00667592"/>
    <w:rsid w:val="006677CA"/>
    <w:rsid w:val="00670C27"/>
    <w:rsid w:val="006715EC"/>
    <w:rsid w:val="00671F84"/>
    <w:rsid w:val="0067210A"/>
    <w:rsid w:val="006724B7"/>
    <w:rsid w:val="0067397B"/>
    <w:rsid w:val="00674146"/>
    <w:rsid w:val="0067494C"/>
    <w:rsid w:val="00674CC1"/>
    <w:rsid w:val="006754EB"/>
    <w:rsid w:val="00675859"/>
    <w:rsid w:val="0067786E"/>
    <w:rsid w:val="00680D43"/>
    <w:rsid w:val="00681FD3"/>
    <w:rsid w:val="00682510"/>
    <w:rsid w:val="006827F2"/>
    <w:rsid w:val="00682A4D"/>
    <w:rsid w:val="00682D3D"/>
    <w:rsid w:val="00683551"/>
    <w:rsid w:val="00683A1D"/>
    <w:rsid w:val="00683BDA"/>
    <w:rsid w:val="006848E0"/>
    <w:rsid w:val="006850ED"/>
    <w:rsid w:val="00685CA5"/>
    <w:rsid w:val="0068665E"/>
    <w:rsid w:val="00686BD5"/>
    <w:rsid w:val="00687069"/>
    <w:rsid w:val="00687318"/>
    <w:rsid w:val="00687354"/>
    <w:rsid w:val="00687473"/>
    <w:rsid w:val="006875A5"/>
    <w:rsid w:val="006879DF"/>
    <w:rsid w:val="00690162"/>
    <w:rsid w:val="0069036B"/>
    <w:rsid w:val="006907BD"/>
    <w:rsid w:val="006907CE"/>
    <w:rsid w:val="00690B50"/>
    <w:rsid w:val="0069135E"/>
    <w:rsid w:val="0069187C"/>
    <w:rsid w:val="00691BE3"/>
    <w:rsid w:val="00691EBB"/>
    <w:rsid w:val="0069207B"/>
    <w:rsid w:val="00692904"/>
    <w:rsid w:val="006929A3"/>
    <w:rsid w:val="00692E67"/>
    <w:rsid w:val="00693578"/>
    <w:rsid w:val="00693A5F"/>
    <w:rsid w:val="00693D5B"/>
    <w:rsid w:val="00694030"/>
    <w:rsid w:val="00694120"/>
    <w:rsid w:val="00694793"/>
    <w:rsid w:val="00694D32"/>
    <w:rsid w:val="00695949"/>
    <w:rsid w:val="006966DB"/>
    <w:rsid w:val="00696AF1"/>
    <w:rsid w:val="00696E3D"/>
    <w:rsid w:val="00697205"/>
    <w:rsid w:val="00697A35"/>
    <w:rsid w:val="006A08D1"/>
    <w:rsid w:val="006A0B7D"/>
    <w:rsid w:val="006A0D6A"/>
    <w:rsid w:val="006A2047"/>
    <w:rsid w:val="006A20DF"/>
    <w:rsid w:val="006A35BA"/>
    <w:rsid w:val="006A35F6"/>
    <w:rsid w:val="006A3693"/>
    <w:rsid w:val="006A4CDE"/>
    <w:rsid w:val="006A4FDB"/>
    <w:rsid w:val="006A680F"/>
    <w:rsid w:val="006A70F7"/>
    <w:rsid w:val="006A71BE"/>
    <w:rsid w:val="006A72D4"/>
    <w:rsid w:val="006A72E1"/>
    <w:rsid w:val="006A7C4B"/>
    <w:rsid w:val="006B048C"/>
    <w:rsid w:val="006B1279"/>
    <w:rsid w:val="006B1DD4"/>
    <w:rsid w:val="006B2B78"/>
    <w:rsid w:val="006B3327"/>
    <w:rsid w:val="006B3437"/>
    <w:rsid w:val="006B36C9"/>
    <w:rsid w:val="006B48D9"/>
    <w:rsid w:val="006B4DF5"/>
    <w:rsid w:val="006B5398"/>
    <w:rsid w:val="006B54F1"/>
    <w:rsid w:val="006B5C66"/>
    <w:rsid w:val="006B5D22"/>
    <w:rsid w:val="006B5F7E"/>
    <w:rsid w:val="006B6B74"/>
    <w:rsid w:val="006B6D8F"/>
    <w:rsid w:val="006B6FD8"/>
    <w:rsid w:val="006B7A21"/>
    <w:rsid w:val="006C0563"/>
    <w:rsid w:val="006C0A67"/>
    <w:rsid w:val="006C0FB3"/>
    <w:rsid w:val="006C1D72"/>
    <w:rsid w:val="006C3C7A"/>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3460"/>
    <w:rsid w:val="006D3811"/>
    <w:rsid w:val="006D395E"/>
    <w:rsid w:val="006D3C85"/>
    <w:rsid w:val="006D3CD7"/>
    <w:rsid w:val="006D3E7D"/>
    <w:rsid w:val="006D3E98"/>
    <w:rsid w:val="006D4B7C"/>
    <w:rsid w:val="006D4BCC"/>
    <w:rsid w:val="006D4D07"/>
    <w:rsid w:val="006D4DB7"/>
    <w:rsid w:val="006D4ED1"/>
    <w:rsid w:val="006D51AA"/>
    <w:rsid w:val="006D5482"/>
    <w:rsid w:val="006D5899"/>
    <w:rsid w:val="006D5FB0"/>
    <w:rsid w:val="006D622B"/>
    <w:rsid w:val="006D6567"/>
    <w:rsid w:val="006D7350"/>
    <w:rsid w:val="006D7A52"/>
    <w:rsid w:val="006E0238"/>
    <w:rsid w:val="006E0B56"/>
    <w:rsid w:val="006E0FEC"/>
    <w:rsid w:val="006E12D5"/>
    <w:rsid w:val="006E1CFA"/>
    <w:rsid w:val="006E2599"/>
    <w:rsid w:val="006E2AD8"/>
    <w:rsid w:val="006E3931"/>
    <w:rsid w:val="006E504B"/>
    <w:rsid w:val="006E5364"/>
    <w:rsid w:val="006E5539"/>
    <w:rsid w:val="006E55A9"/>
    <w:rsid w:val="006E5B2E"/>
    <w:rsid w:val="006E5CF6"/>
    <w:rsid w:val="006E6A1F"/>
    <w:rsid w:val="006E6A70"/>
    <w:rsid w:val="006E6AFC"/>
    <w:rsid w:val="006E6BE9"/>
    <w:rsid w:val="006E6DA7"/>
    <w:rsid w:val="006E76B3"/>
    <w:rsid w:val="006E7D08"/>
    <w:rsid w:val="006F0014"/>
    <w:rsid w:val="006F0770"/>
    <w:rsid w:val="006F0A5B"/>
    <w:rsid w:val="006F0D05"/>
    <w:rsid w:val="006F10D2"/>
    <w:rsid w:val="006F121A"/>
    <w:rsid w:val="006F14A4"/>
    <w:rsid w:val="006F1A76"/>
    <w:rsid w:val="006F1BAF"/>
    <w:rsid w:val="006F2646"/>
    <w:rsid w:val="006F267D"/>
    <w:rsid w:val="006F2CE6"/>
    <w:rsid w:val="006F31D8"/>
    <w:rsid w:val="006F3D98"/>
    <w:rsid w:val="006F414C"/>
    <w:rsid w:val="006F4379"/>
    <w:rsid w:val="006F6075"/>
    <w:rsid w:val="006F62AC"/>
    <w:rsid w:val="006F69D0"/>
    <w:rsid w:val="006F6AC0"/>
    <w:rsid w:val="006F7005"/>
    <w:rsid w:val="006F78B8"/>
    <w:rsid w:val="006F7C29"/>
    <w:rsid w:val="0070088F"/>
    <w:rsid w:val="0070094A"/>
    <w:rsid w:val="00700C4E"/>
    <w:rsid w:val="00700E2B"/>
    <w:rsid w:val="0070215D"/>
    <w:rsid w:val="0070311F"/>
    <w:rsid w:val="00703183"/>
    <w:rsid w:val="0070428C"/>
    <w:rsid w:val="007047B7"/>
    <w:rsid w:val="00704E1D"/>
    <w:rsid w:val="00704E26"/>
    <w:rsid w:val="00705309"/>
    <w:rsid w:val="00705626"/>
    <w:rsid w:val="00705A7B"/>
    <w:rsid w:val="00705B8C"/>
    <w:rsid w:val="00705FF0"/>
    <w:rsid w:val="0070646B"/>
    <w:rsid w:val="007066B2"/>
    <w:rsid w:val="0070691D"/>
    <w:rsid w:val="007075EA"/>
    <w:rsid w:val="00707BC9"/>
    <w:rsid w:val="00707D8C"/>
    <w:rsid w:val="00707F8D"/>
    <w:rsid w:val="00710146"/>
    <w:rsid w:val="007109C9"/>
    <w:rsid w:val="00710B98"/>
    <w:rsid w:val="00710EC9"/>
    <w:rsid w:val="00711010"/>
    <w:rsid w:val="00712409"/>
    <w:rsid w:val="007127BD"/>
    <w:rsid w:val="0071337D"/>
    <w:rsid w:val="007136DF"/>
    <w:rsid w:val="00713CB6"/>
    <w:rsid w:val="0071403C"/>
    <w:rsid w:val="00714422"/>
    <w:rsid w:val="0071454F"/>
    <w:rsid w:val="00714AA8"/>
    <w:rsid w:val="00714F0C"/>
    <w:rsid w:val="00714F0E"/>
    <w:rsid w:val="007155F7"/>
    <w:rsid w:val="00715990"/>
    <w:rsid w:val="00715B10"/>
    <w:rsid w:val="00716CB7"/>
    <w:rsid w:val="0071720D"/>
    <w:rsid w:val="0071739D"/>
    <w:rsid w:val="00717A5E"/>
    <w:rsid w:val="0072055D"/>
    <w:rsid w:val="007205BE"/>
    <w:rsid w:val="00720836"/>
    <w:rsid w:val="00720C82"/>
    <w:rsid w:val="00720ED1"/>
    <w:rsid w:val="00720FA5"/>
    <w:rsid w:val="00720FC1"/>
    <w:rsid w:val="00722CFF"/>
    <w:rsid w:val="007230D1"/>
    <w:rsid w:val="00723AB5"/>
    <w:rsid w:val="00723FFD"/>
    <w:rsid w:val="00724348"/>
    <w:rsid w:val="00724E40"/>
    <w:rsid w:val="0072591F"/>
    <w:rsid w:val="00725A64"/>
    <w:rsid w:val="00726817"/>
    <w:rsid w:val="0072698F"/>
    <w:rsid w:val="00726CB4"/>
    <w:rsid w:val="00727912"/>
    <w:rsid w:val="0073066B"/>
    <w:rsid w:val="00730A25"/>
    <w:rsid w:val="00730D57"/>
    <w:rsid w:val="00731C7F"/>
    <w:rsid w:val="00731CAE"/>
    <w:rsid w:val="00732086"/>
    <w:rsid w:val="007320B3"/>
    <w:rsid w:val="00732943"/>
    <w:rsid w:val="00733296"/>
    <w:rsid w:val="007332C1"/>
    <w:rsid w:val="0073342C"/>
    <w:rsid w:val="00733748"/>
    <w:rsid w:val="00733989"/>
    <w:rsid w:val="00733CD6"/>
    <w:rsid w:val="00734434"/>
    <w:rsid w:val="00734960"/>
    <w:rsid w:val="00734DDE"/>
    <w:rsid w:val="007357D9"/>
    <w:rsid w:val="007368C3"/>
    <w:rsid w:val="00737041"/>
    <w:rsid w:val="0073740F"/>
    <w:rsid w:val="007401B6"/>
    <w:rsid w:val="007403A3"/>
    <w:rsid w:val="007405EB"/>
    <w:rsid w:val="00740C09"/>
    <w:rsid w:val="00741233"/>
    <w:rsid w:val="00741298"/>
    <w:rsid w:val="00741A60"/>
    <w:rsid w:val="00741A88"/>
    <w:rsid w:val="00741D52"/>
    <w:rsid w:val="00742315"/>
    <w:rsid w:val="00742ADA"/>
    <w:rsid w:val="00742B78"/>
    <w:rsid w:val="00743B96"/>
    <w:rsid w:val="00743C66"/>
    <w:rsid w:val="007448F9"/>
    <w:rsid w:val="0074502C"/>
    <w:rsid w:val="007450F1"/>
    <w:rsid w:val="007455DD"/>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236"/>
    <w:rsid w:val="00751727"/>
    <w:rsid w:val="007528A1"/>
    <w:rsid w:val="00753F4E"/>
    <w:rsid w:val="0075420F"/>
    <w:rsid w:val="007542AB"/>
    <w:rsid w:val="0075455E"/>
    <w:rsid w:val="00754F75"/>
    <w:rsid w:val="00754FF2"/>
    <w:rsid w:val="007552CA"/>
    <w:rsid w:val="00755356"/>
    <w:rsid w:val="00756DE3"/>
    <w:rsid w:val="0075760D"/>
    <w:rsid w:val="0076050C"/>
    <w:rsid w:val="00760A15"/>
    <w:rsid w:val="00760B4F"/>
    <w:rsid w:val="00760C54"/>
    <w:rsid w:val="00760DC1"/>
    <w:rsid w:val="00761D10"/>
    <w:rsid w:val="007622EA"/>
    <w:rsid w:val="007622F6"/>
    <w:rsid w:val="00762A9E"/>
    <w:rsid w:val="00762C00"/>
    <w:rsid w:val="007633A7"/>
    <w:rsid w:val="007639D5"/>
    <w:rsid w:val="00764029"/>
    <w:rsid w:val="00764404"/>
    <w:rsid w:val="007650A7"/>
    <w:rsid w:val="0076526A"/>
    <w:rsid w:val="007652F9"/>
    <w:rsid w:val="00765380"/>
    <w:rsid w:val="007659E4"/>
    <w:rsid w:val="007662E1"/>
    <w:rsid w:val="00766449"/>
    <w:rsid w:val="00767457"/>
    <w:rsid w:val="00767503"/>
    <w:rsid w:val="007702D7"/>
    <w:rsid w:val="0077064D"/>
    <w:rsid w:val="007709BD"/>
    <w:rsid w:val="007709E9"/>
    <w:rsid w:val="00771205"/>
    <w:rsid w:val="00771283"/>
    <w:rsid w:val="0077139A"/>
    <w:rsid w:val="00771420"/>
    <w:rsid w:val="0077213E"/>
    <w:rsid w:val="0077226F"/>
    <w:rsid w:val="0077233F"/>
    <w:rsid w:val="0077322C"/>
    <w:rsid w:val="007737E1"/>
    <w:rsid w:val="00773844"/>
    <w:rsid w:val="00773ABA"/>
    <w:rsid w:val="00773DF6"/>
    <w:rsid w:val="00774284"/>
    <w:rsid w:val="00774448"/>
    <w:rsid w:val="00774A4C"/>
    <w:rsid w:val="00774C14"/>
    <w:rsid w:val="00775A42"/>
    <w:rsid w:val="00775F72"/>
    <w:rsid w:val="00776B94"/>
    <w:rsid w:val="00776C26"/>
    <w:rsid w:val="00776F2F"/>
    <w:rsid w:val="00777ADA"/>
    <w:rsid w:val="0078001E"/>
    <w:rsid w:val="00780C4C"/>
    <w:rsid w:val="007812BE"/>
    <w:rsid w:val="00781602"/>
    <w:rsid w:val="0078196E"/>
    <w:rsid w:val="007823F4"/>
    <w:rsid w:val="007828EE"/>
    <w:rsid w:val="00782A56"/>
    <w:rsid w:val="00782E05"/>
    <w:rsid w:val="007831D5"/>
    <w:rsid w:val="0078359B"/>
    <w:rsid w:val="00784500"/>
    <w:rsid w:val="00785707"/>
    <w:rsid w:val="0078575E"/>
    <w:rsid w:val="00785834"/>
    <w:rsid w:val="007866AD"/>
    <w:rsid w:val="0078688A"/>
    <w:rsid w:val="00786BFA"/>
    <w:rsid w:val="00786D0C"/>
    <w:rsid w:val="00786F46"/>
    <w:rsid w:val="007873B3"/>
    <w:rsid w:val="00787605"/>
    <w:rsid w:val="0079000C"/>
    <w:rsid w:val="00790B1B"/>
    <w:rsid w:val="00791303"/>
    <w:rsid w:val="00791379"/>
    <w:rsid w:val="007914CA"/>
    <w:rsid w:val="00791EF3"/>
    <w:rsid w:val="007921EA"/>
    <w:rsid w:val="007922AE"/>
    <w:rsid w:val="00792BDD"/>
    <w:rsid w:val="00793206"/>
    <w:rsid w:val="00793891"/>
    <w:rsid w:val="00793DDD"/>
    <w:rsid w:val="007940E3"/>
    <w:rsid w:val="007941E6"/>
    <w:rsid w:val="0079425A"/>
    <w:rsid w:val="007948FA"/>
    <w:rsid w:val="00794993"/>
    <w:rsid w:val="00794A40"/>
    <w:rsid w:val="00794E95"/>
    <w:rsid w:val="00795BCF"/>
    <w:rsid w:val="00795BE7"/>
    <w:rsid w:val="00797923"/>
    <w:rsid w:val="007A08C5"/>
    <w:rsid w:val="007A0964"/>
    <w:rsid w:val="007A0FC8"/>
    <w:rsid w:val="007A107B"/>
    <w:rsid w:val="007A1973"/>
    <w:rsid w:val="007A1B30"/>
    <w:rsid w:val="007A2014"/>
    <w:rsid w:val="007A22A1"/>
    <w:rsid w:val="007A24E5"/>
    <w:rsid w:val="007A2615"/>
    <w:rsid w:val="007A3322"/>
    <w:rsid w:val="007A4064"/>
    <w:rsid w:val="007A4330"/>
    <w:rsid w:val="007A5278"/>
    <w:rsid w:val="007A5527"/>
    <w:rsid w:val="007A5605"/>
    <w:rsid w:val="007A5C30"/>
    <w:rsid w:val="007A6BB6"/>
    <w:rsid w:val="007A6ED7"/>
    <w:rsid w:val="007A73DE"/>
    <w:rsid w:val="007B0385"/>
    <w:rsid w:val="007B0FED"/>
    <w:rsid w:val="007B115B"/>
    <w:rsid w:val="007B11D1"/>
    <w:rsid w:val="007B162E"/>
    <w:rsid w:val="007B1762"/>
    <w:rsid w:val="007B1A0F"/>
    <w:rsid w:val="007B1A85"/>
    <w:rsid w:val="007B1C6F"/>
    <w:rsid w:val="007B21E5"/>
    <w:rsid w:val="007B2325"/>
    <w:rsid w:val="007B2565"/>
    <w:rsid w:val="007B2A1A"/>
    <w:rsid w:val="007B4145"/>
    <w:rsid w:val="007B43D3"/>
    <w:rsid w:val="007B4555"/>
    <w:rsid w:val="007B4DF2"/>
    <w:rsid w:val="007B4EF1"/>
    <w:rsid w:val="007B54F5"/>
    <w:rsid w:val="007B5791"/>
    <w:rsid w:val="007B5845"/>
    <w:rsid w:val="007B5F33"/>
    <w:rsid w:val="007B5FC5"/>
    <w:rsid w:val="007B7AF1"/>
    <w:rsid w:val="007C02CE"/>
    <w:rsid w:val="007C0491"/>
    <w:rsid w:val="007C08A2"/>
    <w:rsid w:val="007C1510"/>
    <w:rsid w:val="007C1867"/>
    <w:rsid w:val="007C2ED2"/>
    <w:rsid w:val="007C31CB"/>
    <w:rsid w:val="007C31D7"/>
    <w:rsid w:val="007C3255"/>
    <w:rsid w:val="007C339F"/>
    <w:rsid w:val="007C41C3"/>
    <w:rsid w:val="007C44D0"/>
    <w:rsid w:val="007C4584"/>
    <w:rsid w:val="007C496F"/>
    <w:rsid w:val="007C4AE3"/>
    <w:rsid w:val="007C4C48"/>
    <w:rsid w:val="007C5696"/>
    <w:rsid w:val="007C5BF4"/>
    <w:rsid w:val="007C5CF3"/>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7A9"/>
    <w:rsid w:val="007D28D5"/>
    <w:rsid w:val="007D32EF"/>
    <w:rsid w:val="007D3B20"/>
    <w:rsid w:val="007D41F1"/>
    <w:rsid w:val="007D4476"/>
    <w:rsid w:val="007D4B78"/>
    <w:rsid w:val="007D4F5C"/>
    <w:rsid w:val="007D5F19"/>
    <w:rsid w:val="007D68CC"/>
    <w:rsid w:val="007D6B49"/>
    <w:rsid w:val="007D708C"/>
    <w:rsid w:val="007D74FF"/>
    <w:rsid w:val="007E09A7"/>
    <w:rsid w:val="007E0C6B"/>
    <w:rsid w:val="007E0D48"/>
    <w:rsid w:val="007E0ED2"/>
    <w:rsid w:val="007E1004"/>
    <w:rsid w:val="007E1330"/>
    <w:rsid w:val="007E17FB"/>
    <w:rsid w:val="007E1AA0"/>
    <w:rsid w:val="007E1FA4"/>
    <w:rsid w:val="007E22BA"/>
    <w:rsid w:val="007E28F0"/>
    <w:rsid w:val="007E33B1"/>
    <w:rsid w:val="007E3536"/>
    <w:rsid w:val="007E3633"/>
    <w:rsid w:val="007E3BFE"/>
    <w:rsid w:val="007E504C"/>
    <w:rsid w:val="007E513B"/>
    <w:rsid w:val="007E52F7"/>
    <w:rsid w:val="007E5AAC"/>
    <w:rsid w:val="007E5C35"/>
    <w:rsid w:val="007E6DCF"/>
    <w:rsid w:val="007E701A"/>
    <w:rsid w:val="007E7291"/>
    <w:rsid w:val="007F039F"/>
    <w:rsid w:val="007F1044"/>
    <w:rsid w:val="007F11D4"/>
    <w:rsid w:val="007F1578"/>
    <w:rsid w:val="007F1EF9"/>
    <w:rsid w:val="007F2F0D"/>
    <w:rsid w:val="007F2F1C"/>
    <w:rsid w:val="007F2F77"/>
    <w:rsid w:val="007F30D5"/>
    <w:rsid w:val="007F3696"/>
    <w:rsid w:val="007F3DB9"/>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2A61"/>
    <w:rsid w:val="008032B8"/>
    <w:rsid w:val="008032F7"/>
    <w:rsid w:val="008035CA"/>
    <w:rsid w:val="008038BC"/>
    <w:rsid w:val="008039E8"/>
    <w:rsid w:val="00803AC3"/>
    <w:rsid w:val="00804233"/>
    <w:rsid w:val="00804259"/>
    <w:rsid w:val="00805783"/>
    <w:rsid w:val="00806A0F"/>
    <w:rsid w:val="00807022"/>
    <w:rsid w:val="008075D5"/>
    <w:rsid w:val="008108D3"/>
    <w:rsid w:val="008110BB"/>
    <w:rsid w:val="0081147B"/>
    <w:rsid w:val="00813017"/>
    <w:rsid w:val="00813069"/>
    <w:rsid w:val="008136D9"/>
    <w:rsid w:val="008138FA"/>
    <w:rsid w:val="00813A43"/>
    <w:rsid w:val="00813EE2"/>
    <w:rsid w:val="008146C8"/>
    <w:rsid w:val="0081498A"/>
    <w:rsid w:val="00814E93"/>
    <w:rsid w:val="00814F24"/>
    <w:rsid w:val="00815813"/>
    <w:rsid w:val="00815AA1"/>
    <w:rsid w:val="00815C18"/>
    <w:rsid w:val="00816600"/>
    <w:rsid w:val="00816FF7"/>
    <w:rsid w:val="0081733E"/>
    <w:rsid w:val="008179AA"/>
    <w:rsid w:val="00817CDB"/>
    <w:rsid w:val="008209D7"/>
    <w:rsid w:val="0082112C"/>
    <w:rsid w:val="0082151E"/>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86"/>
    <w:rsid w:val="008265B7"/>
    <w:rsid w:val="0082688B"/>
    <w:rsid w:val="008268A8"/>
    <w:rsid w:val="00826B4C"/>
    <w:rsid w:val="00826FF9"/>
    <w:rsid w:val="00830145"/>
    <w:rsid w:val="00830A35"/>
    <w:rsid w:val="008318F5"/>
    <w:rsid w:val="00831A78"/>
    <w:rsid w:val="008321CB"/>
    <w:rsid w:val="008339E8"/>
    <w:rsid w:val="008340AA"/>
    <w:rsid w:val="00834144"/>
    <w:rsid w:val="0083441F"/>
    <w:rsid w:val="00834AA1"/>
    <w:rsid w:val="00834AA5"/>
    <w:rsid w:val="00835C44"/>
    <w:rsid w:val="00835CAC"/>
    <w:rsid w:val="00835F4C"/>
    <w:rsid w:val="0083642A"/>
    <w:rsid w:val="008369C7"/>
    <w:rsid w:val="00837175"/>
    <w:rsid w:val="00837592"/>
    <w:rsid w:val="00841097"/>
    <w:rsid w:val="00841719"/>
    <w:rsid w:val="00841A80"/>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CD3"/>
    <w:rsid w:val="00847131"/>
    <w:rsid w:val="00847426"/>
    <w:rsid w:val="00847D05"/>
    <w:rsid w:val="00850509"/>
    <w:rsid w:val="00850A8E"/>
    <w:rsid w:val="00850D08"/>
    <w:rsid w:val="00850D2F"/>
    <w:rsid w:val="008515EE"/>
    <w:rsid w:val="00851959"/>
    <w:rsid w:val="00851FC8"/>
    <w:rsid w:val="00852709"/>
    <w:rsid w:val="00852C5F"/>
    <w:rsid w:val="00852F42"/>
    <w:rsid w:val="00853289"/>
    <w:rsid w:val="0085370D"/>
    <w:rsid w:val="00853AD1"/>
    <w:rsid w:val="00853BC2"/>
    <w:rsid w:val="0085475B"/>
    <w:rsid w:val="00854E33"/>
    <w:rsid w:val="00854F5A"/>
    <w:rsid w:val="00855952"/>
    <w:rsid w:val="00856D61"/>
    <w:rsid w:val="00856E92"/>
    <w:rsid w:val="00857A6E"/>
    <w:rsid w:val="008602A1"/>
    <w:rsid w:val="008604F4"/>
    <w:rsid w:val="008607A5"/>
    <w:rsid w:val="00861138"/>
    <w:rsid w:val="008613A7"/>
    <w:rsid w:val="00861CC6"/>
    <w:rsid w:val="00863295"/>
    <w:rsid w:val="008633E4"/>
    <w:rsid w:val="00863A45"/>
    <w:rsid w:val="0086472B"/>
    <w:rsid w:val="00864C8C"/>
    <w:rsid w:val="0086510D"/>
    <w:rsid w:val="00865456"/>
    <w:rsid w:val="00865855"/>
    <w:rsid w:val="0086617A"/>
    <w:rsid w:val="00866642"/>
    <w:rsid w:val="0086679C"/>
    <w:rsid w:val="00866BC3"/>
    <w:rsid w:val="00866DBE"/>
    <w:rsid w:val="008671F4"/>
    <w:rsid w:val="00867739"/>
    <w:rsid w:val="00867CF8"/>
    <w:rsid w:val="00870019"/>
    <w:rsid w:val="008701DA"/>
    <w:rsid w:val="008706BB"/>
    <w:rsid w:val="0087082A"/>
    <w:rsid w:val="00870D3C"/>
    <w:rsid w:val="00871475"/>
    <w:rsid w:val="00871614"/>
    <w:rsid w:val="00871A91"/>
    <w:rsid w:val="00871FCE"/>
    <w:rsid w:val="00872326"/>
    <w:rsid w:val="00872414"/>
    <w:rsid w:val="00872A7A"/>
    <w:rsid w:val="00872B6D"/>
    <w:rsid w:val="00874104"/>
    <w:rsid w:val="00874D53"/>
    <w:rsid w:val="00875190"/>
    <w:rsid w:val="008752B4"/>
    <w:rsid w:val="008754BD"/>
    <w:rsid w:val="00876003"/>
    <w:rsid w:val="0087620D"/>
    <w:rsid w:val="0087686D"/>
    <w:rsid w:val="00876B81"/>
    <w:rsid w:val="00876B92"/>
    <w:rsid w:val="00876E8B"/>
    <w:rsid w:val="00876FCC"/>
    <w:rsid w:val="008774D5"/>
    <w:rsid w:val="00877B05"/>
    <w:rsid w:val="00877C34"/>
    <w:rsid w:val="00877E08"/>
    <w:rsid w:val="00880CEF"/>
    <w:rsid w:val="0088101E"/>
    <w:rsid w:val="00881B6F"/>
    <w:rsid w:val="0088219A"/>
    <w:rsid w:val="00882330"/>
    <w:rsid w:val="00882593"/>
    <w:rsid w:val="00882E9F"/>
    <w:rsid w:val="00883749"/>
    <w:rsid w:val="00883B09"/>
    <w:rsid w:val="00884831"/>
    <w:rsid w:val="00884BEA"/>
    <w:rsid w:val="0088507D"/>
    <w:rsid w:val="008852F1"/>
    <w:rsid w:val="00885733"/>
    <w:rsid w:val="008859D5"/>
    <w:rsid w:val="00885BD4"/>
    <w:rsid w:val="00886152"/>
    <w:rsid w:val="00886183"/>
    <w:rsid w:val="008867E8"/>
    <w:rsid w:val="00887412"/>
    <w:rsid w:val="008876BD"/>
    <w:rsid w:val="00887C44"/>
    <w:rsid w:val="00890697"/>
    <w:rsid w:val="00890978"/>
    <w:rsid w:val="00890E5E"/>
    <w:rsid w:val="008918BA"/>
    <w:rsid w:val="00891951"/>
    <w:rsid w:val="00891BD4"/>
    <w:rsid w:val="00892389"/>
    <w:rsid w:val="00892A78"/>
    <w:rsid w:val="00892E6E"/>
    <w:rsid w:val="00893D13"/>
    <w:rsid w:val="008940D5"/>
    <w:rsid w:val="00895134"/>
    <w:rsid w:val="00895AFA"/>
    <w:rsid w:val="00895FC8"/>
    <w:rsid w:val="00896176"/>
    <w:rsid w:val="0089674C"/>
    <w:rsid w:val="00896A0A"/>
    <w:rsid w:val="00896E5A"/>
    <w:rsid w:val="008973AE"/>
    <w:rsid w:val="00897461"/>
    <w:rsid w:val="00897756"/>
    <w:rsid w:val="008977C9"/>
    <w:rsid w:val="008A0457"/>
    <w:rsid w:val="008A04EF"/>
    <w:rsid w:val="008A0EE0"/>
    <w:rsid w:val="008A1329"/>
    <w:rsid w:val="008A13B5"/>
    <w:rsid w:val="008A14AF"/>
    <w:rsid w:val="008A1BB2"/>
    <w:rsid w:val="008A1C73"/>
    <w:rsid w:val="008A1FDA"/>
    <w:rsid w:val="008A2A69"/>
    <w:rsid w:val="008A2BBB"/>
    <w:rsid w:val="008A2CCE"/>
    <w:rsid w:val="008A2D9A"/>
    <w:rsid w:val="008A32B2"/>
    <w:rsid w:val="008A470F"/>
    <w:rsid w:val="008A4744"/>
    <w:rsid w:val="008A4907"/>
    <w:rsid w:val="008A54CA"/>
    <w:rsid w:val="008A56B4"/>
    <w:rsid w:val="008A5F1A"/>
    <w:rsid w:val="008A6825"/>
    <w:rsid w:val="008A70BF"/>
    <w:rsid w:val="008A72D5"/>
    <w:rsid w:val="008A736D"/>
    <w:rsid w:val="008A74E6"/>
    <w:rsid w:val="008A7F86"/>
    <w:rsid w:val="008B067D"/>
    <w:rsid w:val="008B0684"/>
    <w:rsid w:val="008B127D"/>
    <w:rsid w:val="008B24CA"/>
    <w:rsid w:val="008B2C5D"/>
    <w:rsid w:val="008B2DB1"/>
    <w:rsid w:val="008B2F15"/>
    <w:rsid w:val="008B3606"/>
    <w:rsid w:val="008B39B6"/>
    <w:rsid w:val="008B416A"/>
    <w:rsid w:val="008B4629"/>
    <w:rsid w:val="008B47F5"/>
    <w:rsid w:val="008B48C3"/>
    <w:rsid w:val="008B4C32"/>
    <w:rsid w:val="008B4D50"/>
    <w:rsid w:val="008B6263"/>
    <w:rsid w:val="008B73FC"/>
    <w:rsid w:val="008B7CFA"/>
    <w:rsid w:val="008C007C"/>
    <w:rsid w:val="008C00BC"/>
    <w:rsid w:val="008C028B"/>
    <w:rsid w:val="008C0AF4"/>
    <w:rsid w:val="008C0CA1"/>
    <w:rsid w:val="008C0D43"/>
    <w:rsid w:val="008C0E05"/>
    <w:rsid w:val="008C15E7"/>
    <w:rsid w:val="008C1627"/>
    <w:rsid w:val="008C16A0"/>
    <w:rsid w:val="008C16DC"/>
    <w:rsid w:val="008C1C1E"/>
    <w:rsid w:val="008C1E8E"/>
    <w:rsid w:val="008C2655"/>
    <w:rsid w:val="008C31B6"/>
    <w:rsid w:val="008C447A"/>
    <w:rsid w:val="008C4E97"/>
    <w:rsid w:val="008C59F8"/>
    <w:rsid w:val="008C5E9E"/>
    <w:rsid w:val="008C6464"/>
    <w:rsid w:val="008C6913"/>
    <w:rsid w:val="008C742A"/>
    <w:rsid w:val="008D03C6"/>
    <w:rsid w:val="008D0F05"/>
    <w:rsid w:val="008D1860"/>
    <w:rsid w:val="008D1B66"/>
    <w:rsid w:val="008D1B7A"/>
    <w:rsid w:val="008D1C93"/>
    <w:rsid w:val="008D1DDC"/>
    <w:rsid w:val="008D1E18"/>
    <w:rsid w:val="008D1EA5"/>
    <w:rsid w:val="008D1FD9"/>
    <w:rsid w:val="008D2901"/>
    <w:rsid w:val="008D2AB8"/>
    <w:rsid w:val="008D380E"/>
    <w:rsid w:val="008D3B99"/>
    <w:rsid w:val="008D4252"/>
    <w:rsid w:val="008D4274"/>
    <w:rsid w:val="008D4605"/>
    <w:rsid w:val="008D4B61"/>
    <w:rsid w:val="008D527F"/>
    <w:rsid w:val="008D552A"/>
    <w:rsid w:val="008D561B"/>
    <w:rsid w:val="008D6426"/>
    <w:rsid w:val="008D703C"/>
    <w:rsid w:val="008D719B"/>
    <w:rsid w:val="008D71C0"/>
    <w:rsid w:val="008D7461"/>
    <w:rsid w:val="008D7611"/>
    <w:rsid w:val="008E0CEC"/>
    <w:rsid w:val="008E0E68"/>
    <w:rsid w:val="008E0F73"/>
    <w:rsid w:val="008E131F"/>
    <w:rsid w:val="008E1F58"/>
    <w:rsid w:val="008E25DA"/>
    <w:rsid w:val="008E2C7C"/>
    <w:rsid w:val="008E306D"/>
    <w:rsid w:val="008E378E"/>
    <w:rsid w:val="008E3A45"/>
    <w:rsid w:val="008E3BF1"/>
    <w:rsid w:val="008E3D81"/>
    <w:rsid w:val="008E3E72"/>
    <w:rsid w:val="008E3FD0"/>
    <w:rsid w:val="008E5569"/>
    <w:rsid w:val="008E6D95"/>
    <w:rsid w:val="008E6E94"/>
    <w:rsid w:val="008E6F7A"/>
    <w:rsid w:val="008E720F"/>
    <w:rsid w:val="008E72DF"/>
    <w:rsid w:val="008E780D"/>
    <w:rsid w:val="008E7EBC"/>
    <w:rsid w:val="008F01D4"/>
    <w:rsid w:val="008F05B5"/>
    <w:rsid w:val="008F08C2"/>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B58"/>
    <w:rsid w:val="008F4194"/>
    <w:rsid w:val="008F420B"/>
    <w:rsid w:val="008F4FAD"/>
    <w:rsid w:val="008F5ADC"/>
    <w:rsid w:val="008F67E5"/>
    <w:rsid w:val="008F6BE2"/>
    <w:rsid w:val="008F6CCC"/>
    <w:rsid w:val="008F6D91"/>
    <w:rsid w:val="008F7011"/>
    <w:rsid w:val="008F7144"/>
    <w:rsid w:val="008F7258"/>
    <w:rsid w:val="008F7670"/>
    <w:rsid w:val="008F7A18"/>
    <w:rsid w:val="008F7E5A"/>
    <w:rsid w:val="00900103"/>
    <w:rsid w:val="00900410"/>
    <w:rsid w:val="00900837"/>
    <w:rsid w:val="00900A7C"/>
    <w:rsid w:val="00900E8F"/>
    <w:rsid w:val="00900F49"/>
    <w:rsid w:val="0090107F"/>
    <w:rsid w:val="009013E1"/>
    <w:rsid w:val="0090148A"/>
    <w:rsid w:val="009014C8"/>
    <w:rsid w:val="0090227E"/>
    <w:rsid w:val="009026D1"/>
    <w:rsid w:val="00903019"/>
    <w:rsid w:val="00903318"/>
    <w:rsid w:val="0090358C"/>
    <w:rsid w:val="00903803"/>
    <w:rsid w:val="00903ADE"/>
    <w:rsid w:val="009048C3"/>
    <w:rsid w:val="00905082"/>
    <w:rsid w:val="009052A4"/>
    <w:rsid w:val="00905AC1"/>
    <w:rsid w:val="00905B93"/>
    <w:rsid w:val="00905CAF"/>
    <w:rsid w:val="009061D0"/>
    <w:rsid w:val="009066FC"/>
    <w:rsid w:val="00906A3B"/>
    <w:rsid w:val="00906D30"/>
    <w:rsid w:val="009079D8"/>
    <w:rsid w:val="0091007C"/>
    <w:rsid w:val="00911B04"/>
    <w:rsid w:val="00911F42"/>
    <w:rsid w:val="00912B6E"/>
    <w:rsid w:val="00912EC0"/>
    <w:rsid w:val="00912F4D"/>
    <w:rsid w:val="009134DB"/>
    <w:rsid w:val="00913CE7"/>
    <w:rsid w:val="00913CEE"/>
    <w:rsid w:val="009144E1"/>
    <w:rsid w:val="00914769"/>
    <w:rsid w:val="00915091"/>
    <w:rsid w:val="0091531F"/>
    <w:rsid w:val="00915973"/>
    <w:rsid w:val="00916BBC"/>
    <w:rsid w:val="00916CBD"/>
    <w:rsid w:val="00917052"/>
    <w:rsid w:val="00917132"/>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5A0"/>
    <w:rsid w:val="0093373A"/>
    <w:rsid w:val="00934217"/>
    <w:rsid w:val="0093468C"/>
    <w:rsid w:val="00934708"/>
    <w:rsid w:val="00935291"/>
    <w:rsid w:val="00935674"/>
    <w:rsid w:val="00935850"/>
    <w:rsid w:val="00935CCF"/>
    <w:rsid w:val="00935FDC"/>
    <w:rsid w:val="0093647F"/>
    <w:rsid w:val="0093650E"/>
    <w:rsid w:val="00936657"/>
    <w:rsid w:val="0093668B"/>
    <w:rsid w:val="009371D5"/>
    <w:rsid w:val="0093793E"/>
    <w:rsid w:val="00937CE3"/>
    <w:rsid w:val="0094034E"/>
    <w:rsid w:val="00941982"/>
    <w:rsid w:val="009419F8"/>
    <w:rsid w:val="00941D28"/>
    <w:rsid w:val="00941E67"/>
    <w:rsid w:val="00941E9F"/>
    <w:rsid w:val="0094211A"/>
    <w:rsid w:val="009423B2"/>
    <w:rsid w:val="00943776"/>
    <w:rsid w:val="00943A23"/>
    <w:rsid w:val="00943F51"/>
    <w:rsid w:val="009447B8"/>
    <w:rsid w:val="00944FC3"/>
    <w:rsid w:val="00945AD9"/>
    <w:rsid w:val="00946268"/>
    <w:rsid w:val="00946294"/>
    <w:rsid w:val="00946484"/>
    <w:rsid w:val="00947414"/>
    <w:rsid w:val="009478E7"/>
    <w:rsid w:val="00947B88"/>
    <w:rsid w:val="009502E9"/>
    <w:rsid w:val="009504A5"/>
    <w:rsid w:val="0095089B"/>
    <w:rsid w:val="00950AD7"/>
    <w:rsid w:val="00950DBD"/>
    <w:rsid w:val="00950DC1"/>
    <w:rsid w:val="00951039"/>
    <w:rsid w:val="00951494"/>
    <w:rsid w:val="0095160E"/>
    <w:rsid w:val="00952097"/>
    <w:rsid w:val="00952168"/>
    <w:rsid w:val="0095228A"/>
    <w:rsid w:val="00952971"/>
    <w:rsid w:val="009529C5"/>
    <w:rsid w:val="00952E2E"/>
    <w:rsid w:val="0095316C"/>
    <w:rsid w:val="00953B03"/>
    <w:rsid w:val="009546B2"/>
    <w:rsid w:val="00955ADB"/>
    <w:rsid w:val="009564F5"/>
    <w:rsid w:val="00956896"/>
    <w:rsid w:val="00957316"/>
    <w:rsid w:val="009575C6"/>
    <w:rsid w:val="00957A58"/>
    <w:rsid w:val="00960032"/>
    <w:rsid w:val="00960215"/>
    <w:rsid w:val="009605FD"/>
    <w:rsid w:val="0096126B"/>
    <w:rsid w:val="009617E2"/>
    <w:rsid w:val="00961E24"/>
    <w:rsid w:val="00962FB3"/>
    <w:rsid w:val="00963793"/>
    <w:rsid w:val="00963CCF"/>
    <w:rsid w:val="00963F0F"/>
    <w:rsid w:val="009644C7"/>
    <w:rsid w:val="00965415"/>
    <w:rsid w:val="00965791"/>
    <w:rsid w:val="00967304"/>
    <w:rsid w:val="009673D3"/>
    <w:rsid w:val="009674AE"/>
    <w:rsid w:val="00967775"/>
    <w:rsid w:val="00967EBC"/>
    <w:rsid w:val="009700FB"/>
    <w:rsid w:val="0097026F"/>
    <w:rsid w:val="0097081D"/>
    <w:rsid w:val="00970BBD"/>
    <w:rsid w:val="00970E78"/>
    <w:rsid w:val="00972068"/>
    <w:rsid w:val="00972364"/>
    <w:rsid w:val="00972606"/>
    <w:rsid w:val="00972917"/>
    <w:rsid w:val="009731DC"/>
    <w:rsid w:val="009732AD"/>
    <w:rsid w:val="009734FD"/>
    <w:rsid w:val="0097380D"/>
    <w:rsid w:val="0097397D"/>
    <w:rsid w:val="00974B3E"/>
    <w:rsid w:val="00975946"/>
    <w:rsid w:val="00975B3D"/>
    <w:rsid w:val="009760A6"/>
    <w:rsid w:val="00976255"/>
    <w:rsid w:val="009762ED"/>
    <w:rsid w:val="0097689C"/>
    <w:rsid w:val="0097747C"/>
    <w:rsid w:val="009774B1"/>
    <w:rsid w:val="0098021D"/>
    <w:rsid w:val="0098040F"/>
    <w:rsid w:val="0098051C"/>
    <w:rsid w:val="00980701"/>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9C7"/>
    <w:rsid w:val="00984DD9"/>
    <w:rsid w:val="00985A53"/>
    <w:rsid w:val="00985A91"/>
    <w:rsid w:val="0098608C"/>
    <w:rsid w:val="0098630B"/>
    <w:rsid w:val="0098671D"/>
    <w:rsid w:val="0098683B"/>
    <w:rsid w:val="00986E1D"/>
    <w:rsid w:val="00987BE7"/>
    <w:rsid w:val="00987EB4"/>
    <w:rsid w:val="00990751"/>
    <w:rsid w:val="009907CC"/>
    <w:rsid w:val="00990DB1"/>
    <w:rsid w:val="00990E61"/>
    <w:rsid w:val="00991663"/>
    <w:rsid w:val="00991BB6"/>
    <w:rsid w:val="0099225C"/>
    <w:rsid w:val="0099294B"/>
    <w:rsid w:val="00993362"/>
    <w:rsid w:val="00993409"/>
    <w:rsid w:val="0099349B"/>
    <w:rsid w:val="00993EDB"/>
    <w:rsid w:val="00994187"/>
    <w:rsid w:val="009948C3"/>
    <w:rsid w:val="00994B24"/>
    <w:rsid w:val="009A0A3F"/>
    <w:rsid w:val="009A0B85"/>
    <w:rsid w:val="009A1017"/>
    <w:rsid w:val="009A1A5B"/>
    <w:rsid w:val="009A217C"/>
    <w:rsid w:val="009A2C4F"/>
    <w:rsid w:val="009A3A28"/>
    <w:rsid w:val="009A439D"/>
    <w:rsid w:val="009A61CA"/>
    <w:rsid w:val="009A6798"/>
    <w:rsid w:val="009A694E"/>
    <w:rsid w:val="009A69EB"/>
    <w:rsid w:val="009A73DE"/>
    <w:rsid w:val="009A7A38"/>
    <w:rsid w:val="009B02B0"/>
    <w:rsid w:val="009B0719"/>
    <w:rsid w:val="009B08EF"/>
    <w:rsid w:val="009B0E82"/>
    <w:rsid w:val="009B1C55"/>
    <w:rsid w:val="009B1DB2"/>
    <w:rsid w:val="009B1E0B"/>
    <w:rsid w:val="009B1FC0"/>
    <w:rsid w:val="009B2286"/>
    <w:rsid w:val="009B24F6"/>
    <w:rsid w:val="009B251A"/>
    <w:rsid w:val="009B27FC"/>
    <w:rsid w:val="009B2E3F"/>
    <w:rsid w:val="009B2E6F"/>
    <w:rsid w:val="009B2FD2"/>
    <w:rsid w:val="009B32E1"/>
    <w:rsid w:val="009B3734"/>
    <w:rsid w:val="009B3F28"/>
    <w:rsid w:val="009B4291"/>
    <w:rsid w:val="009B4397"/>
    <w:rsid w:val="009B4549"/>
    <w:rsid w:val="009B459A"/>
    <w:rsid w:val="009B471D"/>
    <w:rsid w:val="009B4731"/>
    <w:rsid w:val="009B47F7"/>
    <w:rsid w:val="009B4E6F"/>
    <w:rsid w:val="009B5BD8"/>
    <w:rsid w:val="009B67DB"/>
    <w:rsid w:val="009B6B43"/>
    <w:rsid w:val="009B716F"/>
    <w:rsid w:val="009B7A99"/>
    <w:rsid w:val="009C00FB"/>
    <w:rsid w:val="009C0187"/>
    <w:rsid w:val="009C09B9"/>
    <w:rsid w:val="009C12D8"/>
    <w:rsid w:val="009C1972"/>
    <w:rsid w:val="009C20FF"/>
    <w:rsid w:val="009C2C25"/>
    <w:rsid w:val="009C2DD1"/>
    <w:rsid w:val="009C3682"/>
    <w:rsid w:val="009C394D"/>
    <w:rsid w:val="009C3EC8"/>
    <w:rsid w:val="009C3EEC"/>
    <w:rsid w:val="009C44E6"/>
    <w:rsid w:val="009C45B9"/>
    <w:rsid w:val="009C4C09"/>
    <w:rsid w:val="009C4F6C"/>
    <w:rsid w:val="009C5F8F"/>
    <w:rsid w:val="009C69C3"/>
    <w:rsid w:val="009C6F2E"/>
    <w:rsid w:val="009C7094"/>
    <w:rsid w:val="009C7B88"/>
    <w:rsid w:val="009D00B9"/>
    <w:rsid w:val="009D025B"/>
    <w:rsid w:val="009D0958"/>
    <w:rsid w:val="009D0B39"/>
    <w:rsid w:val="009D0EAF"/>
    <w:rsid w:val="009D1321"/>
    <w:rsid w:val="009D1FB9"/>
    <w:rsid w:val="009D2276"/>
    <w:rsid w:val="009D2426"/>
    <w:rsid w:val="009D3384"/>
    <w:rsid w:val="009D36D2"/>
    <w:rsid w:val="009D3753"/>
    <w:rsid w:val="009D46D9"/>
    <w:rsid w:val="009D493E"/>
    <w:rsid w:val="009D49D9"/>
    <w:rsid w:val="009D5AB7"/>
    <w:rsid w:val="009D5B6A"/>
    <w:rsid w:val="009D62A7"/>
    <w:rsid w:val="009D6472"/>
    <w:rsid w:val="009D664B"/>
    <w:rsid w:val="009D6705"/>
    <w:rsid w:val="009D687A"/>
    <w:rsid w:val="009D7346"/>
    <w:rsid w:val="009D738B"/>
    <w:rsid w:val="009D789C"/>
    <w:rsid w:val="009E01F0"/>
    <w:rsid w:val="009E05CD"/>
    <w:rsid w:val="009E06FE"/>
    <w:rsid w:val="009E0FED"/>
    <w:rsid w:val="009E135E"/>
    <w:rsid w:val="009E1B6A"/>
    <w:rsid w:val="009E1BE4"/>
    <w:rsid w:val="009E225B"/>
    <w:rsid w:val="009E2265"/>
    <w:rsid w:val="009E2A70"/>
    <w:rsid w:val="009E3A51"/>
    <w:rsid w:val="009E43EF"/>
    <w:rsid w:val="009E5265"/>
    <w:rsid w:val="009E591E"/>
    <w:rsid w:val="009E5F4D"/>
    <w:rsid w:val="009E61B5"/>
    <w:rsid w:val="009E6524"/>
    <w:rsid w:val="009E67D7"/>
    <w:rsid w:val="009E6BE8"/>
    <w:rsid w:val="009E7395"/>
    <w:rsid w:val="009E74DE"/>
    <w:rsid w:val="009E7A22"/>
    <w:rsid w:val="009E7ADE"/>
    <w:rsid w:val="009F021F"/>
    <w:rsid w:val="009F08CC"/>
    <w:rsid w:val="009F0C3F"/>
    <w:rsid w:val="009F0E6F"/>
    <w:rsid w:val="009F177E"/>
    <w:rsid w:val="009F180C"/>
    <w:rsid w:val="009F19AE"/>
    <w:rsid w:val="009F2209"/>
    <w:rsid w:val="009F29B9"/>
    <w:rsid w:val="009F4864"/>
    <w:rsid w:val="009F4999"/>
    <w:rsid w:val="009F49DA"/>
    <w:rsid w:val="009F4ABA"/>
    <w:rsid w:val="009F4DAD"/>
    <w:rsid w:val="009F556D"/>
    <w:rsid w:val="009F5D8D"/>
    <w:rsid w:val="009F6190"/>
    <w:rsid w:val="009F6216"/>
    <w:rsid w:val="009F64C3"/>
    <w:rsid w:val="009F6EFA"/>
    <w:rsid w:val="009F6F26"/>
    <w:rsid w:val="009F74D7"/>
    <w:rsid w:val="009F7504"/>
    <w:rsid w:val="00A001EF"/>
    <w:rsid w:val="00A008F2"/>
    <w:rsid w:val="00A00E00"/>
    <w:rsid w:val="00A01024"/>
    <w:rsid w:val="00A01313"/>
    <w:rsid w:val="00A01766"/>
    <w:rsid w:val="00A01933"/>
    <w:rsid w:val="00A01B24"/>
    <w:rsid w:val="00A01EDE"/>
    <w:rsid w:val="00A01F4F"/>
    <w:rsid w:val="00A0439D"/>
    <w:rsid w:val="00A04469"/>
    <w:rsid w:val="00A045D0"/>
    <w:rsid w:val="00A046CF"/>
    <w:rsid w:val="00A0474F"/>
    <w:rsid w:val="00A047CA"/>
    <w:rsid w:val="00A04D0A"/>
    <w:rsid w:val="00A051F6"/>
    <w:rsid w:val="00A052D8"/>
    <w:rsid w:val="00A052E7"/>
    <w:rsid w:val="00A0558E"/>
    <w:rsid w:val="00A05E86"/>
    <w:rsid w:val="00A06135"/>
    <w:rsid w:val="00A0638D"/>
    <w:rsid w:val="00A064F9"/>
    <w:rsid w:val="00A06CD8"/>
    <w:rsid w:val="00A07001"/>
    <w:rsid w:val="00A07671"/>
    <w:rsid w:val="00A076BE"/>
    <w:rsid w:val="00A07ACB"/>
    <w:rsid w:val="00A07CE4"/>
    <w:rsid w:val="00A10393"/>
    <w:rsid w:val="00A10809"/>
    <w:rsid w:val="00A10A52"/>
    <w:rsid w:val="00A10FFA"/>
    <w:rsid w:val="00A1104B"/>
    <w:rsid w:val="00A11300"/>
    <w:rsid w:val="00A11602"/>
    <w:rsid w:val="00A11DFE"/>
    <w:rsid w:val="00A12741"/>
    <w:rsid w:val="00A1281B"/>
    <w:rsid w:val="00A13A9E"/>
    <w:rsid w:val="00A13FC4"/>
    <w:rsid w:val="00A14059"/>
    <w:rsid w:val="00A1416F"/>
    <w:rsid w:val="00A14A4A"/>
    <w:rsid w:val="00A14BD8"/>
    <w:rsid w:val="00A152AA"/>
    <w:rsid w:val="00A153A1"/>
    <w:rsid w:val="00A1541E"/>
    <w:rsid w:val="00A15E53"/>
    <w:rsid w:val="00A166A1"/>
    <w:rsid w:val="00A1696D"/>
    <w:rsid w:val="00A17232"/>
    <w:rsid w:val="00A173E5"/>
    <w:rsid w:val="00A178C3"/>
    <w:rsid w:val="00A20260"/>
    <w:rsid w:val="00A203F7"/>
    <w:rsid w:val="00A20426"/>
    <w:rsid w:val="00A205BE"/>
    <w:rsid w:val="00A2075F"/>
    <w:rsid w:val="00A208BD"/>
    <w:rsid w:val="00A20AF1"/>
    <w:rsid w:val="00A21A18"/>
    <w:rsid w:val="00A21F9B"/>
    <w:rsid w:val="00A22163"/>
    <w:rsid w:val="00A22218"/>
    <w:rsid w:val="00A222B9"/>
    <w:rsid w:val="00A22B6D"/>
    <w:rsid w:val="00A22B8F"/>
    <w:rsid w:val="00A22BB0"/>
    <w:rsid w:val="00A22E23"/>
    <w:rsid w:val="00A237C7"/>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E71"/>
    <w:rsid w:val="00A31197"/>
    <w:rsid w:val="00A31289"/>
    <w:rsid w:val="00A328F1"/>
    <w:rsid w:val="00A32B1F"/>
    <w:rsid w:val="00A33827"/>
    <w:rsid w:val="00A33F89"/>
    <w:rsid w:val="00A341E6"/>
    <w:rsid w:val="00A34AF6"/>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A75"/>
    <w:rsid w:val="00A40CFA"/>
    <w:rsid w:val="00A4122F"/>
    <w:rsid w:val="00A421E2"/>
    <w:rsid w:val="00A4233B"/>
    <w:rsid w:val="00A43DB3"/>
    <w:rsid w:val="00A446E5"/>
    <w:rsid w:val="00A452DE"/>
    <w:rsid w:val="00A453C5"/>
    <w:rsid w:val="00A45777"/>
    <w:rsid w:val="00A45B78"/>
    <w:rsid w:val="00A45D21"/>
    <w:rsid w:val="00A461F3"/>
    <w:rsid w:val="00A46304"/>
    <w:rsid w:val="00A46429"/>
    <w:rsid w:val="00A468C0"/>
    <w:rsid w:val="00A4695A"/>
    <w:rsid w:val="00A46960"/>
    <w:rsid w:val="00A46AE8"/>
    <w:rsid w:val="00A4744E"/>
    <w:rsid w:val="00A47847"/>
    <w:rsid w:val="00A47B84"/>
    <w:rsid w:val="00A50DDD"/>
    <w:rsid w:val="00A51101"/>
    <w:rsid w:val="00A51302"/>
    <w:rsid w:val="00A516B4"/>
    <w:rsid w:val="00A5249B"/>
    <w:rsid w:val="00A526FD"/>
    <w:rsid w:val="00A52ACC"/>
    <w:rsid w:val="00A52D9A"/>
    <w:rsid w:val="00A533F6"/>
    <w:rsid w:val="00A5365B"/>
    <w:rsid w:val="00A54117"/>
    <w:rsid w:val="00A5477D"/>
    <w:rsid w:val="00A55585"/>
    <w:rsid w:val="00A558BE"/>
    <w:rsid w:val="00A55AF3"/>
    <w:rsid w:val="00A5653C"/>
    <w:rsid w:val="00A56D0C"/>
    <w:rsid w:val="00A572D0"/>
    <w:rsid w:val="00A57497"/>
    <w:rsid w:val="00A5751B"/>
    <w:rsid w:val="00A57E36"/>
    <w:rsid w:val="00A600F6"/>
    <w:rsid w:val="00A601B1"/>
    <w:rsid w:val="00A61CED"/>
    <w:rsid w:val="00A63019"/>
    <w:rsid w:val="00A635BE"/>
    <w:rsid w:val="00A63631"/>
    <w:rsid w:val="00A63D47"/>
    <w:rsid w:val="00A642B4"/>
    <w:rsid w:val="00A64F83"/>
    <w:rsid w:val="00A65DBF"/>
    <w:rsid w:val="00A663F1"/>
    <w:rsid w:val="00A66E55"/>
    <w:rsid w:val="00A671CD"/>
    <w:rsid w:val="00A67C9F"/>
    <w:rsid w:val="00A7038E"/>
    <w:rsid w:val="00A703BE"/>
    <w:rsid w:val="00A7059C"/>
    <w:rsid w:val="00A70653"/>
    <w:rsid w:val="00A709F9"/>
    <w:rsid w:val="00A70A14"/>
    <w:rsid w:val="00A70D42"/>
    <w:rsid w:val="00A7100F"/>
    <w:rsid w:val="00A712B0"/>
    <w:rsid w:val="00A713C1"/>
    <w:rsid w:val="00A714C8"/>
    <w:rsid w:val="00A71E2C"/>
    <w:rsid w:val="00A72118"/>
    <w:rsid w:val="00A7211D"/>
    <w:rsid w:val="00A73146"/>
    <w:rsid w:val="00A73AC0"/>
    <w:rsid w:val="00A742A2"/>
    <w:rsid w:val="00A7491F"/>
    <w:rsid w:val="00A749E8"/>
    <w:rsid w:val="00A74BC3"/>
    <w:rsid w:val="00A75620"/>
    <w:rsid w:val="00A75668"/>
    <w:rsid w:val="00A76D12"/>
    <w:rsid w:val="00A7781B"/>
    <w:rsid w:val="00A778D7"/>
    <w:rsid w:val="00A80220"/>
    <w:rsid w:val="00A8056F"/>
    <w:rsid w:val="00A8081B"/>
    <w:rsid w:val="00A80914"/>
    <w:rsid w:val="00A80F80"/>
    <w:rsid w:val="00A81B5B"/>
    <w:rsid w:val="00A821AC"/>
    <w:rsid w:val="00A831EA"/>
    <w:rsid w:val="00A83A2D"/>
    <w:rsid w:val="00A84E1A"/>
    <w:rsid w:val="00A85566"/>
    <w:rsid w:val="00A85AC0"/>
    <w:rsid w:val="00A85B85"/>
    <w:rsid w:val="00A85F55"/>
    <w:rsid w:val="00A860E3"/>
    <w:rsid w:val="00A86804"/>
    <w:rsid w:val="00A876F2"/>
    <w:rsid w:val="00A909C4"/>
    <w:rsid w:val="00A91667"/>
    <w:rsid w:val="00A91EAD"/>
    <w:rsid w:val="00A91F55"/>
    <w:rsid w:val="00A92162"/>
    <w:rsid w:val="00A922AA"/>
    <w:rsid w:val="00A9284B"/>
    <w:rsid w:val="00A92FC1"/>
    <w:rsid w:val="00A93919"/>
    <w:rsid w:val="00A940A3"/>
    <w:rsid w:val="00A94110"/>
    <w:rsid w:val="00A94BFA"/>
    <w:rsid w:val="00A94C44"/>
    <w:rsid w:val="00A95206"/>
    <w:rsid w:val="00A9536E"/>
    <w:rsid w:val="00A9537E"/>
    <w:rsid w:val="00A953E0"/>
    <w:rsid w:val="00A957BE"/>
    <w:rsid w:val="00A959D7"/>
    <w:rsid w:val="00A96111"/>
    <w:rsid w:val="00A974D1"/>
    <w:rsid w:val="00A9789B"/>
    <w:rsid w:val="00A97B89"/>
    <w:rsid w:val="00AA02E2"/>
    <w:rsid w:val="00AA0857"/>
    <w:rsid w:val="00AA0D54"/>
    <w:rsid w:val="00AA214E"/>
    <w:rsid w:val="00AA28AB"/>
    <w:rsid w:val="00AA3254"/>
    <w:rsid w:val="00AA38FD"/>
    <w:rsid w:val="00AA3D59"/>
    <w:rsid w:val="00AA3D78"/>
    <w:rsid w:val="00AA46CD"/>
    <w:rsid w:val="00AA47A7"/>
    <w:rsid w:val="00AA4A5D"/>
    <w:rsid w:val="00AA4C64"/>
    <w:rsid w:val="00AA5114"/>
    <w:rsid w:val="00AA548F"/>
    <w:rsid w:val="00AA578B"/>
    <w:rsid w:val="00AA582C"/>
    <w:rsid w:val="00AA5CCD"/>
    <w:rsid w:val="00AA5DCB"/>
    <w:rsid w:val="00AA5DEA"/>
    <w:rsid w:val="00AA6919"/>
    <w:rsid w:val="00AA6E89"/>
    <w:rsid w:val="00AA7FE0"/>
    <w:rsid w:val="00AB03BB"/>
    <w:rsid w:val="00AB0989"/>
    <w:rsid w:val="00AB142D"/>
    <w:rsid w:val="00AB1478"/>
    <w:rsid w:val="00AB1AF6"/>
    <w:rsid w:val="00AB1B6E"/>
    <w:rsid w:val="00AB2D81"/>
    <w:rsid w:val="00AB353D"/>
    <w:rsid w:val="00AB3F0D"/>
    <w:rsid w:val="00AB4DFA"/>
    <w:rsid w:val="00AB52A6"/>
    <w:rsid w:val="00AB5CA2"/>
    <w:rsid w:val="00AB6874"/>
    <w:rsid w:val="00AB6EDC"/>
    <w:rsid w:val="00AB6F10"/>
    <w:rsid w:val="00AB7132"/>
    <w:rsid w:val="00AB7408"/>
    <w:rsid w:val="00AB75E0"/>
    <w:rsid w:val="00AB7E1B"/>
    <w:rsid w:val="00AC0297"/>
    <w:rsid w:val="00AC1427"/>
    <w:rsid w:val="00AC21FD"/>
    <w:rsid w:val="00AC28FE"/>
    <w:rsid w:val="00AC2D6D"/>
    <w:rsid w:val="00AC3CD5"/>
    <w:rsid w:val="00AC4792"/>
    <w:rsid w:val="00AC47DA"/>
    <w:rsid w:val="00AC4BA4"/>
    <w:rsid w:val="00AC4D89"/>
    <w:rsid w:val="00AC52D1"/>
    <w:rsid w:val="00AC560B"/>
    <w:rsid w:val="00AC56A8"/>
    <w:rsid w:val="00AC5BF5"/>
    <w:rsid w:val="00AC64F0"/>
    <w:rsid w:val="00AC65B5"/>
    <w:rsid w:val="00AC65CB"/>
    <w:rsid w:val="00AC6FA4"/>
    <w:rsid w:val="00AC7C15"/>
    <w:rsid w:val="00AC7C77"/>
    <w:rsid w:val="00AC7D12"/>
    <w:rsid w:val="00AD0533"/>
    <w:rsid w:val="00AD0729"/>
    <w:rsid w:val="00AD0FD8"/>
    <w:rsid w:val="00AD2258"/>
    <w:rsid w:val="00AD298C"/>
    <w:rsid w:val="00AD3C2A"/>
    <w:rsid w:val="00AD44F2"/>
    <w:rsid w:val="00AD5B3A"/>
    <w:rsid w:val="00AD5CD5"/>
    <w:rsid w:val="00AD61E8"/>
    <w:rsid w:val="00AD67FA"/>
    <w:rsid w:val="00AD6D74"/>
    <w:rsid w:val="00AE0440"/>
    <w:rsid w:val="00AE0C4A"/>
    <w:rsid w:val="00AE18D2"/>
    <w:rsid w:val="00AE1E1C"/>
    <w:rsid w:val="00AE1FC0"/>
    <w:rsid w:val="00AE2210"/>
    <w:rsid w:val="00AE2304"/>
    <w:rsid w:val="00AE2FD1"/>
    <w:rsid w:val="00AE3C08"/>
    <w:rsid w:val="00AE3C09"/>
    <w:rsid w:val="00AE4303"/>
    <w:rsid w:val="00AE46E3"/>
    <w:rsid w:val="00AE4943"/>
    <w:rsid w:val="00AE4AA1"/>
    <w:rsid w:val="00AE5594"/>
    <w:rsid w:val="00AE58E0"/>
    <w:rsid w:val="00AE5D96"/>
    <w:rsid w:val="00AE5F85"/>
    <w:rsid w:val="00AE6237"/>
    <w:rsid w:val="00AE683A"/>
    <w:rsid w:val="00AE68D4"/>
    <w:rsid w:val="00AE6B40"/>
    <w:rsid w:val="00AE6FAE"/>
    <w:rsid w:val="00AE75A7"/>
    <w:rsid w:val="00AE76B9"/>
    <w:rsid w:val="00AE7B14"/>
    <w:rsid w:val="00AE7C63"/>
    <w:rsid w:val="00AE7CD9"/>
    <w:rsid w:val="00AE7FF5"/>
    <w:rsid w:val="00AF0428"/>
    <w:rsid w:val="00AF09C3"/>
    <w:rsid w:val="00AF1ACA"/>
    <w:rsid w:val="00AF2290"/>
    <w:rsid w:val="00AF2345"/>
    <w:rsid w:val="00AF2508"/>
    <w:rsid w:val="00AF2A97"/>
    <w:rsid w:val="00AF2F8A"/>
    <w:rsid w:val="00AF3159"/>
    <w:rsid w:val="00AF3C76"/>
    <w:rsid w:val="00AF4B80"/>
    <w:rsid w:val="00AF5278"/>
    <w:rsid w:val="00AF56FF"/>
    <w:rsid w:val="00AF5849"/>
    <w:rsid w:val="00AF5F47"/>
    <w:rsid w:val="00AF5FAF"/>
    <w:rsid w:val="00AF62A6"/>
    <w:rsid w:val="00AF62B6"/>
    <w:rsid w:val="00AF6731"/>
    <w:rsid w:val="00AF67A5"/>
    <w:rsid w:val="00AF6E57"/>
    <w:rsid w:val="00AF7C61"/>
    <w:rsid w:val="00B0008E"/>
    <w:rsid w:val="00B0019C"/>
    <w:rsid w:val="00B0065A"/>
    <w:rsid w:val="00B009BF"/>
    <w:rsid w:val="00B009ED"/>
    <w:rsid w:val="00B00C90"/>
    <w:rsid w:val="00B01C32"/>
    <w:rsid w:val="00B0209D"/>
    <w:rsid w:val="00B02D71"/>
    <w:rsid w:val="00B02FA7"/>
    <w:rsid w:val="00B0339E"/>
    <w:rsid w:val="00B03ED9"/>
    <w:rsid w:val="00B04E24"/>
    <w:rsid w:val="00B052B9"/>
    <w:rsid w:val="00B05943"/>
    <w:rsid w:val="00B06A08"/>
    <w:rsid w:val="00B06ADE"/>
    <w:rsid w:val="00B07114"/>
    <w:rsid w:val="00B076F2"/>
    <w:rsid w:val="00B07A80"/>
    <w:rsid w:val="00B105A6"/>
    <w:rsid w:val="00B105C6"/>
    <w:rsid w:val="00B107EB"/>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52AB"/>
    <w:rsid w:val="00B154FD"/>
    <w:rsid w:val="00B1585A"/>
    <w:rsid w:val="00B159AB"/>
    <w:rsid w:val="00B15AB0"/>
    <w:rsid w:val="00B16495"/>
    <w:rsid w:val="00B16A6E"/>
    <w:rsid w:val="00B1756E"/>
    <w:rsid w:val="00B1772F"/>
    <w:rsid w:val="00B17F1E"/>
    <w:rsid w:val="00B20F6B"/>
    <w:rsid w:val="00B2100D"/>
    <w:rsid w:val="00B21720"/>
    <w:rsid w:val="00B2198E"/>
    <w:rsid w:val="00B22A5D"/>
    <w:rsid w:val="00B239F7"/>
    <w:rsid w:val="00B24129"/>
    <w:rsid w:val="00B24376"/>
    <w:rsid w:val="00B24901"/>
    <w:rsid w:val="00B24CC6"/>
    <w:rsid w:val="00B24D22"/>
    <w:rsid w:val="00B24F76"/>
    <w:rsid w:val="00B24FA4"/>
    <w:rsid w:val="00B26093"/>
    <w:rsid w:val="00B265D4"/>
    <w:rsid w:val="00B26A83"/>
    <w:rsid w:val="00B2730E"/>
    <w:rsid w:val="00B27633"/>
    <w:rsid w:val="00B2774C"/>
    <w:rsid w:val="00B277B7"/>
    <w:rsid w:val="00B30A29"/>
    <w:rsid w:val="00B31302"/>
    <w:rsid w:val="00B31CC5"/>
    <w:rsid w:val="00B31D4B"/>
    <w:rsid w:val="00B31F8C"/>
    <w:rsid w:val="00B322F5"/>
    <w:rsid w:val="00B33026"/>
    <w:rsid w:val="00B33E2D"/>
    <w:rsid w:val="00B3409D"/>
    <w:rsid w:val="00B35210"/>
    <w:rsid w:val="00B356A3"/>
    <w:rsid w:val="00B3591C"/>
    <w:rsid w:val="00B35AD6"/>
    <w:rsid w:val="00B35E66"/>
    <w:rsid w:val="00B3677B"/>
    <w:rsid w:val="00B369F2"/>
    <w:rsid w:val="00B37634"/>
    <w:rsid w:val="00B37725"/>
    <w:rsid w:val="00B37B01"/>
    <w:rsid w:val="00B40432"/>
    <w:rsid w:val="00B41441"/>
    <w:rsid w:val="00B41598"/>
    <w:rsid w:val="00B41744"/>
    <w:rsid w:val="00B4181B"/>
    <w:rsid w:val="00B42597"/>
    <w:rsid w:val="00B42686"/>
    <w:rsid w:val="00B43741"/>
    <w:rsid w:val="00B4396B"/>
    <w:rsid w:val="00B43CFA"/>
    <w:rsid w:val="00B44659"/>
    <w:rsid w:val="00B45003"/>
    <w:rsid w:val="00B452F7"/>
    <w:rsid w:val="00B452FE"/>
    <w:rsid w:val="00B46497"/>
    <w:rsid w:val="00B4658E"/>
    <w:rsid w:val="00B46E1D"/>
    <w:rsid w:val="00B471C4"/>
    <w:rsid w:val="00B47344"/>
    <w:rsid w:val="00B47745"/>
    <w:rsid w:val="00B502D2"/>
    <w:rsid w:val="00B5046D"/>
    <w:rsid w:val="00B50974"/>
    <w:rsid w:val="00B50C4C"/>
    <w:rsid w:val="00B50CE3"/>
    <w:rsid w:val="00B51B8B"/>
    <w:rsid w:val="00B51F57"/>
    <w:rsid w:val="00B525BE"/>
    <w:rsid w:val="00B52618"/>
    <w:rsid w:val="00B52A83"/>
    <w:rsid w:val="00B5360D"/>
    <w:rsid w:val="00B53B17"/>
    <w:rsid w:val="00B54FF9"/>
    <w:rsid w:val="00B550D7"/>
    <w:rsid w:val="00B554AD"/>
    <w:rsid w:val="00B55567"/>
    <w:rsid w:val="00B55862"/>
    <w:rsid w:val="00B55CE0"/>
    <w:rsid w:val="00B55D89"/>
    <w:rsid w:val="00B55E5A"/>
    <w:rsid w:val="00B56BE6"/>
    <w:rsid w:val="00B57463"/>
    <w:rsid w:val="00B6015B"/>
    <w:rsid w:val="00B60604"/>
    <w:rsid w:val="00B60A55"/>
    <w:rsid w:val="00B60CF6"/>
    <w:rsid w:val="00B60D10"/>
    <w:rsid w:val="00B611C2"/>
    <w:rsid w:val="00B61537"/>
    <w:rsid w:val="00B6153D"/>
    <w:rsid w:val="00B624DA"/>
    <w:rsid w:val="00B6266B"/>
    <w:rsid w:val="00B62F23"/>
    <w:rsid w:val="00B634E7"/>
    <w:rsid w:val="00B635C1"/>
    <w:rsid w:val="00B636FA"/>
    <w:rsid w:val="00B6382F"/>
    <w:rsid w:val="00B6388F"/>
    <w:rsid w:val="00B640E5"/>
    <w:rsid w:val="00B64184"/>
    <w:rsid w:val="00B641A9"/>
    <w:rsid w:val="00B64E1D"/>
    <w:rsid w:val="00B65090"/>
    <w:rsid w:val="00B653A9"/>
    <w:rsid w:val="00B6590C"/>
    <w:rsid w:val="00B65C82"/>
    <w:rsid w:val="00B66447"/>
    <w:rsid w:val="00B66B6B"/>
    <w:rsid w:val="00B66D31"/>
    <w:rsid w:val="00B678CD"/>
    <w:rsid w:val="00B67E3C"/>
    <w:rsid w:val="00B67EEB"/>
    <w:rsid w:val="00B70061"/>
    <w:rsid w:val="00B70EF4"/>
    <w:rsid w:val="00B7148F"/>
    <w:rsid w:val="00B715AD"/>
    <w:rsid w:val="00B72ECB"/>
    <w:rsid w:val="00B73AF2"/>
    <w:rsid w:val="00B73BC4"/>
    <w:rsid w:val="00B73C6A"/>
    <w:rsid w:val="00B73F9A"/>
    <w:rsid w:val="00B74E84"/>
    <w:rsid w:val="00B75088"/>
    <w:rsid w:val="00B751F1"/>
    <w:rsid w:val="00B75285"/>
    <w:rsid w:val="00B75D85"/>
    <w:rsid w:val="00B7611A"/>
    <w:rsid w:val="00B763C2"/>
    <w:rsid w:val="00B764D0"/>
    <w:rsid w:val="00B769AA"/>
    <w:rsid w:val="00B776CB"/>
    <w:rsid w:val="00B77A30"/>
    <w:rsid w:val="00B77AD9"/>
    <w:rsid w:val="00B801B9"/>
    <w:rsid w:val="00B80239"/>
    <w:rsid w:val="00B80305"/>
    <w:rsid w:val="00B8054D"/>
    <w:rsid w:val="00B80CEC"/>
    <w:rsid w:val="00B81DCB"/>
    <w:rsid w:val="00B81E3E"/>
    <w:rsid w:val="00B821A8"/>
    <w:rsid w:val="00B82B74"/>
    <w:rsid w:val="00B8302B"/>
    <w:rsid w:val="00B837E8"/>
    <w:rsid w:val="00B83D83"/>
    <w:rsid w:val="00B83FC6"/>
    <w:rsid w:val="00B8412B"/>
    <w:rsid w:val="00B84623"/>
    <w:rsid w:val="00B858F7"/>
    <w:rsid w:val="00B875F2"/>
    <w:rsid w:val="00B87835"/>
    <w:rsid w:val="00B87E48"/>
    <w:rsid w:val="00B87F75"/>
    <w:rsid w:val="00B9026C"/>
    <w:rsid w:val="00B9032F"/>
    <w:rsid w:val="00B91052"/>
    <w:rsid w:val="00B911CA"/>
    <w:rsid w:val="00B91283"/>
    <w:rsid w:val="00B91414"/>
    <w:rsid w:val="00B91820"/>
    <w:rsid w:val="00B91833"/>
    <w:rsid w:val="00B92A4F"/>
    <w:rsid w:val="00B92DA0"/>
    <w:rsid w:val="00B92F4A"/>
    <w:rsid w:val="00B9345B"/>
    <w:rsid w:val="00B93F68"/>
    <w:rsid w:val="00B9405E"/>
    <w:rsid w:val="00B94808"/>
    <w:rsid w:val="00B94A5A"/>
    <w:rsid w:val="00B956E5"/>
    <w:rsid w:val="00B95AB8"/>
    <w:rsid w:val="00B95E1E"/>
    <w:rsid w:val="00B95E40"/>
    <w:rsid w:val="00B9622A"/>
    <w:rsid w:val="00B96BB0"/>
    <w:rsid w:val="00B977E4"/>
    <w:rsid w:val="00BA0559"/>
    <w:rsid w:val="00BA0BF5"/>
    <w:rsid w:val="00BA1133"/>
    <w:rsid w:val="00BA2150"/>
    <w:rsid w:val="00BA2540"/>
    <w:rsid w:val="00BA2BEF"/>
    <w:rsid w:val="00BA30B5"/>
    <w:rsid w:val="00BA3470"/>
    <w:rsid w:val="00BA3DAB"/>
    <w:rsid w:val="00BA3F99"/>
    <w:rsid w:val="00BA4A0C"/>
    <w:rsid w:val="00BA4ECA"/>
    <w:rsid w:val="00BA502E"/>
    <w:rsid w:val="00BA5D72"/>
    <w:rsid w:val="00BA7380"/>
    <w:rsid w:val="00BA7923"/>
    <w:rsid w:val="00BB0927"/>
    <w:rsid w:val="00BB0F55"/>
    <w:rsid w:val="00BB1268"/>
    <w:rsid w:val="00BB1BA0"/>
    <w:rsid w:val="00BB215B"/>
    <w:rsid w:val="00BB281E"/>
    <w:rsid w:val="00BB2B7E"/>
    <w:rsid w:val="00BB2BF8"/>
    <w:rsid w:val="00BB3280"/>
    <w:rsid w:val="00BB40CD"/>
    <w:rsid w:val="00BB4D74"/>
    <w:rsid w:val="00BB51BA"/>
    <w:rsid w:val="00BB5647"/>
    <w:rsid w:val="00BB5966"/>
    <w:rsid w:val="00BB5FC8"/>
    <w:rsid w:val="00BB63A8"/>
    <w:rsid w:val="00BB650C"/>
    <w:rsid w:val="00BB665F"/>
    <w:rsid w:val="00BC0103"/>
    <w:rsid w:val="00BC02D1"/>
    <w:rsid w:val="00BC04BA"/>
    <w:rsid w:val="00BC09BF"/>
    <w:rsid w:val="00BC1076"/>
    <w:rsid w:val="00BC11A3"/>
    <w:rsid w:val="00BC1252"/>
    <w:rsid w:val="00BC176F"/>
    <w:rsid w:val="00BC2186"/>
    <w:rsid w:val="00BC23E9"/>
    <w:rsid w:val="00BC2CD3"/>
    <w:rsid w:val="00BC2D37"/>
    <w:rsid w:val="00BC335D"/>
    <w:rsid w:val="00BC339D"/>
    <w:rsid w:val="00BC4141"/>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170A"/>
    <w:rsid w:val="00BD1743"/>
    <w:rsid w:val="00BD1E38"/>
    <w:rsid w:val="00BD24A6"/>
    <w:rsid w:val="00BD2EB1"/>
    <w:rsid w:val="00BD35FE"/>
    <w:rsid w:val="00BD3E8C"/>
    <w:rsid w:val="00BD4251"/>
    <w:rsid w:val="00BD4F44"/>
    <w:rsid w:val="00BD4F90"/>
    <w:rsid w:val="00BD508D"/>
    <w:rsid w:val="00BD57D7"/>
    <w:rsid w:val="00BD5C48"/>
    <w:rsid w:val="00BD5EDA"/>
    <w:rsid w:val="00BD64F6"/>
    <w:rsid w:val="00BD696E"/>
    <w:rsid w:val="00BD7095"/>
    <w:rsid w:val="00BD73D3"/>
    <w:rsid w:val="00BD7D6D"/>
    <w:rsid w:val="00BD7DBD"/>
    <w:rsid w:val="00BD7FFC"/>
    <w:rsid w:val="00BE00AF"/>
    <w:rsid w:val="00BE1232"/>
    <w:rsid w:val="00BE2037"/>
    <w:rsid w:val="00BE2AE3"/>
    <w:rsid w:val="00BE2C13"/>
    <w:rsid w:val="00BE2D4C"/>
    <w:rsid w:val="00BE3213"/>
    <w:rsid w:val="00BE384C"/>
    <w:rsid w:val="00BE3F34"/>
    <w:rsid w:val="00BE48CA"/>
    <w:rsid w:val="00BE4933"/>
    <w:rsid w:val="00BE50E7"/>
    <w:rsid w:val="00BE5F87"/>
    <w:rsid w:val="00BE617A"/>
    <w:rsid w:val="00BE66DA"/>
    <w:rsid w:val="00BE6835"/>
    <w:rsid w:val="00BE7242"/>
    <w:rsid w:val="00BE727D"/>
    <w:rsid w:val="00BE74D1"/>
    <w:rsid w:val="00BE7853"/>
    <w:rsid w:val="00BE7AA5"/>
    <w:rsid w:val="00BF046F"/>
    <w:rsid w:val="00BF0833"/>
    <w:rsid w:val="00BF127E"/>
    <w:rsid w:val="00BF152A"/>
    <w:rsid w:val="00BF1AF3"/>
    <w:rsid w:val="00BF2354"/>
    <w:rsid w:val="00BF274A"/>
    <w:rsid w:val="00BF35FF"/>
    <w:rsid w:val="00BF42F7"/>
    <w:rsid w:val="00BF4B15"/>
    <w:rsid w:val="00BF4BA6"/>
    <w:rsid w:val="00BF4BF3"/>
    <w:rsid w:val="00BF4C0A"/>
    <w:rsid w:val="00BF528F"/>
    <w:rsid w:val="00BF5635"/>
    <w:rsid w:val="00BF5D70"/>
    <w:rsid w:val="00BF63D6"/>
    <w:rsid w:val="00BF6631"/>
    <w:rsid w:val="00BF6942"/>
    <w:rsid w:val="00BF739E"/>
    <w:rsid w:val="00BF74E2"/>
    <w:rsid w:val="00C00ECB"/>
    <w:rsid w:val="00C0105B"/>
    <w:rsid w:val="00C01480"/>
    <w:rsid w:val="00C014BE"/>
    <w:rsid w:val="00C01D87"/>
    <w:rsid w:val="00C02261"/>
    <w:rsid w:val="00C0257E"/>
    <w:rsid w:val="00C0339B"/>
    <w:rsid w:val="00C034B1"/>
    <w:rsid w:val="00C03885"/>
    <w:rsid w:val="00C03DBD"/>
    <w:rsid w:val="00C03FB9"/>
    <w:rsid w:val="00C04503"/>
    <w:rsid w:val="00C057DD"/>
    <w:rsid w:val="00C05D47"/>
    <w:rsid w:val="00C06AD9"/>
    <w:rsid w:val="00C07736"/>
    <w:rsid w:val="00C07D16"/>
    <w:rsid w:val="00C10139"/>
    <w:rsid w:val="00C106DE"/>
    <w:rsid w:val="00C10DAE"/>
    <w:rsid w:val="00C11236"/>
    <w:rsid w:val="00C11F7B"/>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A1"/>
    <w:rsid w:val="00C17AD7"/>
    <w:rsid w:val="00C17AE3"/>
    <w:rsid w:val="00C20E88"/>
    <w:rsid w:val="00C20EDD"/>
    <w:rsid w:val="00C21042"/>
    <w:rsid w:val="00C21777"/>
    <w:rsid w:val="00C21857"/>
    <w:rsid w:val="00C21D40"/>
    <w:rsid w:val="00C21DA2"/>
    <w:rsid w:val="00C21F5F"/>
    <w:rsid w:val="00C2215B"/>
    <w:rsid w:val="00C22401"/>
    <w:rsid w:val="00C22EDF"/>
    <w:rsid w:val="00C23165"/>
    <w:rsid w:val="00C23B1C"/>
    <w:rsid w:val="00C23EC8"/>
    <w:rsid w:val="00C2409D"/>
    <w:rsid w:val="00C2423E"/>
    <w:rsid w:val="00C25168"/>
    <w:rsid w:val="00C255EA"/>
    <w:rsid w:val="00C260C9"/>
    <w:rsid w:val="00C26426"/>
    <w:rsid w:val="00C26AB7"/>
    <w:rsid w:val="00C279B8"/>
    <w:rsid w:val="00C300C6"/>
    <w:rsid w:val="00C30308"/>
    <w:rsid w:val="00C3032C"/>
    <w:rsid w:val="00C30741"/>
    <w:rsid w:val="00C3083B"/>
    <w:rsid w:val="00C30B7A"/>
    <w:rsid w:val="00C30C9B"/>
    <w:rsid w:val="00C31857"/>
    <w:rsid w:val="00C31B4E"/>
    <w:rsid w:val="00C3227F"/>
    <w:rsid w:val="00C324AC"/>
    <w:rsid w:val="00C32535"/>
    <w:rsid w:val="00C328FA"/>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7196"/>
    <w:rsid w:val="00C373A6"/>
    <w:rsid w:val="00C3745F"/>
    <w:rsid w:val="00C374AB"/>
    <w:rsid w:val="00C3792A"/>
    <w:rsid w:val="00C4020B"/>
    <w:rsid w:val="00C42569"/>
    <w:rsid w:val="00C42B29"/>
    <w:rsid w:val="00C431EE"/>
    <w:rsid w:val="00C43238"/>
    <w:rsid w:val="00C4380D"/>
    <w:rsid w:val="00C439CB"/>
    <w:rsid w:val="00C43E30"/>
    <w:rsid w:val="00C454C6"/>
    <w:rsid w:val="00C45533"/>
    <w:rsid w:val="00C45657"/>
    <w:rsid w:val="00C45B8C"/>
    <w:rsid w:val="00C45BB0"/>
    <w:rsid w:val="00C46996"/>
    <w:rsid w:val="00C472E0"/>
    <w:rsid w:val="00C472FB"/>
    <w:rsid w:val="00C47D71"/>
    <w:rsid w:val="00C50266"/>
    <w:rsid w:val="00C504F4"/>
    <w:rsid w:val="00C50931"/>
    <w:rsid w:val="00C5100D"/>
    <w:rsid w:val="00C51F82"/>
    <w:rsid w:val="00C52058"/>
    <w:rsid w:val="00C5254C"/>
    <w:rsid w:val="00C525BB"/>
    <w:rsid w:val="00C53729"/>
    <w:rsid w:val="00C53F70"/>
    <w:rsid w:val="00C541EF"/>
    <w:rsid w:val="00C5480E"/>
    <w:rsid w:val="00C54984"/>
    <w:rsid w:val="00C54E73"/>
    <w:rsid w:val="00C55245"/>
    <w:rsid w:val="00C55503"/>
    <w:rsid w:val="00C556D3"/>
    <w:rsid w:val="00C55700"/>
    <w:rsid w:val="00C55763"/>
    <w:rsid w:val="00C55863"/>
    <w:rsid w:val="00C5590F"/>
    <w:rsid w:val="00C55D4D"/>
    <w:rsid w:val="00C560AC"/>
    <w:rsid w:val="00C5617E"/>
    <w:rsid w:val="00C561A0"/>
    <w:rsid w:val="00C5675E"/>
    <w:rsid w:val="00C57387"/>
    <w:rsid w:val="00C5753B"/>
    <w:rsid w:val="00C57ACE"/>
    <w:rsid w:val="00C57C11"/>
    <w:rsid w:val="00C57CFF"/>
    <w:rsid w:val="00C57DFE"/>
    <w:rsid w:val="00C60605"/>
    <w:rsid w:val="00C6096E"/>
    <w:rsid w:val="00C615D2"/>
    <w:rsid w:val="00C61D97"/>
    <w:rsid w:val="00C62037"/>
    <w:rsid w:val="00C6205D"/>
    <w:rsid w:val="00C62583"/>
    <w:rsid w:val="00C62594"/>
    <w:rsid w:val="00C6298A"/>
    <w:rsid w:val="00C62E62"/>
    <w:rsid w:val="00C63000"/>
    <w:rsid w:val="00C63AF8"/>
    <w:rsid w:val="00C63B3A"/>
    <w:rsid w:val="00C63B44"/>
    <w:rsid w:val="00C63F89"/>
    <w:rsid w:val="00C64054"/>
    <w:rsid w:val="00C6446A"/>
    <w:rsid w:val="00C64540"/>
    <w:rsid w:val="00C64985"/>
    <w:rsid w:val="00C6514E"/>
    <w:rsid w:val="00C65DD5"/>
    <w:rsid w:val="00C66955"/>
    <w:rsid w:val="00C66B50"/>
    <w:rsid w:val="00C67215"/>
    <w:rsid w:val="00C67313"/>
    <w:rsid w:val="00C677B4"/>
    <w:rsid w:val="00C70940"/>
    <w:rsid w:val="00C70BBD"/>
    <w:rsid w:val="00C71014"/>
    <w:rsid w:val="00C717EC"/>
    <w:rsid w:val="00C7181F"/>
    <w:rsid w:val="00C7283E"/>
    <w:rsid w:val="00C73AF5"/>
    <w:rsid w:val="00C73D87"/>
    <w:rsid w:val="00C73DBF"/>
    <w:rsid w:val="00C741B9"/>
    <w:rsid w:val="00C747B0"/>
    <w:rsid w:val="00C74DA7"/>
    <w:rsid w:val="00C75398"/>
    <w:rsid w:val="00C75A0E"/>
    <w:rsid w:val="00C75D07"/>
    <w:rsid w:val="00C7610D"/>
    <w:rsid w:val="00C765A6"/>
    <w:rsid w:val="00C76811"/>
    <w:rsid w:val="00C76A8D"/>
    <w:rsid w:val="00C76DC3"/>
    <w:rsid w:val="00C772D4"/>
    <w:rsid w:val="00C80029"/>
    <w:rsid w:val="00C80AFC"/>
    <w:rsid w:val="00C80C00"/>
    <w:rsid w:val="00C80E4F"/>
    <w:rsid w:val="00C80EF9"/>
    <w:rsid w:val="00C81695"/>
    <w:rsid w:val="00C8250E"/>
    <w:rsid w:val="00C826C0"/>
    <w:rsid w:val="00C83515"/>
    <w:rsid w:val="00C83788"/>
    <w:rsid w:val="00C83E24"/>
    <w:rsid w:val="00C847E9"/>
    <w:rsid w:val="00C84CD9"/>
    <w:rsid w:val="00C84F25"/>
    <w:rsid w:val="00C8532D"/>
    <w:rsid w:val="00C85522"/>
    <w:rsid w:val="00C86126"/>
    <w:rsid w:val="00C864FE"/>
    <w:rsid w:val="00C86966"/>
    <w:rsid w:val="00C86AF9"/>
    <w:rsid w:val="00C874D5"/>
    <w:rsid w:val="00C875FB"/>
    <w:rsid w:val="00C876E2"/>
    <w:rsid w:val="00C87C23"/>
    <w:rsid w:val="00C9053D"/>
    <w:rsid w:val="00C90897"/>
    <w:rsid w:val="00C90B67"/>
    <w:rsid w:val="00C90BB3"/>
    <w:rsid w:val="00C910FD"/>
    <w:rsid w:val="00C9147E"/>
    <w:rsid w:val="00C917C1"/>
    <w:rsid w:val="00C9190C"/>
    <w:rsid w:val="00C91FEB"/>
    <w:rsid w:val="00C92579"/>
    <w:rsid w:val="00C9353A"/>
    <w:rsid w:val="00C93EB0"/>
    <w:rsid w:val="00C941F7"/>
    <w:rsid w:val="00C94387"/>
    <w:rsid w:val="00C94430"/>
    <w:rsid w:val="00C94816"/>
    <w:rsid w:val="00C9496C"/>
    <w:rsid w:val="00C94AC7"/>
    <w:rsid w:val="00C9513F"/>
    <w:rsid w:val="00C95B5E"/>
    <w:rsid w:val="00C95DC0"/>
    <w:rsid w:val="00C971C7"/>
    <w:rsid w:val="00C97552"/>
    <w:rsid w:val="00C9789B"/>
    <w:rsid w:val="00CA012D"/>
    <w:rsid w:val="00CA02AB"/>
    <w:rsid w:val="00CA08C5"/>
    <w:rsid w:val="00CA0A57"/>
    <w:rsid w:val="00CA0E06"/>
    <w:rsid w:val="00CA174D"/>
    <w:rsid w:val="00CA2769"/>
    <w:rsid w:val="00CA2B05"/>
    <w:rsid w:val="00CA2CA9"/>
    <w:rsid w:val="00CA3920"/>
    <w:rsid w:val="00CA3E2E"/>
    <w:rsid w:val="00CA3E5E"/>
    <w:rsid w:val="00CA414C"/>
    <w:rsid w:val="00CA4B98"/>
    <w:rsid w:val="00CA58E4"/>
    <w:rsid w:val="00CA5EF2"/>
    <w:rsid w:val="00CA79D3"/>
    <w:rsid w:val="00CB1153"/>
    <w:rsid w:val="00CB12F6"/>
    <w:rsid w:val="00CB16E6"/>
    <w:rsid w:val="00CB1E37"/>
    <w:rsid w:val="00CB21EE"/>
    <w:rsid w:val="00CB2B1B"/>
    <w:rsid w:val="00CB2F45"/>
    <w:rsid w:val="00CB3241"/>
    <w:rsid w:val="00CB34D4"/>
    <w:rsid w:val="00CB3512"/>
    <w:rsid w:val="00CB49EC"/>
    <w:rsid w:val="00CB522E"/>
    <w:rsid w:val="00CB5524"/>
    <w:rsid w:val="00CB5911"/>
    <w:rsid w:val="00CB647D"/>
    <w:rsid w:val="00CB6A6E"/>
    <w:rsid w:val="00CB737D"/>
    <w:rsid w:val="00CB753A"/>
    <w:rsid w:val="00CB769D"/>
    <w:rsid w:val="00CB7A17"/>
    <w:rsid w:val="00CC1684"/>
    <w:rsid w:val="00CC17CF"/>
    <w:rsid w:val="00CC1B3B"/>
    <w:rsid w:val="00CC1E5A"/>
    <w:rsid w:val="00CC2231"/>
    <w:rsid w:val="00CC2D1E"/>
    <w:rsid w:val="00CC2E0F"/>
    <w:rsid w:val="00CC35B4"/>
    <w:rsid w:val="00CC362C"/>
    <w:rsid w:val="00CC3B3B"/>
    <w:rsid w:val="00CC3F5C"/>
    <w:rsid w:val="00CC4D62"/>
    <w:rsid w:val="00CC500E"/>
    <w:rsid w:val="00CC510F"/>
    <w:rsid w:val="00CC5C3C"/>
    <w:rsid w:val="00CC5D3A"/>
    <w:rsid w:val="00CC67D1"/>
    <w:rsid w:val="00CC758D"/>
    <w:rsid w:val="00CC7F3A"/>
    <w:rsid w:val="00CD0932"/>
    <w:rsid w:val="00CD0BB9"/>
    <w:rsid w:val="00CD1550"/>
    <w:rsid w:val="00CD180A"/>
    <w:rsid w:val="00CD1FBB"/>
    <w:rsid w:val="00CD2052"/>
    <w:rsid w:val="00CD239E"/>
    <w:rsid w:val="00CD26F9"/>
    <w:rsid w:val="00CD27DE"/>
    <w:rsid w:val="00CD2AC8"/>
    <w:rsid w:val="00CD33D5"/>
    <w:rsid w:val="00CD368A"/>
    <w:rsid w:val="00CD382B"/>
    <w:rsid w:val="00CD3E32"/>
    <w:rsid w:val="00CD430D"/>
    <w:rsid w:val="00CD43A1"/>
    <w:rsid w:val="00CD46D2"/>
    <w:rsid w:val="00CD4A52"/>
    <w:rsid w:val="00CD4BD6"/>
    <w:rsid w:val="00CD4D9C"/>
    <w:rsid w:val="00CD6069"/>
    <w:rsid w:val="00CD60AF"/>
    <w:rsid w:val="00CD6DB4"/>
    <w:rsid w:val="00CD6F7F"/>
    <w:rsid w:val="00CD783F"/>
    <w:rsid w:val="00CD787C"/>
    <w:rsid w:val="00CD7980"/>
    <w:rsid w:val="00CD7BA5"/>
    <w:rsid w:val="00CE03B6"/>
    <w:rsid w:val="00CE0604"/>
    <w:rsid w:val="00CE08CE"/>
    <w:rsid w:val="00CE1355"/>
    <w:rsid w:val="00CE14C9"/>
    <w:rsid w:val="00CE160C"/>
    <w:rsid w:val="00CE18B7"/>
    <w:rsid w:val="00CE1A92"/>
    <w:rsid w:val="00CE22D5"/>
    <w:rsid w:val="00CE276D"/>
    <w:rsid w:val="00CE2EB4"/>
    <w:rsid w:val="00CE320F"/>
    <w:rsid w:val="00CE3763"/>
    <w:rsid w:val="00CE3B0A"/>
    <w:rsid w:val="00CE3B31"/>
    <w:rsid w:val="00CE4D75"/>
    <w:rsid w:val="00CE5406"/>
    <w:rsid w:val="00CE5786"/>
    <w:rsid w:val="00CE5C72"/>
    <w:rsid w:val="00CE6C21"/>
    <w:rsid w:val="00CE7241"/>
    <w:rsid w:val="00CE7273"/>
    <w:rsid w:val="00CE7AA8"/>
    <w:rsid w:val="00CE7C5D"/>
    <w:rsid w:val="00CF1D81"/>
    <w:rsid w:val="00CF21EB"/>
    <w:rsid w:val="00CF2351"/>
    <w:rsid w:val="00CF275C"/>
    <w:rsid w:val="00CF344B"/>
    <w:rsid w:val="00CF5200"/>
    <w:rsid w:val="00CF536B"/>
    <w:rsid w:val="00CF5764"/>
    <w:rsid w:val="00CF6010"/>
    <w:rsid w:val="00CF667C"/>
    <w:rsid w:val="00CF694B"/>
    <w:rsid w:val="00CF7382"/>
    <w:rsid w:val="00D009BE"/>
    <w:rsid w:val="00D00C5D"/>
    <w:rsid w:val="00D0116E"/>
    <w:rsid w:val="00D01AAC"/>
    <w:rsid w:val="00D023E8"/>
    <w:rsid w:val="00D02C45"/>
    <w:rsid w:val="00D03441"/>
    <w:rsid w:val="00D03833"/>
    <w:rsid w:val="00D039D7"/>
    <w:rsid w:val="00D03A9C"/>
    <w:rsid w:val="00D03BFF"/>
    <w:rsid w:val="00D03D39"/>
    <w:rsid w:val="00D04918"/>
    <w:rsid w:val="00D0500D"/>
    <w:rsid w:val="00D050FB"/>
    <w:rsid w:val="00D06407"/>
    <w:rsid w:val="00D06EB1"/>
    <w:rsid w:val="00D06F54"/>
    <w:rsid w:val="00D0730C"/>
    <w:rsid w:val="00D07459"/>
    <w:rsid w:val="00D0751A"/>
    <w:rsid w:val="00D075E3"/>
    <w:rsid w:val="00D07B9E"/>
    <w:rsid w:val="00D10616"/>
    <w:rsid w:val="00D10779"/>
    <w:rsid w:val="00D10AD3"/>
    <w:rsid w:val="00D11746"/>
    <w:rsid w:val="00D11925"/>
    <w:rsid w:val="00D119F4"/>
    <w:rsid w:val="00D12472"/>
    <w:rsid w:val="00D125FA"/>
    <w:rsid w:val="00D136D8"/>
    <w:rsid w:val="00D13751"/>
    <w:rsid w:val="00D137AD"/>
    <w:rsid w:val="00D13A97"/>
    <w:rsid w:val="00D14DBB"/>
    <w:rsid w:val="00D14FFB"/>
    <w:rsid w:val="00D15425"/>
    <w:rsid w:val="00D158DB"/>
    <w:rsid w:val="00D15C0F"/>
    <w:rsid w:val="00D160BD"/>
    <w:rsid w:val="00D1612A"/>
    <w:rsid w:val="00D1797E"/>
    <w:rsid w:val="00D17CF2"/>
    <w:rsid w:val="00D17D29"/>
    <w:rsid w:val="00D17D4A"/>
    <w:rsid w:val="00D17FF4"/>
    <w:rsid w:val="00D202D6"/>
    <w:rsid w:val="00D207E9"/>
    <w:rsid w:val="00D20DDB"/>
    <w:rsid w:val="00D20EBA"/>
    <w:rsid w:val="00D2140E"/>
    <w:rsid w:val="00D21B4B"/>
    <w:rsid w:val="00D21BD8"/>
    <w:rsid w:val="00D21C77"/>
    <w:rsid w:val="00D22FB3"/>
    <w:rsid w:val="00D23CBD"/>
    <w:rsid w:val="00D23CE5"/>
    <w:rsid w:val="00D242E1"/>
    <w:rsid w:val="00D24495"/>
    <w:rsid w:val="00D245A3"/>
    <w:rsid w:val="00D248D9"/>
    <w:rsid w:val="00D2570F"/>
    <w:rsid w:val="00D257ED"/>
    <w:rsid w:val="00D258D8"/>
    <w:rsid w:val="00D25A67"/>
    <w:rsid w:val="00D261AC"/>
    <w:rsid w:val="00D26492"/>
    <w:rsid w:val="00D26CE6"/>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AFE"/>
    <w:rsid w:val="00D3407A"/>
    <w:rsid w:val="00D35261"/>
    <w:rsid w:val="00D353D4"/>
    <w:rsid w:val="00D35635"/>
    <w:rsid w:val="00D35E31"/>
    <w:rsid w:val="00D36F9F"/>
    <w:rsid w:val="00D3707E"/>
    <w:rsid w:val="00D371B6"/>
    <w:rsid w:val="00D3729F"/>
    <w:rsid w:val="00D372DA"/>
    <w:rsid w:val="00D3766E"/>
    <w:rsid w:val="00D3775A"/>
    <w:rsid w:val="00D37BA2"/>
    <w:rsid w:val="00D37C2D"/>
    <w:rsid w:val="00D4020D"/>
    <w:rsid w:val="00D403EC"/>
    <w:rsid w:val="00D406DA"/>
    <w:rsid w:val="00D411F5"/>
    <w:rsid w:val="00D418EC"/>
    <w:rsid w:val="00D41A3D"/>
    <w:rsid w:val="00D41ABC"/>
    <w:rsid w:val="00D4242F"/>
    <w:rsid w:val="00D42B0A"/>
    <w:rsid w:val="00D43108"/>
    <w:rsid w:val="00D446FC"/>
    <w:rsid w:val="00D44A2E"/>
    <w:rsid w:val="00D44E7D"/>
    <w:rsid w:val="00D450C8"/>
    <w:rsid w:val="00D452BC"/>
    <w:rsid w:val="00D45422"/>
    <w:rsid w:val="00D45447"/>
    <w:rsid w:val="00D45615"/>
    <w:rsid w:val="00D459DC"/>
    <w:rsid w:val="00D46600"/>
    <w:rsid w:val="00D467F7"/>
    <w:rsid w:val="00D46D37"/>
    <w:rsid w:val="00D46D4A"/>
    <w:rsid w:val="00D472C1"/>
    <w:rsid w:val="00D47323"/>
    <w:rsid w:val="00D476E2"/>
    <w:rsid w:val="00D477BA"/>
    <w:rsid w:val="00D477E4"/>
    <w:rsid w:val="00D47C12"/>
    <w:rsid w:val="00D505C4"/>
    <w:rsid w:val="00D5093D"/>
    <w:rsid w:val="00D50FC4"/>
    <w:rsid w:val="00D51040"/>
    <w:rsid w:val="00D51130"/>
    <w:rsid w:val="00D51D13"/>
    <w:rsid w:val="00D51F5A"/>
    <w:rsid w:val="00D52A7B"/>
    <w:rsid w:val="00D52AD5"/>
    <w:rsid w:val="00D53B60"/>
    <w:rsid w:val="00D53C6D"/>
    <w:rsid w:val="00D53FC8"/>
    <w:rsid w:val="00D54C04"/>
    <w:rsid w:val="00D54C29"/>
    <w:rsid w:val="00D54D1C"/>
    <w:rsid w:val="00D5562B"/>
    <w:rsid w:val="00D556A1"/>
    <w:rsid w:val="00D55918"/>
    <w:rsid w:val="00D55BC7"/>
    <w:rsid w:val="00D55C26"/>
    <w:rsid w:val="00D56659"/>
    <w:rsid w:val="00D57EF0"/>
    <w:rsid w:val="00D601A2"/>
    <w:rsid w:val="00D610CD"/>
    <w:rsid w:val="00D624BC"/>
    <w:rsid w:val="00D62517"/>
    <w:rsid w:val="00D63632"/>
    <w:rsid w:val="00D63D86"/>
    <w:rsid w:val="00D64596"/>
    <w:rsid w:val="00D64746"/>
    <w:rsid w:val="00D64AD8"/>
    <w:rsid w:val="00D664C6"/>
    <w:rsid w:val="00D664E6"/>
    <w:rsid w:val="00D6670D"/>
    <w:rsid w:val="00D6695B"/>
    <w:rsid w:val="00D66DFE"/>
    <w:rsid w:val="00D67D84"/>
    <w:rsid w:val="00D703B4"/>
    <w:rsid w:val="00D70C94"/>
    <w:rsid w:val="00D71F64"/>
    <w:rsid w:val="00D72484"/>
    <w:rsid w:val="00D72A18"/>
    <w:rsid w:val="00D737DD"/>
    <w:rsid w:val="00D737F8"/>
    <w:rsid w:val="00D73A8B"/>
    <w:rsid w:val="00D7421D"/>
    <w:rsid w:val="00D74ECF"/>
    <w:rsid w:val="00D75694"/>
    <w:rsid w:val="00D75E11"/>
    <w:rsid w:val="00D75F64"/>
    <w:rsid w:val="00D760A5"/>
    <w:rsid w:val="00D76542"/>
    <w:rsid w:val="00D76CC0"/>
    <w:rsid w:val="00D77849"/>
    <w:rsid w:val="00D77979"/>
    <w:rsid w:val="00D77ED6"/>
    <w:rsid w:val="00D80B9E"/>
    <w:rsid w:val="00D819F8"/>
    <w:rsid w:val="00D82039"/>
    <w:rsid w:val="00D8231B"/>
    <w:rsid w:val="00D8333B"/>
    <w:rsid w:val="00D8363B"/>
    <w:rsid w:val="00D83D14"/>
    <w:rsid w:val="00D8417B"/>
    <w:rsid w:val="00D84A7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25B9"/>
    <w:rsid w:val="00D92D69"/>
    <w:rsid w:val="00D9325D"/>
    <w:rsid w:val="00D937ED"/>
    <w:rsid w:val="00D93844"/>
    <w:rsid w:val="00D93B42"/>
    <w:rsid w:val="00D94507"/>
    <w:rsid w:val="00D947B5"/>
    <w:rsid w:val="00D948E3"/>
    <w:rsid w:val="00D94BF6"/>
    <w:rsid w:val="00D95487"/>
    <w:rsid w:val="00D9579D"/>
    <w:rsid w:val="00D96B62"/>
    <w:rsid w:val="00D96B9C"/>
    <w:rsid w:val="00D96DD6"/>
    <w:rsid w:val="00D9769D"/>
    <w:rsid w:val="00D97B40"/>
    <w:rsid w:val="00D97E46"/>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4D5"/>
    <w:rsid w:val="00DA4449"/>
    <w:rsid w:val="00DA4A30"/>
    <w:rsid w:val="00DA4C77"/>
    <w:rsid w:val="00DA4C9B"/>
    <w:rsid w:val="00DA5063"/>
    <w:rsid w:val="00DA5B7B"/>
    <w:rsid w:val="00DA5CD4"/>
    <w:rsid w:val="00DA6892"/>
    <w:rsid w:val="00DA6AF0"/>
    <w:rsid w:val="00DA73E8"/>
    <w:rsid w:val="00DA793F"/>
    <w:rsid w:val="00DA7DCB"/>
    <w:rsid w:val="00DB009B"/>
    <w:rsid w:val="00DB02BB"/>
    <w:rsid w:val="00DB0857"/>
    <w:rsid w:val="00DB1357"/>
    <w:rsid w:val="00DB1C28"/>
    <w:rsid w:val="00DB1F0E"/>
    <w:rsid w:val="00DB2354"/>
    <w:rsid w:val="00DB2D27"/>
    <w:rsid w:val="00DB32E2"/>
    <w:rsid w:val="00DB3617"/>
    <w:rsid w:val="00DB3A72"/>
    <w:rsid w:val="00DB4437"/>
    <w:rsid w:val="00DB461B"/>
    <w:rsid w:val="00DB4CAA"/>
    <w:rsid w:val="00DB5E47"/>
    <w:rsid w:val="00DB6614"/>
    <w:rsid w:val="00DB6B88"/>
    <w:rsid w:val="00DB7B4A"/>
    <w:rsid w:val="00DC04AC"/>
    <w:rsid w:val="00DC07E6"/>
    <w:rsid w:val="00DC1A16"/>
    <w:rsid w:val="00DC1B67"/>
    <w:rsid w:val="00DC1CE7"/>
    <w:rsid w:val="00DC27AF"/>
    <w:rsid w:val="00DC2E24"/>
    <w:rsid w:val="00DC32A7"/>
    <w:rsid w:val="00DC36E3"/>
    <w:rsid w:val="00DC4030"/>
    <w:rsid w:val="00DC516F"/>
    <w:rsid w:val="00DC57AC"/>
    <w:rsid w:val="00DC7458"/>
    <w:rsid w:val="00DC7601"/>
    <w:rsid w:val="00DC78A0"/>
    <w:rsid w:val="00DC7DC4"/>
    <w:rsid w:val="00DD0884"/>
    <w:rsid w:val="00DD18C9"/>
    <w:rsid w:val="00DD1B41"/>
    <w:rsid w:val="00DD202A"/>
    <w:rsid w:val="00DD21C3"/>
    <w:rsid w:val="00DD258E"/>
    <w:rsid w:val="00DD2DD0"/>
    <w:rsid w:val="00DD3926"/>
    <w:rsid w:val="00DD474C"/>
    <w:rsid w:val="00DD4756"/>
    <w:rsid w:val="00DD483E"/>
    <w:rsid w:val="00DD5815"/>
    <w:rsid w:val="00DD63A4"/>
    <w:rsid w:val="00DD6931"/>
    <w:rsid w:val="00DD6DC6"/>
    <w:rsid w:val="00DD7176"/>
    <w:rsid w:val="00DD752A"/>
    <w:rsid w:val="00DD7AB1"/>
    <w:rsid w:val="00DE02FA"/>
    <w:rsid w:val="00DE0398"/>
    <w:rsid w:val="00DE047B"/>
    <w:rsid w:val="00DE0A3C"/>
    <w:rsid w:val="00DE13A4"/>
    <w:rsid w:val="00DE1510"/>
    <w:rsid w:val="00DE1C0D"/>
    <w:rsid w:val="00DE22DD"/>
    <w:rsid w:val="00DE26E3"/>
    <w:rsid w:val="00DE2718"/>
    <w:rsid w:val="00DE2890"/>
    <w:rsid w:val="00DE4AE4"/>
    <w:rsid w:val="00DE4EA8"/>
    <w:rsid w:val="00DE55F0"/>
    <w:rsid w:val="00DE5617"/>
    <w:rsid w:val="00DE5657"/>
    <w:rsid w:val="00DE5D31"/>
    <w:rsid w:val="00DE658C"/>
    <w:rsid w:val="00DE67F1"/>
    <w:rsid w:val="00DE691E"/>
    <w:rsid w:val="00DE7620"/>
    <w:rsid w:val="00DE78BA"/>
    <w:rsid w:val="00DE7B99"/>
    <w:rsid w:val="00DE7C60"/>
    <w:rsid w:val="00DE7DDB"/>
    <w:rsid w:val="00DF0338"/>
    <w:rsid w:val="00DF0489"/>
    <w:rsid w:val="00DF0AFA"/>
    <w:rsid w:val="00DF0B7B"/>
    <w:rsid w:val="00DF0E25"/>
    <w:rsid w:val="00DF1C95"/>
    <w:rsid w:val="00DF1F15"/>
    <w:rsid w:val="00DF20D9"/>
    <w:rsid w:val="00DF35C9"/>
    <w:rsid w:val="00DF3E10"/>
    <w:rsid w:val="00DF48E1"/>
    <w:rsid w:val="00DF48F0"/>
    <w:rsid w:val="00DF4D1F"/>
    <w:rsid w:val="00DF4FDC"/>
    <w:rsid w:val="00DF5729"/>
    <w:rsid w:val="00DF5BD6"/>
    <w:rsid w:val="00DF5CC3"/>
    <w:rsid w:val="00DF6CA3"/>
    <w:rsid w:val="00DF72F4"/>
    <w:rsid w:val="00DF731C"/>
    <w:rsid w:val="00DF7569"/>
    <w:rsid w:val="00DF76DC"/>
    <w:rsid w:val="00DF7F64"/>
    <w:rsid w:val="00E00124"/>
    <w:rsid w:val="00E00401"/>
    <w:rsid w:val="00E00583"/>
    <w:rsid w:val="00E00E06"/>
    <w:rsid w:val="00E0115F"/>
    <w:rsid w:val="00E015C4"/>
    <w:rsid w:val="00E01645"/>
    <w:rsid w:val="00E01B8D"/>
    <w:rsid w:val="00E0312B"/>
    <w:rsid w:val="00E03538"/>
    <w:rsid w:val="00E042FE"/>
    <w:rsid w:val="00E04480"/>
    <w:rsid w:val="00E04958"/>
    <w:rsid w:val="00E04995"/>
    <w:rsid w:val="00E04B18"/>
    <w:rsid w:val="00E054CE"/>
    <w:rsid w:val="00E054E4"/>
    <w:rsid w:val="00E0622D"/>
    <w:rsid w:val="00E0635C"/>
    <w:rsid w:val="00E078FF"/>
    <w:rsid w:val="00E07FCF"/>
    <w:rsid w:val="00E10716"/>
    <w:rsid w:val="00E10D12"/>
    <w:rsid w:val="00E11944"/>
    <w:rsid w:val="00E11F71"/>
    <w:rsid w:val="00E1217B"/>
    <w:rsid w:val="00E12481"/>
    <w:rsid w:val="00E124E3"/>
    <w:rsid w:val="00E1265C"/>
    <w:rsid w:val="00E12C94"/>
    <w:rsid w:val="00E12EC2"/>
    <w:rsid w:val="00E1325B"/>
    <w:rsid w:val="00E136B9"/>
    <w:rsid w:val="00E136BC"/>
    <w:rsid w:val="00E13A45"/>
    <w:rsid w:val="00E14B2C"/>
    <w:rsid w:val="00E14B2D"/>
    <w:rsid w:val="00E15BA6"/>
    <w:rsid w:val="00E16532"/>
    <w:rsid w:val="00E166BD"/>
    <w:rsid w:val="00E16B63"/>
    <w:rsid w:val="00E178A3"/>
    <w:rsid w:val="00E17AF6"/>
    <w:rsid w:val="00E17BEC"/>
    <w:rsid w:val="00E202AF"/>
    <w:rsid w:val="00E20311"/>
    <w:rsid w:val="00E20361"/>
    <w:rsid w:val="00E20D93"/>
    <w:rsid w:val="00E22174"/>
    <w:rsid w:val="00E2256F"/>
    <w:rsid w:val="00E2265E"/>
    <w:rsid w:val="00E229B1"/>
    <w:rsid w:val="00E22A55"/>
    <w:rsid w:val="00E2377B"/>
    <w:rsid w:val="00E23B60"/>
    <w:rsid w:val="00E23C83"/>
    <w:rsid w:val="00E2453C"/>
    <w:rsid w:val="00E2464B"/>
    <w:rsid w:val="00E246B4"/>
    <w:rsid w:val="00E25089"/>
    <w:rsid w:val="00E25190"/>
    <w:rsid w:val="00E25984"/>
    <w:rsid w:val="00E25AE5"/>
    <w:rsid w:val="00E26125"/>
    <w:rsid w:val="00E271C2"/>
    <w:rsid w:val="00E27C1F"/>
    <w:rsid w:val="00E27FEA"/>
    <w:rsid w:val="00E30892"/>
    <w:rsid w:val="00E3091F"/>
    <w:rsid w:val="00E309E8"/>
    <w:rsid w:val="00E3167B"/>
    <w:rsid w:val="00E31F70"/>
    <w:rsid w:val="00E32AF4"/>
    <w:rsid w:val="00E32F43"/>
    <w:rsid w:val="00E33518"/>
    <w:rsid w:val="00E335B7"/>
    <w:rsid w:val="00E338E9"/>
    <w:rsid w:val="00E33D13"/>
    <w:rsid w:val="00E33E00"/>
    <w:rsid w:val="00E340E5"/>
    <w:rsid w:val="00E34B5D"/>
    <w:rsid w:val="00E352B7"/>
    <w:rsid w:val="00E3667C"/>
    <w:rsid w:val="00E36746"/>
    <w:rsid w:val="00E36874"/>
    <w:rsid w:val="00E40206"/>
    <w:rsid w:val="00E40896"/>
    <w:rsid w:val="00E41E1F"/>
    <w:rsid w:val="00E42839"/>
    <w:rsid w:val="00E42AB6"/>
    <w:rsid w:val="00E42EA4"/>
    <w:rsid w:val="00E436B1"/>
    <w:rsid w:val="00E43CB0"/>
    <w:rsid w:val="00E442FA"/>
    <w:rsid w:val="00E446A3"/>
    <w:rsid w:val="00E446BA"/>
    <w:rsid w:val="00E44CAA"/>
    <w:rsid w:val="00E451B9"/>
    <w:rsid w:val="00E4540D"/>
    <w:rsid w:val="00E4598C"/>
    <w:rsid w:val="00E45AA6"/>
    <w:rsid w:val="00E4671D"/>
    <w:rsid w:val="00E46CE1"/>
    <w:rsid w:val="00E47348"/>
    <w:rsid w:val="00E474E7"/>
    <w:rsid w:val="00E47958"/>
    <w:rsid w:val="00E47A2C"/>
    <w:rsid w:val="00E47C0B"/>
    <w:rsid w:val="00E5088D"/>
    <w:rsid w:val="00E50A55"/>
    <w:rsid w:val="00E5186A"/>
    <w:rsid w:val="00E51900"/>
    <w:rsid w:val="00E519F8"/>
    <w:rsid w:val="00E51C03"/>
    <w:rsid w:val="00E51C4B"/>
    <w:rsid w:val="00E52C39"/>
    <w:rsid w:val="00E53363"/>
    <w:rsid w:val="00E53518"/>
    <w:rsid w:val="00E53F21"/>
    <w:rsid w:val="00E55192"/>
    <w:rsid w:val="00E554F0"/>
    <w:rsid w:val="00E55840"/>
    <w:rsid w:val="00E55C24"/>
    <w:rsid w:val="00E55C80"/>
    <w:rsid w:val="00E568BB"/>
    <w:rsid w:val="00E575C9"/>
    <w:rsid w:val="00E57696"/>
    <w:rsid w:val="00E601D1"/>
    <w:rsid w:val="00E60CC3"/>
    <w:rsid w:val="00E60E18"/>
    <w:rsid w:val="00E6107F"/>
    <w:rsid w:val="00E610E6"/>
    <w:rsid w:val="00E61BAA"/>
    <w:rsid w:val="00E61C77"/>
    <w:rsid w:val="00E61D1D"/>
    <w:rsid w:val="00E61F7A"/>
    <w:rsid w:val="00E6261B"/>
    <w:rsid w:val="00E63039"/>
    <w:rsid w:val="00E630BF"/>
    <w:rsid w:val="00E63AF4"/>
    <w:rsid w:val="00E63E9B"/>
    <w:rsid w:val="00E6459D"/>
    <w:rsid w:val="00E64758"/>
    <w:rsid w:val="00E65179"/>
    <w:rsid w:val="00E652CF"/>
    <w:rsid w:val="00E653A3"/>
    <w:rsid w:val="00E65F09"/>
    <w:rsid w:val="00E66068"/>
    <w:rsid w:val="00E66DE6"/>
    <w:rsid w:val="00E67AC6"/>
    <w:rsid w:val="00E67ACA"/>
    <w:rsid w:val="00E67C1A"/>
    <w:rsid w:val="00E7049D"/>
    <w:rsid w:val="00E709DD"/>
    <w:rsid w:val="00E70A0C"/>
    <w:rsid w:val="00E71D52"/>
    <w:rsid w:val="00E728F4"/>
    <w:rsid w:val="00E73351"/>
    <w:rsid w:val="00E73BFD"/>
    <w:rsid w:val="00E73EB6"/>
    <w:rsid w:val="00E73F27"/>
    <w:rsid w:val="00E73F9F"/>
    <w:rsid w:val="00E744E4"/>
    <w:rsid w:val="00E752EB"/>
    <w:rsid w:val="00E75884"/>
    <w:rsid w:val="00E75DFD"/>
    <w:rsid w:val="00E7619F"/>
    <w:rsid w:val="00E76386"/>
    <w:rsid w:val="00E7640B"/>
    <w:rsid w:val="00E76A75"/>
    <w:rsid w:val="00E76D47"/>
    <w:rsid w:val="00E77B84"/>
    <w:rsid w:val="00E80A7C"/>
    <w:rsid w:val="00E80EC3"/>
    <w:rsid w:val="00E81868"/>
    <w:rsid w:val="00E81B92"/>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856"/>
    <w:rsid w:val="00E90043"/>
    <w:rsid w:val="00E9067F"/>
    <w:rsid w:val="00E90817"/>
    <w:rsid w:val="00E90A4D"/>
    <w:rsid w:val="00E90DAF"/>
    <w:rsid w:val="00E92470"/>
    <w:rsid w:val="00E92508"/>
    <w:rsid w:val="00E926BE"/>
    <w:rsid w:val="00E92959"/>
    <w:rsid w:val="00E93164"/>
    <w:rsid w:val="00E93DB3"/>
    <w:rsid w:val="00E944A5"/>
    <w:rsid w:val="00E94CDC"/>
    <w:rsid w:val="00E95170"/>
    <w:rsid w:val="00E95552"/>
    <w:rsid w:val="00E95696"/>
    <w:rsid w:val="00E959ED"/>
    <w:rsid w:val="00E95C17"/>
    <w:rsid w:val="00E964FF"/>
    <w:rsid w:val="00E9761B"/>
    <w:rsid w:val="00E9762B"/>
    <w:rsid w:val="00E97DB8"/>
    <w:rsid w:val="00EA04BB"/>
    <w:rsid w:val="00EA1EEC"/>
    <w:rsid w:val="00EA1F43"/>
    <w:rsid w:val="00EA21EF"/>
    <w:rsid w:val="00EA22A0"/>
    <w:rsid w:val="00EA2309"/>
    <w:rsid w:val="00EA231D"/>
    <w:rsid w:val="00EA360F"/>
    <w:rsid w:val="00EA426E"/>
    <w:rsid w:val="00EA49A2"/>
    <w:rsid w:val="00EA4E90"/>
    <w:rsid w:val="00EA4F26"/>
    <w:rsid w:val="00EA5556"/>
    <w:rsid w:val="00EA5680"/>
    <w:rsid w:val="00EA638E"/>
    <w:rsid w:val="00EA6AB5"/>
    <w:rsid w:val="00EA756C"/>
    <w:rsid w:val="00EB0DC2"/>
    <w:rsid w:val="00EB1048"/>
    <w:rsid w:val="00EB1161"/>
    <w:rsid w:val="00EB1D9E"/>
    <w:rsid w:val="00EB1E3E"/>
    <w:rsid w:val="00EB20D1"/>
    <w:rsid w:val="00EB2E18"/>
    <w:rsid w:val="00EB3D90"/>
    <w:rsid w:val="00EB3EDE"/>
    <w:rsid w:val="00EB3EF3"/>
    <w:rsid w:val="00EB4224"/>
    <w:rsid w:val="00EB44B5"/>
    <w:rsid w:val="00EB47F1"/>
    <w:rsid w:val="00EB4C3A"/>
    <w:rsid w:val="00EB4FD9"/>
    <w:rsid w:val="00EB5E89"/>
    <w:rsid w:val="00EB622D"/>
    <w:rsid w:val="00EB6355"/>
    <w:rsid w:val="00EB6425"/>
    <w:rsid w:val="00EB6AC4"/>
    <w:rsid w:val="00EB6B42"/>
    <w:rsid w:val="00EB716F"/>
    <w:rsid w:val="00EB75C3"/>
    <w:rsid w:val="00EB7672"/>
    <w:rsid w:val="00EC02D9"/>
    <w:rsid w:val="00EC09E1"/>
    <w:rsid w:val="00EC0B9B"/>
    <w:rsid w:val="00EC1468"/>
    <w:rsid w:val="00EC29D6"/>
    <w:rsid w:val="00EC2F15"/>
    <w:rsid w:val="00EC39DD"/>
    <w:rsid w:val="00EC3C2E"/>
    <w:rsid w:val="00EC3D71"/>
    <w:rsid w:val="00EC3FB6"/>
    <w:rsid w:val="00EC46C2"/>
    <w:rsid w:val="00EC4CD8"/>
    <w:rsid w:val="00EC4CEA"/>
    <w:rsid w:val="00EC508A"/>
    <w:rsid w:val="00EC5362"/>
    <w:rsid w:val="00EC5391"/>
    <w:rsid w:val="00EC55D1"/>
    <w:rsid w:val="00EC63E3"/>
    <w:rsid w:val="00EC645C"/>
    <w:rsid w:val="00EC682C"/>
    <w:rsid w:val="00EC6878"/>
    <w:rsid w:val="00EC6CA6"/>
    <w:rsid w:val="00EC6E03"/>
    <w:rsid w:val="00EC70C1"/>
    <w:rsid w:val="00EC7F9D"/>
    <w:rsid w:val="00ED082F"/>
    <w:rsid w:val="00ED0E2A"/>
    <w:rsid w:val="00ED1263"/>
    <w:rsid w:val="00ED126E"/>
    <w:rsid w:val="00ED14E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CE0"/>
    <w:rsid w:val="00ED55BA"/>
    <w:rsid w:val="00ED5B61"/>
    <w:rsid w:val="00ED609C"/>
    <w:rsid w:val="00ED63B7"/>
    <w:rsid w:val="00ED67AA"/>
    <w:rsid w:val="00ED67DB"/>
    <w:rsid w:val="00ED6958"/>
    <w:rsid w:val="00ED6B73"/>
    <w:rsid w:val="00ED7F67"/>
    <w:rsid w:val="00ED7F98"/>
    <w:rsid w:val="00EE13F8"/>
    <w:rsid w:val="00EE14CC"/>
    <w:rsid w:val="00EE15D1"/>
    <w:rsid w:val="00EE1DCC"/>
    <w:rsid w:val="00EE2198"/>
    <w:rsid w:val="00EE22E6"/>
    <w:rsid w:val="00EE33D2"/>
    <w:rsid w:val="00EE373E"/>
    <w:rsid w:val="00EE3834"/>
    <w:rsid w:val="00EE39C8"/>
    <w:rsid w:val="00EE3A54"/>
    <w:rsid w:val="00EE3FAA"/>
    <w:rsid w:val="00EE44FA"/>
    <w:rsid w:val="00EE4BFB"/>
    <w:rsid w:val="00EE4EF8"/>
    <w:rsid w:val="00EE4F69"/>
    <w:rsid w:val="00EE503A"/>
    <w:rsid w:val="00EE5878"/>
    <w:rsid w:val="00EE5C4A"/>
    <w:rsid w:val="00EE6070"/>
    <w:rsid w:val="00EE6079"/>
    <w:rsid w:val="00EE6572"/>
    <w:rsid w:val="00EE6DD4"/>
    <w:rsid w:val="00EE7376"/>
    <w:rsid w:val="00EE7600"/>
    <w:rsid w:val="00EE7EC7"/>
    <w:rsid w:val="00EF0727"/>
    <w:rsid w:val="00EF093C"/>
    <w:rsid w:val="00EF0F29"/>
    <w:rsid w:val="00EF176C"/>
    <w:rsid w:val="00EF19F5"/>
    <w:rsid w:val="00EF3456"/>
    <w:rsid w:val="00EF394F"/>
    <w:rsid w:val="00EF404C"/>
    <w:rsid w:val="00EF46D8"/>
    <w:rsid w:val="00EF5A1E"/>
    <w:rsid w:val="00EF5AE6"/>
    <w:rsid w:val="00EF601C"/>
    <w:rsid w:val="00EF6327"/>
    <w:rsid w:val="00EF6539"/>
    <w:rsid w:val="00EF6726"/>
    <w:rsid w:val="00EF6D9A"/>
    <w:rsid w:val="00EF6DB2"/>
    <w:rsid w:val="00EF71C3"/>
    <w:rsid w:val="00F01486"/>
    <w:rsid w:val="00F01631"/>
    <w:rsid w:val="00F016A5"/>
    <w:rsid w:val="00F01923"/>
    <w:rsid w:val="00F01A4E"/>
    <w:rsid w:val="00F01D9A"/>
    <w:rsid w:val="00F034CC"/>
    <w:rsid w:val="00F041E9"/>
    <w:rsid w:val="00F0448B"/>
    <w:rsid w:val="00F05743"/>
    <w:rsid w:val="00F05812"/>
    <w:rsid w:val="00F05DB7"/>
    <w:rsid w:val="00F06027"/>
    <w:rsid w:val="00F061A5"/>
    <w:rsid w:val="00F07002"/>
    <w:rsid w:val="00F071BB"/>
    <w:rsid w:val="00F07D9F"/>
    <w:rsid w:val="00F103B3"/>
    <w:rsid w:val="00F10F74"/>
    <w:rsid w:val="00F1128B"/>
    <w:rsid w:val="00F11654"/>
    <w:rsid w:val="00F1196C"/>
    <w:rsid w:val="00F11B89"/>
    <w:rsid w:val="00F11BEB"/>
    <w:rsid w:val="00F11D11"/>
    <w:rsid w:val="00F13203"/>
    <w:rsid w:val="00F134C7"/>
    <w:rsid w:val="00F14AFD"/>
    <w:rsid w:val="00F1501A"/>
    <w:rsid w:val="00F159D6"/>
    <w:rsid w:val="00F15CCF"/>
    <w:rsid w:val="00F15F2D"/>
    <w:rsid w:val="00F160BC"/>
    <w:rsid w:val="00F163DC"/>
    <w:rsid w:val="00F17EA2"/>
    <w:rsid w:val="00F17FC7"/>
    <w:rsid w:val="00F2023C"/>
    <w:rsid w:val="00F20BB3"/>
    <w:rsid w:val="00F20F4C"/>
    <w:rsid w:val="00F21C0E"/>
    <w:rsid w:val="00F21F02"/>
    <w:rsid w:val="00F21F9E"/>
    <w:rsid w:val="00F22874"/>
    <w:rsid w:val="00F22DA7"/>
    <w:rsid w:val="00F23718"/>
    <w:rsid w:val="00F23847"/>
    <w:rsid w:val="00F23ED0"/>
    <w:rsid w:val="00F241C1"/>
    <w:rsid w:val="00F247C1"/>
    <w:rsid w:val="00F24E7F"/>
    <w:rsid w:val="00F25FDC"/>
    <w:rsid w:val="00F262C6"/>
    <w:rsid w:val="00F26705"/>
    <w:rsid w:val="00F26C7B"/>
    <w:rsid w:val="00F26D94"/>
    <w:rsid w:val="00F275A0"/>
    <w:rsid w:val="00F3021F"/>
    <w:rsid w:val="00F30423"/>
    <w:rsid w:val="00F32B64"/>
    <w:rsid w:val="00F33133"/>
    <w:rsid w:val="00F33251"/>
    <w:rsid w:val="00F3411B"/>
    <w:rsid w:val="00F349AF"/>
    <w:rsid w:val="00F34D7E"/>
    <w:rsid w:val="00F34E75"/>
    <w:rsid w:val="00F34EAB"/>
    <w:rsid w:val="00F35604"/>
    <w:rsid w:val="00F35E39"/>
    <w:rsid w:val="00F35E99"/>
    <w:rsid w:val="00F3662E"/>
    <w:rsid w:val="00F36728"/>
    <w:rsid w:val="00F36881"/>
    <w:rsid w:val="00F369EB"/>
    <w:rsid w:val="00F36FA0"/>
    <w:rsid w:val="00F3702F"/>
    <w:rsid w:val="00F3730C"/>
    <w:rsid w:val="00F3790D"/>
    <w:rsid w:val="00F37E06"/>
    <w:rsid w:val="00F40534"/>
    <w:rsid w:val="00F406E0"/>
    <w:rsid w:val="00F40991"/>
    <w:rsid w:val="00F40B0B"/>
    <w:rsid w:val="00F40E4A"/>
    <w:rsid w:val="00F4156B"/>
    <w:rsid w:val="00F41A72"/>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76D6"/>
    <w:rsid w:val="00F478E4"/>
    <w:rsid w:val="00F4799B"/>
    <w:rsid w:val="00F51D67"/>
    <w:rsid w:val="00F51DB2"/>
    <w:rsid w:val="00F51FE5"/>
    <w:rsid w:val="00F52683"/>
    <w:rsid w:val="00F52A15"/>
    <w:rsid w:val="00F52B1B"/>
    <w:rsid w:val="00F52C0A"/>
    <w:rsid w:val="00F52D04"/>
    <w:rsid w:val="00F5332B"/>
    <w:rsid w:val="00F533E1"/>
    <w:rsid w:val="00F53731"/>
    <w:rsid w:val="00F53825"/>
    <w:rsid w:val="00F539CC"/>
    <w:rsid w:val="00F53B7D"/>
    <w:rsid w:val="00F53BC2"/>
    <w:rsid w:val="00F53C74"/>
    <w:rsid w:val="00F53D70"/>
    <w:rsid w:val="00F5463B"/>
    <w:rsid w:val="00F54C12"/>
    <w:rsid w:val="00F55399"/>
    <w:rsid w:val="00F553FC"/>
    <w:rsid w:val="00F56234"/>
    <w:rsid w:val="00F5626E"/>
    <w:rsid w:val="00F5661D"/>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ABC"/>
    <w:rsid w:val="00F62B12"/>
    <w:rsid w:val="00F63E39"/>
    <w:rsid w:val="00F64072"/>
    <w:rsid w:val="00F64547"/>
    <w:rsid w:val="00F64D42"/>
    <w:rsid w:val="00F6547B"/>
    <w:rsid w:val="00F655A3"/>
    <w:rsid w:val="00F656F9"/>
    <w:rsid w:val="00F65DEF"/>
    <w:rsid w:val="00F66052"/>
    <w:rsid w:val="00F66655"/>
    <w:rsid w:val="00F67D02"/>
    <w:rsid w:val="00F67FB7"/>
    <w:rsid w:val="00F7027F"/>
    <w:rsid w:val="00F71428"/>
    <w:rsid w:val="00F71824"/>
    <w:rsid w:val="00F724BC"/>
    <w:rsid w:val="00F72905"/>
    <w:rsid w:val="00F72CC2"/>
    <w:rsid w:val="00F73069"/>
    <w:rsid w:val="00F73169"/>
    <w:rsid w:val="00F73263"/>
    <w:rsid w:val="00F733BC"/>
    <w:rsid w:val="00F73620"/>
    <w:rsid w:val="00F739FD"/>
    <w:rsid w:val="00F75451"/>
    <w:rsid w:val="00F757A5"/>
    <w:rsid w:val="00F75EAE"/>
    <w:rsid w:val="00F760E1"/>
    <w:rsid w:val="00F762DF"/>
    <w:rsid w:val="00F7661E"/>
    <w:rsid w:val="00F76C81"/>
    <w:rsid w:val="00F76D0B"/>
    <w:rsid w:val="00F779F9"/>
    <w:rsid w:val="00F77B86"/>
    <w:rsid w:val="00F77CB9"/>
    <w:rsid w:val="00F80BB1"/>
    <w:rsid w:val="00F8111E"/>
    <w:rsid w:val="00F81825"/>
    <w:rsid w:val="00F81D25"/>
    <w:rsid w:val="00F81DD6"/>
    <w:rsid w:val="00F824AA"/>
    <w:rsid w:val="00F82991"/>
    <w:rsid w:val="00F82F4B"/>
    <w:rsid w:val="00F832D1"/>
    <w:rsid w:val="00F834D1"/>
    <w:rsid w:val="00F835AE"/>
    <w:rsid w:val="00F8394A"/>
    <w:rsid w:val="00F83E28"/>
    <w:rsid w:val="00F83F71"/>
    <w:rsid w:val="00F847CE"/>
    <w:rsid w:val="00F84B16"/>
    <w:rsid w:val="00F84E5F"/>
    <w:rsid w:val="00F84EF0"/>
    <w:rsid w:val="00F85284"/>
    <w:rsid w:val="00F85E18"/>
    <w:rsid w:val="00F85F4C"/>
    <w:rsid w:val="00F86D14"/>
    <w:rsid w:val="00F86F73"/>
    <w:rsid w:val="00F87015"/>
    <w:rsid w:val="00F87A62"/>
    <w:rsid w:val="00F87B1A"/>
    <w:rsid w:val="00F87B96"/>
    <w:rsid w:val="00F87D63"/>
    <w:rsid w:val="00F87D96"/>
    <w:rsid w:val="00F87EA3"/>
    <w:rsid w:val="00F9016D"/>
    <w:rsid w:val="00F911EA"/>
    <w:rsid w:val="00F91A65"/>
    <w:rsid w:val="00F91D2D"/>
    <w:rsid w:val="00F91DB4"/>
    <w:rsid w:val="00F91F82"/>
    <w:rsid w:val="00F923BB"/>
    <w:rsid w:val="00F926F4"/>
    <w:rsid w:val="00F92710"/>
    <w:rsid w:val="00F92B69"/>
    <w:rsid w:val="00F9329B"/>
    <w:rsid w:val="00F9376C"/>
    <w:rsid w:val="00F940AB"/>
    <w:rsid w:val="00F94477"/>
    <w:rsid w:val="00F94714"/>
    <w:rsid w:val="00F947DE"/>
    <w:rsid w:val="00F959E2"/>
    <w:rsid w:val="00F95C3F"/>
    <w:rsid w:val="00F95C56"/>
    <w:rsid w:val="00F964FB"/>
    <w:rsid w:val="00F96766"/>
    <w:rsid w:val="00F96ADB"/>
    <w:rsid w:val="00F97576"/>
    <w:rsid w:val="00F97F73"/>
    <w:rsid w:val="00FA0337"/>
    <w:rsid w:val="00FA03C3"/>
    <w:rsid w:val="00FA0B90"/>
    <w:rsid w:val="00FA0B9F"/>
    <w:rsid w:val="00FA18DC"/>
    <w:rsid w:val="00FA1EF9"/>
    <w:rsid w:val="00FA2093"/>
    <w:rsid w:val="00FA2698"/>
    <w:rsid w:val="00FA2C71"/>
    <w:rsid w:val="00FA2FFA"/>
    <w:rsid w:val="00FA49AF"/>
    <w:rsid w:val="00FA4A2E"/>
    <w:rsid w:val="00FA57BA"/>
    <w:rsid w:val="00FA5E4C"/>
    <w:rsid w:val="00FA604E"/>
    <w:rsid w:val="00FA61E4"/>
    <w:rsid w:val="00FA688E"/>
    <w:rsid w:val="00FA731B"/>
    <w:rsid w:val="00FB02EF"/>
    <w:rsid w:val="00FB12DF"/>
    <w:rsid w:val="00FB15E9"/>
    <w:rsid w:val="00FB17D6"/>
    <w:rsid w:val="00FB22BB"/>
    <w:rsid w:val="00FB2534"/>
    <w:rsid w:val="00FB3854"/>
    <w:rsid w:val="00FB4734"/>
    <w:rsid w:val="00FB4D47"/>
    <w:rsid w:val="00FB4F3A"/>
    <w:rsid w:val="00FB53DF"/>
    <w:rsid w:val="00FB6694"/>
    <w:rsid w:val="00FB6E51"/>
    <w:rsid w:val="00FB712B"/>
    <w:rsid w:val="00FB7487"/>
    <w:rsid w:val="00FB7630"/>
    <w:rsid w:val="00FB7AD3"/>
    <w:rsid w:val="00FB7B43"/>
    <w:rsid w:val="00FC1081"/>
    <w:rsid w:val="00FC14AD"/>
    <w:rsid w:val="00FC177B"/>
    <w:rsid w:val="00FC17B3"/>
    <w:rsid w:val="00FC1B69"/>
    <w:rsid w:val="00FC1E67"/>
    <w:rsid w:val="00FC2CAE"/>
    <w:rsid w:val="00FC30FB"/>
    <w:rsid w:val="00FC32EF"/>
    <w:rsid w:val="00FC4062"/>
    <w:rsid w:val="00FC4C13"/>
    <w:rsid w:val="00FC4E37"/>
    <w:rsid w:val="00FC4F3D"/>
    <w:rsid w:val="00FC547C"/>
    <w:rsid w:val="00FC5BD4"/>
    <w:rsid w:val="00FC6C3E"/>
    <w:rsid w:val="00FC6D1B"/>
    <w:rsid w:val="00FC70C4"/>
    <w:rsid w:val="00FC77A1"/>
    <w:rsid w:val="00FC7852"/>
    <w:rsid w:val="00FC7A74"/>
    <w:rsid w:val="00FD023B"/>
    <w:rsid w:val="00FD0533"/>
    <w:rsid w:val="00FD0992"/>
    <w:rsid w:val="00FD1E22"/>
    <w:rsid w:val="00FD25A4"/>
    <w:rsid w:val="00FD2B7C"/>
    <w:rsid w:val="00FD46C4"/>
    <w:rsid w:val="00FD5719"/>
    <w:rsid w:val="00FD5B12"/>
    <w:rsid w:val="00FD5C5F"/>
    <w:rsid w:val="00FD6785"/>
    <w:rsid w:val="00FD7A74"/>
    <w:rsid w:val="00FD7B1A"/>
    <w:rsid w:val="00FE0205"/>
    <w:rsid w:val="00FE0344"/>
    <w:rsid w:val="00FE03E9"/>
    <w:rsid w:val="00FE03FD"/>
    <w:rsid w:val="00FE07BF"/>
    <w:rsid w:val="00FE0D05"/>
    <w:rsid w:val="00FE0E91"/>
    <w:rsid w:val="00FE2C81"/>
    <w:rsid w:val="00FE2DAB"/>
    <w:rsid w:val="00FE32E6"/>
    <w:rsid w:val="00FE3A7D"/>
    <w:rsid w:val="00FE4886"/>
    <w:rsid w:val="00FE4B9E"/>
    <w:rsid w:val="00FE4DCC"/>
    <w:rsid w:val="00FE50C9"/>
    <w:rsid w:val="00FE530A"/>
    <w:rsid w:val="00FE61E4"/>
    <w:rsid w:val="00FE7324"/>
    <w:rsid w:val="00FE7BC5"/>
    <w:rsid w:val="00FE7EFE"/>
    <w:rsid w:val="00FF0553"/>
    <w:rsid w:val="00FF0AF1"/>
    <w:rsid w:val="00FF1A80"/>
    <w:rsid w:val="00FF1E30"/>
    <w:rsid w:val="00FF23FA"/>
    <w:rsid w:val="00FF276A"/>
    <w:rsid w:val="00FF27A6"/>
    <w:rsid w:val="00FF3884"/>
    <w:rsid w:val="00FF3A26"/>
    <w:rsid w:val="00FF3AA7"/>
    <w:rsid w:val="00FF42C3"/>
    <w:rsid w:val="00FF43E3"/>
    <w:rsid w:val="00FF43FE"/>
    <w:rsid w:val="00FF4910"/>
    <w:rsid w:val="00FF5293"/>
    <w:rsid w:val="00FF52EB"/>
    <w:rsid w:val="00FF5436"/>
    <w:rsid w:val="00FF584D"/>
    <w:rsid w:val="00FF5C42"/>
    <w:rsid w:val="00FF5CBD"/>
    <w:rsid w:val="00FF5F23"/>
    <w:rsid w:val="00FF6091"/>
    <w:rsid w:val="00FF68EC"/>
    <w:rsid w:val="00FF6EF2"/>
    <w:rsid w:val="00FF708D"/>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133BC9"/>
    <w:pPr>
      <w:spacing w:before="40" w:after="4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table" w:customStyle="1" w:styleId="Style1">
    <w:name w:val="Style1"/>
    <w:basedOn w:val="TableNormal"/>
    <w:uiPriority w:val="99"/>
    <w:rsid w:val="00712409"/>
    <w:pPr>
      <w:spacing w:before="80" w:after="8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4.4</c:v>
                </c:pt>
                <c:pt idx="1">
                  <c:v>65.599999999999994</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213C-4C16-B0D8-A21692744862}"/>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213C-4C16-B0D8-A21692744862}"/>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bestFit"/>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DD</c:v>
                </c:pt>
                <c:pt idx="1">
                  <c:v>Không SDD</c:v>
                </c:pt>
              </c:strCache>
            </c:strRef>
          </c:cat>
          <c:val>
            <c:numRef>
              <c:f>Sheet1!$B$2:$B$3</c:f>
              <c:numCache>
                <c:formatCode>General</c:formatCode>
                <c:ptCount val="2"/>
                <c:pt idx="0">
                  <c:v>37.200000000000003</c:v>
                </c:pt>
                <c:pt idx="1">
                  <c:v>62.8</c:v>
                </c:pt>
              </c:numCache>
            </c:numRef>
          </c:val>
          <c:extLst>
            <c:ext xmlns:c16="http://schemas.microsoft.com/office/drawing/2014/chart" uri="{C3380CC4-5D6E-409C-BE32-E72D297353CC}">
              <c16:uniqueId val="{00000004-213C-4C16-B0D8-A21692744862}"/>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78</TotalTime>
  <Pages>82</Pages>
  <Words>28029</Words>
  <Characters>159771</Characters>
  <Application>Microsoft Office Word</Application>
  <DocSecurity>0</DocSecurity>
  <Lines>1331</Lines>
  <Paragraphs>3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7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5710</cp:revision>
  <cp:lastPrinted>2023-05-09T02:40:00Z</cp:lastPrinted>
  <dcterms:created xsi:type="dcterms:W3CDTF">2022-11-14T16:14:00Z</dcterms:created>
  <dcterms:modified xsi:type="dcterms:W3CDTF">2023-05-10T10:34:00Z</dcterms:modified>
</cp:coreProperties>
</file>